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F96D3" w14:textId="0F2AF772" w:rsidR="00245DCF" w:rsidRPr="001B3D7B" w:rsidRDefault="0056602B" w:rsidP="004837A0">
      <w:pPr>
        <w:pStyle w:val="NoSpacing"/>
        <w:spacing w:line="360" w:lineRule="auto"/>
        <w:jc w:val="both"/>
        <w:rPr>
          <w:rFonts w:ascii="Book Antiqua" w:hAnsi="Book Antiqua"/>
          <w:sz w:val="24"/>
          <w:szCs w:val="24"/>
          <w:lang w:val="en-US"/>
        </w:rPr>
      </w:pPr>
      <w:r w:rsidRPr="001B3D7B">
        <w:rPr>
          <w:rFonts w:ascii="Book Antiqua" w:hAnsi="Book Antiqua"/>
          <w:b/>
          <w:sz w:val="24"/>
          <w:szCs w:val="24"/>
          <w:lang w:val="en-US"/>
        </w:rPr>
        <w:t>Name of Journal:</w:t>
      </w:r>
      <w:r w:rsidRPr="001B3D7B">
        <w:rPr>
          <w:rFonts w:ascii="Book Antiqua" w:hAnsi="Book Antiqua"/>
          <w:sz w:val="24"/>
          <w:szCs w:val="24"/>
          <w:lang w:val="en-US"/>
        </w:rPr>
        <w:t xml:space="preserve"> </w:t>
      </w:r>
      <w:r w:rsidR="00EC75C6" w:rsidRPr="001B3D7B">
        <w:rPr>
          <w:rFonts w:ascii="Book Antiqua" w:hAnsi="Book Antiqua"/>
          <w:i/>
          <w:sz w:val="24"/>
          <w:szCs w:val="24"/>
          <w:lang w:val="en-US"/>
        </w:rPr>
        <w:t>World Journal of Hepatology</w:t>
      </w:r>
    </w:p>
    <w:p w14:paraId="52EC2C5D" w14:textId="30A0FF51" w:rsidR="00245DCF" w:rsidRPr="001B3D7B" w:rsidRDefault="00245DCF" w:rsidP="004837A0">
      <w:pPr>
        <w:pStyle w:val="NoSpacing"/>
        <w:spacing w:line="360" w:lineRule="auto"/>
        <w:jc w:val="both"/>
        <w:rPr>
          <w:rFonts w:ascii="Book Antiqua" w:hAnsi="Book Antiqua"/>
          <w:b/>
          <w:sz w:val="24"/>
          <w:szCs w:val="24"/>
          <w:lang w:val="en-US"/>
        </w:rPr>
      </w:pPr>
      <w:r w:rsidRPr="001B3D7B">
        <w:rPr>
          <w:rFonts w:ascii="Book Antiqua" w:hAnsi="Book Antiqua"/>
          <w:b/>
          <w:sz w:val="24"/>
          <w:szCs w:val="24"/>
          <w:lang w:val="en-US"/>
        </w:rPr>
        <w:t xml:space="preserve">Manuscript NO: </w:t>
      </w:r>
      <w:r w:rsidRPr="001B3D7B">
        <w:rPr>
          <w:rFonts w:ascii="Book Antiqua" w:hAnsi="Book Antiqua"/>
          <w:sz w:val="24"/>
          <w:szCs w:val="24"/>
          <w:lang w:val="en-US"/>
        </w:rPr>
        <w:t>44669</w:t>
      </w:r>
    </w:p>
    <w:p w14:paraId="46283B31" w14:textId="77777777" w:rsidR="00EC75C6" w:rsidRPr="001B3D7B" w:rsidRDefault="0056602B" w:rsidP="004837A0">
      <w:pPr>
        <w:pStyle w:val="NoSpacing"/>
        <w:spacing w:line="360" w:lineRule="auto"/>
        <w:jc w:val="both"/>
        <w:rPr>
          <w:rFonts w:ascii="Book Antiqua" w:hAnsi="Book Antiqua"/>
          <w:sz w:val="24"/>
          <w:szCs w:val="24"/>
          <w:lang w:val="en-US"/>
        </w:rPr>
      </w:pPr>
      <w:r w:rsidRPr="001B3D7B">
        <w:rPr>
          <w:rFonts w:ascii="Book Antiqua" w:hAnsi="Book Antiqua"/>
          <w:b/>
          <w:sz w:val="24"/>
          <w:szCs w:val="24"/>
          <w:lang w:val="en-US"/>
        </w:rPr>
        <w:t xml:space="preserve">Manuscript Type: </w:t>
      </w:r>
      <w:r w:rsidRPr="001B3D7B">
        <w:rPr>
          <w:rFonts w:ascii="Book Antiqua" w:hAnsi="Book Antiqua"/>
          <w:sz w:val="24"/>
          <w:szCs w:val="24"/>
          <w:lang w:val="en-US"/>
        </w:rPr>
        <w:t>REVIEW</w:t>
      </w:r>
    </w:p>
    <w:p w14:paraId="3D00BB1B" w14:textId="77777777" w:rsidR="00EC75C6" w:rsidRPr="001B3D7B" w:rsidRDefault="00EC75C6" w:rsidP="004837A0">
      <w:pPr>
        <w:pStyle w:val="NoSpacing"/>
        <w:spacing w:line="360" w:lineRule="auto"/>
        <w:jc w:val="both"/>
        <w:rPr>
          <w:rFonts w:ascii="Book Antiqua" w:hAnsi="Book Antiqua"/>
          <w:sz w:val="24"/>
          <w:szCs w:val="24"/>
          <w:lang w:val="en-US"/>
        </w:rPr>
      </w:pPr>
      <w:bookmarkStart w:id="0" w:name="_GoBack"/>
      <w:bookmarkEnd w:id="0"/>
    </w:p>
    <w:p w14:paraId="02BF5691" w14:textId="5BDD25FE" w:rsidR="003817D2" w:rsidRPr="001B3D7B" w:rsidRDefault="00EC75C6" w:rsidP="004837A0">
      <w:pPr>
        <w:pStyle w:val="NoSpacing"/>
        <w:spacing w:line="360" w:lineRule="auto"/>
        <w:jc w:val="both"/>
        <w:rPr>
          <w:rFonts w:ascii="Book Antiqua" w:hAnsi="Book Antiqua"/>
          <w:b/>
          <w:sz w:val="24"/>
          <w:szCs w:val="24"/>
          <w:lang w:val="en-US"/>
        </w:rPr>
      </w:pPr>
      <w:r w:rsidRPr="001B3D7B">
        <w:rPr>
          <w:rFonts w:ascii="Book Antiqua" w:hAnsi="Book Antiqua" w:cs="Tahoma"/>
          <w:b/>
          <w:sz w:val="24"/>
          <w:szCs w:val="24"/>
          <w:lang w:val="en-US"/>
        </w:rPr>
        <w:t>Hepatitis C virus</w:t>
      </w:r>
      <w:r w:rsidR="00601142" w:rsidRPr="001B3D7B">
        <w:rPr>
          <w:rFonts w:ascii="Book Antiqua" w:hAnsi="Book Antiqua"/>
          <w:b/>
          <w:sz w:val="24"/>
          <w:szCs w:val="24"/>
          <w:lang w:val="en-US"/>
        </w:rPr>
        <w:t xml:space="preserve"> </w:t>
      </w:r>
      <w:r w:rsidRPr="001B3D7B">
        <w:rPr>
          <w:rFonts w:ascii="Book Antiqua" w:hAnsi="Book Antiqua"/>
          <w:b/>
          <w:sz w:val="24"/>
          <w:szCs w:val="24"/>
          <w:lang w:val="en-US"/>
        </w:rPr>
        <w:t>c</w:t>
      </w:r>
      <w:r w:rsidR="002568DE" w:rsidRPr="001B3D7B">
        <w:rPr>
          <w:rFonts w:ascii="Book Antiqua" w:hAnsi="Book Antiqua"/>
          <w:b/>
          <w:sz w:val="24"/>
          <w:szCs w:val="24"/>
          <w:lang w:val="en-US"/>
        </w:rPr>
        <w:t>ur</w:t>
      </w:r>
      <w:r w:rsidR="00601142" w:rsidRPr="001B3D7B">
        <w:rPr>
          <w:rFonts w:ascii="Book Antiqua" w:hAnsi="Book Antiqua"/>
          <w:b/>
          <w:sz w:val="24"/>
          <w:szCs w:val="24"/>
          <w:lang w:val="en-US"/>
        </w:rPr>
        <w:t xml:space="preserve">e with </w:t>
      </w:r>
      <w:r w:rsidRPr="001B3D7B">
        <w:rPr>
          <w:rFonts w:ascii="Book Antiqua" w:hAnsi="Book Antiqua" w:cs="Tahoma"/>
          <w:b/>
          <w:sz w:val="24"/>
          <w:szCs w:val="24"/>
          <w:lang w:val="en-US"/>
        </w:rPr>
        <w:t>direct-acting antivirals</w:t>
      </w:r>
      <w:r w:rsidR="002568DE" w:rsidRPr="001B3D7B">
        <w:rPr>
          <w:rFonts w:ascii="Book Antiqua" w:hAnsi="Book Antiqua"/>
          <w:b/>
          <w:sz w:val="24"/>
          <w:szCs w:val="24"/>
          <w:lang w:val="en-US"/>
        </w:rPr>
        <w:t xml:space="preserve">: Clinical, </w:t>
      </w:r>
      <w:r w:rsidRPr="001B3D7B">
        <w:rPr>
          <w:rFonts w:ascii="Book Antiqua" w:hAnsi="Book Antiqua"/>
          <w:b/>
          <w:sz w:val="24"/>
          <w:szCs w:val="24"/>
          <w:lang w:val="en-US"/>
        </w:rPr>
        <w:t>economic, societal and patient value</w:t>
      </w:r>
      <w:r w:rsidR="002568DE" w:rsidRPr="001B3D7B">
        <w:rPr>
          <w:rFonts w:ascii="Book Antiqua" w:hAnsi="Book Antiqua"/>
          <w:b/>
          <w:sz w:val="24"/>
          <w:szCs w:val="24"/>
          <w:lang w:val="en-US"/>
        </w:rPr>
        <w:t xml:space="preserve"> for China </w:t>
      </w:r>
    </w:p>
    <w:p w14:paraId="17F4DB4A" w14:textId="77777777" w:rsidR="003817D2" w:rsidRPr="001B3D7B" w:rsidRDefault="003817D2" w:rsidP="004837A0">
      <w:pPr>
        <w:spacing w:after="0" w:line="360" w:lineRule="auto"/>
        <w:jc w:val="both"/>
        <w:rPr>
          <w:rFonts w:ascii="Book Antiqua" w:hAnsi="Book Antiqua"/>
          <w:sz w:val="24"/>
          <w:szCs w:val="24"/>
          <w:lang w:val="en-US"/>
        </w:rPr>
      </w:pPr>
    </w:p>
    <w:p w14:paraId="27D7DA62" w14:textId="3F9EBD6A" w:rsidR="003817D2" w:rsidRPr="001B3D7B" w:rsidRDefault="003817D2" w:rsidP="004837A0">
      <w:pPr>
        <w:spacing w:after="0" w:line="360" w:lineRule="auto"/>
        <w:jc w:val="both"/>
        <w:rPr>
          <w:rFonts w:ascii="Book Antiqua" w:hAnsi="Book Antiqua"/>
          <w:sz w:val="24"/>
          <w:szCs w:val="24"/>
          <w:lang w:val="en-US"/>
        </w:rPr>
      </w:pPr>
      <w:proofErr w:type="spellStart"/>
      <w:r w:rsidRPr="001B3D7B">
        <w:rPr>
          <w:rFonts w:ascii="Book Antiqua" w:hAnsi="Book Antiqua"/>
          <w:sz w:val="24"/>
          <w:szCs w:val="24"/>
          <w:lang w:val="en-US"/>
        </w:rPr>
        <w:t>Xie</w:t>
      </w:r>
      <w:proofErr w:type="spellEnd"/>
      <w:r w:rsidRPr="001B3D7B">
        <w:rPr>
          <w:rFonts w:ascii="Book Antiqua" w:hAnsi="Book Antiqua"/>
          <w:sz w:val="24"/>
          <w:szCs w:val="24"/>
          <w:lang w:val="en-US"/>
        </w:rPr>
        <w:t xml:space="preserve"> Q </w:t>
      </w:r>
      <w:r w:rsidRPr="001B3D7B">
        <w:rPr>
          <w:rFonts w:ascii="Book Antiqua" w:hAnsi="Book Antiqua"/>
          <w:i/>
          <w:sz w:val="24"/>
          <w:szCs w:val="24"/>
          <w:lang w:val="en-US"/>
        </w:rPr>
        <w:t>et al</w:t>
      </w:r>
      <w:r w:rsidR="008A4A85" w:rsidRPr="001B3D7B">
        <w:rPr>
          <w:rFonts w:ascii="Book Antiqua" w:hAnsi="Book Antiqua"/>
          <w:i/>
          <w:sz w:val="24"/>
          <w:szCs w:val="24"/>
          <w:lang w:val="en-US"/>
        </w:rPr>
        <w:t>.</w:t>
      </w:r>
      <w:r w:rsidRPr="001B3D7B">
        <w:rPr>
          <w:rFonts w:ascii="Book Antiqua" w:hAnsi="Book Antiqua"/>
          <w:sz w:val="24"/>
          <w:szCs w:val="24"/>
          <w:lang w:val="en-US"/>
        </w:rPr>
        <w:t xml:space="preserve"> </w:t>
      </w:r>
      <w:r w:rsidR="00E56DEB" w:rsidRPr="001B3D7B">
        <w:rPr>
          <w:rFonts w:ascii="Book Antiqua" w:hAnsi="Book Antiqua"/>
          <w:sz w:val="24"/>
          <w:szCs w:val="24"/>
          <w:lang w:val="en-US"/>
        </w:rPr>
        <w:t xml:space="preserve">Value of HCV </w:t>
      </w:r>
      <w:r w:rsidR="00EC62E0" w:rsidRPr="001B3D7B">
        <w:rPr>
          <w:rFonts w:ascii="Book Antiqua" w:hAnsi="Book Antiqua"/>
          <w:sz w:val="24"/>
          <w:szCs w:val="24"/>
          <w:lang w:val="en-US"/>
        </w:rPr>
        <w:t>c</w:t>
      </w:r>
      <w:r w:rsidR="00E56DEB" w:rsidRPr="001B3D7B">
        <w:rPr>
          <w:rFonts w:ascii="Book Antiqua" w:hAnsi="Book Antiqua"/>
          <w:sz w:val="24"/>
          <w:szCs w:val="24"/>
          <w:lang w:val="en-US"/>
        </w:rPr>
        <w:t>ure in China</w:t>
      </w:r>
    </w:p>
    <w:p w14:paraId="6E201317" w14:textId="77777777" w:rsidR="003817D2" w:rsidRPr="001B3D7B" w:rsidRDefault="003817D2" w:rsidP="004837A0">
      <w:pPr>
        <w:spacing w:after="0" w:line="360" w:lineRule="auto"/>
        <w:jc w:val="both"/>
        <w:rPr>
          <w:rFonts w:ascii="Book Antiqua" w:hAnsi="Book Antiqua"/>
          <w:sz w:val="24"/>
          <w:szCs w:val="24"/>
          <w:lang w:val="en-US"/>
        </w:rPr>
      </w:pPr>
    </w:p>
    <w:p w14:paraId="0F89550A" w14:textId="0B2AD29B" w:rsidR="003817D2" w:rsidRPr="001B3D7B" w:rsidRDefault="003817D2" w:rsidP="004837A0">
      <w:pPr>
        <w:spacing w:after="0" w:line="360" w:lineRule="auto"/>
        <w:jc w:val="both"/>
        <w:rPr>
          <w:rFonts w:ascii="Book Antiqua" w:hAnsi="Book Antiqua"/>
          <w:sz w:val="24"/>
          <w:szCs w:val="24"/>
          <w:lang w:val="en-US"/>
        </w:rPr>
      </w:pPr>
      <w:r w:rsidRPr="001B3D7B">
        <w:rPr>
          <w:rFonts w:ascii="Book Antiqua" w:hAnsi="Book Antiqua"/>
          <w:sz w:val="24"/>
          <w:szCs w:val="24"/>
          <w:lang w:val="en-US"/>
        </w:rPr>
        <w:t xml:space="preserve">Qing </w:t>
      </w:r>
      <w:proofErr w:type="spellStart"/>
      <w:r w:rsidRPr="001B3D7B">
        <w:rPr>
          <w:rFonts w:ascii="Book Antiqua" w:hAnsi="Book Antiqua"/>
          <w:sz w:val="24"/>
          <w:szCs w:val="24"/>
          <w:lang w:val="en-US"/>
        </w:rPr>
        <w:t>Xie</w:t>
      </w:r>
      <w:proofErr w:type="spellEnd"/>
      <w:r w:rsidRPr="001B3D7B">
        <w:rPr>
          <w:rFonts w:ascii="Book Antiqua" w:hAnsi="Book Antiqua"/>
          <w:sz w:val="24"/>
          <w:szCs w:val="24"/>
          <w:lang w:val="en-US"/>
        </w:rPr>
        <w:t>,</w:t>
      </w:r>
      <w:r w:rsidR="009153F2" w:rsidRPr="001B3D7B">
        <w:rPr>
          <w:rFonts w:ascii="Book Antiqua" w:hAnsi="Book Antiqua"/>
          <w:sz w:val="24"/>
          <w:szCs w:val="24"/>
          <w:lang w:val="en-US"/>
        </w:rPr>
        <w:t xml:space="preserve"> </w:t>
      </w:r>
      <w:r w:rsidRPr="001B3D7B">
        <w:rPr>
          <w:rFonts w:ascii="Book Antiqua" w:hAnsi="Book Antiqua"/>
          <w:sz w:val="24"/>
          <w:szCs w:val="24"/>
          <w:lang w:val="en-US"/>
        </w:rPr>
        <w:t>Jian</w:t>
      </w:r>
      <w:r w:rsidR="005A2644" w:rsidRPr="001B3D7B">
        <w:rPr>
          <w:rFonts w:ascii="Book Antiqua" w:hAnsi="Book Antiqua"/>
          <w:sz w:val="24"/>
          <w:szCs w:val="24"/>
          <w:lang w:val="en-US"/>
        </w:rPr>
        <w:t>-W</w:t>
      </w:r>
      <w:r w:rsidR="009D0A13" w:rsidRPr="001B3D7B">
        <w:rPr>
          <w:rFonts w:ascii="Book Antiqua" w:hAnsi="Book Antiqua"/>
          <w:sz w:val="24"/>
          <w:szCs w:val="24"/>
          <w:lang w:val="en-US"/>
        </w:rPr>
        <w:t xml:space="preserve">ei Xuan, </w:t>
      </w:r>
      <w:r w:rsidRPr="001B3D7B">
        <w:rPr>
          <w:rFonts w:ascii="Book Antiqua" w:hAnsi="Book Antiqua"/>
          <w:sz w:val="24"/>
          <w:szCs w:val="24"/>
          <w:lang w:val="en-US"/>
        </w:rPr>
        <w:t>Hong Tang, Xiao</w:t>
      </w:r>
      <w:r w:rsidR="005A2644" w:rsidRPr="001B3D7B">
        <w:rPr>
          <w:rFonts w:ascii="Book Antiqua" w:hAnsi="Book Antiqua"/>
          <w:sz w:val="24"/>
          <w:szCs w:val="24"/>
          <w:lang w:val="en-US"/>
        </w:rPr>
        <w:t>-</w:t>
      </w:r>
      <w:proofErr w:type="spellStart"/>
      <w:r w:rsidR="005A2644" w:rsidRPr="001B3D7B">
        <w:rPr>
          <w:rFonts w:ascii="Book Antiqua" w:hAnsi="Book Antiqua"/>
          <w:sz w:val="24"/>
          <w:szCs w:val="24"/>
          <w:lang w:val="en-US"/>
        </w:rPr>
        <w:t>G</w:t>
      </w:r>
      <w:r w:rsidRPr="001B3D7B">
        <w:rPr>
          <w:rFonts w:ascii="Book Antiqua" w:hAnsi="Book Antiqua"/>
          <w:sz w:val="24"/>
          <w:szCs w:val="24"/>
          <w:lang w:val="en-US"/>
        </w:rPr>
        <w:t>uang</w:t>
      </w:r>
      <w:proofErr w:type="spellEnd"/>
      <w:r w:rsidRPr="001B3D7B">
        <w:rPr>
          <w:rFonts w:ascii="Book Antiqua" w:hAnsi="Book Antiqua"/>
          <w:sz w:val="24"/>
          <w:szCs w:val="24"/>
          <w:lang w:val="en-US"/>
        </w:rPr>
        <w:t xml:space="preserve"> Ye</w:t>
      </w:r>
      <w:r w:rsidR="00F51BBC" w:rsidRPr="001B3D7B">
        <w:rPr>
          <w:rFonts w:ascii="Book Antiqua" w:hAnsi="Book Antiqua"/>
          <w:sz w:val="24"/>
          <w:szCs w:val="24"/>
          <w:lang w:val="en-US"/>
        </w:rPr>
        <w:t>,</w:t>
      </w:r>
      <w:r w:rsidR="003139DC" w:rsidRPr="001B3D7B">
        <w:rPr>
          <w:rFonts w:ascii="Book Antiqua" w:hAnsi="Book Antiqua"/>
          <w:sz w:val="24"/>
          <w:szCs w:val="24"/>
          <w:lang w:val="en-US"/>
        </w:rPr>
        <w:t xml:space="preserve"> </w:t>
      </w:r>
      <w:r w:rsidR="00803E69" w:rsidRPr="001B3D7B">
        <w:rPr>
          <w:rFonts w:ascii="Book Antiqua" w:hAnsi="Book Antiqua"/>
          <w:sz w:val="24"/>
          <w:szCs w:val="24"/>
          <w:lang w:val="en-US"/>
        </w:rPr>
        <w:t xml:space="preserve">Peng Xu, I-Heng Lee, </w:t>
      </w:r>
      <w:r w:rsidR="003139DC" w:rsidRPr="001B3D7B">
        <w:rPr>
          <w:rFonts w:ascii="Book Antiqua" w:hAnsi="Book Antiqua"/>
          <w:sz w:val="24"/>
          <w:szCs w:val="24"/>
          <w:lang w:val="en-US"/>
        </w:rPr>
        <w:t>Shan</w:t>
      </w:r>
      <w:r w:rsidR="005A2644" w:rsidRPr="001B3D7B">
        <w:rPr>
          <w:rFonts w:ascii="Book Antiqua" w:hAnsi="Book Antiqua"/>
          <w:sz w:val="24"/>
          <w:szCs w:val="24"/>
          <w:lang w:val="en-US"/>
        </w:rPr>
        <w:t>-L</w:t>
      </w:r>
      <w:r w:rsidR="003139DC" w:rsidRPr="001B3D7B">
        <w:rPr>
          <w:rFonts w:ascii="Book Antiqua" w:hAnsi="Book Antiqua"/>
          <w:sz w:val="24"/>
          <w:szCs w:val="24"/>
          <w:lang w:val="en-US"/>
        </w:rPr>
        <w:t>ian Hu</w:t>
      </w:r>
    </w:p>
    <w:p w14:paraId="714E2978" w14:textId="5E99DC86" w:rsidR="003817D2" w:rsidRPr="001B3D7B" w:rsidRDefault="003817D2" w:rsidP="004837A0">
      <w:pPr>
        <w:spacing w:after="0" w:line="360" w:lineRule="auto"/>
        <w:jc w:val="both"/>
        <w:rPr>
          <w:rFonts w:ascii="Book Antiqua" w:hAnsi="Book Antiqua"/>
          <w:sz w:val="24"/>
          <w:szCs w:val="24"/>
          <w:lang w:val="en-US"/>
        </w:rPr>
      </w:pPr>
    </w:p>
    <w:p w14:paraId="3368BB22" w14:textId="1B5BE1FF" w:rsidR="009153F2" w:rsidRPr="001B3D7B" w:rsidRDefault="00A51ECE"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 xml:space="preserve">Qing </w:t>
      </w:r>
      <w:proofErr w:type="spellStart"/>
      <w:r w:rsidRPr="001B3D7B">
        <w:rPr>
          <w:rFonts w:ascii="Book Antiqua" w:hAnsi="Book Antiqua"/>
          <w:b/>
          <w:sz w:val="24"/>
          <w:szCs w:val="24"/>
          <w:lang w:val="en-US"/>
        </w:rPr>
        <w:t>Xie</w:t>
      </w:r>
      <w:proofErr w:type="spellEnd"/>
      <w:r w:rsidRPr="001B3D7B">
        <w:rPr>
          <w:rFonts w:ascii="Book Antiqua" w:hAnsi="Book Antiqua"/>
          <w:b/>
          <w:sz w:val="24"/>
          <w:szCs w:val="24"/>
          <w:lang w:val="en-US"/>
        </w:rPr>
        <w:t>,</w:t>
      </w:r>
      <w:r w:rsidRPr="001B3D7B">
        <w:rPr>
          <w:rFonts w:ascii="Book Antiqua" w:hAnsi="Book Antiqua"/>
          <w:sz w:val="24"/>
          <w:szCs w:val="24"/>
          <w:lang w:val="en-US"/>
        </w:rPr>
        <w:t xml:space="preserve"> </w:t>
      </w:r>
      <w:r w:rsidR="00171C90" w:rsidRPr="001B3D7B">
        <w:rPr>
          <w:rFonts w:ascii="Book Antiqua" w:hAnsi="Book Antiqua"/>
          <w:sz w:val="24"/>
          <w:szCs w:val="24"/>
          <w:lang w:val="en-US"/>
        </w:rPr>
        <w:t xml:space="preserve">Department of Infectious Diseases, </w:t>
      </w:r>
      <w:proofErr w:type="spellStart"/>
      <w:r w:rsidR="000E79F0" w:rsidRPr="001B3D7B">
        <w:rPr>
          <w:rFonts w:ascii="Book Antiqua" w:hAnsi="Book Antiqua"/>
          <w:sz w:val="24"/>
          <w:szCs w:val="24"/>
          <w:lang w:val="en-US"/>
        </w:rPr>
        <w:t>Ruijin</w:t>
      </w:r>
      <w:proofErr w:type="spellEnd"/>
      <w:r w:rsidR="000E79F0" w:rsidRPr="001B3D7B">
        <w:rPr>
          <w:rFonts w:ascii="Book Antiqua" w:hAnsi="Book Antiqua"/>
          <w:sz w:val="24"/>
          <w:szCs w:val="24"/>
          <w:lang w:val="en-US"/>
        </w:rPr>
        <w:t xml:space="preserve"> Hospital, </w:t>
      </w:r>
      <w:r w:rsidR="009153F2" w:rsidRPr="001B3D7B">
        <w:rPr>
          <w:rFonts w:ascii="Book Antiqua" w:hAnsi="Book Antiqua"/>
          <w:sz w:val="24"/>
          <w:szCs w:val="24"/>
          <w:lang w:val="en-US"/>
        </w:rPr>
        <w:t xml:space="preserve">Shanghai </w:t>
      </w:r>
      <w:proofErr w:type="spellStart"/>
      <w:r w:rsidR="009153F2" w:rsidRPr="001B3D7B">
        <w:rPr>
          <w:rFonts w:ascii="Book Antiqua" w:hAnsi="Book Antiqua"/>
          <w:sz w:val="24"/>
          <w:szCs w:val="24"/>
          <w:lang w:val="en-US"/>
        </w:rPr>
        <w:t>Jiaotong</w:t>
      </w:r>
      <w:proofErr w:type="spellEnd"/>
      <w:r w:rsidR="009153F2" w:rsidRPr="001B3D7B">
        <w:rPr>
          <w:rFonts w:ascii="Book Antiqua" w:hAnsi="Book Antiqua"/>
          <w:sz w:val="24"/>
          <w:szCs w:val="24"/>
          <w:lang w:val="en-US"/>
        </w:rPr>
        <w:t xml:space="preserve"> University School of Medicine, Shanghai</w:t>
      </w:r>
      <w:r w:rsidR="00EC75C6" w:rsidRPr="001B3D7B">
        <w:rPr>
          <w:rFonts w:ascii="Book Antiqua" w:hAnsi="Book Antiqua"/>
          <w:sz w:val="24"/>
          <w:szCs w:val="24"/>
          <w:lang w:val="en-US"/>
        </w:rPr>
        <w:t xml:space="preserve"> </w:t>
      </w:r>
      <w:r w:rsidR="00F61BB0" w:rsidRPr="001B3D7B">
        <w:rPr>
          <w:rFonts w:ascii="Book Antiqua" w:hAnsi="Book Antiqua"/>
          <w:sz w:val="24"/>
          <w:szCs w:val="24"/>
          <w:lang w:val="en-US"/>
        </w:rPr>
        <w:t>200025</w:t>
      </w:r>
      <w:r w:rsidR="009153F2" w:rsidRPr="001B3D7B">
        <w:rPr>
          <w:rFonts w:ascii="Book Antiqua" w:hAnsi="Book Antiqua"/>
          <w:sz w:val="24"/>
          <w:szCs w:val="24"/>
          <w:lang w:val="en-US"/>
        </w:rPr>
        <w:t>, China</w:t>
      </w:r>
    </w:p>
    <w:p w14:paraId="418E5A83" w14:textId="77777777" w:rsidR="009153F2" w:rsidRPr="001B3D7B" w:rsidRDefault="009153F2" w:rsidP="004837A0">
      <w:pPr>
        <w:spacing w:after="0" w:line="360" w:lineRule="auto"/>
        <w:jc w:val="both"/>
        <w:rPr>
          <w:rFonts w:ascii="Book Antiqua" w:hAnsi="Book Antiqua"/>
          <w:sz w:val="24"/>
          <w:szCs w:val="24"/>
          <w:lang w:val="en-US"/>
        </w:rPr>
      </w:pPr>
    </w:p>
    <w:p w14:paraId="0FB878B5" w14:textId="37301917" w:rsidR="009153F2" w:rsidRPr="001B3D7B" w:rsidRDefault="009153F2"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Jian</w:t>
      </w:r>
      <w:r w:rsidR="005A2644" w:rsidRPr="001B3D7B">
        <w:rPr>
          <w:rFonts w:ascii="Book Antiqua" w:hAnsi="Book Antiqua"/>
          <w:b/>
          <w:sz w:val="24"/>
          <w:szCs w:val="24"/>
          <w:lang w:val="en-US"/>
        </w:rPr>
        <w:t>-W</w:t>
      </w:r>
      <w:r w:rsidRPr="001B3D7B">
        <w:rPr>
          <w:rFonts w:ascii="Book Antiqua" w:hAnsi="Book Antiqua"/>
          <w:b/>
          <w:sz w:val="24"/>
          <w:szCs w:val="24"/>
          <w:lang w:val="en-US"/>
        </w:rPr>
        <w:t>ei Xuan,</w:t>
      </w:r>
      <w:r w:rsidRPr="001B3D7B">
        <w:rPr>
          <w:rFonts w:ascii="Book Antiqua" w:hAnsi="Book Antiqua"/>
          <w:sz w:val="24"/>
          <w:szCs w:val="24"/>
          <w:lang w:val="en-US"/>
        </w:rPr>
        <w:t xml:space="preserve"> Health Economic Research Institute, School of Pharmacy, Sun </w:t>
      </w:r>
      <w:proofErr w:type="spellStart"/>
      <w:r w:rsidRPr="001B3D7B">
        <w:rPr>
          <w:rFonts w:ascii="Book Antiqua" w:hAnsi="Book Antiqua"/>
          <w:sz w:val="24"/>
          <w:szCs w:val="24"/>
          <w:lang w:val="en-US"/>
        </w:rPr>
        <w:t>Yat</w:t>
      </w:r>
      <w:proofErr w:type="spellEnd"/>
      <w:r w:rsidRPr="001B3D7B">
        <w:rPr>
          <w:rFonts w:ascii="Book Antiqua" w:hAnsi="Book Antiqua"/>
          <w:sz w:val="24"/>
          <w:szCs w:val="24"/>
          <w:lang w:val="en-US"/>
        </w:rPr>
        <w:t>-Sen University, Guangzhou</w:t>
      </w:r>
      <w:r w:rsidR="00EC75C6" w:rsidRPr="001B3D7B">
        <w:rPr>
          <w:rFonts w:ascii="Book Antiqua" w:hAnsi="Book Antiqua"/>
          <w:sz w:val="24"/>
          <w:szCs w:val="24"/>
          <w:lang w:val="en-US"/>
        </w:rPr>
        <w:t xml:space="preserve"> </w:t>
      </w:r>
      <w:r w:rsidR="00536730" w:rsidRPr="001B3D7B">
        <w:rPr>
          <w:rFonts w:ascii="Book Antiqua" w:hAnsi="Book Antiqua"/>
          <w:sz w:val="24"/>
          <w:szCs w:val="24"/>
          <w:lang w:val="en-US"/>
        </w:rPr>
        <w:t xml:space="preserve">510006, </w:t>
      </w:r>
      <w:r w:rsidR="00171C90" w:rsidRPr="001B3D7B">
        <w:rPr>
          <w:rFonts w:ascii="Book Antiqua" w:hAnsi="Book Antiqua"/>
          <w:sz w:val="24"/>
          <w:szCs w:val="24"/>
          <w:lang w:val="en-US"/>
        </w:rPr>
        <w:t xml:space="preserve">Guangdong Province, </w:t>
      </w:r>
      <w:r w:rsidRPr="001B3D7B">
        <w:rPr>
          <w:rFonts w:ascii="Book Antiqua" w:hAnsi="Book Antiqua"/>
          <w:sz w:val="24"/>
          <w:szCs w:val="24"/>
          <w:lang w:val="en-US"/>
        </w:rPr>
        <w:t>China</w:t>
      </w:r>
    </w:p>
    <w:p w14:paraId="0368A58B" w14:textId="60A370A7" w:rsidR="009153F2" w:rsidRPr="001B3D7B" w:rsidRDefault="009153F2" w:rsidP="004837A0">
      <w:pPr>
        <w:spacing w:after="0" w:line="360" w:lineRule="auto"/>
        <w:jc w:val="both"/>
        <w:rPr>
          <w:rFonts w:ascii="Book Antiqua" w:hAnsi="Book Antiqua"/>
          <w:sz w:val="24"/>
          <w:szCs w:val="24"/>
          <w:lang w:val="en-US"/>
        </w:rPr>
      </w:pPr>
    </w:p>
    <w:p w14:paraId="0CD4DBDA" w14:textId="75F52CDA" w:rsidR="009153F2" w:rsidRPr="001B3D7B" w:rsidRDefault="009153F2"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Hong Tang,</w:t>
      </w:r>
      <w:r w:rsidRPr="001B3D7B">
        <w:rPr>
          <w:rFonts w:ascii="Book Antiqua" w:hAnsi="Book Antiqua"/>
          <w:sz w:val="24"/>
          <w:szCs w:val="24"/>
          <w:lang w:val="en-US"/>
        </w:rPr>
        <w:t xml:space="preserve"> Center of Infectious Diseases, West China Hospital of Sichuan University, Chengdu</w:t>
      </w:r>
      <w:r w:rsidR="00171C90" w:rsidRPr="001B3D7B">
        <w:rPr>
          <w:rFonts w:ascii="Book Antiqua" w:hAnsi="Book Antiqua"/>
          <w:sz w:val="24"/>
          <w:szCs w:val="24"/>
          <w:lang w:val="en-US"/>
        </w:rPr>
        <w:t xml:space="preserve"> 610041, </w:t>
      </w:r>
      <w:r w:rsidRPr="001B3D7B">
        <w:rPr>
          <w:rFonts w:ascii="Book Antiqua" w:hAnsi="Book Antiqua"/>
          <w:sz w:val="24"/>
          <w:szCs w:val="24"/>
          <w:lang w:val="en-US"/>
        </w:rPr>
        <w:t>Sichuan</w:t>
      </w:r>
      <w:r w:rsidR="00171C90" w:rsidRPr="001B3D7B">
        <w:rPr>
          <w:rFonts w:ascii="Book Antiqua" w:hAnsi="Book Antiqua"/>
          <w:sz w:val="24"/>
          <w:szCs w:val="24"/>
          <w:lang w:val="en-US"/>
        </w:rPr>
        <w:t xml:space="preserve"> Province</w:t>
      </w:r>
      <w:r w:rsidRPr="001B3D7B">
        <w:rPr>
          <w:rFonts w:ascii="Book Antiqua" w:hAnsi="Book Antiqua"/>
          <w:sz w:val="24"/>
          <w:szCs w:val="24"/>
          <w:lang w:val="en-US"/>
        </w:rPr>
        <w:t>, China</w:t>
      </w:r>
    </w:p>
    <w:p w14:paraId="6295B8D6" w14:textId="77777777" w:rsidR="00F51BBC" w:rsidRPr="001B3D7B" w:rsidRDefault="00F51BBC" w:rsidP="004837A0">
      <w:pPr>
        <w:spacing w:after="0" w:line="360" w:lineRule="auto"/>
        <w:jc w:val="both"/>
        <w:rPr>
          <w:rFonts w:ascii="Book Antiqua" w:hAnsi="Book Antiqua"/>
          <w:sz w:val="24"/>
          <w:szCs w:val="24"/>
          <w:lang w:val="en-US"/>
        </w:rPr>
      </w:pPr>
    </w:p>
    <w:p w14:paraId="53146049" w14:textId="661D84B8" w:rsidR="009153F2" w:rsidRPr="001B3D7B" w:rsidRDefault="009153F2"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Xiao</w:t>
      </w:r>
      <w:r w:rsidR="005A2644" w:rsidRPr="001B3D7B">
        <w:rPr>
          <w:rFonts w:ascii="Book Antiqua" w:hAnsi="Book Antiqua"/>
          <w:b/>
          <w:sz w:val="24"/>
          <w:szCs w:val="24"/>
          <w:lang w:val="en-US"/>
        </w:rPr>
        <w:t>-</w:t>
      </w:r>
      <w:proofErr w:type="spellStart"/>
      <w:r w:rsidR="005A2644" w:rsidRPr="001B3D7B">
        <w:rPr>
          <w:rFonts w:ascii="Book Antiqua" w:hAnsi="Book Antiqua"/>
          <w:b/>
          <w:sz w:val="24"/>
          <w:szCs w:val="24"/>
          <w:lang w:val="en-US"/>
        </w:rPr>
        <w:t>G</w:t>
      </w:r>
      <w:r w:rsidRPr="001B3D7B">
        <w:rPr>
          <w:rFonts w:ascii="Book Antiqua" w:hAnsi="Book Antiqua"/>
          <w:b/>
          <w:sz w:val="24"/>
          <w:szCs w:val="24"/>
          <w:lang w:val="en-US"/>
        </w:rPr>
        <w:t>uang</w:t>
      </w:r>
      <w:proofErr w:type="spellEnd"/>
      <w:r w:rsidRPr="001B3D7B">
        <w:rPr>
          <w:rFonts w:ascii="Book Antiqua" w:hAnsi="Book Antiqua"/>
          <w:b/>
          <w:sz w:val="24"/>
          <w:szCs w:val="24"/>
          <w:lang w:val="en-US"/>
        </w:rPr>
        <w:t xml:space="preserve"> Ye,</w:t>
      </w:r>
      <w:r w:rsidRPr="001B3D7B">
        <w:rPr>
          <w:rFonts w:ascii="Book Antiqua" w:hAnsi="Book Antiqua"/>
          <w:sz w:val="24"/>
          <w:szCs w:val="24"/>
          <w:lang w:val="en-US"/>
        </w:rPr>
        <w:t xml:space="preserve"> Second Affiliated Hospital of Guangzhou Medical University, Guangzhou</w:t>
      </w:r>
      <w:r w:rsidR="00171C90" w:rsidRPr="001B3D7B">
        <w:rPr>
          <w:rFonts w:ascii="Book Antiqua" w:hAnsi="Book Antiqua"/>
          <w:sz w:val="24"/>
          <w:szCs w:val="24"/>
          <w:lang w:val="en-US"/>
        </w:rPr>
        <w:t xml:space="preserve"> </w:t>
      </w:r>
      <w:r w:rsidR="00FB2E76" w:rsidRPr="001B3D7B">
        <w:rPr>
          <w:rFonts w:ascii="Book Antiqua" w:hAnsi="Book Antiqua"/>
          <w:sz w:val="24"/>
          <w:szCs w:val="24"/>
          <w:lang w:val="en-US"/>
        </w:rPr>
        <w:t>51026</w:t>
      </w:r>
      <w:r w:rsidR="00536730" w:rsidRPr="001B3D7B">
        <w:rPr>
          <w:rFonts w:ascii="Book Antiqua" w:hAnsi="Book Antiqua"/>
          <w:sz w:val="24"/>
          <w:szCs w:val="24"/>
          <w:lang w:val="en-US"/>
        </w:rPr>
        <w:t xml:space="preserve">0, </w:t>
      </w:r>
      <w:r w:rsidR="00171C90" w:rsidRPr="001B3D7B">
        <w:rPr>
          <w:rFonts w:ascii="Book Antiqua" w:hAnsi="Book Antiqua"/>
          <w:sz w:val="24"/>
          <w:szCs w:val="24"/>
          <w:lang w:val="en-US"/>
        </w:rPr>
        <w:t>Guangdong Province, China</w:t>
      </w:r>
    </w:p>
    <w:p w14:paraId="44DB3AF1" w14:textId="77777777" w:rsidR="00462765" w:rsidRPr="001B3D7B" w:rsidRDefault="00462765" w:rsidP="004837A0">
      <w:pPr>
        <w:spacing w:after="0" w:line="360" w:lineRule="auto"/>
        <w:jc w:val="both"/>
        <w:rPr>
          <w:rFonts w:ascii="Book Antiqua" w:hAnsi="Book Antiqua"/>
          <w:sz w:val="24"/>
          <w:szCs w:val="24"/>
          <w:lang w:val="en-US"/>
        </w:rPr>
      </w:pPr>
    </w:p>
    <w:p w14:paraId="5BA84CAE" w14:textId="61EAB60B" w:rsidR="00462765" w:rsidRPr="001B3D7B" w:rsidRDefault="00462765"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Peng Xu,</w:t>
      </w:r>
      <w:r w:rsidRPr="001B3D7B">
        <w:rPr>
          <w:rFonts w:ascii="Book Antiqua" w:hAnsi="Book Antiqua"/>
          <w:sz w:val="24"/>
          <w:szCs w:val="24"/>
          <w:lang w:val="en-US"/>
        </w:rPr>
        <w:t xml:space="preserve"> Gilead Sciences Inc, Shanghai</w:t>
      </w:r>
      <w:r w:rsidR="006005BB" w:rsidRPr="001B3D7B">
        <w:rPr>
          <w:rFonts w:ascii="Book Antiqua" w:hAnsi="Book Antiqua"/>
          <w:sz w:val="24"/>
          <w:szCs w:val="24"/>
          <w:lang w:val="en-US"/>
        </w:rPr>
        <w:t xml:space="preserve"> </w:t>
      </w:r>
      <w:r w:rsidRPr="001B3D7B">
        <w:rPr>
          <w:rFonts w:ascii="Book Antiqua" w:hAnsi="Book Antiqua"/>
          <w:sz w:val="24"/>
          <w:szCs w:val="24"/>
          <w:lang w:val="en-US"/>
        </w:rPr>
        <w:t>200122, China</w:t>
      </w:r>
    </w:p>
    <w:p w14:paraId="3149088C" w14:textId="77777777" w:rsidR="00462765" w:rsidRPr="001B3D7B" w:rsidRDefault="00462765" w:rsidP="004837A0">
      <w:pPr>
        <w:spacing w:after="0" w:line="360" w:lineRule="auto"/>
        <w:jc w:val="both"/>
        <w:rPr>
          <w:rFonts w:ascii="Book Antiqua" w:hAnsi="Book Antiqua"/>
          <w:sz w:val="24"/>
          <w:szCs w:val="24"/>
          <w:lang w:val="en-US"/>
        </w:rPr>
      </w:pPr>
    </w:p>
    <w:p w14:paraId="7C7F8FA1" w14:textId="47475C01" w:rsidR="00462765" w:rsidRPr="001B3D7B" w:rsidRDefault="00462765"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I-Heng Lee,</w:t>
      </w:r>
      <w:r w:rsidRPr="001B3D7B">
        <w:rPr>
          <w:rFonts w:ascii="Book Antiqua" w:hAnsi="Book Antiqua"/>
          <w:sz w:val="24"/>
          <w:szCs w:val="24"/>
          <w:lang w:val="en-US"/>
        </w:rPr>
        <w:t xml:space="preserve"> Gilead Sciences Inc, Foster City, </w:t>
      </w:r>
      <w:r w:rsidR="00803E69" w:rsidRPr="001B3D7B">
        <w:rPr>
          <w:rFonts w:ascii="Book Antiqua" w:hAnsi="Book Antiqua"/>
          <w:sz w:val="24"/>
          <w:szCs w:val="24"/>
          <w:lang w:val="en-US"/>
        </w:rPr>
        <w:t xml:space="preserve">CA </w:t>
      </w:r>
      <w:r w:rsidRPr="001B3D7B">
        <w:rPr>
          <w:rFonts w:ascii="Book Antiqua" w:hAnsi="Book Antiqua"/>
          <w:sz w:val="24"/>
          <w:szCs w:val="24"/>
          <w:lang w:val="en-US"/>
        </w:rPr>
        <w:t>94404, U</w:t>
      </w:r>
      <w:r w:rsidR="006005BB" w:rsidRPr="001B3D7B">
        <w:rPr>
          <w:rFonts w:ascii="Book Antiqua" w:hAnsi="Book Antiqua"/>
          <w:sz w:val="24"/>
          <w:szCs w:val="24"/>
          <w:lang w:val="en-US"/>
        </w:rPr>
        <w:t>nited States</w:t>
      </w:r>
    </w:p>
    <w:p w14:paraId="29E0919C" w14:textId="77777777" w:rsidR="00F51BBC" w:rsidRPr="001B3D7B" w:rsidRDefault="00F51BBC" w:rsidP="004837A0">
      <w:pPr>
        <w:spacing w:after="0" w:line="360" w:lineRule="auto"/>
        <w:jc w:val="both"/>
        <w:rPr>
          <w:rFonts w:ascii="Book Antiqua" w:hAnsi="Book Antiqua"/>
          <w:b/>
          <w:sz w:val="24"/>
          <w:szCs w:val="24"/>
          <w:lang w:val="en-US"/>
        </w:rPr>
      </w:pPr>
    </w:p>
    <w:p w14:paraId="44B47258" w14:textId="77777777" w:rsidR="006005BB" w:rsidRPr="001B3D7B" w:rsidRDefault="00F51BBC"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Shan</w:t>
      </w:r>
      <w:r w:rsidR="005A2644" w:rsidRPr="001B3D7B">
        <w:rPr>
          <w:rFonts w:ascii="Book Antiqua" w:hAnsi="Book Antiqua"/>
          <w:b/>
          <w:sz w:val="24"/>
          <w:szCs w:val="24"/>
          <w:lang w:val="en-US"/>
        </w:rPr>
        <w:t>-L</w:t>
      </w:r>
      <w:r w:rsidRPr="001B3D7B">
        <w:rPr>
          <w:rFonts w:ascii="Book Antiqua" w:hAnsi="Book Antiqua"/>
          <w:b/>
          <w:sz w:val="24"/>
          <w:szCs w:val="24"/>
          <w:lang w:val="en-US"/>
        </w:rPr>
        <w:t>ian Hu,</w:t>
      </w:r>
      <w:r w:rsidRPr="001B3D7B">
        <w:rPr>
          <w:rFonts w:ascii="Book Antiqua" w:hAnsi="Book Antiqua"/>
          <w:sz w:val="24"/>
          <w:szCs w:val="24"/>
          <w:lang w:val="en-US"/>
        </w:rPr>
        <w:t xml:space="preserve"> </w:t>
      </w:r>
      <w:r w:rsidR="00897A0F" w:rsidRPr="001B3D7B">
        <w:rPr>
          <w:rFonts w:ascii="Book Antiqua" w:hAnsi="Book Antiqua"/>
          <w:sz w:val="24"/>
          <w:szCs w:val="24"/>
          <w:lang w:val="en-US"/>
        </w:rPr>
        <w:t xml:space="preserve">School of Public Health, </w:t>
      </w:r>
      <w:r w:rsidR="00C20375" w:rsidRPr="001B3D7B">
        <w:rPr>
          <w:rFonts w:ascii="Book Antiqua" w:hAnsi="Book Antiqua"/>
          <w:sz w:val="24"/>
          <w:szCs w:val="24"/>
          <w:lang w:val="en-US"/>
        </w:rPr>
        <w:t>Fudan University</w:t>
      </w:r>
      <w:r w:rsidR="006005BB" w:rsidRPr="001B3D7B">
        <w:rPr>
          <w:rFonts w:ascii="Book Antiqua" w:hAnsi="Book Antiqua"/>
          <w:sz w:val="24"/>
          <w:szCs w:val="24"/>
          <w:lang w:val="en-US"/>
        </w:rPr>
        <w:t>, Shanghai 200032, China</w:t>
      </w:r>
    </w:p>
    <w:p w14:paraId="1CEDAFE9" w14:textId="77777777" w:rsidR="006005BB" w:rsidRPr="001B3D7B" w:rsidRDefault="006005BB" w:rsidP="004837A0">
      <w:pPr>
        <w:spacing w:after="0" w:line="360" w:lineRule="auto"/>
        <w:jc w:val="both"/>
        <w:rPr>
          <w:rFonts w:ascii="Book Antiqua" w:hAnsi="Book Antiqua"/>
          <w:sz w:val="24"/>
          <w:szCs w:val="24"/>
          <w:lang w:val="en-US"/>
        </w:rPr>
      </w:pPr>
    </w:p>
    <w:p w14:paraId="24E0D172" w14:textId="37B2DA98" w:rsidR="00F51BBC" w:rsidRPr="001B3D7B" w:rsidRDefault="006005BB"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 xml:space="preserve">Shan-Lian Hu, </w:t>
      </w:r>
      <w:r w:rsidR="00C20375" w:rsidRPr="001B3D7B">
        <w:rPr>
          <w:rFonts w:ascii="Book Antiqua" w:hAnsi="Book Antiqua"/>
          <w:sz w:val="24"/>
          <w:szCs w:val="24"/>
          <w:lang w:val="en-US"/>
        </w:rPr>
        <w:t xml:space="preserve">Shanghai Health Development Research Center, </w:t>
      </w:r>
      <w:r w:rsidR="00F51BBC" w:rsidRPr="001B3D7B">
        <w:rPr>
          <w:rFonts w:ascii="Book Antiqua" w:hAnsi="Book Antiqua"/>
          <w:sz w:val="24"/>
          <w:szCs w:val="24"/>
          <w:lang w:val="en-US"/>
        </w:rPr>
        <w:t>Shanghai</w:t>
      </w:r>
      <w:r w:rsidRPr="001B3D7B">
        <w:rPr>
          <w:rFonts w:ascii="Book Antiqua" w:hAnsi="Book Antiqua"/>
          <w:sz w:val="24"/>
          <w:szCs w:val="24"/>
          <w:lang w:val="en-US"/>
        </w:rPr>
        <w:t xml:space="preserve"> </w:t>
      </w:r>
      <w:r w:rsidR="00F51BBC" w:rsidRPr="001B3D7B">
        <w:rPr>
          <w:rFonts w:ascii="Book Antiqua" w:hAnsi="Book Antiqua"/>
          <w:sz w:val="24"/>
          <w:szCs w:val="24"/>
          <w:lang w:val="en-US"/>
        </w:rPr>
        <w:t>200032, China</w:t>
      </w:r>
    </w:p>
    <w:p w14:paraId="36E507D4" w14:textId="77777777" w:rsidR="0054713B" w:rsidRPr="001B3D7B" w:rsidRDefault="0054713B" w:rsidP="004837A0">
      <w:pPr>
        <w:spacing w:after="0" w:line="360" w:lineRule="auto"/>
        <w:jc w:val="both"/>
        <w:rPr>
          <w:rFonts w:ascii="Book Antiqua" w:hAnsi="Book Antiqua"/>
          <w:b/>
          <w:sz w:val="24"/>
          <w:szCs w:val="24"/>
          <w:lang w:val="en-US"/>
        </w:rPr>
      </w:pPr>
    </w:p>
    <w:p w14:paraId="49707637" w14:textId="694FD681" w:rsidR="009153F2" w:rsidRPr="001B3D7B" w:rsidRDefault="009153F2"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ORCID number:</w:t>
      </w:r>
      <w:r w:rsidRPr="001B3D7B">
        <w:rPr>
          <w:rFonts w:ascii="Book Antiqua" w:hAnsi="Book Antiqua"/>
          <w:sz w:val="24"/>
          <w:szCs w:val="24"/>
          <w:lang w:val="en-US"/>
        </w:rPr>
        <w:t xml:space="preserve"> Qing </w:t>
      </w:r>
      <w:proofErr w:type="spellStart"/>
      <w:r w:rsidRPr="001B3D7B">
        <w:rPr>
          <w:rFonts w:ascii="Book Antiqua" w:hAnsi="Book Antiqua"/>
          <w:sz w:val="24"/>
          <w:szCs w:val="24"/>
          <w:lang w:val="en-US"/>
        </w:rPr>
        <w:t>Xie</w:t>
      </w:r>
      <w:proofErr w:type="spellEnd"/>
      <w:r w:rsidRPr="001B3D7B">
        <w:rPr>
          <w:rFonts w:ascii="Book Antiqua" w:hAnsi="Book Antiqua"/>
          <w:sz w:val="24"/>
          <w:szCs w:val="24"/>
          <w:lang w:val="en-US"/>
        </w:rPr>
        <w:t xml:space="preserve"> (</w:t>
      </w:r>
      <w:r w:rsidR="006E1AD3" w:rsidRPr="001B3D7B">
        <w:rPr>
          <w:rFonts w:ascii="Book Antiqua" w:hAnsi="Book Antiqua"/>
          <w:sz w:val="24"/>
          <w:szCs w:val="24"/>
          <w:lang w:val="en-US"/>
        </w:rPr>
        <w:t>0000-0002-2582-8803</w:t>
      </w:r>
      <w:r w:rsidRPr="001B3D7B">
        <w:rPr>
          <w:rFonts w:ascii="Book Antiqua" w:hAnsi="Book Antiqua"/>
          <w:sz w:val="24"/>
          <w:szCs w:val="24"/>
          <w:lang w:val="en-US"/>
        </w:rPr>
        <w:t>); Jian</w:t>
      </w:r>
      <w:r w:rsidR="00616226" w:rsidRPr="001B3D7B">
        <w:rPr>
          <w:rFonts w:ascii="Book Antiqua" w:hAnsi="Book Antiqua"/>
          <w:sz w:val="24"/>
          <w:szCs w:val="24"/>
          <w:lang w:val="en-US"/>
        </w:rPr>
        <w:t>-W</w:t>
      </w:r>
      <w:r w:rsidRPr="001B3D7B">
        <w:rPr>
          <w:rFonts w:ascii="Book Antiqua" w:hAnsi="Book Antiqua"/>
          <w:sz w:val="24"/>
          <w:szCs w:val="24"/>
          <w:lang w:val="en-US"/>
        </w:rPr>
        <w:t>ei Xuan</w:t>
      </w:r>
      <w:r w:rsidR="00616226" w:rsidRPr="001B3D7B">
        <w:rPr>
          <w:rFonts w:ascii="Book Antiqua" w:hAnsi="Book Antiqua"/>
          <w:sz w:val="24"/>
          <w:szCs w:val="24"/>
          <w:lang w:val="en-US"/>
        </w:rPr>
        <w:t xml:space="preserve"> </w:t>
      </w:r>
      <w:r w:rsidRPr="001B3D7B">
        <w:rPr>
          <w:rFonts w:ascii="Book Antiqua" w:hAnsi="Book Antiqua"/>
          <w:sz w:val="24"/>
          <w:szCs w:val="24"/>
          <w:lang w:val="en-US"/>
        </w:rPr>
        <w:t>(</w:t>
      </w:r>
      <w:r w:rsidR="00694546" w:rsidRPr="001B3D7B">
        <w:rPr>
          <w:rFonts w:ascii="Book Antiqua" w:hAnsi="Book Antiqua"/>
          <w:sz w:val="24"/>
          <w:szCs w:val="24"/>
          <w:lang w:val="en-US"/>
        </w:rPr>
        <w:t>0000-0003-2918-1813</w:t>
      </w:r>
      <w:r w:rsidRPr="001B3D7B">
        <w:rPr>
          <w:rFonts w:ascii="Book Antiqua" w:hAnsi="Book Antiqua"/>
          <w:sz w:val="24"/>
          <w:szCs w:val="24"/>
          <w:lang w:val="en-US"/>
        </w:rPr>
        <w:t>); Hong Tang</w:t>
      </w:r>
      <w:r w:rsidR="00616226" w:rsidRPr="001B3D7B">
        <w:rPr>
          <w:rFonts w:ascii="Book Antiqua" w:hAnsi="Book Antiqua"/>
          <w:sz w:val="24"/>
          <w:szCs w:val="24"/>
          <w:lang w:val="en-US"/>
        </w:rPr>
        <w:t xml:space="preserve"> </w:t>
      </w:r>
      <w:r w:rsidRPr="001B3D7B">
        <w:rPr>
          <w:rFonts w:ascii="Book Antiqua" w:hAnsi="Book Antiqua"/>
          <w:sz w:val="24"/>
          <w:szCs w:val="24"/>
          <w:lang w:val="en-US"/>
        </w:rPr>
        <w:t>(</w:t>
      </w:r>
      <w:r w:rsidR="002A4E97" w:rsidRPr="001B3D7B">
        <w:rPr>
          <w:rFonts w:ascii="Book Antiqua" w:hAnsi="Book Antiqua"/>
          <w:sz w:val="24"/>
          <w:szCs w:val="24"/>
          <w:lang w:val="en-US"/>
        </w:rPr>
        <w:t>0000-0003-0675-1860</w:t>
      </w:r>
      <w:r w:rsidRPr="001B3D7B">
        <w:rPr>
          <w:rFonts w:ascii="Book Antiqua" w:hAnsi="Book Antiqua"/>
          <w:sz w:val="24"/>
          <w:szCs w:val="24"/>
          <w:lang w:val="en-US"/>
        </w:rPr>
        <w:t>); Xiao</w:t>
      </w:r>
      <w:r w:rsidR="00616226" w:rsidRPr="001B3D7B">
        <w:rPr>
          <w:rFonts w:ascii="Book Antiqua" w:hAnsi="Book Antiqua"/>
          <w:sz w:val="24"/>
          <w:szCs w:val="24"/>
          <w:lang w:val="en-US"/>
        </w:rPr>
        <w:t>-</w:t>
      </w:r>
      <w:proofErr w:type="spellStart"/>
      <w:r w:rsidR="00616226" w:rsidRPr="001B3D7B">
        <w:rPr>
          <w:rFonts w:ascii="Book Antiqua" w:hAnsi="Book Antiqua"/>
          <w:sz w:val="24"/>
          <w:szCs w:val="24"/>
          <w:lang w:val="en-US"/>
        </w:rPr>
        <w:t>G</w:t>
      </w:r>
      <w:r w:rsidRPr="001B3D7B">
        <w:rPr>
          <w:rFonts w:ascii="Book Antiqua" w:hAnsi="Book Antiqua"/>
          <w:sz w:val="24"/>
          <w:szCs w:val="24"/>
          <w:lang w:val="en-US"/>
        </w:rPr>
        <w:t>uang</w:t>
      </w:r>
      <w:proofErr w:type="spellEnd"/>
      <w:r w:rsidRPr="001B3D7B">
        <w:rPr>
          <w:rFonts w:ascii="Book Antiqua" w:hAnsi="Book Antiqua"/>
          <w:sz w:val="24"/>
          <w:szCs w:val="24"/>
          <w:lang w:val="en-US"/>
        </w:rPr>
        <w:t xml:space="preserve"> Ye (</w:t>
      </w:r>
      <w:r w:rsidR="00FB2E76" w:rsidRPr="001B3D7B">
        <w:rPr>
          <w:rFonts w:ascii="Book Antiqua" w:hAnsi="Book Antiqua"/>
          <w:sz w:val="24"/>
          <w:szCs w:val="24"/>
          <w:lang w:val="en-US"/>
        </w:rPr>
        <w:t>0000-0002-7837-2360</w:t>
      </w:r>
      <w:r w:rsidRPr="001B3D7B">
        <w:rPr>
          <w:rFonts w:ascii="Book Antiqua" w:hAnsi="Book Antiqua"/>
          <w:sz w:val="24"/>
          <w:szCs w:val="24"/>
          <w:lang w:val="en-US"/>
        </w:rPr>
        <w:t>)</w:t>
      </w:r>
      <w:r w:rsidR="00616226" w:rsidRPr="001B3D7B">
        <w:rPr>
          <w:rFonts w:ascii="Book Antiqua" w:hAnsi="Book Antiqua"/>
          <w:sz w:val="24"/>
          <w:szCs w:val="24"/>
          <w:lang w:val="en-US"/>
        </w:rPr>
        <w:t xml:space="preserve">; </w:t>
      </w:r>
      <w:r w:rsidR="00954393" w:rsidRPr="001B3D7B">
        <w:rPr>
          <w:rFonts w:ascii="Book Antiqua" w:hAnsi="Book Antiqua"/>
          <w:sz w:val="24"/>
          <w:szCs w:val="24"/>
          <w:lang w:val="en-US"/>
        </w:rPr>
        <w:t xml:space="preserve">Peng Xu (0000-0002-5702-2177); I-Heng Lee (0000-0001-9980-177X); </w:t>
      </w:r>
      <w:r w:rsidR="00616226" w:rsidRPr="001B3D7B">
        <w:rPr>
          <w:rFonts w:ascii="Book Antiqua" w:hAnsi="Book Antiqua"/>
          <w:sz w:val="24"/>
          <w:szCs w:val="24"/>
          <w:lang w:val="en-US"/>
        </w:rPr>
        <w:t>Shan-Lian Hu (</w:t>
      </w:r>
      <w:r w:rsidR="002A4E97" w:rsidRPr="001B3D7B">
        <w:rPr>
          <w:rFonts w:ascii="Book Antiqua" w:hAnsi="Book Antiqua"/>
          <w:sz w:val="24"/>
          <w:szCs w:val="24"/>
          <w:lang w:val="en-US"/>
        </w:rPr>
        <w:t>0000-0001-7295-0855</w:t>
      </w:r>
      <w:r w:rsidR="00616226" w:rsidRPr="001B3D7B">
        <w:rPr>
          <w:rFonts w:ascii="Book Antiqua" w:hAnsi="Book Antiqua"/>
          <w:sz w:val="24"/>
          <w:szCs w:val="24"/>
          <w:lang w:val="en-US"/>
        </w:rPr>
        <w:t>)</w:t>
      </w:r>
      <w:r w:rsidRPr="001B3D7B">
        <w:rPr>
          <w:rFonts w:ascii="Book Antiqua" w:hAnsi="Book Antiqua"/>
          <w:sz w:val="24"/>
          <w:szCs w:val="24"/>
          <w:lang w:val="en-US"/>
        </w:rPr>
        <w:t>.</w:t>
      </w:r>
    </w:p>
    <w:p w14:paraId="570EF0B9" w14:textId="7335C870" w:rsidR="009153F2" w:rsidRPr="001B3D7B" w:rsidRDefault="009153F2" w:rsidP="004837A0">
      <w:pPr>
        <w:spacing w:after="0" w:line="360" w:lineRule="auto"/>
        <w:jc w:val="both"/>
        <w:rPr>
          <w:rFonts w:ascii="Book Antiqua" w:hAnsi="Book Antiqua"/>
          <w:sz w:val="24"/>
          <w:szCs w:val="24"/>
          <w:lang w:val="en-US"/>
        </w:rPr>
      </w:pPr>
    </w:p>
    <w:p w14:paraId="71576BB8" w14:textId="4411F23D" w:rsidR="009153F2" w:rsidRPr="001B3D7B" w:rsidRDefault="009153F2"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Author contributions:</w:t>
      </w:r>
      <w:r w:rsidRPr="001B3D7B">
        <w:rPr>
          <w:rFonts w:ascii="Book Antiqua" w:hAnsi="Book Antiqua"/>
          <w:sz w:val="24"/>
          <w:szCs w:val="24"/>
          <w:lang w:val="en-US"/>
        </w:rPr>
        <w:t xml:space="preserve"> All authors contributed to this paper with conception and design of the study, literature review and analysis, critical revision and editing, and </w:t>
      </w:r>
      <w:r w:rsidR="005A4672" w:rsidRPr="001B3D7B">
        <w:rPr>
          <w:rFonts w:ascii="Book Antiqua" w:hAnsi="Book Antiqua"/>
          <w:sz w:val="24"/>
          <w:szCs w:val="24"/>
          <w:lang w:val="en-US"/>
        </w:rPr>
        <w:t xml:space="preserve">final </w:t>
      </w:r>
      <w:r w:rsidRPr="001B3D7B">
        <w:rPr>
          <w:rFonts w:ascii="Book Antiqua" w:hAnsi="Book Antiqua"/>
          <w:sz w:val="24"/>
          <w:szCs w:val="24"/>
          <w:lang w:val="en-US"/>
        </w:rPr>
        <w:t>approval of the</w:t>
      </w:r>
      <w:r w:rsidR="00F915B0" w:rsidRPr="001B3D7B">
        <w:rPr>
          <w:rFonts w:ascii="Book Antiqua" w:hAnsi="Book Antiqua"/>
          <w:sz w:val="24"/>
          <w:szCs w:val="24"/>
          <w:lang w:val="en-US"/>
        </w:rPr>
        <w:t xml:space="preserve"> version to be published</w:t>
      </w:r>
      <w:r w:rsidR="0054713B" w:rsidRPr="001B3D7B">
        <w:rPr>
          <w:rFonts w:ascii="Book Antiqua" w:hAnsi="Book Antiqua"/>
          <w:sz w:val="24"/>
          <w:szCs w:val="24"/>
          <w:lang w:val="en-US"/>
        </w:rPr>
        <w:t>; a</w:t>
      </w:r>
      <w:r w:rsidR="005A4672" w:rsidRPr="001B3D7B">
        <w:rPr>
          <w:rFonts w:ascii="Book Antiqua" w:hAnsi="Book Antiqua"/>
          <w:sz w:val="24"/>
          <w:szCs w:val="24"/>
          <w:lang w:val="en-US"/>
        </w:rPr>
        <w:t>ll authors agree to be accountable for all aspects of the work in ensuring that questions related to the accuracy or integrity of any part of the work are appropriately investigated and resolved.</w:t>
      </w:r>
    </w:p>
    <w:p w14:paraId="19B37E1D" w14:textId="77777777" w:rsidR="0006604B" w:rsidRPr="001B3D7B" w:rsidRDefault="0006604B" w:rsidP="004837A0">
      <w:pPr>
        <w:spacing w:after="0" w:line="360" w:lineRule="auto"/>
        <w:jc w:val="both"/>
        <w:rPr>
          <w:rFonts w:ascii="Book Antiqua" w:hAnsi="Book Antiqua"/>
          <w:b/>
          <w:sz w:val="24"/>
          <w:szCs w:val="24"/>
          <w:lang w:val="en-US"/>
        </w:rPr>
      </w:pPr>
    </w:p>
    <w:p w14:paraId="5F5C6CD6" w14:textId="50B8F2D8" w:rsidR="00610780" w:rsidRPr="001B3D7B" w:rsidRDefault="009153F2"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Conflict-of-interest statement:</w:t>
      </w:r>
      <w:r w:rsidRPr="001B3D7B">
        <w:rPr>
          <w:rFonts w:ascii="Book Antiqua" w:hAnsi="Book Antiqua"/>
          <w:sz w:val="24"/>
          <w:szCs w:val="24"/>
          <w:lang w:val="en-US"/>
        </w:rPr>
        <w:t xml:space="preserve"> </w:t>
      </w:r>
      <w:proofErr w:type="spellStart"/>
      <w:r w:rsidR="00110A1C" w:rsidRPr="001B3D7B">
        <w:rPr>
          <w:rFonts w:ascii="Book Antiqua" w:hAnsi="Book Antiqua"/>
          <w:sz w:val="24"/>
          <w:szCs w:val="24"/>
          <w:lang w:val="en-US"/>
        </w:rPr>
        <w:t>Xie</w:t>
      </w:r>
      <w:proofErr w:type="spellEnd"/>
      <w:r w:rsidR="00110A1C" w:rsidRPr="001B3D7B">
        <w:rPr>
          <w:rFonts w:ascii="Book Antiqua" w:hAnsi="Book Antiqua"/>
          <w:sz w:val="24"/>
          <w:szCs w:val="24"/>
          <w:lang w:val="en-US"/>
        </w:rPr>
        <w:t xml:space="preserve"> Q</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served as advise</w:t>
      </w:r>
      <w:r w:rsidR="00402F4F" w:rsidRPr="001B3D7B">
        <w:rPr>
          <w:rFonts w:ascii="Book Antiqua" w:hAnsi="Book Antiqua"/>
          <w:sz w:val="24"/>
          <w:szCs w:val="24"/>
          <w:lang w:val="en-US"/>
        </w:rPr>
        <w:t xml:space="preserve">r, speaker or </w:t>
      </w:r>
      <w:r w:rsidR="00F915B0" w:rsidRPr="001B3D7B">
        <w:rPr>
          <w:rFonts w:ascii="Book Antiqua" w:hAnsi="Book Antiqua"/>
          <w:sz w:val="24"/>
          <w:szCs w:val="24"/>
          <w:lang w:val="en-US"/>
        </w:rPr>
        <w:t xml:space="preserve">advisory </w:t>
      </w:r>
      <w:r w:rsidR="00402F4F" w:rsidRPr="001B3D7B">
        <w:rPr>
          <w:rFonts w:ascii="Book Antiqua" w:hAnsi="Book Antiqua"/>
          <w:sz w:val="24"/>
          <w:szCs w:val="24"/>
          <w:lang w:val="en-US"/>
        </w:rPr>
        <w:t>board member for F</w:t>
      </w:r>
      <w:r w:rsidR="0054713B" w:rsidRPr="001B3D7B">
        <w:rPr>
          <w:rFonts w:ascii="Book Antiqua" w:hAnsi="Book Antiqua"/>
          <w:sz w:val="24"/>
          <w:szCs w:val="24"/>
          <w:lang w:val="en-US"/>
        </w:rPr>
        <w:t xml:space="preserve"> </w:t>
      </w:r>
      <w:r w:rsidR="00402F4F" w:rsidRPr="001B3D7B">
        <w:rPr>
          <w:rFonts w:ascii="Book Antiqua" w:hAnsi="Book Antiqua"/>
          <w:sz w:val="24"/>
          <w:szCs w:val="24"/>
          <w:lang w:val="en-US"/>
        </w:rPr>
        <w:t>Hoffmann-La Roche, Bristol-Myers Squibb, Novartis Pharmaceutical, MSD, and Gilead Science</w:t>
      </w:r>
      <w:r w:rsidR="000E6F0E" w:rsidRPr="001B3D7B">
        <w:rPr>
          <w:rFonts w:ascii="Book Antiqua" w:hAnsi="Book Antiqua"/>
          <w:sz w:val="24"/>
          <w:szCs w:val="24"/>
          <w:lang w:val="en-US"/>
        </w:rPr>
        <w:t>s</w:t>
      </w:r>
      <w:r w:rsidR="0054713B" w:rsidRPr="001B3D7B">
        <w:rPr>
          <w:rFonts w:ascii="Book Antiqua" w:hAnsi="Book Antiqua"/>
          <w:sz w:val="24"/>
          <w:szCs w:val="24"/>
          <w:lang w:val="en-US"/>
        </w:rPr>
        <w:t xml:space="preserve">; </w:t>
      </w:r>
      <w:r w:rsidR="00F915B0" w:rsidRPr="001B3D7B">
        <w:rPr>
          <w:rFonts w:ascii="Book Antiqua" w:hAnsi="Book Antiqua"/>
          <w:sz w:val="24"/>
          <w:szCs w:val="24"/>
          <w:lang w:val="en-US"/>
        </w:rPr>
        <w:t>Xuan J</w:t>
      </w:r>
      <w:r w:rsidR="00610780" w:rsidRPr="001B3D7B">
        <w:rPr>
          <w:rFonts w:ascii="Book Antiqua" w:hAnsi="Book Antiqua"/>
          <w:sz w:val="24"/>
          <w:szCs w:val="24"/>
          <w:lang w:val="en-US"/>
        </w:rPr>
        <w:t>W</w:t>
      </w:r>
      <w:r w:rsidR="0054713B" w:rsidRPr="001B3D7B">
        <w:rPr>
          <w:rFonts w:ascii="Book Antiqua" w:hAnsi="Book Antiqua"/>
          <w:sz w:val="24"/>
          <w:szCs w:val="24"/>
          <w:lang w:val="en-US"/>
        </w:rPr>
        <w:t xml:space="preserve"> has </w:t>
      </w:r>
      <w:r w:rsidR="00F915B0" w:rsidRPr="001B3D7B">
        <w:rPr>
          <w:rFonts w:ascii="Book Antiqua" w:hAnsi="Book Antiqua"/>
          <w:sz w:val="24"/>
          <w:szCs w:val="24"/>
          <w:lang w:val="en-US"/>
        </w:rPr>
        <w:t>no potential conflicts of interest</w:t>
      </w:r>
      <w:r w:rsidR="0054713B" w:rsidRPr="001B3D7B">
        <w:rPr>
          <w:rFonts w:ascii="Book Antiqua" w:hAnsi="Book Antiqua"/>
          <w:sz w:val="24"/>
          <w:szCs w:val="24"/>
          <w:lang w:val="en-US"/>
        </w:rPr>
        <w:t xml:space="preserve">; </w:t>
      </w:r>
      <w:r w:rsidR="00F915B0" w:rsidRPr="001B3D7B">
        <w:rPr>
          <w:rFonts w:ascii="Book Antiqua" w:hAnsi="Book Antiqua"/>
          <w:sz w:val="24"/>
          <w:szCs w:val="24"/>
          <w:lang w:val="en-US"/>
        </w:rPr>
        <w:t>Tang H</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served as advise</w:t>
      </w:r>
      <w:r w:rsidR="0097603A" w:rsidRPr="001B3D7B">
        <w:rPr>
          <w:rFonts w:ascii="Book Antiqua" w:hAnsi="Book Antiqua"/>
          <w:sz w:val="24"/>
          <w:szCs w:val="24"/>
          <w:lang w:val="en-US"/>
        </w:rPr>
        <w:t xml:space="preserve">r, speaker or </w:t>
      </w:r>
      <w:r w:rsidR="00F915B0" w:rsidRPr="001B3D7B">
        <w:rPr>
          <w:rFonts w:ascii="Book Antiqua" w:hAnsi="Book Antiqua"/>
          <w:sz w:val="24"/>
          <w:szCs w:val="24"/>
          <w:lang w:val="en-US"/>
        </w:rPr>
        <w:t>advisory board member for MSD, La Roche, Bristol-Myers Squibb, Novartis Pharmaceutical, and Gilead Sciences</w:t>
      </w:r>
      <w:r w:rsidR="0054713B" w:rsidRPr="001B3D7B">
        <w:rPr>
          <w:rFonts w:ascii="Book Antiqua" w:hAnsi="Book Antiqua"/>
          <w:sz w:val="24"/>
          <w:szCs w:val="24"/>
          <w:lang w:val="en-US"/>
        </w:rPr>
        <w:t xml:space="preserve">; </w:t>
      </w:r>
      <w:r w:rsidR="00F915B0" w:rsidRPr="001B3D7B">
        <w:rPr>
          <w:rFonts w:ascii="Book Antiqua" w:hAnsi="Book Antiqua"/>
          <w:sz w:val="24"/>
          <w:szCs w:val="24"/>
          <w:lang w:val="en-US"/>
        </w:rPr>
        <w:t>Ye</w:t>
      </w:r>
      <w:r w:rsidR="00110A1C" w:rsidRPr="001B3D7B">
        <w:rPr>
          <w:rFonts w:ascii="Book Antiqua" w:hAnsi="Book Antiqua"/>
          <w:sz w:val="24"/>
          <w:szCs w:val="24"/>
          <w:lang w:val="en-US"/>
        </w:rPr>
        <w:t xml:space="preserve"> XG</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served as speaker or advise</w:t>
      </w:r>
      <w:r w:rsidR="00F915B0" w:rsidRPr="001B3D7B">
        <w:rPr>
          <w:rFonts w:ascii="Book Antiqua" w:hAnsi="Book Antiqua"/>
          <w:sz w:val="24"/>
          <w:szCs w:val="24"/>
          <w:lang w:val="en-US"/>
        </w:rPr>
        <w:t>r for GSK, F</w:t>
      </w:r>
      <w:r w:rsidR="0054713B" w:rsidRPr="001B3D7B">
        <w:rPr>
          <w:rFonts w:ascii="Book Antiqua" w:hAnsi="Book Antiqua"/>
          <w:sz w:val="24"/>
          <w:szCs w:val="24"/>
          <w:lang w:val="en-US"/>
        </w:rPr>
        <w:t xml:space="preserve"> </w:t>
      </w:r>
      <w:r w:rsidR="00F915B0" w:rsidRPr="001B3D7B">
        <w:rPr>
          <w:rFonts w:ascii="Book Antiqua" w:hAnsi="Book Antiqua"/>
          <w:sz w:val="24"/>
          <w:szCs w:val="24"/>
          <w:lang w:val="en-US"/>
        </w:rPr>
        <w:t>Hoffmann-La Roche, Bristol-Myers Squibb, Novartis Pharmaceutical, MSD, and Gilead Sciences</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Xu P</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employee of Gilead Sciences.</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Lee IH</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employee of Gilead Sciences</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Hu SL</w:t>
      </w:r>
      <w:r w:rsidR="0054713B" w:rsidRPr="001B3D7B">
        <w:rPr>
          <w:rFonts w:ascii="Book Antiqua" w:hAnsi="Book Antiqua"/>
          <w:sz w:val="24"/>
          <w:szCs w:val="24"/>
          <w:lang w:val="en-US"/>
        </w:rPr>
        <w:t xml:space="preserve"> </w:t>
      </w:r>
      <w:r w:rsidR="00110A1C" w:rsidRPr="001B3D7B">
        <w:rPr>
          <w:rFonts w:ascii="Book Antiqua" w:hAnsi="Book Antiqua"/>
          <w:sz w:val="24"/>
          <w:szCs w:val="24"/>
          <w:lang w:val="en-US"/>
        </w:rPr>
        <w:t xml:space="preserve">served as speaker or adviser for Gilead Sciences. </w:t>
      </w:r>
    </w:p>
    <w:p w14:paraId="2A195C67" w14:textId="68DFE6E7" w:rsidR="0049317D" w:rsidRPr="001B3D7B" w:rsidRDefault="00402F4F" w:rsidP="004837A0">
      <w:pPr>
        <w:spacing w:after="0" w:line="360" w:lineRule="auto"/>
        <w:jc w:val="both"/>
        <w:rPr>
          <w:rFonts w:ascii="Book Antiqua" w:hAnsi="Book Antiqua"/>
          <w:sz w:val="24"/>
          <w:szCs w:val="24"/>
          <w:lang w:val="en-US"/>
        </w:rPr>
      </w:pPr>
      <w:r w:rsidRPr="001B3D7B">
        <w:rPr>
          <w:rFonts w:ascii="Book Antiqua" w:hAnsi="Book Antiqua"/>
          <w:sz w:val="24"/>
          <w:szCs w:val="24"/>
          <w:lang w:val="en-US"/>
        </w:rPr>
        <w:t xml:space="preserve"> </w:t>
      </w:r>
    </w:p>
    <w:p w14:paraId="5CB269CF" w14:textId="09AF3CA5" w:rsidR="00623C45" w:rsidRPr="001B3D7B" w:rsidRDefault="00623C45" w:rsidP="004837A0">
      <w:pPr>
        <w:spacing w:after="0" w:line="360" w:lineRule="auto"/>
        <w:jc w:val="both"/>
        <w:rPr>
          <w:rFonts w:ascii="Book Antiqua" w:eastAsia="SimSun" w:hAnsi="Book Antiqua" w:cs="Times New Roman"/>
          <w:b/>
          <w:sz w:val="24"/>
          <w:szCs w:val="24"/>
          <w:lang w:val="en-US"/>
        </w:rPr>
      </w:pPr>
      <w:bookmarkStart w:id="1" w:name="OLE_LINK155"/>
      <w:bookmarkStart w:id="2" w:name="OLE_LINK183"/>
      <w:bookmarkStart w:id="3" w:name="OLE_LINK441"/>
      <w:bookmarkStart w:id="4" w:name="OLE_LINK142"/>
      <w:bookmarkStart w:id="5" w:name="OLE_LINK376"/>
      <w:bookmarkStart w:id="6" w:name="OLE_LINK687"/>
      <w:bookmarkStart w:id="7" w:name="OLE_LINK716"/>
      <w:bookmarkStart w:id="8" w:name="OLE_LINK731"/>
      <w:bookmarkStart w:id="9" w:name="OLE_LINK809"/>
      <w:bookmarkStart w:id="10" w:name="OLE_LINK812"/>
      <w:bookmarkStart w:id="11" w:name="OLE_LINK916"/>
      <w:bookmarkStart w:id="12" w:name="OLE_LINK917"/>
      <w:bookmarkStart w:id="13" w:name="OLE_LINK1013"/>
      <w:bookmarkStart w:id="14" w:name="OLE_LINK1015"/>
      <w:bookmarkStart w:id="15" w:name="OLE_LINK1016"/>
      <w:bookmarkStart w:id="16" w:name="OLE_LINK1546"/>
      <w:bookmarkStart w:id="17" w:name="OLE_LINK1547"/>
      <w:bookmarkStart w:id="18" w:name="OLE_LINK1596"/>
      <w:bookmarkStart w:id="19" w:name="OLE_LINK1749"/>
      <w:bookmarkStart w:id="20" w:name="OLE_LINK1750"/>
      <w:bookmarkStart w:id="21" w:name="OLE_LINK1751"/>
      <w:bookmarkStart w:id="22" w:name="OLE_LINK1923"/>
      <w:bookmarkStart w:id="23" w:name="OLE_LINK1924"/>
      <w:bookmarkStart w:id="24" w:name="OLE_LINK1933"/>
      <w:bookmarkStart w:id="25" w:name="OLE_LINK1934"/>
      <w:bookmarkStart w:id="26" w:name="OLE_LINK1935"/>
      <w:bookmarkStart w:id="27" w:name="OLE_LINK1996"/>
      <w:bookmarkStart w:id="28" w:name="OLE_LINK1896"/>
      <w:bookmarkStart w:id="29" w:name="OLE_LINK1900"/>
      <w:bookmarkStart w:id="30" w:name="OLE_LINK2088"/>
      <w:r w:rsidRPr="001B3D7B">
        <w:rPr>
          <w:rFonts w:ascii="Book Antiqua" w:eastAsia="SimSun" w:hAnsi="Book Antiqua" w:cs="Times New Roman"/>
          <w:b/>
          <w:sz w:val="24"/>
          <w:szCs w:val="24"/>
          <w:lang w:val="en-US"/>
        </w:rPr>
        <w:t xml:space="preserve">Open-Access: </w:t>
      </w:r>
      <w:bookmarkStart w:id="31" w:name="OLE_LINK760"/>
      <w:bookmarkStart w:id="32" w:name="OLE_LINK907"/>
      <w:bookmarkStart w:id="33" w:name="OLE_LINK1365"/>
      <w:r w:rsidRPr="001B3D7B">
        <w:rPr>
          <w:rFonts w:ascii="Book Antiqua" w:eastAsia="SimSun" w:hAnsi="Book Antiqua" w:cs="Times New Roman"/>
          <w:sz w:val="24"/>
          <w:szCs w:val="24"/>
          <w:lang w:val="en-US"/>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1"/>
      <w:bookmarkEnd w:id="32"/>
      <w:bookmarkEnd w:id="33"/>
    </w:p>
    <w:p w14:paraId="02F8D927" w14:textId="1ABCEBE5" w:rsidR="0054713B" w:rsidRPr="001B3D7B" w:rsidRDefault="0054713B" w:rsidP="004837A0">
      <w:pPr>
        <w:widowControl w:val="0"/>
        <w:spacing w:after="0" w:line="360" w:lineRule="auto"/>
        <w:jc w:val="both"/>
        <w:rPr>
          <w:rFonts w:ascii="Book Antiqua" w:eastAsia="SimSun" w:hAnsi="Book Antiqua" w:cs="Times New Roman"/>
          <w:b/>
          <w:sz w:val="24"/>
          <w:szCs w:val="24"/>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14:paraId="1FAF5A0D" w14:textId="77777777" w:rsidR="0054713B" w:rsidRPr="001B3D7B" w:rsidRDefault="0054713B" w:rsidP="004837A0">
      <w:pPr>
        <w:widowControl w:val="0"/>
        <w:spacing w:after="0" w:line="360" w:lineRule="auto"/>
        <w:jc w:val="both"/>
        <w:rPr>
          <w:rFonts w:ascii="Book Antiqua" w:eastAsia="SimSun" w:hAnsi="Book Antiqua" w:cs="Times New Roman"/>
          <w:kern w:val="2"/>
          <w:sz w:val="24"/>
          <w:szCs w:val="24"/>
          <w:lang w:val="en-US"/>
        </w:rPr>
      </w:pPr>
    </w:p>
    <w:p w14:paraId="251E7700" w14:textId="36173D2B" w:rsidR="0054713B" w:rsidRPr="001B3D7B" w:rsidRDefault="0054713B" w:rsidP="004837A0">
      <w:pPr>
        <w:spacing w:after="0" w:line="360" w:lineRule="auto"/>
        <w:jc w:val="both"/>
        <w:rPr>
          <w:rFonts w:ascii="Book Antiqua" w:eastAsia="SimSun" w:hAnsi="Book Antiqua" w:cs="Times New Roman"/>
          <w:kern w:val="2"/>
          <w:sz w:val="24"/>
          <w:szCs w:val="24"/>
          <w:lang w:val="en-US"/>
        </w:rPr>
      </w:pPr>
      <w:bookmarkStart w:id="34" w:name="OLE_LINK918"/>
      <w:bookmarkStart w:id="35" w:name="OLE_LINK919"/>
      <w:bookmarkStart w:id="36" w:name="OLE_LINK1029"/>
      <w:bookmarkStart w:id="37" w:name="OLE_LINK571"/>
      <w:bookmarkStart w:id="38" w:name="OLE_LINK776"/>
      <w:bookmarkStart w:id="39" w:name="OLE_LINK927"/>
      <w:bookmarkStart w:id="40" w:name="OLE_LINK928"/>
      <w:bookmarkStart w:id="41" w:name="OLE_LINK1123"/>
      <w:bookmarkStart w:id="42" w:name="OLE_LINK709"/>
      <w:bookmarkStart w:id="43" w:name="OLE_LINK759"/>
      <w:r w:rsidRPr="001B3D7B">
        <w:rPr>
          <w:rFonts w:ascii="Book Antiqua" w:eastAsia="SimSun" w:hAnsi="Book Antiqua" w:cs="Times New Roman"/>
          <w:b/>
          <w:kern w:val="2"/>
          <w:sz w:val="24"/>
          <w:szCs w:val="24"/>
          <w:lang w:val="en-US"/>
        </w:rPr>
        <w:t>Manuscript source:</w:t>
      </w:r>
      <w:r w:rsidRPr="001B3D7B">
        <w:rPr>
          <w:rFonts w:ascii="Book Antiqua" w:eastAsia="SimSun" w:hAnsi="Book Antiqua" w:cs="Times New Roman"/>
          <w:kern w:val="2"/>
          <w:sz w:val="24"/>
          <w:szCs w:val="24"/>
          <w:lang w:val="en-US"/>
        </w:rPr>
        <w:t xml:space="preserve"> </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4"/>
      <w:bookmarkEnd w:id="35"/>
      <w:bookmarkEnd w:id="36"/>
      <w:bookmarkEnd w:id="37"/>
      <w:bookmarkEnd w:id="38"/>
      <w:bookmarkEnd w:id="39"/>
      <w:bookmarkEnd w:id="40"/>
      <w:bookmarkEnd w:id="41"/>
      <w:bookmarkEnd w:id="42"/>
      <w:bookmarkEnd w:id="43"/>
      <w:r w:rsidRPr="001B3D7B">
        <w:rPr>
          <w:rFonts w:ascii="Book Antiqua" w:eastAsia="SimSun" w:hAnsi="Book Antiqua" w:cs="Times New Roman"/>
          <w:kern w:val="2"/>
          <w:sz w:val="24"/>
          <w:szCs w:val="24"/>
          <w:lang w:val="en-US"/>
        </w:rPr>
        <w:t>Unsolicited Manuscript</w:t>
      </w:r>
    </w:p>
    <w:p w14:paraId="2434C83E" w14:textId="77777777" w:rsidR="0054713B" w:rsidRPr="001B3D7B" w:rsidRDefault="0054713B" w:rsidP="004837A0">
      <w:pPr>
        <w:spacing w:after="0" w:line="360" w:lineRule="auto"/>
        <w:jc w:val="both"/>
        <w:rPr>
          <w:rFonts w:ascii="Book Antiqua" w:hAnsi="Book Antiqua"/>
          <w:b/>
          <w:sz w:val="24"/>
          <w:szCs w:val="24"/>
          <w:lang w:val="en-US"/>
        </w:rPr>
      </w:pPr>
    </w:p>
    <w:p w14:paraId="122AF51A" w14:textId="0BCD649B" w:rsidR="0049317D" w:rsidRPr="001B3D7B" w:rsidRDefault="0054713B" w:rsidP="004837A0">
      <w:pPr>
        <w:spacing w:after="0" w:line="360" w:lineRule="auto"/>
        <w:jc w:val="both"/>
        <w:rPr>
          <w:rFonts w:ascii="Book Antiqua" w:hAnsi="Book Antiqua"/>
          <w:sz w:val="24"/>
          <w:szCs w:val="24"/>
          <w:lang w:val="en-US"/>
        </w:rPr>
      </w:pPr>
      <w:r w:rsidRPr="001B3D7B">
        <w:rPr>
          <w:rFonts w:ascii="Book Antiqua" w:hAnsi="Book Antiqua" w:cs="Calibri"/>
          <w:b/>
          <w:sz w:val="24"/>
          <w:szCs w:val="24"/>
        </w:rPr>
        <w:lastRenderedPageBreak/>
        <w:t>Corresponding author:</w:t>
      </w:r>
      <w:r w:rsidRPr="001B3D7B">
        <w:rPr>
          <w:rFonts w:ascii="Book Antiqua" w:eastAsia="SimSun" w:hAnsi="Book Antiqua" w:cs="Calibri"/>
          <w:b/>
          <w:sz w:val="24"/>
          <w:szCs w:val="24"/>
        </w:rPr>
        <w:t xml:space="preserve"> </w:t>
      </w:r>
      <w:r w:rsidR="0049317D" w:rsidRPr="001B3D7B">
        <w:rPr>
          <w:rFonts w:ascii="Book Antiqua" w:hAnsi="Book Antiqua"/>
          <w:b/>
          <w:sz w:val="24"/>
          <w:szCs w:val="24"/>
          <w:lang w:val="en-US"/>
        </w:rPr>
        <w:t>Shan</w:t>
      </w:r>
      <w:r w:rsidR="00A47F91" w:rsidRPr="001B3D7B">
        <w:rPr>
          <w:rFonts w:ascii="Book Antiqua" w:hAnsi="Book Antiqua"/>
          <w:b/>
          <w:sz w:val="24"/>
          <w:szCs w:val="24"/>
          <w:lang w:val="en-US"/>
        </w:rPr>
        <w:t>-L</w:t>
      </w:r>
      <w:r w:rsidR="0049317D" w:rsidRPr="001B3D7B">
        <w:rPr>
          <w:rFonts w:ascii="Book Antiqua" w:hAnsi="Book Antiqua"/>
          <w:b/>
          <w:sz w:val="24"/>
          <w:szCs w:val="24"/>
          <w:lang w:val="en-US"/>
        </w:rPr>
        <w:t>ian Hu, MD, MSc,</w:t>
      </w:r>
      <w:r w:rsidR="00C44776" w:rsidRPr="001B3D7B">
        <w:rPr>
          <w:rFonts w:ascii="Book Antiqua" w:hAnsi="Book Antiqua"/>
          <w:b/>
          <w:sz w:val="24"/>
          <w:szCs w:val="24"/>
          <w:lang w:val="en-US"/>
        </w:rPr>
        <w:t xml:space="preserve"> Professor,</w:t>
      </w:r>
      <w:r w:rsidR="00C44776" w:rsidRPr="001B3D7B">
        <w:rPr>
          <w:rFonts w:ascii="Book Antiqua" w:hAnsi="Book Antiqua"/>
          <w:sz w:val="24"/>
          <w:szCs w:val="24"/>
          <w:lang w:val="en-US"/>
        </w:rPr>
        <w:t xml:space="preserve"> </w:t>
      </w:r>
      <w:r w:rsidR="00A47F91" w:rsidRPr="001B3D7B">
        <w:rPr>
          <w:rFonts w:ascii="Book Antiqua" w:hAnsi="Book Antiqua"/>
          <w:sz w:val="24"/>
          <w:szCs w:val="24"/>
          <w:lang w:val="en-US"/>
        </w:rPr>
        <w:t xml:space="preserve">School of Public Health, </w:t>
      </w:r>
      <w:r w:rsidR="0049317D" w:rsidRPr="001B3D7B">
        <w:rPr>
          <w:rFonts w:ascii="Book Antiqua" w:hAnsi="Book Antiqua"/>
          <w:sz w:val="24"/>
          <w:szCs w:val="24"/>
          <w:lang w:val="en-US"/>
        </w:rPr>
        <w:t>Fudan University,</w:t>
      </w:r>
      <w:r w:rsidR="008F11A0" w:rsidRPr="001B3D7B">
        <w:rPr>
          <w:rFonts w:ascii="Book Antiqua" w:hAnsi="Book Antiqua"/>
          <w:sz w:val="24"/>
          <w:szCs w:val="24"/>
          <w:lang w:val="en-US"/>
        </w:rPr>
        <w:t xml:space="preserve"> </w:t>
      </w:r>
      <w:r w:rsidR="00527F2B" w:rsidRPr="001B3D7B">
        <w:rPr>
          <w:rFonts w:ascii="Book Antiqua" w:hAnsi="Book Antiqua"/>
          <w:sz w:val="24"/>
          <w:szCs w:val="24"/>
          <w:lang w:val="en-US"/>
        </w:rPr>
        <w:t xml:space="preserve">130 </w:t>
      </w:r>
      <w:proofErr w:type="spellStart"/>
      <w:r w:rsidR="00527F2B" w:rsidRPr="001B3D7B">
        <w:rPr>
          <w:rFonts w:ascii="Book Antiqua" w:hAnsi="Book Antiqua"/>
          <w:sz w:val="24"/>
          <w:szCs w:val="24"/>
          <w:lang w:val="en-US"/>
        </w:rPr>
        <w:t>Dong’an</w:t>
      </w:r>
      <w:proofErr w:type="spellEnd"/>
      <w:r w:rsidR="00527F2B" w:rsidRPr="001B3D7B">
        <w:rPr>
          <w:rFonts w:ascii="Book Antiqua" w:hAnsi="Book Antiqua"/>
          <w:sz w:val="24"/>
          <w:szCs w:val="24"/>
          <w:lang w:val="en-US"/>
        </w:rPr>
        <w:t xml:space="preserve"> Road,</w:t>
      </w:r>
      <w:r w:rsidR="0049317D" w:rsidRPr="001B3D7B">
        <w:rPr>
          <w:rFonts w:ascii="Book Antiqua" w:hAnsi="Book Antiqua"/>
          <w:sz w:val="24"/>
          <w:szCs w:val="24"/>
          <w:lang w:val="en-US"/>
        </w:rPr>
        <w:t xml:space="preserve"> </w:t>
      </w:r>
      <w:r w:rsidR="006005BB" w:rsidRPr="001B3D7B">
        <w:rPr>
          <w:rFonts w:ascii="Book Antiqua" w:hAnsi="Book Antiqua"/>
          <w:sz w:val="24"/>
          <w:szCs w:val="24"/>
          <w:lang w:val="en-US"/>
        </w:rPr>
        <w:t>Shanghai 200032, China</w:t>
      </w:r>
      <w:r w:rsidR="0049317D" w:rsidRPr="001B3D7B">
        <w:rPr>
          <w:rFonts w:ascii="Book Antiqua" w:hAnsi="Book Antiqua"/>
          <w:sz w:val="24"/>
          <w:szCs w:val="24"/>
          <w:lang w:val="en-US"/>
        </w:rPr>
        <w:t xml:space="preserve">. </w:t>
      </w:r>
      <w:r w:rsidR="007A53FF" w:rsidRPr="001B3D7B">
        <w:rPr>
          <w:rFonts w:ascii="Book Antiqua" w:hAnsi="Book Antiqua"/>
          <w:sz w:val="24"/>
          <w:szCs w:val="24"/>
          <w:lang w:val="en-US"/>
        </w:rPr>
        <w:t>hushanlian@hotmail.com</w:t>
      </w:r>
    </w:p>
    <w:p w14:paraId="58ABA89F" w14:textId="2A460F76" w:rsidR="0049317D" w:rsidRPr="001B3D7B" w:rsidRDefault="0049317D" w:rsidP="004837A0">
      <w:pPr>
        <w:spacing w:after="0" w:line="360" w:lineRule="auto"/>
        <w:jc w:val="both"/>
        <w:rPr>
          <w:rFonts w:ascii="Book Antiqua" w:hAnsi="Book Antiqua"/>
          <w:sz w:val="24"/>
          <w:szCs w:val="24"/>
          <w:lang w:val="en-US"/>
        </w:rPr>
      </w:pPr>
      <w:r w:rsidRPr="001B3D7B">
        <w:rPr>
          <w:rFonts w:ascii="Book Antiqua" w:hAnsi="Book Antiqua"/>
          <w:b/>
          <w:sz w:val="24"/>
          <w:szCs w:val="24"/>
          <w:lang w:val="en-US"/>
        </w:rPr>
        <w:t xml:space="preserve">Telephone: </w:t>
      </w:r>
      <w:r w:rsidR="00C44776" w:rsidRPr="001B3D7B">
        <w:rPr>
          <w:rFonts w:ascii="Book Antiqua" w:hAnsi="Book Antiqua"/>
          <w:sz w:val="24"/>
          <w:szCs w:val="24"/>
          <w:lang w:val="en-US"/>
        </w:rPr>
        <w:t>+86-21-65642222</w:t>
      </w:r>
      <w:r w:rsidR="00C75AAF" w:rsidRPr="001B3D7B">
        <w:rPr>
          <w:rFonts w:ascii="Book Antiqua" w:hAnsi="Book Antiqua"/>
          <w:sz w:val="24"/>
          <w:szCs w:val="24"/>
          <w:lang w:val="en-US"/>
        </w:rPr>
        <w:t xml:space="preserve"> </w:t>
      </w:r>
    </w:p>
    <w:p w14:paraId="5CCBF39D" w14:textId="77777777" w:rsidR="00C44776" w:rsidRPr="001B3D7B" w:rsidRDefault="00C44776" w:rsidP="004837A0">
      <w:pPr>
        <w:spacing w:after="0" w:line="360" w:lineRule="auto"/>
        <w:jc w:val="both"/>
        <w:rPr>
          <w:rFonts w:ascii="Book Antiqua" w:hAnsi="Book Antiqua"/>
          <w:sz w:val="24"/>
          <w:szCs w:val="24"/>
          <w:lang w:val="en-US"/>
        </w:rPr>
      </w:pPr>
    </w:p>
    <w:p w14:paraId="0E6ACD9E" w14:textId="0071FC41" w:rsidR="00245DCF" w:rsidRPr="001B3D7B" w:rsidRDefault="00245DCF" w:rsidP="004837A0">
      <w:pPr>
        <w:spacing w:after="0" w:line="360" w:lineRule="auto"/>
        <w:jc w:val="both"/>
        <w:rPr>
          <w:rFonts w:ascii="Book Antiqua" w:hAnsi="Book Antiqua" w:cs="Tahoma"/>
          <w:b/>
          <w:bCs/>
          <w:sz w:val="24"/>
          <w:szCs w:val="24"/>
          <w:lang w:val="en-US"/>
        </w:rPr>
      </w:pPr>
      <w:r w:rsidRPr="001B3D7B">
        <w:rPr>
          <w:rFonts w:ascii="Book Antiqua" w:hAnsi="Book Antiqua" w:cs="Tahoma"/>
          <w:b/>
          <w:bCs/>
          <w:sz w:val="24"/>
          <w:szCs w:val="24"/>
          <w:lang w:val="en-US"/>
        </w:rPr>
        <w:t xml:space="preserve">Received: </w:t>
      </w:r>
      <w:r w:rsidR="00C40B40" w:rsidRPr="001B3D7B">
        <w:rPr>
          <w:rFonts w:ascii="Book Antiqua" w:hAnsi="Book Antiqua" w:cs="Tahoma"/>
          <w:bCs/>
          <w:sz w:val="24"/>
          <w:szCs w:val="24"/>
          <w:lang w:val="en-US"/>
        </w:rPr>
        <w:t>December 2</w:t>
      </w:r>
      <w:r w:rsidR="00E86F55" w:rsidRPr="001B3D7B">
        <w:rPr>
          <w:rFonts w:ascii="Book Antiqua" w:hAnsi="Book Antiqua" w:cs="Tahoma"/>
          <w:bCs/>
          <w:sz w:val="24"/>
          <w:szCs w:val="24"/>
          <w:lang w:val="en-US"/>
        </w:rPr>
        <w:t>8</w:t>
      </w:r>
      <w:r w:rsidR="00C40B40" w:rsidRPr="001B3D7B">
        <w:rPr>
          <w:rFonts w:ascii="Book Antiqua" w:hAnsi="Book Antiqua" w:cs="Tahoma"/>
          <w:bCs/>
          <w:sz w:val="24"/>
          <w:szCs w:val="24"/>
          <w:lang w:val="en-US"/>
        </w:rPr>
        <w:t>, 2018</w:t>
      </w:r>
    </w:p>
    <w:p w14:paraId="57E0C8A5" w14:textId="05CBB79C" w:rsidR="00245DCF" w:rsidRPr="001B3D7B" w:rsidRDefault="00245DCF" w:rsidP="004837A0">
      <w:pPr>
        <w:spacing w:after="0" w:line="360" w:lineRule="auto"/>
        <w:jc w:val="both"/>
        <w:rPr>
          <w:rFonts w:ascii="Book Antiqua" w:hAnsi="Book Antiqua" w:cs="Tahoma"/>
          <w:bCs/>
          <w:sz w:val="24"/>
          <w:szCs w:val="24"/>
          <w:lang w:val="en-US"/>
        </w:rPr>
      </w:pPr>
      <w:r w:rsidRPr="001B3D7B">
        <w:rPr>
          <w:rFonts w:ascii="Book Antiqua" w:hAnsi="Book Antiqua" w:cs="Tahoma"/>
          <w:b/>
          <w:bCs/>
          <w:sz w:val="24"/>
          <w:szCs w:val="24"/>
          <w:lang w:val="en-US"/>
        </w:rPr>
        <w:t>Peer-review started:</w:t>
      </w:r>
      <w:r w:rsidR="00C40B40" w:rsidRPr="001B3D7B">
        <w:rPr>
          <w:rFonts w:ascii="Book Antiqua" w:hAnsi="Book Antiqua" w:cs="Tahoma"/>
          <w:b/>
          <w:bCs/>
          <w:sz w:val="24"/>
          <w:szCs w:val="24"/>
          <w:lang w:val="en-US"/>
        </w:rPr>
        <w:t xml:space="preserve"> </w:t>
      </w:r>
      <w:r w:rsidR="00C40B40" w:rsidRPr="001B3D7B">
        <w:rPr>
          <w:rFonts w:ascii="Book Antiqua" w:hAnsi="Book Antiqua" w:cs="Tahoma"/>
          <w:bCs/>
          <w:sz w:val="24"/>
          <w:szCs w:val="24"/>
          <w:lang w:val="en-US"/>
        </w:rPr>
        <w:t>December 29, 2018</w:t>
      </w:r>
    </w:p>
    <w:p w14:paraId="78A9E41C" w14:textId="577467F3" w:rsidR="00245DCF" w:rsidRPr="001B3D7B" w:rsidRDefault="00245DCF" w:rsidP="004837A0">
      <w:pPr>
        <w:spacing w:after="0" w:line="360" w:lineRule="auto"/>
        <w:jc w:val="both"/>
        <w:rPr>
          <w:rFonts w:ascii="Book Antiqua" w:hAnsi="Book Antiqua" w:cs="Tahoma"/>
          <w:bCs/>
          <w:sz w:val="24"/>
          <w:szCs w:val="24"/>
          <w:lang w:val="en-US"/>
        </w:rPr>
      </w:pPr>
      <w:r w:rsidRPr="001B3D7B">
        <w:rPr>
          <w:rFonts w:ascii="Book Antiqua" w:hAnsi="Book Antiqua" w:cs="Tahoma"/>
          <w:b/>
          <w:bCs/>
          <w:sz w:val="24"/>
          <w:szCs w:val="24"/>
          <w:lang w:val="en-US"/>
        </w:rPr>
        <w:t>First decision:</w:t>
      </w:r>
      <w:r w:rsidR="00C40B40" w:rsidRPr="001B3D7B">
        <w:rPr>
          <w:rFonts w:ascii="Book Antiqua" w:hAnsi="Book Antiqua" w:cs="Tahoma"/>
          <w:b/>
          <w:bCs/>
          <w:sz w:val="24"/>
          <w:szCs w:val="24"/>
          <w:lang w:val="en-US"/>
        </w:rPr>
        <w:t xml:space="preserve"> </w:t>
      </w:r>
      <w:r w:rsidR="00C40B40" w:rsidRPr="001B3D7B">
        <w:rPr>
          <w:rFonts w:ascii="Book Antiqua" w:hAnsi="Book Antiqua" w:cs="Tahoma"/>
          <w:bCs/>
          <w:sz w:val="24"/>
          <w:szCs w:val="24"/>
          <w:lang w:val="en-US"/>
        </w:rPr>
        <w:t>March 5, 2019</w:t>
      </w:r>
    </w:p>
    <w:p w14:paraId="454C9597" w14:textId="79A19266" w:rsidR="00245DCF" w:rsidRPr="001B3D7B" w:rsidRDefault="00245DCF" w:rsidP="004837A0">
      <w:pPr>
        <w:spacing w:after="0" w:line="360" w:lineRule="auto"/>
        <w:jc w:val="both"/>
        <w:rPr>
          <w:rFonts w:ascii="Book Antiqua" w:hAnsi="Book Antiqua" w:cs="Tahoma"/>
          <w:b/>
          <w:bCs/>
          <w:sz w:val="24"/>
          <w:szCs w:val="24"/>
          <w:lang w:val="en-US"/>
        </w:rPr>
      </w:pPr>
      <w:r w:rsidRPr="001B3D7B">
        <w:rPr>
          <w:rFonts w:ascii="Book Antiqua" w:hAnsi="Book Antiqua" w:cs="Tahoma"/>
          <w:b/>
          <w:bCs/>
          <w:sz w:val="24"/>
          <w:szCs w:val="24"/>
          <w:lang w:val="en-US"/>
        </w:rPr>
        <w:t>Revised:</w:t>
      </w:r>
      <w:r w:rsidR="00C40B40" w:rsidRPr="001B3D7B">
        <w:rPr>
          <w:rFonts w:ascii="Book Antiqua" w:hAnsi="Book Antiqua" w:cs="Tahoma"/>
          <w:b/>
          <w:bCs/>
          <w:sz w:val="24"/>
          <w:szCs w:val="24"/>
          <w:lang w:val="en-US"/>
        </w:rPr>
        <w:t xml:space="preserve"> </w:t>
      </w:r>
      <w:r w:rsidR="00C40B40" w:rsidRPr="001B3D7B">
        <w:rPr>
          <w:rFonts w:ascii="Book Antiqua" w:hAnsi="Book Antiqua" w:cs="Tahoma"/>
          <w:bCs/>
          <w:sz w:val="24"/>
          <w:szCs w:val="24"/>
          <w:lang w:val="en-US"/>
        </w:rPr>
        <w:t>April 5, 2019</w:t>
      </w:r>
    </w:p>
    <w:p w14:paraId="72993013" w14:textId="648AE9E4" w:rsidR="00245DCF" w:rsidRPr="001B3D7B" w:rsidRDefault="00245DCF" w:rsidP="004837A0">
      <w:pPr>
        <w:spacing w:after="0" w:line="360" w:lineRule="auto"/>
        <w:jc w:val="both"/>
        <w:rPr>
          <w:rFonts w:ascii="Book Antiqua" w:hAnsi="Book Antiqua" w:cs="Tahoma"/>
          <w:b/>
          <w:bCs/>
          <w:sz w:val="24"/>
          <w:szCs w:val="24"/>
          <w:lang w:val="en-US"/>
        </w:rPr>
      </w:pPr>
      <w:r w:rsidRPr="001B3D7B">
        <w:rPr>
          <w:rFonts w:ascii="Book Antiqua" w:hAnsi="Book Antiqua" w:cs="Tahoma"/>
          <w:b/>
          <w:bCs/>
          <w:sz w:val="24"/>
          <w:szCs w:val="24"/>
          <w:lang w:val="en-US"/>
        </w:rPr>
        <w:t>Accepted:</w:t>
      </w:r>
      <w:r w:rsidR="00AC2371" w:rsidRPr="00AC2371">
        <w:rPr>
          <w:rFonts w:ascii="Book Antiqua" w:hAnsi="Book Antiqua" w:cs="Tahoma"/>
          <w:bCs/>
          <w:sz w:val="24"/>
          <w:szCs w:val="24"/>
          <w:lang w:val="en-US"/>
        </w:rPr>
        <w:t xml:space="preserve"> </w:t>
      </w:r>
      <w:r w:rsidR="00AC2371" w:rsidRPr="001B3D7B">
        <w:rPr>
          <w:rFonts w:ascii="Book Antiqua" w:hAnsi="Book Antiqua" w:cs="Tahoma"/>
          <w:bCs/>
          <w:sz w:val="24"/>
          <w:szCs w:val="24"/>
          <w:lang w:val="en-US"/>
        </w:rPr>
        <w:t xml:space="preserve">April </w:t>
      </w:r>
      <w:r w:rsidR="00AC2371">
        <w:rPr>
          <w:rFonts w:ascii="Book Antiqua" w:hAnsi="Book Antiqua" w:cs="Tahoma"/>
          <w:bCs/>
          <w:sz w:val="24"/>
          <w:szCs w:val="24"/>
          <w:lang w:val="en-US"/>
        </w:rPr>
        <w:t>19</w:t>
      </w:r>
      <w:r w:rsidR="00AC2371" w:rsidRPr="001B3D7B">
        <w:rPr>
          <w:rFonts w:ascii="Book Antiqua" w:hAnsi="Book Antiqua" w:cs="Tahoma"/>
          <w:bCs/>
          <w:sz w:val="24"/>
          <w:szCs w:val="24"/>
          <w:lang w:val="en-US"/>
        </w:rPr>
        <w:t>, 2019</w:t>
      </w:r>
    </w:p>
    <w:p w14:paraId="6D325496" w14:textId="77777777" w:rsidR="00245DCF" w:rsidRPr="001B3D7B" w:rsidRDefault="00245DCF" w:rsidP="004837A0">
      <w:pPr>
        <w:spacing w:after="0" w:line="360" w:lineRule="auto"/>
        <w:jc w:val="both"/>
        <w:rPr>
          <w:rFonts w:ascii="Book Antiqua" w:hAnsi="Book Antiqua" w:cs="Tahoma"/>
          <w:b/>
          <w:bCs/>
          <w:sz w:val="24"/>
          <w:szCs w:val="24"/>
          <w:lang w:val="en-US"/>
        </w:rPr>
      </w:pPr>
      <w:r w:rsidRPr="001B3D7B">
        <w:rPr>
          <w:rFonts w:ascii="Book Antiqua" w:hAnsi="Book Antiqua" w:cs="Tahoma"/>
          <w:b/>
          <w:bCs/>
          <w:sz w:val="24"/>
          <w:szCs w:val="24"/>
          <w:lang w:val="en-US"/>
        </w:rPr>
        <w:t>Article in press:</w:t>
      </w:r>
    </w:p>
    <w:p w14:paraId="569443C7" w14:textId="15F9E26C" w:rsidR="002568DE" w:rsidRPr="001B3D7B" w:rsidRDefault="00245DCF" w:rsidP="004837A0">
      <w:pPr>
        <w:spacing w:after="0" w:line="360" w:lineRule="auto"/>
        <w:jc w:val="both"/>
        <w:rPr>
          <w:rFonts w:ascii="Book Antiqua" w:eastAsiaTheme="majorEastAsia" w:hAnsi="Book Antiqua" w:cs="Tahoma"/>
          <w:b/>
          <w:bCs/>
          <w:sz w:val="24"/>
          <w:szCs w:val="24"/>
          <w:lang w:val="en-US"/>
        </w:rPr>
      </w:pPr>
      <w:r w:rsidRPr="001B3D7B">
        <w:rPr>
          <w:rFonts w:ascii="Book Antiqua" w:hAnsi="Book Antiqua" w:cs="Tahoma"/>
          <w:b/>
          <w:bCs/>
          <w:sz w:val="24"/>
          <w:szCs w:val="24"/>
          <w:lang w:val="en-US"/>
        </w:rPr>
        <w:t>Published online:</w:t>
      </w:r>
      <w:r w:rsidR="00B35B0B" w:rsidRPr="001B3D7B">
        <w:rPr>
          <w:rFonts w:ascii="Book Antiqua" w:hAnsi="Book Antiqua" w:cs="Tahoma"/>
          <w:b/>
          <w:bCs/>
          <w:sz w:val="24"/>
          <w:szCs w:val="24"/>
          <w:lang w:val="en-US"/>
        </w:rPr>
        <w:br w:type="page"/>
      </w:r>
      <w:r w:rsidR="002568DE" w:rsidRPr="001B3D7B">
        <w:rPr>
          <w:rFonts w:ascii="Book Antiqua" w:hAnsi="Book Antiqua" w:cs="Tahoma"/>
          <w:b/>
          <w:bCs/>
          <w:sz w:val="24"/>
          <w:szCs w:val="24"/>
          <w:lang w:val="en-US"/>
        </w:rPr>
        <w:lastRenderedPageBreak/>
        <w:t>Abstract</w:t>
      </w:r>
    </w:p>
    <w:p w14:paraId="2D912FD4" w14:textId="77777777" w:rsidR="00E86F55" w:rsidRPr="001B3D7B" w:rsidRDefault="002568DE"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About 10 million people in China are infected with </w:t>
      </w:r>
      <w:bookmarkStart w:id="44" w:name="_Hlk6212451"/>
      <w:r w:rsidRPr="001B3D7B">
        <w:rPr>
          <w:rFonts w:ascii="Book Antiqua" w:hAnsi="Book Antiqua" w:cs="Tahoma"/>
          <w:sz w:val="24"/>
          <w:szCs w:val="24"/>
          <w:lang w:val="en-US"/>
        </w:rPr>
        <w:t>hepatitis C vir</w:t>
      </w:r>
      <w:r w:rsidR="00C474EE" w:rsidRPr="001B3D7B">
        <w:rPr>
          <w:rFonts w:ascii="Book Antiqua" w:hAnsi="Book Antiqua" w:cs="Tahoma"/>
          <w:sz w:val="24"/>
          <w:szCs w:val="24"/>
          <w:lang w:val="en-US"/>
        </w:rPr>
        <w:t>us</w:t>
      </w:r>
      <w:bookmarkEnd w:id="44"/>
      <w:r w:rsidR="005C0DC8" w:rsidRPr="001B3D7B">
        <w:rPr>
          <w:rFonts w:ascii="Book Antiqua" w:hAnsi="Book Antiqua" w:cs="Tahoma"/>
          <w:sz w:val="24"/>
          <w:szCs w:val="24"/>
          <w:lang w:val="en-US"/>
        </w:rPr>
        <w:t xml:space="preserve"> (HCV)</w:t>
      </w:r>
      <w:r w:rsidR="00C474EE" w:rsidRPr="001B3D7B">
        <w:rPr>
          <w:rFonts w:ascii="Book Antiqua" w:hAnsi="Book Antiqua" w:cs="Tahoma"/>
          <w:sz w:val="24"/>
          <w:szCs w:val="24"/>
          <w:lang w:val="en-US"/>
        </w:rPr>
        <w:t xml:space="preserve">, with </w:t>
      </w:r>
      <w:r w:rsidR="00DE0C18" w:rsidRPr="001B3D7B">
        <w:rPr>
          <w:rFonts w:ascii="Book Antiqua" w:hAnsi="Book Antiqua" w:cs="Tahoma"/>
          <w:sz w:val="24"/>
          <w:szCs w:val="24"/>
          <w:lang w:val="en-US"/>
        </w:rPr>
        <w:t>the seroprevalence of anti-HCV</w:t>
      </w:r>
      <w:r w:rsidR="005C0DC8" w:rsidRPr="001B3D7B">
        <w:rPr>
          <w:rFonts w:ascii="Book Antiqua" w:hAnsi="Book Antiqua" w:cs="Tahoma"/>
          <w:sz w:val="24"/>
          <w:szCs w:val="24"/>
          <w:lang w:val="en-US"/>
        </w:rPr>
        <w:t xml:space="preserve"> in the general population estimated at 0.6%</w:t>
      </w:r>
      <w:r w:rsidRPr="001B3D7B">
        <w:rPr>
          <w:rFonts w:ascii="Book Antiqua" w:hAnsi="Book Antiqua" w:cs="Tahoma"/>
          <w:sz w:val="24"/>
          <w:szCs w:val="24"/>
          <w:lang w:val="en-US"/>
        </w:rPr>
        <w:t>. Delaying effective treatment of chronic hepatitis C (CHC) is associated with liver disease</w:t>
      </w:r>
      <w:r w:rsidR="00C474EE" w:rsidRPr="001B3D7B">
        <w:rPr>
          <w:rFonts w:ascii="Book Antiqua" w:hAnsi="Book Antiqua" w:cs="Tahoma"/>
          <w:sz w:val="24"/>
          <w:szCs w:val="24"/>
          <w:lang w:val="en-US"/>
        </w:rPr>
        <w:t xml:space="preserve"> progression</w:t>
      </w:r>
      <w:r w:rsidRPr="001B3D7B">
        <w:rPr>
          <w:rFonts w:ascii="Book Antiqua" w:hAnsi="Book Antiqua" w:cs="Tahoma"/>
          <w:sz w:val="24"/>
          <w:szCs w:val="24"/>
          <w:lang w:val="en-US"/>
        </w:rPr>
        <w:t>, cirrhosis, hepatocellular carcinoma</w:t>
      </w:r>
      <w:r w:rsidR="00347745" w:rsidRPr="001B3D7B">
        <w:rPr>
          <w:rFonts w:ascii="Book Antiqua" w:hAnsi="Book Antiqua" w:cs="Tahoma"/>
          <w:sz w:val="24"/>
          <w:szCs w:val="24"/>
          <w:lang w:val="en-US"/>
        </w:rPr>
        <w:t>,</w:t>
      </w:r>
      <w:r w:rsidRPr="001B3D7B">
        <w:rPr>
          <w:rFonts w:ascii="Book Antiqua" w:hAnsi="Book Antiqua" w:cs="Tahoma"/>
          <w:sz w:val="24"/>
          <w:szCs w:val="24"/>
          <w:lang w:val="en-US"/>
        </w:rPr>
        <w:t xml:space="preserve"> and liver-related mortality. The extrahepatic </w:t>
      </w:r>
      <w:r w:rsidR="00411443" w:rsidRPr="001B3D7B">
        <w:rPr>
          <w:rFonts w:ascii="Book Antiqua" w:hAnsi="Book Antiqua" w:cs="Tahoma"/>
          <w:sz w:val="24"/>
          <w:szCs w:val="24"/>
          <w:lang w:val="en-US"/>
        </w:rPr>
        <w:t>manifestations of CHC</w:t>
      </w:r>
      <w:r w:rsidRPr="001B3D7B">
        <w:rPr>
          <w:rFonts w:ascii="Book Antiqua" w:hAnsi="Book Antiqua" w:cs="Tahoma"/>
          <w:sz w:val="24"/>
          <w:szCs w:val="24"/>
          <w:lang w:val="en-US"/>
        </w:rPr>
        <w:t xml:space="preserve"> </w:t>
      </w:r>
      <w:r w:rsidR="00411443" w:rsidRPr="001B3D7B">
        <w:rPr>
          <w:rFonts w:ascii="Book Antiqua" w:hAnsi="Book Antiqua" w:cs="Tahoma"/>
          <w:sz w:val="24"/>
          <w:szCs w:val="24"/>
          <w:lang w:val="en-US"/>
        </w:rPr>
        <w:t>further add</w:t>
      </w:r>
      <w:r w:rsidR="00927AFE" w:rsidRPr="001B3D7B">
        <w:rPr>
          <w:rFonts w:ascii="Book Antiqua" w:hAnsi="Book Antiqua" w:cs="Tahoma"/>
          <w:sz w:val="24"/>
          <w:szCs w:val="24"/>
          <w:lang w:val="en-US"/>
        </w:rPr>
        <w:t xml:space="preserve"> to the disease burden of</w:t>
      </w:r>
      <w:r w:rsidRPr="001B3D7B">
        <w:rPr>
          <w:rFonts w:ascii="Book Antiqua" w:hAnsi="Book Antiqua" w:cs="Tahoma"/>
          <w:sz w:val="24"/>
          <w:szCs w:val="24"/>
          <w:lang w:val="en-US"/>
        </w:rPr>
        <w:t xml:space="preserve"> </w:t>
      </w:r>
      <w:r w:rsidR="00C474EE" w:rsidRPr="001B3D7B">
        <w:rPr>
          <w:rFonts w:ascii="Book Antiqua" w:hAnsi="Book Antiqua" w:cs="Tahoma"/>
          <w:sz w:val="24"/>
          <w:szCs w:val="24"/>
          <w:lang w:val="en-US"/>
        </w:rPr>
        <w:t>patients</w:t>
      </w:r>
      <w:r w:rsidRPr="001B3D7B">
        <w:rPr>
          <w:rFonts w:ascii="Book Antiqua" w:hAnsi="Book Antiqua" w:cs="Tahoma"/>
          <w:sz w:val="24"/>
          <w:szCs w:val="24"/>
          <w:lang w:val="en-US"/>
        </w:rPr>
        <w:t xml:space="preserve">. </w:t>
      </w:r>
      <w:r w:rsidR="00260AFC" w:rsidRPr="001B3D7B">
        <w:rPr>
          <w:rFonts w:ascii="Book Antiqua" w:hAnsi="Book Antiqua" w:cs="Tahoma"/>
          <w:sz w:val="24"/>
          <w:szCs w:val="24"/>
          <w:lang w:val="en-US"/>
        </w:rPr>
        <w:t xml:space="preserve">Managing CHC-related </w:t>
      </w:r>
      <w:r w:rsidRPr="001B3D7B">
        <w:rPr>
          <w:rFonts w:ascii="Book Antiqua" w:hAnsi="Book Antiqua" w:cs="Tahoma"/>
          <w:sz w:val="24"/>
          <w:szCs w:val="24"/>
          <w:lang w:val="en-US"/>
        </w:rPr>
        <w:t xml:space="preserve">advanced </w:t>
      </w:r>
      <w:r w:rsidR="00260AFC" w:rsidRPr="001B3D7B">
        <w:rPr>
          <w:rFonts w:ascii="Book Antiqua" w:hAnsi="Book Antiqua" w:cs="Tahoma"/>
          <w:sz w:val="24"/>
          <w:szCs w:val="24"/>
          <w:lang w:val="en-US"/>
        </w:rPr>
        <w:t xml:space="preserve">liver diseases </w:t>
      </w:r>
      <w:r w:rsidRPr="001B3D7B">
        <w:rPr>
          <w:rFonts w:ascii="Book Antiqua" w:hAnsi="Book Antiqua" w:cs="Tahoma"/>
          <w:sz w:val="24"/>
          <w:szCs w:val="24"/>
          <w:lang w:val="en-US"/>
        </w:rPr>
        <w:t>and systemic manifestations are costly for both the healthcare system and society. Loss of work productivity due to reduced well-being and quality of life in CHC patients further compounds the economic burden of the disease. Traditionally, pegylated-interferon plus ribavirin (PR) was the standard of care. However, a substantial number of patients are ineligible for PR treatment, and only 40</w:t>
      </w:r>
      <w:r w:rsidR="00C019BD" w:rsidRPr="001B3D7B">
        <w:rPr>
          <w:rFonts w:ascii="Book Antiqua" w:hAnsi="Book Antiqua" w:cs="Tahoma"/>
          <w:sz w:val="24"/>
          <w:szCs w:val="24"/>
          <w:lang w:val="en-US"/>
        </w:rPr>
        <w:t>%</w:t>
      </w:r>
      <w:r w:rsidRPr="001B3D7B">
        <w:rPr>
          <w:rFonts w:ascii="Book Antiqua" w:hAnsi="Book Antiqua" w:cs="Tahoma"/>
          <w:sz w:val="24"/>
          <w:szCs w:val="24"/>
          <w:lang w:val="en-US"/>
        </w:rPr>
        <w:t>–75</w:t>
      </w:r>
      <w:r w:rsidR="00E86F55" w:rsidRPr="001B3D7B">
        <w:rPr>
          <w:rFonts w:ascii="Book Antiqua" w:hAnsi="Book Antiqua" w:cs="Tahoma"/>
          <w:sz w:val="24"/>
          <w:szCs w:val="24"/>
          <w:lang w:val="en-US"/>
        </w:rPr>
        <w:t>%</w:t>
      </w:r>
      <w:r w:rsidRPr="001B3D7B">
        <w:rPr>
          <w:rFonts w:ascii="Book Antiqua" w:hAnsi="Book Antiqua" w:cs="Tahoma"/>
          <w:sz w:val="24"/>
          <w:szCs w:val="24"/>
          <w:lang w:val="en-US"/>
        </w:rPr>
        <w:t xml:space="preserve"> achieved sustained virologic response. Furthermore, PR is associated with impairment of patient-reported outcomes (PROs), high rates of adverse events, and poor adherence. With the advent of direct-acting antivirals (DAAs), the treatment of CHC patients has </w:t>
      </w:r>
      <w:r w:rsidR="00260AFC" w:rsidRPr="001B3D7B">
        <w:rPr>
          <w:rFonts w:ascii="Book Antiqua" w:hAnsi="Book Antiqua" w:cs="Tahoma"/>
          <w:sz w:val="24"/>
          <w:szCs w:val="24"/>
          <w:lang w:val="en-US"/>
        </w:rPr>
        <w:t xml:space="preserve">been </w:t>
      </w:r>
      <w:r w:rsidRPr="001B3D7B">
        <w:rPr>
          <w:rFonts w:ascii="Book Antiqua" w:hAnsi="Book Antiqua" w:cs="Tahoma"/>
          <w:sz w:val="24"/>
          <w:szCs w:val="24"/>
          <w:lang w:val="en-US"/>
        </w:rPr>
        <w:t>revolutioni</w:t>
      </w:r>
      <w:r w:rsidR="00260AFC" w:rsidRPr="001B3D7B">
        <w:rPr>
          <w:rFonts w:ascii="Book Antiqua" w:hAnsi="Book Antiqua" w:cs="Tahoma"/>
          <w:sz w:val="24"/>
          <w:szCs w:val="24"/>
          <w:lang w:val="en-US"/>
        </w:rPr>
        <w:t>z</w:t>
      </w:r>
      <w:r w:rsidRPr="001B3D7B">
        <w:rPr>
          <w:rFonts w:ascii="Book Antiqua" w:hAnsi="Book Antiqua" w:cs="Tahoma"/>
          <w:sz w:val="24"/>
          <w:szCs w:val="24"/>
          <w:lang w:val="en-US"/>
        </w:rPr>
        <w:t xml:space="preserve">ed. DAAs have broader eligible patient populations, higher efficacy, </w:t>
      </w:r>
      <w:r w:rsidR="009F3BD9" w:rsidRPr="001B3D7B">
        <w:rPr>
          <w:rFonts w:ascii="Book Antiqua" w:hAnsi="Book Antiqua" w:cs="Tahoma"/>
          <w:sz w:val="24"/>
          <w:szCs w:val="24"/>
          <w:lang w:val="en-US"/>
        </w:rPr>
        <w:t>better PRO profiles</w:t>
      </w:r>
      <w:r w:rsidRPr="001B3D7B">
        <w:rPr>
          <w:rFonts w:ascii="Book Antiqua" w:hAnsi="Book Antiqua" w:cs="Tahoma"/>
          <w:sz w:val="24"/>
          <w:szCs w:val="24"/>
          <w:lang w:val="en-US"/>
        </w:rPr>
        <w:t>, fewer adverse events, and better adherence rates</w:t>
      </w:r>
      <w:r w:rsidR="00260AFC" w:rsidRPr="001B3D7B">
        <w:rPr>
          <w:rFonts w:ascii="Book Antiqua" w:hAnsi="Book Antiqua" w:cs="Tahoma"/>
          <w:sz w:val="24"/>
          <w:szCs w:val="24"/>
          <w:lang w:val="en-US"/>
        </w:rPr>
        <w:t>, thereby making it possible to cure a large proportion of all CHC patients. T</w:t>
      </w:r>
      <w:r w:rsidRPr="001B3D7B">
        <w:rPr>
          <w:rFonts w:ascii="Book Antiqua" w:hAnsi="Book Antiqua" w:cs="Tahoma"/>
          <w:sz w:val="24"/>
          <w:szCs w:val="24"/>
          <w:lang w:val="en-US"/>
        </w:rPr>
        <w:t xml:space="preserve">his article </w:t>
      </w:r>
      <w:r w:rsidR="00260AFC" w:rsidRPr="001B3D7B">
        <w:rPr>
          <w:rFonts w:ascii="Book Antiqua" w:hAnsi="Book Antiqua" w:cs="Tahoma"/>
          <w:sz w:val="24"/>
          <w:szCs w:val="24"/>
          <w:lang w:val="en-US"/>
        </w:rPr>
        <w:t xml:space="preserve">aims </w:t>
      </w:r>
      <w:r w:rsidRPr="001B3D7B">
        <w:rPr>
          <w:rFonts w:ascii="Book Antiqua" w:hAnsi="Book Antiqua" w:cs="Tahoma"/>
          <w:sz w:val="24"/>
          <w:szCs w:val="24"/>
          <w:lang w:val="en-US"/>
        </w:rPr>
        <w:t xml:space="preserve">to </w:t>
      </w:r>
      <w:r w:rsidR="0056197F" w:rsidRPr="001B3D7B">
        <w:rPr>
          <w:rFonts w:ascii="Book Antiqua" w:hAnsi="Book Antiqua" w:cs="Tahoma"/>
          <w:sz w:val="24"/>
          <w:szCs w:val="24"/>
          <w:lang w:val="en-US"/>
        </w:rPr>
        <w:t xml:space="preserve">provide a comprehensive evaluation </w:t>
      </w:r>
      <w:r w:rsidR="00EA126A" w:rsidRPr="001B3D7B">
        <w:rPr>
          <w:rFonts w:ascii="Book Antiqua" w:hAnsi="Book Antiqua" w:cs="Tahoma"/>
          <w:sz w:val="24"/>
          <w:szCs w:val="24"/>
          <w:lang w:val="en-US"/>
        </w:rPr>
        <w:t>on</w:t>
      </w:r>
      <w:r w:rsidR="0056197F" w:rsidRPr="001B3D7B">
        <w:rPr>
          <w:rFonts w:ascii="Book Antiqua" w:hAnsi="Book Antiqua" w:cs="Tahoma"/>
          <w:sz w:val="24"/>
          <w:szCs w:val="24"/>
          <w:lang w:val="en-US"/>
        </w:rPr>
        <w:t xml:space="preserve"> </w:t>
      </w:r>
      <w:r w:rsidR="004063F3" w:rsidRPr="001B3D7B">
        <w:rPr>
          <w:rFonts w:ascii="Book Antiqua" w:hAnsi="Book Antiqua" w:cs="Tahoma"/>
          <w:sz w:val="24"/>
          <w:szCs w:val="24"/>
          <w:lang w:val="en-US"/>
        </w:rPr>
        <w:t>the value of effective</w:t>
      </w:r>
      <w:r w:rsidR="0056197F" w:rsidRPr="001B3D7B">
        <w:rPr>
          <w:rFonts w:ascii="Book Antiqua" w:hAnsi="Book Antiqua" w:cs="Tahoma"/>
          <w:sz w:val="24"/>
          <w:szCs w:val="24"/>
          <w:lang w:val="en-US"/>
        </w:rPr>
        <w:t>, curative</w:t>
      </w:r>
      <w:r w:rsidR="004063F3" w:rsidRPr="001B3D7B">
        <w:rPr>
          <w:rFonts w:ascii="Book Antiqua" w:hAnsi="Book Antiqua" w:cs="Tahoma"/>
          <w:sz w:val="24"/>
          <w:szCs w:val="24"/>
          <w:lang w:val="en-US"/>
        </w:rPr>
        <w:t xml:space="preserve"> hepatitis C</w:t>
      </w:r>
      <w:r w:rsidRPr="001B3D7B">
        <w:rPr>
          <w:rFonts w:ascii="Book Antiqua" w:hAnsi="Book Antiqua" w:cs="Tahoma"/>
          <w:sz w:val="24"/>
          <w:szCs w:val="24"/>
          <w:lang w:val="en-US"/>
        </w:rPr>
        <w:t xml:space="preserve"> treatment </w:t>
      </w:r>
      <w:r w:rsidR="0056197F" w:rsidRPr="001B3D7B">
        <w:rPr>
          <w:rFonts w:ascii="Book Antiqua" w:hAnsi="Book Antiqua" w:cs="Tahoma"/>
          <w:sz w:val="24"/>
          <w:szCs w:val="24"/>
          <w:lang w:val="en-US"/>
        </w:rPr>
        <w:t xml:space="preserve">from the </w:t>
      </w:r>
      <w:r w:rsidRPr="001B3D7B">
        <w:rPr>
          <w:rFonts w:ascii="Book Antiqua" w:hAnsi="Book Antiqua" w:cs="Tahoma"/>
          <w:sz w:val="24"/>
          <w:szCs w:val="24"/>
          <w:lang w:val="en-US"/>
        </w:rPr>
        <w:t>clinical, economic, societal, and</w:t>
      </w:r>
      <w:r w:rsidR="0056197F" w:rsidRPr="001B3D7B">
        <w:rPr>
          <w:rFonts w:ascii="Book Antiqua" w:hAnsi="Book Antiqua" w:cs="Tahoma"/>
          <w:sz w:val="24"/>
          <w:szCs w:val="24"/>
          <w:lang w:val="en-US"/>
        </w:rPr>
        <w:t xml:space="preserve"> patient experience perspective, with a focus on recent data from China, supplemented with other Asian and international experiences where China data are not available. </w:t>
      </w:r>
    </w:p>
    <w:p w14:paraId="1F040D34" w14:textId="77777777" w:rsidR="00E86F55" w:rsidRPr="001B3D7B" w:rsidRDefault="00E86F55" w:rsidP="004837A0">
      <w:pPr>
        <w:pStyle w:val="NoSpacing"/>
        <w:spacing w:line="360" w:lineRule="auto"/>
        <w:jc w:val="both"/>
        <w:rPr>
          <w:rFonts w:ascii="Book Antiqua" w:hAnsi="Book Antiqua" w:cs="Tahoma"/>
          <w:sz w:val="24"/>
          <w:szCs w:val="24"/>
          <w:lang w:val="en-US"/>
        </w:rPr>
      </w:pPr>
    </w:p>
    <w:p w14:paraId="665D3D48" w14:textId="77777777" w:rsidR="00E86F55" w:rsidRPr="001B3D7B" w:rsidRDefault="002568DE" w:rsidP="004837A0">
      <w:pPr>
        <w:pStyle w:val="NoSpacing"/>
        <w:spacing w:line="360" w:lineRule="auto"/>
        <w:jc w:val="both"/>
        <w:rPr>
          <w:rStyle w:val="NoSpacingChar"/>
          <w:rFonts w:ascii="Book Antiqua" w:hAnsi="Book Antiqua" w:cs="Tahoma"/>
          <w:sz w:val="24"/>
          <w:szCs w:val="24"/>
          <w:lang w:val="en-US"/>
        </w:rPr>
      </w:pPr>
      <w:r w:rsidRPr="001B3D7B">
        <w:rPr>
          <w:rFonts w:ascii="Book Antiqua" w:hAnsi="Book Antiqua" w:cs="Tahoma"/>
          <w:b/>
          <w:bCs/>
          <w:sz w:val="24"/>
          <w:szCs w:val="24"/>
          <w:lang w:val="en-US"/>
        </w:rPr>
        <w:t xml:space="preserve">Key words: </w:t>
      </w:r>
      <w:r w:rsidRPr="001B3D7B">
        <w:rPr>
          <w:rStyle w:val="NoSpacingChar"/>
          <w:rFonts w:ascii="Book Antiqua" w:hAnsi="Book Antiqua" w:cs="Tahoma"/>
          <w:sz w:val="24"/>
          <w:szCs w:val="24"/>
          <w:lang w:val="en-US"/>
        </w:rPr>
        <w:t>Hepatitis C; Value of cure</w:t>
      </w:r>
      <w:r w:rsidR="00C5429C" w:rsidRPr="001B3D7B">
        <w:rPr>
          <w:rStyle w:val="NoSpacingChar"/>
          <w:rFonts w:ascii="Book Antiqua" w:hAnsi="Book Antiqua" w:cs="Tahoma"/>
          <w:sz w:val="24"/>
          <w:szCs w:val="24"/>
          <w:lang w:val="en-US"/>
        </w:rPr>
        <w:t>;</w:t>
      </w:r>
      <w:r w:rsidR="00E86F55" w:rsidRPr="001B3D7B">
        <w:rPr>
          <w:rStyle w:val="NoSpacingChar"/>
          <w:rFonts w:ascii="Book Antiqua" w:hAnsi="Book Antiqua" w:cs="Tahoma"/>
          <w:sz w:val="24"/>
          <w:szCs w:val="24"/>
          <w:lang w:val="en-US"/>
        </w:rPr>
        <w:t xml:space="preserve"> </w:t>
      </w:r>
      <w:r w:rsidR="00A549F0" w:rsidRPr="001B3D7B">
        <w:rPr>
          <w:rStyle w:val="NoSpacingChar"/>
          <w:rFonts w:ascii="Book Antiqua" w:hAnsi="Book Antiqua" w:cs="Tahoma"/>
          <w:sz w:val="24"/>
          <w:szCs w:val="24"/>
          <w:lang w:val="en-US"/>
        </w:rPr>
        <w:t xml:space="preserve">Sustained virologic response; </w:t>
      </w:r>
      <w:r w:rsidR="00CC2D76" w:rsidRPr="001B3D7B">
        <w:rPr>
          <w:rStyle w:val="NoSpacingChar"/>
          <w:rFonts w:ascii="Book Antiqua" w:hAnsi="Book Antiqua" w:cs="Tahoma"/>
          <w:sz w:val="24"/>
          <w:szCs w:val="24"/>
          <w:lang w:val="en-US"/>
        </w:rPr>
        <w:t>End stage liver disease</w:t>
      </w:r>
      <w:r w:rsidRPr="001B3D7B">
        <w:rPr>
          <w:rStyle w:val="NoSpacingChar"/>
          <w:rFonts w:ascii="Book Antiqua" w:hAnsi="Book Antiqua" w:cs="Tahoma"/>
          <w:sz w:val="24"/>
          <w:szCs w:val="24"/>
          <w:lang w:val="en-US"/>
        </w:rPr>
        <w:t>; Prevention of transmission</w:t>
      </w:r>
      <w:r w:rsidR="000E4E93" w:rsidRPr="001B3D7B">
        <w:rPr>
          <w:rStyle w:val="NoSpacingChar"/>
          <w:rFonts w:ascii="Book Antiqua" w:hAnsi="Book Antiqua" w:cs="Tahoma"/>
          <w:sz w:val="24"/>
          <w:szCs w:val="24"/>
          <w:lang w:val="en-US"/>
        </w:rPr>
        <w:t>; Cost-</w:t>
      </w:r>
      <w:r w:rsidRPr="001B3D7B">
        <w:rPr>
          <w:rStyle w:val="NoSpacingChar"/>
          <w:rFonts w:ascii="Book Antiqua" w:hAnsi="Book Antiqua" w:cs="Tahoma"/>
          <w:sz w:val="24"/>
          <w:szCs w:val="24"/>
          <w:lang w:val="en-US"/>
        </w:rPr>
        <w:t>effectiveness;</w:t>
      </w:r>
      <w:r w:rsidR="00E86F55" w:rsidRPr="001B3D7B">
        <w:rPr>
          <w:rStyle w:val="NoSpacingChar"/>
          <w:rFonts w:ascii="Book Antiqua" w:hAnsi="Book Antiqua" w:cs="Tahoma"/>
          <w:sz w:val="24"/>
          <w:szCs w:val="24"/>
          <w:lang w:val="en-US"/>
        </w:rPr>
        <w:t xml:space="preserve"> </w:t>
      </w:r>
      <w:r w:rsidRPr="001B3D7B">
        <w:rPr>
          <w:rStyle w:val="NoSpacingChar"/>
          <w:rFonts w:ascii="Book Antiqua" w:hAnsi="Book Antiqua" w:cs="Tahoma"/>
          <w:sz w:val="24"/>
          <w:szCs w:val="24"/>
          <w:lang w:val="en-US"/>
        </w:rPr>
        <w:t>Patient-reported outcomes</w:t>
      </w:r>
    </w:p>
    <w:p w14:paraId="32C2448D" w14:textId="77777777" w:rsidR="00E86F55" w:rsidRPr="001B3D7B" w:rsidRDefault="00E86F55" w:rsidP="004837A0">
      <w:pPr>
        <w:pStyle w:val="NoSpacing"/>
        <w:spacing w:line="360" w:lineRule="auto"/>
        <w:jc w:val="both"/>
        <w:rPr>
          <w:rStyle w:val="NoSpacingChar"/>
          <w:rFonts w:ascii="Book Antiqua" w:hAnsi="Book Antiqua" w:cs="Tahoma"/>
          <w:sz w:val="24"/>
          <w:szCs w:val="24"/>
          <w:lang w:val="en-US"/>
        </w:rPr>
      </w:pPr>
    </w:p>
    <w:p w14:paraId="047636AE" w14:textId="77777777" w:rsidR="00E86F55" w:rsidRPr="001B3D7B" w:rsidRDefault="00E86F55" w:rsidP="004837A0">
      <w:pPr>
        <w:shd w:val="clear" w:color="auto" w:fill="FFFFFF"/>
        <w:spacing w:after="0" w:line="360" w:lineRule="auto"/>
        <w:jc w:val="both"/>
        <w:rPr>
          <w:rFonts w:ascii="Book Antiqua" w:eastAsia="SimSun" w:hAnsi="Book Antiqua" w:cs="Times New Roman"/>
          <w:b/>
          <w:sz w:val="24"/>
          <w:szCs w:val="24"/>
        </w:rPr>
      </w:pPr>
      <w:r w:rsidRPr="001B3D7B">
        <w:rPr>
          <w:rFonts w:ascii="Book Antiqua" w:eastAsia="Times New Roman" w:hAnsi="Book Antiqua" w:cs="Times New Roman"/>
          <w:b/>
          <w:sz w:val="24"/>
          <w:szCs w:val="24"/>
        </w:rPr>
        <w:t xml:space="preserve">© The Author(s) 2019. </w:t>
      </w:r>
      <w:r w:rsidRPr="001B3D7B">
        <w:rPr>
          <w:rFonts w:ascii="Book Antiqua" w:eastAsia="Times New Roman" w:hAnsi="Book Antiqua" w:cs="Times New Roman"/>
          <w:sz w:val="24"/>
          <w:szCs w:val="24"/>
        </w:rPr>
        <w:t xml:space="preserve">Published by </w:t>
      </w:r>
      <w:proofErr w:type="spellStart"/>
      <w:r w:rsidRPr="001B3D7B">
        <w:rPr>
          <w:rFonts w:ascii="Book Antiqua" w:eastAsia="Times New Roman" w:hAnsi="Book Antiqua" w:cs="Times New Roman"/>
          <w:sz w:val="24"/>
          <w:szCs w:val="24"/>
        </w:rPr>
        <w:t>Baishideng</w:t>
      </w:r>
      <w:proofErr w:type="spellEnd"/>
      <w:r w:rsidRPr="001B3D7B">
        <w:rPr>
          <w:rFonts w:ascii="Book Antiqua" w:eastAsia="Times New Roman" w:hAnsi="Book Antiqua" w:cs="Times New Roman"/>
          <w:sz w:val="24"/>
          <w:szCs w:val="24"/>
        </w:rPr>
        <w:t xml:space="preserve"> Publishing Group Inc. All rights reserved.</w:t>
      </w:r>
    </w:p>
    <w:p w14:paraId="5D7BEB75" w14:textId="77777777" w:rsidR="00E86F55" w:rsidRPr="001B3D7B" w:rsidRDefault="00E86F55" w:rsidP="004837A0">
      <w:pPr>
        <w:pStyle w:val="NoSpacing"/>
        <w:spacing w:line="360" w:lineRule="auto"/>
        <w:jc w:val="both"/>
        <w:rPr>
          <w:rFonts w:ascii="Book Antiqua" w:hAnsi="Book Antiqua" w:cs="Tahoma"/>
          <w:b/>
          <w:bCs/>
          <w:sz w:val="24"/>
          <w:szCs w:val="24"/>
          <w:lang w:val="en-US"/>
        </w:rPr>
      </w:pPr>
    </w:p>
    <w:p w14:paraId="675C9A6E" w14:textId="06EF29B1" w:rsidR="00DC2B29" w:rsidRPr="001B3D7B" w:rsidRDefault="00B95EA2"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b/>
          <w:bCs/>
          <w:sz w:val="24"/>
          <w:szCs w:val="24"/>
          <w:lang w:val="en-US"/>
        </w:rPr>
        <w:t>Core tip</w:t>
      </w:r>
      <w:r w:rsidR="002568DE" w:rsidRPr="001B3D7B">
        <w:rPr>
          <w:rFonts w:ascii="Book Antiqua" w:hAnsi="Book Antiqua" w:cs="Tahoma"/>
          <w:b/>
          <w:bCs/>
          <w:sz w:val="24"/>
          <w:szCs w:val="24"/>
          <w:lang w:val="en-US"/>
        </w:rPr>
        <w:t>:</w:t>
      </w:r>
      <w:r w:rsidR="00E86F55" w:rsidRPr="001B3D7B">
        <w:rPr>
          <w:rFonts w:ascii="Book Antiqua" w:hAnsi="Book Antiqua" w:cs="Tahoma"/>
          <w:sz w:val="24"/>
          <w:szCs w:val="24"/>
          <w:lang w:val="en-US"/>
        </w:rPr>
        <w:t xml:space="preserve"> </w:t>
      </w:r>
      <w:r w:rsidR="004063F3" w:rsidRPr="001B3D7B">
        <w:rPr>
          <w:rFonts w:ascii="Book Antiqua" w:hAnsi="Book Antiqua" w:cs="Tahoma"/>
          <w:sz w:val="24"/>
          <w:szCs w:val="24"/>
          <w:lang w:val="en-US"/>
        </w:rPr>
        <w:t>Chronic hepatitis C</w:t>
      </w:r>
      <w:r w:rsidR="002568DE" w:rsidRPr="001B3D7B">
        <w:rPr>
          <w:rFonts w:ascii="Book Antiqua" w:hAnsi="Book Antiqua" w:cs="Tahoma"/>
          <w:sz w:val="24"/>
          <w:szCs w:val="24"/>
          <w:lang w:val="en-US"/>
        </w:rPr>
        <w:t xml:space="preserve"> is a systemic disease </w:t>
      </w:r>
      <w:r w:rsidR="008D58D4" w:rsidRPr="001B3D7B">
        <w:rPr>
          <w:rFonts w:ascii="Book Antiqua" w:hAnsi="Book Antiqua" w:cs="Tahoma"/>
          <w:sz w:val="24"/>
          <w:szCs w:val="24"/>
          <w:lang w:val="en-US"/>
        </w:rPr>
        <w:t xml:space="preserve">that </w:t>
      </w:r>
      <w:r w:rsidR="002568DE" w:rsidRPr="001B3D7B">
        <w:rPr>
          <w:rFonts w:ascii="Book Antiqua" w:hAnsi="Book Antiqua" w:cs="Tahoma"/>
          <w:sz w:val="24"/>
          <w:szCs w:val="24"/>
          <w:lang w:val="en-US"/>
        </w:rPr>
        <w:t xml:space="preserve">manifests both hepatically and extrahepatically, leading to impaired patient-reported outcomes (PROs) and huge economic burden on the healthcare system and society. Direct acting antivirals are effective </w:t>
      </w:r>
      <w:r w:rsidR="004063F3" w:rsidRPr="001B3D7B">
        <w:rPr>
          <w:rFonts w:ascii="Book Antiqua" w:hAnsi="Book Antiqua" w:cs="Tahoma"/>
          <w:sz w:val="24"/>
          <w:szCs w:val="24"/>
          <w:lang w:val="en-US"/>
        </w:rPr>
        <w:t>hepatitis C</w:t>
      </w:r>
      <w:r w:rsidR="002568DE" w:rsidRPr="001B3D7B">
        <w:rPr>
          <w:rFonts w:ascii="Book Antiqua" w:hAnsi="Book Antiqua" w:cs="Tahoma"/>
          <w:sz w:val="24"/>
          <w:szCs w:val="24"/>
          <w:lang w:val="en-US"/>
        </w:rPr>
        <w:t xml:space="preserve"> therapies</w:t>
      </w:r>
      <w:r w:rsidR="008D58D4" w:rsidRPr="001B3D7B">
        <w:rPr>
          <w:rFonts w:ascii="Book Antiqua" w:hAnsi="Book Antiqua" w:cs="Tahoma"/>
          <w:sz w:val="24"/>
          <w:szCs w:val="24"/>
          <w:lang w:val="en-US"/>
        </w:rPr>
        <w:t xml:space="preserve"> that</w:t>
      </w:r>
      <w:r w:rsidR="002568DE" w:rsidRPr="001B3D7B">
        <w:rPr>
          <w:rFonts w:ascii="Book Antiqua" w:hAnsi="Book Antiqua" w:cs="Tahoma"/>
          <w:sz w:val="24"/>
          <w:szCs w:val="24"/>
          <w:lang w:val="en-US"/>
        </w:rPr>
        <w:t xml:space="preserve"> improve PROs and have broad eligible patient </w:t>
      </w:r>
      <w:r w:rsidR="002568DE" w:rsidRPr="001B3D7B">
        <w:rPr>
          <w:rFonts w:ascii="Book Antiqua" w:hAnsi="Book Antiqua" w:cs="Tahoma"/>
          <w:sz w:val="24"/>
          <w:szCs w:val="24"/>
          <w:lang w:val="en-US"/>
        </w:rPr>
        <w:lastRenderedPageBreak/>
        <w:t>population</w:t>
      </w:r>
      <w:r w:rsidR="00EB4D4A" w:rsidRPr="001B3D7B">
        <w:rPr>
          <w:rFonts w:ascii="Book Antiqua" w:hAnsi="Book Antiqua" w:cs="Tahoma"/>
          <w:sz w:val="24"/>
          <w:szCs w:val="24"/>
          <w:lang w:val="en-US"/>
        </w:rPr>
        <w:t>s</w:t>
      </w:r>
      <w:r w:rsidR="002568DE" w:rsidRPr="001B3D7B">
        <w:rPr>
          <w:rFonts w:ascii="Book Antiqua" w:hAnsi="Book Antiqua" w:cs="Tahoma"/>
          <w:sz w:val="24"/>
          <w:szCs w:val="24"/>
          <w:lang w:val="en-US"/>
        </w:rPr>
        <w:t xml:space="preserve">, good efficacy, few adverse events, and high adherence rates. Sustained virologic response is associated with improved clinical outcomes and increased work productivity. </w:t>
      </w:r>
      <w:r w:rsidR="00DC2B29" w:rsidRPr="001B3D7B">
        <w:rPr>
          <w:rFonts w:ascii="Book Antiqua" w:hAnsi="Book Antiqua" w:cs="Tahoma"/>
          <w:sz w:val="24"/>
          <w:szCs w:val="24"/>
          <w:lang w:val="en-US"/>
        </w:rPr>
        <w:t xml:space="preserve">Curative therapies for hepatis C </w:t>
      </w:r>
      <w:r w:rsidR="00E86F55" w:rsidRPr="001B3D7B">
        <w:rPr>
          <w:rFonts w:ascii="Book Antiqua" w:hAnsi="Book Antiqua" w:cs="Tahoma"/>
          <w:sz w:val="24"/>
          <w:szCs w:val="24"/>
          <w:lang w:val="en-US"/>
        </w:rPr>
        <w:t xml:space="preserve">was </w:t>
      </w:r>
      <w:r w:rsidR="00DC2B29" w:rsidRPr="001B3D7B">
        <w:rPr>
          <w:rFonts w:ascii="Book Antiqua" w:hAnsi="Book Antiqua" w:cs="Tahoma"/>
          <w:sz w:val="24"/>
          <w:szCs w:val="24"/>
          <w:lang w:val="en-US"/>
        </w:rPr>
        <w:t xml:space="preserve">of substantial </w:t>
      </w:r>
      <w:r w:rsidR="00C829CA" w:rsidRPr="001B3D7B">
        <w:rPr>
          <w:rFonts w:ascii="Book Antiqua" w:hAnsi="Book Antiqua" w:cs="Tahoma"/>
          <w:sz w:val="24"/>
          <w:szCs w:val="24"/>
          <w:lang w:val="en-US"/>
        </w:rPr>
        <w:t>societal</w:t>
      </w:r>
      <w:r w:rsidR="00DC2B29" w:rsidRPr="001B3D7B">
        <w:rPr>
          <w:rFonts w:ascii="Book Antiqua" w:hAnsi="Book Antiqua" w:cs="Tahoma"/>
          <w:sz w:val="24"/>
          <w:szCs w:val="24"/>
          <w:lang w:val="en-US"/>
        </w:rPr>
        <w:t xml:space="preserve"> and economic value because they reduce productivity loss and avoid the management costs associated with advanced liver disease and extrahepatic manifestations.</w:t>
      </w:r>
    </w:p>
    <w:p w14:paraId="0B3A92D2" w14:textId="611F2F2B" w:rsidR="0049317D" w:rsidRPr="001B3D7B" w:rsidRDefault="0049317D" w:rsidP="004837A0">
      <w:pPr>
        <w:pStyle w:val="NoSpacing"/>
        <w:spacing w:line="360" w:lineRule="auto"/>
        <w:jc w:val="both"/>
        <w:rPr>
          <w:rFonts w:ascii="Book Antiqua" w:hAnsi="Book Antiqua" w:cs="Tahoma"/>
          <w:sz w:val="24"/>
          <w:szCs w:val="24"/>
        </w:rPr>
      </w:pPr>
    </w:p>
    <w:p w14:paraId="0971BF0F" w14:textId="77777777" w:rsidR="00DD0667" w:rsidRPr="001B3D7B" w:rsidRDefault="0049317D" w:rsidP="004837A0">
      <w:pPr>
        <w:pStyle w:val="NoSpacing"/>
        <w:spacing w:line="360" w:lineRule="auto"/>
        <w:jc w:val="both"/>
        <w:rPr>
          <w:rFonts w:ascii="Book Antiqua" w:hAnsi="Book Antiqua"/>
          <w:sz w:val="24"/>
          <w:szCs w:val="24"/>
          <w:lang w:val="en-US"/>
        </w:rPr>
      </w:pPr>
      <w:proofErr w:type="spellStart"/>
      <w:r w:rsidRPr="001B3D7B">
        <w:rPr>
          <w:rFonts w:ascii="Book Antiqua" w:hAnsi="Book Antiqua"/>
          <w:sz w:val="24"/>
          <w:szCs w:val="24"/>
          <w:lang w:val="en-US"/>
        </w:rPr>
        <w:t>Xie</w:t>
      </w:r>
      <w:proofErr w:type="spellEnd"/>
      <w:r w:rsidRPr="001B3D7B">
        <w:rPr>
          <w:rFonts w:ascii="Book Antiqua" w:hAnsi="Book Antiqua"/>
          <w:sz w:val="24"/>
          <w:szCs w:val="24"/>
          <w:lang w:val="en-US"/>
        </w:rPr>
        <w:t xml:space="preserve"> Q, Xuan J</w:t>
      </w:r>
      <w:r w:rsidR="00E8377A" w:rsidRPr="001B3D7B">
        <w:rPr>
          <w:rFonts w:ascii="Book Antiqua" w:hAnsi="Book Antiqua"/>
          <w:sz w:val="24"/>
          <w:szCs w:val="24"/>
          <w:lang w:val="en-US"/>
        </w:rPr>
        <w:t>W</w:t>
      </w:r>
      <w:r w:rsidRPr="001B3D7B">
        <w:rPr>
          <w:rFonts w:ascii="Book Antiqua" w:hAnsi="Book Antiqua"/>
          <w:sz w:val="24"/>
          <w:szCs w:val="24"/>
          <w:lang w:val="en-US"/>
        </w:rPr>
        <w:t>, Tang H, Ye X</w:t>
      </w:r>
      <w:r w:rsidR="00E8377A" w:rsidRPr="001B3D7B">
        <w:rPr>
          <w:rFonts w:ascii="Book Antiqua" w:hAnsi="Book Antiqua"/>
          <w:sz w:val="24"/>
          <w:szCs w:val="24"/>
          <w:lang w:val="en-US"/>
        </w:rPr>
        <w:t>G</w:t>
      </w:r>
      <w:r w:rsidR="00123544" w:rsidRPr="001B3D7B">
        <w:rPr>
          <w:rFonts w:ascii="Book Antiqua" w:hAnsi="Book Antiqua"/>
          <w:sz w:val="24"/>
          <w:szCs w:val="24"/>
          <w:lang w:val="en-US"/>
        </w:rPr>
        <w:t xml:space="preserve">, </w:t>
      </w:r>
      <w:r w:rsidR="002B512C" w:rsidRPr="001B3D7B">
        <w:rPr>
          <w:rFonts w:ascii="Book Antiqua" w:hAnsi="Book Antiqua"/>
          <w:sz w:val="24"/>
          <w:szCs w:val="24"/>
          <w:lang w:val="en-US"/>
        </w:rPr>
        <w:t xml:space="preserve">Xu P, Lee IH, </w:t>
      </w:r>
      <w:r w:rsidR="00123544" w:rsidRPr="001B3D7B">
        <w:rPr>
          <w:rFonts w:ascii="Book Antiqua" w:hAnsi="Book Antiqua"/>
          <w:sz w:val="24"/>
          <w:szCs w:val="24"/>
          <w:lang w:val="en-US"/>
        </w:rPr>
        <w:t>Hu S</w:t>
      </w:r>
      <w:r w:rsidR="00E8377A" w:rsidRPr="001B3D7B">
        <w:rPr>
          <w:rFonts w:ascii="Book Antiqua" w:hAnsi="Book Antiqua"/>
          <w:sz w:val="24"/>
          <w:szCs w:val="24"/>
          <w:lang w:val="en-US"/>
        </w:rPr>
        <w:t>L</w:t>
      </w:r>
      <w:r w:rsidRPr="001B3D7B">
        <w:rPr>
          <w:rFonts w:ascii="Book Antiqua" w:hAnsi="Book Antiqua"/>
          <w:sz w:val="24"/>
          <w:szCs w:val="24"/>
          <w:lang w:val="en-US"/>
        </w:rPr>
        <w:t xml:space="preserve">. </w:t>
      </w:r>
      <w:r w:rsidR="00DD0667" w:rsidRPr="001B3D7B">
        <w:rPr>
          <w:rFonts w:ascii="Book Antiqua" w:hAnsi="Book Antiqua" w:cs="Tahoma"/>
          <w:sz w:val="24"/>
          <w:szCs w:val="24"/>
          <w:lang w:val="en-US"/>
        </w:rPr>
        <w:t>Hepatitis C virus</w:t>
      </w:r>
      <w:r w:rsidR="00DD0667" w:rsidRPr="001B3D7B">
        <w:rPr>
          <w:rFonts w:ascii="Book Antiqua" w:hAnsi="Book Antiqua"/>
          <w:sz w:val="24"/>
          <w:szCs w:val="24"/>
          <w:lang w:val="en-US"/>
        </w:rPr>
        <w:t xml:space="preserve"> cure with </w:t>
      </w:r>
      <w:r w:rsidR="00DD0667" w:rsidRPr="001B3D7B">
        <w:rPr>
          <w:rFonts w:ascii="Book Antiqua" w:hAnsi="Book Antiqua" w:cs="Tahoma"/>
          <w:sz w:val="24"/>
          <w:szCs w:val="24"/>
          <w:lang w:val="en-US"/>
        </w:rPr>
        <w:t>direct-acting antivirals</w:t>
      </w:r>
      <w:r w:rsidR="00DD0667" w:rsidRPr="001B3D7B">
        <w:rPr>
          <w:rFonts w:ascii="Book Antiqua" w:hAnsi="Book Antiqua"/>
          <w:sz w:val="24"/>
          <w:szCs w:val="24"/>
          <w:lang w:val="en-US"/>
        </w:rPr>
        <w:t xml:space="preserve">: Clinical, economic, societal and patient value for China. </w:t>
      </w:r>
      <w:r w:rsidR="00DD0667" w:rsidRPr="001B3D7B">
        <w:rPr>
          <w:rFonts w:ascii="Book Antiqua" w:hAnsi="Book Antiqua"/>
          <w:i/>
          <w:sz w:val="24"/>
          <w:szCs w:val="24"/>
          <w:lang w:val="en-US"/>
        </w:rPr>
        <w:t xml:space="preserve">World J </w:t>
      </w:r>
      <w:proofErr w:type="spellStart"/>
      <w:r w:rsidR="00DD0667" w:rsidRPr="001B3D7B">
        <w:rPr>
          <w:rFonts w:ascii="Book Antiqua" w:hAnsi="Book Antiqua"/>
          <w:i/>
          <w:sz w:val="24"/>
          <w:szCs w:val="24"/>
          <w:lang w:val="en-US"/>
        </w:rPr>
        <w:t>Hepatol</w:t>
      </w:r>
      <w:proofErr w:type="spellEnd"/>
      <w:r w:rsidR="00DD0667" w:rsidRPr="001B3D7B">
        <w:rPr>
          <w:rFonts w:ascii="Book Antiqua" w:hAnsi="Book Antiqua"/>
          <w:i/>
          <w:sz w:val="24"/>
          <w:szCs w:val="24"/>
          <w:lang w:val="en-US"/>
        </w:rPr>
        <w:t xml:space="preserve"> </w:t>
      </w:r>
      <w:r w:rsidR="00DD0667" w:rsidRPr="001B3D7B">
        <w:rPr>
          <w:rFonts w:ascii="Book Antiqua" w:hAnsi="Book Antiqua"/>
          <w:sz w:val="24"/>
          <w:szCs w:val="24"/>
          <w:lang w:val="en-US"/>
        </w:rPr>
        <w:t>2019; In press</w:t>
      </w:r>
      <w:bookmarkStart w:id="45" w:name="_Hlk524511489"/>
    </w:p>
    <w:p w14:paraId="0A6992F7" w14:textId="77777777" w:rsidR="00DD0667" w:rsidRPr="001B3D7B" w:rsidRDefault="00DD0667" w:rsidP="004837A0">
      <w:pPr>
        <w:spacing w:after="0" w:line="360" w:lineRule="auto"/>
        <w:jc w:val="both"/>
        <w:rPr>
          <w:rFonts w:ascii="Book Antiqua" w:hAnsi="Book Antiqua"/>
          <w:sz w:val="24"/>
          <w:szCs w:val="24"/>
          <w:lang w:val="en-US"/>
        </w:rPr>
      </w:pPr>
      <w:r w:rsidRPr="001B3D7B">
        <w:rPr>
          <w:rFonts w:ascii="Book Antiqua" w:hAnsi="Book Antiqua"/>
          <w:sz w:val="24"/>
          <w:szCs w:val="24"/>
          <w:lang w:val="en-US"/>
        </w:rPr>
        <w:br w:type="page"/>
      </w:r>
    </w:p>
    <w:p w14:paraId="236A9535" w14:textId="6B51C506" w:rsidR="002568DE" w:rsidRPr="001B3D7B" w:rsidRDefault="00DD0667" w:rsidP="004837A0">
      <w:pPr>
        <w:pStyle w:val="NoSpacing"/>
        <w:spacing w:line="360" w:lineRule="auto"/>
        <w:jc w:val="both"/>
        <w:rPr>
          <w:rFonts w:ascii="Book Antiqua" w:hAnsi="Book Antiqua"/>
          <w:sz w:val="24"/>
          <w:szCs w:val="24"/>
          <w:lang w:val="en-US"/>
        </w:rPr>
      </w:pPr>
      <w:r w:rsidRPr="001B3D7B">
        <w:rPr>
          <w:rFonts w:ascii="Book Antiqua" w:hAnsi="Book Antiqua" w:cs="Tahoma"/>
          <w:b/>
          <w:bCs/>
          <w:sz w:val="24"/>
          <w:szCs w:val="24"/>
          <w:lang w:val="en-US"/>
        </w:rPr>
        <w:lastRenderedPageBreak/>
        <w:t>INTRODUCTION</w:t>
      </w:r>
    </w:p>
    <w:p w14:paraId="2E372B82" w14:textId="184ED6C3" w:rsidR="002568DE" w:rsidRPr="001B3D7B" w:rsidRDefault="002568DE"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In recent years, direct acting antiviral (DAA) treatments have replaced pegylated-interferon (PEG-IFN) and ribavirin (RBV) combination therapy (PR) as standard of care for patients with chronic hepatitis C (CHC) globally</w:t>
      </w:r>
      <w:r w:rsidRPr="001B3D7B">
        <w:rPr>
          <w:rFonts w:ascii="Book Antiqua" w:hAnsi="Book Antiqua"/>
          <w:sz w:val="24"/>
          <w:szCs w:val="24"/>
          <w:lang w:val="en-US"/>
        </w:rPr>
        <w:fldChar w:fldCharType="begin">
          <w:fldData xml:space="preserve">PEVuZE5vdGU+PENpdGUgRXhjbHVkZUF1dGg9IjEiPjxZZWFyPjIwMTc8L1llYXI+PFJlY051bT4x
NzQ8L1JlY051bT48RGlzcGxheVRleHQ+PHN0eWxlIGZhY2U9InN1cGVyc2NyaXB0Ij5bMS0zXTwv
c3R5bGU+PC9EaXNwbGF5VGV4dD48cmVjb3JkPjxyZWMtbnVtYmVyPjE3NDwvcmVjLW51bWJlcj48
Zm9yZWlnbi1rZXlzPjxrZXkgYXBwPSJFTiIgZGItaWQ9InN4YXN2MHp4ZmZkMHZpZWV2NWF4MHAw
ODIyMmVyMnAwdndleCIgdGltZXN0YW1wPSIxNTI2MzE0MTAyIj4xNzQ8L2tleT48L2ZvcmVpZ24t
a2V5cz48cmVmLXR5cGUgbmFtZT0iRWxlY3Ryb25pYyBBcnRpY2xlIj40MzwvcmVmLXR5cGU+PGNv
bnRyaWJ1dG9ycz48L2NvbnRyaWJ1dG9ycz48dGl0bGVzPjx0aXRsZT5BQVNMRC1JRFNBLiBSZWNv
bW1lbmRhdGlvbnMgZm9yIHRlc3RpbmcsIG1hbmFnaW5nLCBhbmQgdHJlYXRpbmcgaGVwYXRpdGlz
IEM8L3RpdGxlPjwvdGl0bGVzPjxudW1iZXI+MjAxNy4xMS4wODwvbnVtYmVyPjxkYXRlcz48eWVh
cj4yMDE3PC95ZWFyPjwvZGF0ZXM+PHVybHM+PHJlbGF0ZWQtdXJscz48dXJsPmh0dHBzOi8vd3d3
Lmhjdmd1aWRlbGluZXMub3JnL3NpdGVzL2RlZmF1bHQvZmlsZXMvZnVsbC1ndWlkYW5jZS1wZGYv
SENWR3VpZGFuY2VfU2VwdGVtYmVyXzIxXzIwMTdfZS5wZGY8L3VybD48L3JlbGF0ZWQtdXJscz48
L3VybHM+PC9yZWNvcmQ+PC9DaXRlPjxDaXRlIEV4Y2x1ZGVBdXRoPSIxIj48WWVhcj4yMDE3PC9Z
ZWFyPjxSZWNOdW0+MTc1PC9SZWNOdW0+PHJlY29yZD48cmVjLW51bWJlcj4xNzU8L3JlYy1udW1i
ZXI+PGZvcmVpZ24ta2V5cz48a2V5IGFwcD0iRU4iIGRiLWlkPSJzeGFzdjB6eGZmZDB2aWVldjVh
eDBwMDgyMjJlcjJwMHZ3ZXgiIHRpbWVzdGFtcD0iMTUyNjMxNDEwMiI+MTc1PC9rZXk+PC9mb3Jl
aWduLWtleXM+PHJlZi10eXBlIG5hbWU9IkpvdXJuYWwgQXJ0aWNsZSI+MTc8L3JlZi10eXBlPjxj
b250cmlidXRvcnM+PC9jb250cmlidXRvcnM+PHRpdGxlcz48dGl0bGU+RXVyb3BlYW4gQXNzb2Np
YXRpb24gZm9yIHRoZSBTdHVkeSBvZiB0aGUgTGl2ZXIuIEVBU0wgcmVjb21tZW5kYXRpb25zIG9u
IHRyZWF0bWVudCBvZiBoZXBhdGl0aXMgQyAyMDE2PC90aXRsZT48c2Vjb25kYXJ5LXRpdGxlPkpv
dXJuYWwgb2YgSGVwYXRvbG9neTwvc2Vjb25kYXJ5LXRpdGxlPjxhbHQtdGl0bGU+Sm91cm5hbCBv
ZiBoZXBhdG9sb2d5PC9hbHQtdGl0bGU+PC90aXRsZXM+PHBlcmlvZGljYWw+PGZ1bGwtdGl0bGU+
Sm91cm5hbCBvZiBIZXBhdG9sb2d5PC9mdWxsLXRpdGxlPjxhYmJyLTE+Si4gSGVwYXRvbC48L2Fi
YnItMT48YWJici0yPkogSGVwYXRvbDwvYWJici0yPjwvcGVyaW9kaWNhbD48YWx0LXBlcmlvZGlj
YWw+PGZ1bGwtdGl0bGU+Sm91cm5hbCBvZiBIZXBhdG9sb2d5PC9mdWxsLXRpdGxlPjxhYmJyLTE+
Si4gSGVwYXRvbC48L2FiYnItMT48YWJici0yPkogSGVwYXRvbDwvYWJici0yPjwvYWx0LXBlcmlv
ZGljYWw+PHBhZ2VzPjE1My0xOTQ8L3BhZ2VzPjx2b2x1bWU+NjY8L3ZvbHVtZT48bnVtYmVyPjE8
L251bWJlcj48ZWRpdGlvbj4yMDE2LzA5LzIyPC9lZGl0aW9uPjxkYXRlcz48eWVhcj4yMDE3PC95
ZWFyPjxwdWItZGF0ZXM+PGRhdGU+SmFuPC9kYXRlPjwvcHViLWRhdGVzPjwvZGF0ZXM+PGlzYm4+
MDE2OC04Mjc4PC9pc2JuPjxhY2Nlc3Npb24tbnVtPjI3NjY3MzY3PC9hY2Nlc3Npb24tbnVtPjx1
cmxzPjwvdXJscz48ZWxlY3Ryb25pYy1yZXNvdXJjZS1udW0+MTAuMTAxNi9qLmpoZXAuMjAxNi4w
OS4wMDE8L2VsZWN0cm9uaWMtcmVzb3VyY2UtbnVtPjxyZW1vdGUtZGF0YWJhc2UtcHJvdmlkZXI+
TkxNPC9yZW1vdGUtZGF0YWJhc2UtcHJvdmlkZXI+PGxhbmd1YWdlPmVuZzwvbGFuZ3VhZ2U+PC9y
ZWNvcmQ+PC9DaXRlPjxDaXRlPjxZZWFyPjIwMTU8L1llYXI+PFJlY051bT4xMTI8L1JlY051bT48
cmVjb3JkPjxyZWMtbnVtYmVyPjExMjwvcmVjLW51bWJlcj48Zm9yZWlnbi1rZXlzPjxrZXkgYXBw
PSJFTiIgZGItaWQ9InN4YXN2MHp4ZmZkMHZpZWV2NWF4MHAwODIyMmVyMnAwdndleCIgdGltZXN0
YW1wPSIxNTI0ODQ5NzExIj4xMTI8L2tleT48L2ZvcmVpZ24ta2V5cz48cmVmLXR5cGUgbmFtZT0i
Sm91cm5hbCBBcnRpY2xlIj4xNzwvcmVmLXR5cGU+PGNvbnRyaWJ1dG9ycz48L2NvbnRyaWJ1dG9y
cz48dGl0bGVzPjx0aXRsZT5DaGluZXNlIFNvY2lldHkgb2YgSGVwYXRvbG9neSwgQ2hpbmVzZSBN
ZWRpY2FsIEFzc29jaWF0aW9uLiBUaGUgZ3VpZGVsaW5lIG9mIHByZXZlbnRpb24gYW5kIHRyZWF0
bWVudCBmb3IgaGVwYXRpdGlzIEM6IGEgMjAxNSB1cGRhdGU8L3RpdGxlPjxzZWNvbmRhcnktdGl0
bGU+WmhvbmdodWEgR2FuIFphbmcgQmluZyBaYSBaaGk8L3NlY29uZGFyeS10aXRsZT48L3RpdGxl
cz48cGVyaW9kaWNhbD48ZnVsbC10aXRsZT5aaG9uZ2h1YSBHYW4gWmFuZyBCaW5nIFphIFpoaS4g
WmhvbmdodWEgR2FuemFuZ2JpbmcgWmF6aGkuIENoaW5lc2UgSm91cm5hbCBvZiBIZXBhdG9sb2d5
PC9mdWxsLXRpdGxlPjxhYmJyLTE+WmhvbmdodWEgR2FuIFphbmcgQmluZyBaYSBaaGk8L2FiYnIt
MT48YWJici0yPlpob25naHVhIEdhbiBaYW5nIEJpbmcgWmEgWmhpPC9hYmJyLTI+PC9wZXJpb2Rp
Y2FsPjxwYWdlcz45MDYtOTIzPC9wYWdlcz48dm9sdW1lPjIzPC92b2x1bWU+PG51bWJlcj4xMjwv
bnVtYmVyPjxkYXRlcz48eWVhcj4yMDE1PC95ZWFyPjwvZGF0ZXM+PGFjY2Vzc2lvbi1udW0+MjY3
Mzk0NjU8L2FjY2Vzc2lvbi1udW0+PHVybHM+PC91cmxzPjxlbGVjdHJvbmljLXJlc291cmNlLW51
bT4xMC4zNzYwL2NtYS5qLmlzc24uMTAwNy0zNDE4LjIwMTUuMTIuMDAzPC9lbGVjdHJvbmljLXJl
c291cmNlLW51bT48L3JlY29yZD48L0NpdGU+PC9FbmROb3RlPgB=
</w:fldData>
        </w:fldChar>
      </w:r>
      <w:r w:rsidR="0005138A" w:rsidRPr="001B3D7B">
        <w:rPr>
          <w:rFonts w:ascii="Book Antiqua" w:hAnsi="Book Antiqua"/>
          <w:sz w:val="24"/>
          <w:szCs w:val="24"/>
          <w:lang w:val="en-US"/>
        </w:rPr>
        <w:instrText xml:space="preserve"> ADDIN EN.CITE </w:instrText>
      </w:r>
      <w:r w:rsidR="0005138A" w:rsidRPr="001B3D7B">
        <w:rPr>
          <w:rFonts w:ascii="Book Antiqua" w:hAnsi="Book Antiqua"/>
          <w:sz w:val="24"/>
          <w:szCs w:val="24"/>
          <w:lang w:val="en-US"/>
        </w:rPr>
        <w:fldChar w:fldCharType="begin">
          <w:fldData xml:space="preserve">PEVuZE5vdGU+PENpdGUgRXhjbHVkZUF1dGg9IjEiPjxZZWFyPjIwMTc8L1llYXI+PFJlY051bT4x
NzQ8L1JlY051bT48RGlzcGxheVRleHQ+PHN0eWxlIGZhY2U9InN1cGVyc2NyaXB0Ij5bMS0zXTwv
c3R5bGU+PC9EaXNwbGF5VGV4dD48cmVjb3JkPjxyZWMtbnVtYmVyPjE3NDwvcmVjLW51bWJlcj48
Zm9yZWlnbi1rZXlzPjxrZXkgYXBwPSJFTiIgZGItaWQ9InN4YXN2MHp4ZmZkMHZpZWV2NWF4MHAw
ODIyMmVyMnAwdndleCIgdGltZXN0YW1wPSIxNTI2MzE0MTAyIj4xNzQ8L2tleT48L2ZvcmVpZ24t
a2V5cz48cmVmLXR5cGUgbmFtZT0iRWxlY3Ryb25pYyBBcnRpY2xlIj40MzwvcmVmLXR5cGU+PGNv
bnRyaWJ1dG9ycz48L2NvbnRyaWJ1dG9ycz48dGl0bGVzPjx0aXRsZT5BQVNMRC1JRFNBLiBSZWNv
bW1lbmRhdGlvbnMgZm9yIHRlc3RpbmcsIG1hbmFnaW5nLCBhbmQgdHJlYXRpbmcgaGVwYXRpdGlz
IEM8L3RpdGxlPjwvdGl0bGVzPjxudW1iZXI+MjAxNy4xMS4wODwvbnVtYmVyPjxkYXRlcz48eWVh
cj4yMDE3PC95ZWFyPjwvZGF0ZXM+PHVybHM+PHJlbGF0ZWQtdXJscz48dXJsPmh0dHBzOi8vd3d3
Lmhjdmd1aWRlbGluZXMub3JnL3NpdGVzL2RlZmF1bHQvZmlsZXMvZnVsbC1ndWlkYW5jZS1wZGYv
SENWR3VpZGFuY2VfU2VwdGVtYmVyXzIxXzIwMTdfZS5wZGY8L3VybD48L3JlbGF0ZWQtdXJscz48
L3VybHM+PC9yZWNvcmQ+PC9DaXRlPjxDaXRlIEV4Y2x1ZGVBdXRoPSIxIj48WWVhcj4yMDE3PC9Z
ZWFyPjxSZWNOdW0+MTc1PC9SZWNOdW0+PHJlY29yZD48cmVjLW51bWJlcj4xNzU8L3JlYy1udW1i
ZXI+PGZvcmVpZ24ta2V5cz48a2V5IGFwcD0iRU4iIGRiLWlkPSJzeGFzdjB6eGZmZDB2aWVldjVh
eDBwMDgyMjJlcjJwMHZ3ZXgiIHRpbWVzdGFtcD0iMTUyNjMxNDEwMiI+MTc1PC9rZXk+PC9mb3Jl
aWduLWtleXM+PHJlZi10eXBlIG5hbWU9IkpvdXJuYWwgQXJ0aWNsZSI+MTc8L3JlZi10eXBlPjxj
b250cmlidXRvcnM+PC9jb250cmlidXRvcnM+PHRpdGxlcz48dGl0bGU+RXVyb3BlYW4gQXNzb2Np
YXRpb24gZm9yIHRoZSBTdHVkeSBvZiB0aGUgTGl2ZXIuIEVBU0wgcmVjb21tZW5kYXRpb25zIG9u
IHRyZWF0bWVudCBvZiBoZXBhdGl0aXMgQyAyMDE2PC90aXRsZT48c2Vjb25kYXJ5LXRpdGxlPkpv
dXJuYWwgb2YgSGVwYXRvbG9neTwvc2Vjb25kYXJ5LXRpdGxlPjxhbHQtdGl0bGU+Sm91cm5hbCBv
ZiBoZXBhdG9sb2d5PC9hbHQtdGl0bGU+PC90aXRsZXM+PHBlcmlvZGljYWw+PGZ1bGwtdGl0bGU+
Sm91cm5hbCBvZiBIZXBhdG9sb2d5PC9mdWxsLXRpdGxlPjxhYmJyLTE+Si4gSGVwYXRvbC48L2Fi
YnItMT48YWJici0yPkogSGVwYXRvbDwvYWJici0yPjwvcGVyaW9kaWNhbD48YWx0LXBlcmlvZGlj
YWw+PGZ1bGwtdGl0bGU+Sm91cm5hbCBvZiBIZXBhdG9sb2d5PC9mdWxsLXRpdGxlPjxhYmJyLTE+
Si4gSGVwYXRvbC48L2FiYnItMT48YWJici0yPkogSGVwYXRvbDwvYWJici0yPjwvYWx0LXBlcmlv
ZGljYWw+PHBhZ2VzPjE1My0xOTQ8L3BhZ2VzPjx2b2x1bWU+NjY8L3ZvbHVtZT48bnVtYmVyPjE8
L251bWJlcj48ZWRpdGlvbj4yMDE2LzA5LzIyPC9lZGl0aW9uPjxkYXRlcz48eWVhcj4yMDE3PC95
ZWFyPjxwdWItZGF0ZXM+PGRhdGU+SmFuPC9kYXRlPjwvcHViLWRhdGVzPjwvZGF0ZXM+PGlzYm4+
MDE2OC04Mjc4PC9pc2JuPjxhY2Nlc3Npb24tbnVtPjI3NjY3MzY3PC9hY2Nlc3Npb24tbnVtPjx1
cmxzPjwvdXJscz48ZWxlY3Ryb25pYy1yZXNvdXJjZS1udW0+MTAuMTAxNi9qLmpoZXAuMjAxNi4w
OS4wMDE8L2VsZWN0cm9uaWMtcmVzb3VyY2UtbnVtPjxyZW1vdGUtZGF0YWJhc2UtcHJvdmlkZXI+
TkxNPC9yZW1vdGUtZGF0YWJhc2UtcHJvdmlkZXI+PGxhbmd1YWdlPmVuZzwvbGFuZ3VhZ2U+PC9y
ZWNvcmQ+PC9DaXRlPjxDaXRlPjxZZWFyPjIwMTU8L1llYXI+PFJlY051bT4xMTI8L1JlY051bT48
cmVjb3JkPjxyZWMtbnVtYmVyPjExMjwvcmVjLW51bWJlcj48Zm9yZWlnbi1rZXlzPjxrZXkgYXBw
PSJFTiIgZGItaWQ9InN4YXN2MHp4ZmZkMHZpZWV2NWF4MHAwODIyMmVyMnAwdndleCIgdGltZXN0
YW1wPSIxNTI0ODQ5NzExIj4xMTI8L2tleT48L2ZvcmVpZ24ta2V5cz48cmVmLXR5cGUgbmFtZT0i
Sm91cm5hbCBBcnRpY2xlIj4xNzwvcmVmLXR5cGU+PGNvbnRyaWJ1dG9ycz48L2NvbnRyaWJ1dG9y
cz48dGl0bGVzPjx0aXRsZT5DaGluZXNlIFNvY2lldHkgb2YgSGVwYXRvbG9neSwgQ2hpbmVzZSBN
ZWRpY2FsIEFzc29jaWF0aW9uLiBUaGUgZ3VpZGVsaW5lIG9mIHByZXZlbnRpb24gYW5kIHRyZWF0
bWVudCBmb3IgaGVwYXRpdGlzIEM6IGEgMjAxNSB1cGRhdGU8L3RpdGxlPjxzZWNvbmRhcnktdGl0
bGU+WmhvbmdodWEgR2FuIFphbmcgQmluZyBaYSBaaGk8L3NlY29uZGFyeS10aXRsZT48L3RpdGxl
cz48cGVyaW9kaWNhbD48ZnVsbC10aXRsZT5aaG9uZ2h1YSBHYW4gWmFuZyBCaW5nIFphIFpoaS4g
WmhvbmdodWEgR2FuemFuZ2JpbmcgWmF6aGkuIENoaW5lc2UgSm91cm5hbCBvZiBIZXBhdG9sb2d5
PC9mdWxsLXRpdGxlPjxhYmJyLTE+WmhvbmdodWEgR2FuIFphbmcgQmluZyBaYSBaaGk8L2FiYnIt
MT48YWJici0yPlpob25naHVhIEdhbiBaYW5nIEJpbmcgWmEgWmhpPC9hYmJyLTI+PC9wZXJpb2Rp
Y2FsPjxwYWdlcz45MDYtOTIzPC9wYWdlcz48dm9sdW1lPjIzPC92b2x1bWU+PG51bWJlcj4xMjwv
bnVtYmVyPjxkYXRlcz48eWVhcj4yMDE1PC95ZWFyPjwvZGF0ZXM+PGFjY2Vzc2lvbi1udW0+MjY3
Mzk0NjU8L2FjY2Vzc2lvbi1udW0+PHVybHM+PC91cmxzPjxlbGVjdHJvbmljLXJlc291cmNlLW51
bT4xMC4zNzYwL2NtYS5qLmlzc24uMTAwNy0zNDE4LjIwMTUuMTIuMDAzPC9lbGVjdHJvbmljLXJl
c291cmNlLW51bT48L3JlY29yZD48L0NpdGU+PC9FbmROb3RlPgB=
</w:fldData>
        </w:fldChar>
      </w:r>
      <w:r w:rsidR="0005138A" w:rsidRPr="001B3D7B">
        <w:rPr>
          <w:rFonts w:ascii="Book Antiqua" w:hAnsi="Book Antiqua"/>
          <w:sz w:val="24"/>
          <w:szCs w:val="24"/>
          <w:lang w:val="en-US"/>
        </w:rPr>
        <w:instrText xml:space="preserve"> ADDIN EN.CITE.DATA </w:instrText>
      </w:r>
      <w:r w:rsidR="0005138A" w:rsidRPr="001B3D7B">
        <w:rPr>
          <w:rFonts w:ascii="Book Antiqua" w:hAnsi="Book Antiqua"/>
          <w:sz w:val="24"/>
          <w:szCs w:val="24"/>
          <w:lang w:val="en-US"/>
        </w:rPr>
      </w:r>
      <w:r w:rsidR="0005138A" w:rsidRPr="001B3D7B">
        <w:rPr>
          <w:rFonts w:ascii="Book Antiqua" w:hAnsi="Book Antiqua"/>
          <w:sz w:val="24"/>
          <w:szCs w:val="24"/>
          <w:lang w:val="en-US"/>
        </w:rPr>
        <w:fldChar w:fldCharType="end"/>
      </w:r>
      <w:r w:rsidRPr="001B3D7B">
        <w:rPr>
          <w:rFonts w:ascii="Book Antiqua" w:hAnsi="Book Antiqua" w:cs="Tahoma"/>
          <w:sz w:val="24"/>
          <w:szCs w:val="24"/>
          <w:lang w:val="en-US"/>
        </w:rPr>
      </w:r>
      <w:r w:rsidRPr="001B3D7B">
        <w:rPr>
          <w:rFonts w:ascii="Book Antiqua" w:hAnsi="Book Antiqua" w:cs="Tahoma"/>
          <w:sz w:val="24"/>
          <w:szCs w:val="24"/>
          <w:lang w:val="en-US"/>
        </w:rPr>
        <w:fldChar w:fldCharType="separate"/>
      </w:r>
      <w:r w:rsidR="00A267EC" w:rsidRPr="001B3D7B">
        <w:rPr>
          <w:rFonts w:ascii="Book Antiqua" w:hAnsi="Book Antiqua"/>
          <w:noProof/>
          <w:sz w:val="24"/>
          <w:szCs w:val="24"/>
          <w:vertAlign w:val="superscript"/>
          <w:lang w:val="en-US"/>
        </w:rPr>
        <w:t>[1-3]</w:t>
      </w:r>
      <w:r w:rsidRPr="001B3D7B">
        <w:rPr>
          <w:rFonts w:ascii="Book Antiqua" w:hAnsi="Book Antiqua"/>
          <w:sz w:val="24"/>
          <w:szCs w:val="24"/>
          <w:lang w:val="en-US"/>
        </w:rPr>
        <w:fldChar w:fldCharType="end"/>
      </w:r>
      <w:r w:rsidRPr="001B3D7B">
        <w:rPr>
          <w:rFonts w:ascii="Book Antiqua" w:hAnsi="Book Antiqua" w:cs="Tahoma"/>
          <w:sz w:val="24"/>
          <w:szCs w:val="24"/>
          <w:lang w:val="en-US"/>
        </w:rPr>
        <w:t xml:space="preserve">. </w:t>
      </w:r>
      <w:bookmarkStart w:id="46" w:name="_Hlk523886060"/>
      <w:r w:rsidRPr="001B3D7B">
        <w:rPr>
          <w:rFonts w:ascii="Book Antiqua" w:hAnsi="Book Antiqua" w:cs="Tahoma"/>
          <w:sz w:val="24"/>
          <w:szCs w:val="24"/>
          <w:lang w:val="en-US"/>
        </w:rPr>
        <w:t>DAAs are associated with over 90% rates of sustained virologic response (SVR), fewer side effects, shorter treatment durations, and improved adherence compared to PR therapy</w:t>
      </w:r>
      <w:bookmarkEnd w:id="46"/>
      <w:r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 </w:instrText>
      </w:r>
      <w:r w:rsidR="0005138A" w:rsidRPr="001B3D7B">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DATA </w:instrText>
      </w:r>
      <w:r w:rsidR="0005138A" w:rsidRPr="001B3D7B">
        <w:rPr>
          <w:rFonts w:ascii="Book Antiqua" w:hAnsi="Book Antiqua" w:cs="Tahoma"/>
          <w:sz w:val="24"/>
          <w:szCs w:val="24"/>
          <w:lang w:val="en-US"/>
        </w:rPr>
      </w:r>
      <w:r w:rsidR="0005138A" w:rsidRPr="001B3D7B">
        <w:rPr>
          <w:rFonts w:ascii="Book Antiqua" w:hAnsi="Book Antiqua" w:cs="Tahoma"/>
          <w:sz w:val="24"/>
          <w:szCs w:val="24"/>
          <w:lang w:val="en-US"/>
        </w:rPr>
        <w:fldChar w:fldCharType="end"/>
      </w:r>
      <w:r w:rsidRPr="001B3D7B">
        <w:rPr>
          <w:rFonts w:ascii="Book Antiqua" w:hAnsi="Book Antiqua" w:cs="Tahoma"/>
          <w:sz w:val="24"/>
          <w:szCs w:val="24"/>
          <w:lang w:val="en-US"/>
        </w:rPr>
      </w:r>
      <w:r w:rsidRPr="001B3D7B">
        <w:rPr>
          <w:rFonts w:ascii="Book Antiqua" w:hAnsi="Book Antiqua" w:cs="Tahoma"/>
          <w:sz w:val="24"/>
          <w:szCs w:val="24"/>
          <w:lang w:val="en-US"/>
        </w:rPr>
        <w:fldChar w:fldCharType="separate"/>
      </w:r>
      <w:r w:rsidR="00A267EC" w:rsidRPr="001B3D7B">
        <w:rPr>
          <w:rFonts w:ascii="Book Antiqua" w:hAnsi="Book Antiqua" w:cs="Tahoma"/>
          <w:noProof/>
          <w:sz w:val="24"/>
          <w:szCs w:val="24"/>
          <w:vertAlign w:val="superscript"/>
          <w:lang w:val="en-US"/>
        </w:rPr>
        <w:t>[4]</w:t>
      </w:r>
      <w:r w:rsidRPr="001B3D7B">
        <w:rPr>
          <w:rFonts w:ascii="Book Antiqua" w:hAnsi="Book Antiqua"/>
          <w:sz w:val="24"/>
          <w:szCs w:val="24"/>
          <w:lang w:val="en-US"/>
        </w:rPr>
        <w:fldChar w:fldCharType="end"/>
      </w:r>
      <w:r w:rsidR="00B8195E" w:rsidRPr="001B3D7B">
        <w:rPr>
          <w:rFonts w:ascii="Book Antiqua" w:hAnsi="Book Antiqua" w:cs="Tahoma"/>
          <w:sz w:val="24"/>
          <w:szCs w:val="24"/>
          <w:lang w:val="en-US"/>
        </w:rPr>
        <w:t>.</w:t>
      </w:r>
      <w:r w:rsidRPr="001B3D7B">
        <w:rPr>
          <w:rFonts w:ascii="Book Antiqua" w:hAnsi="Book Antiqua" w:cs="Tahoma"/>
          <w:sz w:val="24"/>
          <w:szCs w:val="24"/>
          <w:lang w:val="en-US"/>
        </w:rPr>
        <w:t xml:space="preserve"> </w:t>
      </w:r>
      <w:bookmarkStart w:id="47" w:name="_Hlk5298479"/>
    </w:p>
    <w:bookmarkEnd w:id="47"/>
    <w:p w14:paraId="2379E644" w14:textId="158863CD" w:rsidR="00A157CA" w:rsidRPr="001B3D7B" w:rsidRDefault="002568DE" w:rsidP="004837A0">
      <w:pPr>
        <w:pStyle w:val="NoSpacing"/>
        <w:spacing w:line="360" w:lineRule="auto"/>
        <w:ind w:firstLineChars="100" w:firstLine="240"/>
        <w:jc w:val="both"/>
        <w:rPr>
          <w:rFonts w:ascii="Book Antiqua" w:hAnsi="Book Antiqua" w:cs="Tahoma"/>
          <w:sz w:val="24"/>
          <w:szCs w:val="24"/>
          <w:lang w:val="en-US"/>
        </w:rPr>
      </w:pPr>
      <w:r w:rsidRPr="001B3D7B">
        <w:rPr>
          <w:rFonts w:ascii="Book Antiqua" w:hAnsi="Book Antiqua" w:cs="Tahoma"/>
          <w:sz w:val="24"/>
          <w:szCs w:val="24"/>
          <w:lang w:val="en-US"/>
        </w:rPr>
        <w:t xml:space="preserve">Due to the substantial impact of </w:t>
      </w:r>
      <w:r w:rsidR="0017504D" w:rsidRPr="001B3D7B">
        <w:rPr>
          <w:rFonts w:ascii="Book Antiqua" w:hAnsi="Book Antiqua" w:cs="Tahoma"/>
          <w:sz w:val="24"/>
          <w:szCs w:val="24"/>
          <w:lang w:val="en-US"/>
        </w:rPr>
        <w:t xml:space="preserve">hepatitis C virus </w:t>
      </w:r>
      <w:r w:rsidR="009D1DFE" w:rsidRPr="001B3D7B">
        <w:rPr>
          <w:rFonts w:ascii="Book Antiqua" w:hAnsi="Book Antiqua" w:cs="Tahoma"/>
          <w:sz w:val="24"/>
          <w:szCs w:val="24"/>
          <w:lang w:val="en-US"/>
        </w:rPr>
        <w:t>(</w:t>
      </w:r>
      <w:r w:rsidRPr="001B3D7B">
        <w:rPr>
          <w:rFonts w:ascii="Book Antiqua" w:hAnsi="Book Antiqua" w:cs="Tahoma"/>
          <w:sz w:val="24"/>
          <w:szCs w:val="24"/>
          <w:lang w:val="en-US"/>
        </w:rPr>
        <w:t>HCV</w:t>
      </w:r>
      <w:r w:rsidR="009D1DFE" w:rsidRPr="001B3D7B">
        <w:rPr>
          <w:rFonts w:ascii="Book Antiqua" w:hAnsi="Book Antiqua" w:cs="Tahoma"/>
          <w:sz w:val="24"/>
          <w:szCs w:val="24"/>
          <w:lang w:val="en-US"/>
        </w:rPr>
        <w:t>) infection</w:t>
      </w:r>
      <w:r w:rsidRPr="001B3D7B">
        <w:rPr>
          <w:rFonts w:ascii="Book Antiqua" w:hAnsi="Book Antiqua" w:cs="Tahoma"/>
          <w:sz w:val="24"/>
          <w:szCs w:val="24"/>
          <w:lang w:val="en-US"/>
        </w:rPr>
        <w:t xml:space="preserve"> globally on patients, their families</w:t>
      </w:r>
      <w:r w:rsidR="007101EC" w:rsidRPr="001B3D7B">
        <w:rPr>
          <w:rFonts w:ascii="Book Antiqua" w:hAnsi="Book Antiqua" w:cs="Tahoma"/>
          <w:sz w:val="24"/>
          <w:szCs w:val="24"/>
          <w:lang w:val="en-US"/>
        </w:rPr>
        <w:t>,</w:t>
      </w:r>
      <w:r w:rsidRPr="001B3D7B">
        <w:rPr>
          <w:rFonts w:ascii="Book Antiqua" w:hAnsi="Book Antiqua" w:cs="Tahoma"/>
          <w:sz w:val="24"/>
          <w:szCs w:val="24"/>
          <w:lang w:val="en-US"/>
        </w:rPr>
        <w:t xml:space="preserve"> and public health systems, the World Health Organization (WHO) has set HCV elimination goals</w:t>
      </w:r>
      <w:r w:rsidR="007101EC" w:rsidRPr="001B3D7B">
        <w:rPr>
          <w:rFonts w:ascii="Book Antiqua" w:hAnsi="Book Antiqua" w:cs="Tahoma"/>
          <w:sz w:val="24"/>
          <w:szCs w:val="24"/>
          <w:lang w:val="en-US"/>
        </w:rPr>
        <w:t xml:space="preserve"> that</w:t>
      </w:r>
      <w:r w:rsidRPr="001B3D7B">
        <w:rPr>
          <w:rFonts w:ascii="Book Antiqua" w:hAnsi="Book Antiqua" w:cs="Tahoma"/>
          <w:sz w:val="24"/>
          <w:szCs w:val="24"/>
          <w:lang w:val="en-US"/>
        </w:rPr>
        <w:t xml:space="preserve"> includ</w:t>
      </w:r>
      <w:r w:rsidR="007101EC" w:rsidRPr="001B3D7B">
        <w:rPr>
          <w:rFonts w:ascii="Book Antiqua" w:hAnsi="Book Antiqua" w:cs="Tahoma"/>
          <w:sz w:val="24"/>
          <w:szCs w:val="24"/>
          <w:lang w:val="en-US"/>
        </w:rPr>
        <w:t>e</w:t>
      </w:r>
      <w:r w:rsidRPr="001B3D7B">
        <w:rPr>
          <w:rFonts w:ascii="Book Antiqua" w:hAnsi="Book Antiqua" w:cs="Tahoma"/>
          <w:sz w:val="24"/>
          <w:szCs w:val="24"/>
          <w:lang w:val="en-US"/>
        </w:rPr>
        <w:t xml:space="preserve"> reduction of HCV incidence by 80% and HCV-related mortality by 65% by 2030</w:t>
      </w:r>
      <w:r w:rsidR="00201842"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201842" w:rsidRPr="001B3D7B">
        <w:rPr>
          <w:rFonts w:ascii="Book Antiqua" w:hAnsi="Book Antiqua" w:cs="Tahoma"/>
          <w:sz w:val="24"/>
          <w:szCs w:val="24"/>
          <w:lang w:val="en-US"/>
        </w:rPr>
        <w:fldChar w:fldCharType="end"/>
      </w:r>
      <w:r w:rsidR="00CA2B04" w:rsidRPr="001B3D7B">
        <w:rPr>
          <w:rFonts w:ascii="Book Antiqua" w:hAnsi="Book Antiqua" w:cs="Tahoma"/>
          <w:sz w:val="24"/>
          <w:szCs w:val="24"/>
          <w:lang w:val="en-US"/>
        </w:rPr>
        <w:t>.</w:t>
      </w:r>
      <w:r w:rsidRPr="001B3D7B">
        <w:rPr>
          <w:rFonts w:ascii="Book Antiqua" w:hAnsi="Book Antiqua" w:cs="Tahoma"/>
          <w:sz w:val="24"/>
          <w:szCs w:val="24"/>
          <w:lang w:val="en-US"/>
        </w:rPr>
        <w:t xml:space="preserve"> As part of the strategy to achieve these goals, the WHO included DAA therapies in its 2017 edition of </w:t>
      </w:r>
      <w:r w:rsidR="00944E1D" w:rsidRPr="001B3D7B">
        <w:rPr>
          <w:rFonts w:ascii="Book Antiqua" w:hAnsi="Book Antiqua" w:cs="Tahoma"/>
          <w:sz w:val="24"/>
          <w:szCs w:val="24"/>
          <w:lang w:val="en-US"/>
        </w:rPr>
        <w:t>List of E</w:t>
      </w:r>
      <w:r w:rsidRPr="001B3D7B">
        <w:rPr>
          <w:rFonts w:ascii="Book Antiqua" w:hAnsi="Book Antiqua" w:cs="Tahoma"/>
          <w:sz w:val="24"/>
          <w:szCs w:val="24"/>
          <w:lang w:val="en-US"/>
        </w:rPr>
        <w:t xml:space="preserve">ssential </w:t>
      </w:r>
      <w:r w:rsidR="00944E1D" w:rsidRPr="001B3D7B">
        <w:rPr>
          <w:rFonts w:ascii="Book Antiqua" w:hAnsi="Book Antiqua" w:cs="Tahoma"/>
          <w:sz w:val="24"/>
          <w:szCs w:val="24"/>
          <w:lang w:val="en-US"/>
        </w:rPr>
        <w:t>Medicines</w:t>
      </w:r>
      <w:r w:rsidRPr="001B3D7B">
        <w:rPr>
          <w:rFonts w:ascii="Book Antiqua" w:hAnsi="Book Antiqu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7&lt;/Year&gt;&lt;RecNum&gt;104&lt;/RecNum&gt;&lt;DisplayText&gt;&lt;style face="superscript"&gt;[6]&lt;/style&gt;&lt;/DisplayText&gt;&lt;record&gt;&lt;rec-number&gt;104&lt;/rec-number&gt;&lt;foreign-keys&gt;&lt;key app="EN" db-id="sxasv0zxffd0vieev5ax0p08222er2p0vwex" timestamp="1524846945"&gt;104&lt;/key&gt;&lt;/foreign-keys&gt;&lt;ref-type name="Electronic Article"&gt;43&lt;/ref-type&gt;&lt;contributors&gt;&lt;/contributors&gt;&lt;titles&gt;&lt;title&gt;World Health Organization. WHO model list of essential medicines&lt;/title&gt;&lt;/titles&gt;&lt;edition&gt;20&lt;/edition&gt;&lt;dates&gt;&lt;year&gt;2017&lt;/year&gt;&lt;/dates&gt;&lt;urls&gt;&lt;related-urls&gt;&lt;url&gt;http://www.who.int/medicines/publications/essentialmedicines/20th_EML2017_FINAL_amendedAug2017.pdf?ua=1&lt;/url&gt;&lt;/related-urls&gt;&lt;/urls&gt;&lt;access-date&gt;2018.04.28&lt;/access-date&gt;&lt;/record&gt;&lt;/Cite&gt;&lt;/EndNote&gt;</w:instrText>
      </w:r>
      <w:r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6]</w:t>
      </w:r>
      <w:r w:rsidRPr="001B3D7B">
        <w:rPr>
          <w:rFonts w:ascii="Book Antiqua" w:hAnsi="Book Antiqua"/>
          <w:sz w:val="24"/>
          <w:szCs w:val="24"/>
          <w:lang w:val="en-US"/>
        </w:rPr>
        <w:fldChar w:fldCharType="end"/>
      </w:r>
      <w:r w:rsidR="00CA2B04" w:rsidRPr="001B3D7B">
        <w:rPr>
          <w:rFonts w:ascii="Book Antiqua" w:hAnsi="Book Antiqua"/>
          <w:sz w:val="24"/>
          <w:szCs w:val="24"/>
          <w:lang w:val="en-US"/>
        </w:rPr>
        <w:t>.</w:t>
      </w:r>
      <w:r w:rsidRPr="001B3D7B">
        <w:rPr>
          <w:rFonts w:ascii="Book Antiqua" w:hAnsi="Book Antiqua" w:cs="Tahoma"/>
          <w:sz w:val="24"/>
          <w:szCs w:val="24"/>
          <w:lang w:val="en-US"/>
        </w:rPr>
        <w:t xml:space="preserve"> </w:t>
      </w:r>
      <w:r w:rsidR="005D1783" w:rsidRPr="001B3D7B">
        <w:rPr>
          <w:rFonts w:ascii="Book Antiqua" w:hAnsi="Book Antiqua" w:cs="Tahoma"/>
          <w:sz w:val="24"/>
          <w:szCs w:val="24"/>
          <w:lang w:val="en-US"/>
        </w:rPr>
        <w:t>Specifically</w:t>
      </w:r>
      <w:r w:rsidR="00797312" w:rsidRPr="001B3D7B">
        <w:rPr>
          <w:rFonts w:ascii="Book Antiqua" w:hAnsi="Book Antiqua"/>
          <w:sz w:val="24"/>
          <w:szCs w:val="24"/>
          <w:lang w:val="en-US"/>
        </w:rPr>
        <w:t xml:space="preserve">, </w:t>
      </w:r>
      <w:r w:rsidR="00383DA7" w:rsidRPr="001B3D7B">
        <w:rPr>
          <w:rFonts w:ascii="Book Antiqua" w:hAnsi="Book Antiqua" w:cs="Tahoma"/>
          <w:sz w:val="24"/>
          <w:szCs w:val="24"/>
          <w:lang w:val="en-US"/>
        </w:rPr>
        <w:t xml:space="preserve">the latest </w:t>
      </w:r>
      <w:r w:rsidR="0028654B" w:rsidRPr="001B3D7B">
        <w:rPr>
          <w:rFonts w:ascii="Book Antiqua" w:hAnsi="Book Antiqua" w:cs="Tahoma"/>
          <w:sz w:val="24"/>
          <w:szCs w:val="24"/>
          <w:lang w:val="en-US"/>
        </w:rPr>
        <w:t>(</w:t>
      </w:r>
      <w:r w:rsidR="00383DA7" w:rsidRPr="001B3D7B">
        <w:rPr>
          <w:rFonts w:ascii="Book Antiqua" w:hAnsi="Book Antiqua" w:cs="Tahoma"/>
          <w:sz w:val="24"/>
          <w:szCs w:val="24"/>
          <w:lang w:val="en-US"/>
        </w:rPr>
        <w:t>2018</w:t>
      </w:r>
      <w:r w:rsidR="0028654B" w:rsidRPr="001B3D7B">
        <w:rPr>
          <w:rFonts w:ascii="Book Antiqua" w:hAnsi="Book Antiqua" w:cs="Tahoma"/>
          <w:sz w:val="24"/>
          <w:szCs w:val="24"/>
          <w:lang w:val="en-US"/>
        </w:rPr>
        <w:t>)</w:t>
      </w:r>
      <w:r w:rsidR="00383DA7" w:rsidRPr="001B3D7B">
        <w:rPr>
          <w:rFonts w:ascii="Book Antiqua" w:hAnsi="Book Antiqua" w:cs="Tahoma"/>
          <w:sz w:val="24"/>
          <w:szCs w:val="24"/>
          <w:lang w:val="en-US"/>
        </w:rPr>
        <w:t xml:space="preserve"> WHO </w:t>
      </w:r>
      <w:r w:rsidR="00973282" w:rsidRPr="001B3D7B">
        <w:rPr>
          <w:rFonts w:ascii="Book Antiqua" w:hAnsi="Book Antiqua" w:cs="Tahoma"/>
          <w:sz w:val="24"/>
          <w:szCs w:val="24"/>
          <w:lang w:val="en-US"/>
        </w:rPr>
        <w:t>g</w:t>
      </w:r>
      <w:r w:rsidR="00383DA7" w:rsidRPr="001B3D7B">
        <w:rPr>
          <w:rFonts w:ascii="Book Antiqua" w:hAnsi="Book Antiqua" w:cs="Tahoma"/>
          <w:sz w:val="24"/>
          <w:szCs w:val="24"/>
          <w:lang w:val="en-US"/>
        </w:rPr>
        <w:t>uideline</w:t>
      </w:r>
      <w:r w:rsidR="00973282" w:rsidRPr="001B3D7B">
        <w:rPr>
          <w:rFonts w:ascii="Book Antiqua" w:hAnsi="Book Antiqua" w:cs="Tahoma"/>
          <w:sz w:val="24"/>
          <w:szCs w:val="24"/>
          <w:lang w:val="en-US"/>
        </w:rPr>
        <w:t>s for HCV treatment make</w:t>
      </w:r>
      <w:r w:rsidR="0028654B" w:rsidRPr="001B3D7B">
        <w:rPr>
          <w:rFonts w:ascii="Book Antiqua" w:hAnsi="Book Antiqua" w:cs="Tahoma"/>
          <w:sz w:val="24"/>
          <w:szCs w:val="24"/>
          <w:lang w:val="en-US"/>
        </w:rPr>
        <w:t xml:space="preserve"> a</w:t>
      </w:r>
      <w:r w:rsidR="00EA126A" w:rsidRPr="001B3D7B">
        <w:rPr>
          <w:rFonts w:ascii="Book Antiqua" w:hAnsi="Book Antiqua" w:cs="Tahoma"/>
          <w:sz w:val="24"/>
          <w:szCs w:val="24"/>
          <w:lang w:val="en-US"/>
        </w:rPr>
        <w:t>n updated</w:t>
      </w:r>
      <w:r w:rsidR="0028654B" w:rsidRPr="001B3D7B">
        <w:rPr>
          <w:rFonts w:ascii="Book Antiqua" w:hAnsi="Book Antiqua" w:cs="Tahoma"/>
          <w:sz w:val="24"/>
          <w:szCs w:val="24"/>
          <w:lang w:val="en-US"/>
        </w:rPr>
        <w:t xml:space="preserve"> recommendation of using</w:t>
      </w:r>
      <w:r w:rsidR="00383DA7" w:rsidRPr="001B3D7B">
        <w:rPr>
          <w:rFonts w:ascii="Book Antiqua" w:hAnsi="Book Antiqua" w:cs="Tahoma"/>
          <w:sz w:val="24"/>
          <w:szCs w:val="24"/>
          <w:lang w:val="en-US"/>
        </w:rPr>
        <w:t xml:space="preserve"> pan-genotypic regimens </w:t>
      </w:r>
      <w:r w:rsidR="0028654B" w:rsidRPr="001B3D7B">
        <w:rPr>
          <w:rFonts w:ascii="Book Antiqua" w:hAnsi="Book Antiqua" w:cs="Tahoma"/>
          <w:sz w:val="24"/>
          <w:szCs w:val="24"/>
          <w:lang w:val="en-US"/>
        </w:rPr>
        <w:t>for treating adult patients with chronic HCV infection</w:t>
      </w:r>
      <w:r w:rsidR="00201842"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201842" w:rsidRPr="001B3D7B">
        <w:rPr>
          <w:rFonts w:ascii="Book Antiqua" w:hAnsi="Book Antiqua" w:cs="Tahoma"/>
          <w:sz w:val="24"/>
          <w:szCs w:val="24"/>
          <w:lang w:val="en-US"/>
        </w:rPr>
        <w:fldChar w:fldCharType="end"/>
      </w:r>
      <w:r w:rsidR="00CA2B04" w:rsidRPr="001B3D7B">
        <w:rPr>
          <w:rFonts w:ascii="Book Antiqua" w:hAnsi="Book Antiqua" w:cs="Tahoma"/>
          <w:sz w:val="24"/>
          <w:szCs w:val="24"/>
          <w:lang w:val="en-US"/>
        </w:rPr>
        <w:t>.</w:t>
      </w:r>
      <w:r w:rsidR="00C5145B" w:rsidRPr="001B3D7B">
        <w:rPr>
          <w:rFonts w:ascii="Book Antiqua" w:hAnsi="Book Antiqua" w:cs="Tahoma"/>
          <w:sz w:val="24"/>
          <w:szCs w:val="24"/>
          <w:lang w:val="en-US"/>
        </w:rPr>
        <w:t xml:space="preserve"> </w:t>
      </w:r>
      <w:r w:rsidR="007C4D63" w:rsidRPr="001B3D7B">
        <w:rPr>
          <w:rFonts w:ascii="Book Antiqua" w:hAnsi="Book Antiqua" w:cs="Tahoma"/>
          <w:sz w:val="24"/>
          <w:szCs w:val="24"/>
          <w:lang w:val="en-US"/>
        </w:rPr>
        <w:t xml:space="preserve">Besides </w:t>
      </w:r>
      <w:r w:rsidR="006A0316" w:rsidRPr="001B3D7B">
        <w:rPr>
          <w:rFonts w:ascii="Book Antiqua" w:hAnsi="Book Antiqua" w:cs="Tahoma"/>
          <w:sz w:val="24"/>
          <w:szCs w:val="24"/>
          <w:lang w:val="en-US"/>
        </w:rPr>
        <w:t xml:space="preserve">their </w:t>
      </w:r>
      <w:r w:rsidR="007C4D63" w:rsidRPr="001B3D7B">
        <w:rPr>
          <w:rFonts w:ascii="Book Antiqua" w:hAnsi="Book Antiqua" w:cs="Tahoma"/>
          <w:sz w:val="24"/>
          <w:szCs w:val="24"/>
          <w:lang w:val="en-US"/>
        </w:rPr>
        <w:t>proven high efficacy, p</w:t>
      </w:r>
      <w:r w:rsidR="00383DA7" w:rsidRPr="001B3D7B">
        <w:rPr>
          <w:rFonts w:ascii="Book Antiqua" w:hAnsi="Book Antiqua" w:cs="Tahoma"/>
          <w:sz w:val="24"/>
          <w:szCs w:val="24"/>
          <w:lang w:val="en-US"/>
        </w:rPr>
        <w:t>an-genotypic regimens</w:t>
      </w:r>
      <w:r w:rsidR="007C4D63" w:rsidRPr="001B3D7B">
        <w:rPr>
          <w:rFonts w:ascii="Book Antiqua" w:hAnsi="Book Antiqua" w:cs="Tahoma"/>
          <w:sz w:val="24"/>
          <w:szCs w:val="24"/>
          <w:lang w:val="en-US"/>
        </w:rPr>
        <w:t xml:space="preserve"> </w:t>
      </w:r>
      <w:r w:rsidR="007101EC" w:rsidRPr="001B3D7B">
        <w:rPr>
          <w:rFonts w:ascii="Book Antiqua" w:hAnsi="Book Antiqua" w:cs="Tahoma"/>
          <w:sz w:val="24"/>
          <w:szCs w:val="24"/>
          <w:lang w:val="en-US"/>
        </w:rPr>
        <w:t>enable</w:t>
      </w:r>
      <w:r w:rsidR="007C4D63" w:rsidRPr="001B3D7B">
        <w:rPr>
          <w:rFonts w:ascii="Book Antiqua" w:hAnsi="Book Antiqua" w:cs="Tahoma"/>
          <w:sz w:val="24"/>
          <w:szCs w:val="24"/>
          <w:lang w:val="en-US"/>
        </w:rPr>
        <w:t xml:space="preserve"> </w:t>
      </w:r>
      <w:r w:rsidR="005D1783" w:rsidRPr="001B3D7B">
        <w:rPr>
          <w:rFonts w:ascii="Book Antiqua" w:hAnsi="Book Antiqua" w:cs="Tahoma"/>
          <w:sz w:val="24"/>
          <w:szCs w:val="24"/>
          <w:lang w:val="en-US"/>
        </w:rPr>
        <w:t xml:space="preserve">cost saving and </w:t>
      </w:r>
      <w:r w:rsidR="007C4D63" w:rsidRPr="001B3D7B">
        <w:rPr>
          <w:rFonts w:ascii="Book Antiqua" w:hAnsi="Book Antiqua" w:cs="Tahoma"/>
          <w:sz w:val="24"/>
          <w:szCs w:val="24"/>
          <w:lang w:val="en-US"/>
        </w:rPr>
        <w:t xml:space="preserve">care pathway simplification </w:t>
      </w:r>
      <w:r w:rsidR="005D1783" w:rsidRPr="001B3D7B">
        <w:rPr>
          <w:rFonts w:ascii="Book Antiqua" w:hAnsi="Book Antiqua" w:cs="Tahoma"/>
          <w:sz w:val="24"/>
          <w:szCs w:val="24"/>
          <w:lang w:val="en-US"/>
        </w:rPr>
        <w:t>b</w:t>
      </w:r>
      <w:r w:rsidR="007C4D63" w:rsidRPr="001B3D7B">
        <w:rPr>
          <w:rFonts w:ascii="Book Antiqua" w:hAnsi="Book Antiqua" w:cs="Tahoma"/>
          <w:sz w:val="24"/>
          <w:szCs w:val="24"/>
          <w:lang w:val="en-US"/>
        </w:rPr>
        <w:t>y</w:t>
      </w:r>
      <w:r w:rsidR="00383DA7" w:rsidRPr="001B3D7B">
        <w:rPr>
          <w:rFonts w:ascii="Book Antiqua" w:hAnsi="Book Antiqua" w:cs="Tahoma"/>
          <w:sz w:val="24"/>
          <w:szCs w:val="24"/>
          <w:lang w:val="en-US"/>
        </w:rPr>
        <w:t xml:space="preserve"> </w:t>
      </w:r>
      <w:r w:rsidR="007C4D63" w:rsidRPr="001B3D7B">
        <w:rPr>
          <w:rFonts w:ascii="Book Antiqua" w:hAnsi="Book Antiqua" w:cs="Tahoma"/>
          <w:sz w:val="24"/>
          <w:szCs w:val="24"/>
          <w:lang w:val="en-US"/>
        </w:rPr>
        <w:t>eliminating the need for pre-treatment genotyping</w:t>
      </w:r>
      <w:r w:rsidR="00C27FED" w:rsidRPr="001B3D7B">
        <w:rPr>
          <w:rFonts w:ascii="Book Antiqua" w:hAnsi="Book Antiqua" w:cs="Tahoma"/>
          <w:sz w:val="24"/>
          <w:szCs w:val="24"/>
          <w:lang w:val="en-US"/>
        </w:rPr>
        <w:t>, potentially reducing loss to follow up among patients.</w:t>
      </w:r>
      <w:r w:rsidR="007C4D63" w:rsidRPr="001B3D7B">
        <w:rPr>
          <w:rFonts w:ascii="Book Antiqua" w:hAnsi="Book Antiqua" w:cs="Tahoma"/>
          <w:sz w:val="24"/>
          <w:szCs w:val="24"/>
          <w:lang w:val="en-US"/>
        </w:rPr>
        <w:t xml:space="preserve"> </w:t>
      </w:r>
      <w:r w:rsidR="005D1783" w:rsidRPr="001B3D7B">
        <w:rPr>
          <w:rFonts w:ascii="Book Antiqua" w:hAnsi="Book Antiqua" w:cs="Tahoma"/>
          <w:sz w:val="24"/>
          <w:szCs w:val="24"/>
          <w:lang w:val="en-US"/>
        </w:rPr>
        <w:t>Furthermore, the recommended pan-genotypic regimens, such as</w:t>
      </w:r>
      <w:r w:rsidR="00B90A90" w:rsidRPr="001B3D7B">
        <w:rPr>
          <w:rFonts w:ascii="Book Antiqua" w:hAnsi="Book Antiqua" w:cs="Tahoma"/>
          <w:sz w:val="24"/>
          <w:szCs w:val="24"/>
          <w:lang w:val="en-US"/>
        </w:rPr>
        <w:t xml:space="preserve"> sofosbuvir/</w:t>
      </w:r>
      <w:proofErr w:type="spellStart"/>
      <w:r w:rsidR="00B90A90" w:rsidRPr="001B3D7B">
        <w:rPr>
          <w:rFonts w:ascii="Book Antiqua" w:hAnsi="Book Antiqua" w:cs="Tahoma"/>
          <w:sz w:val="24"/>
          <w:szCs w:val="24"/>
          <w:lang w:val="en-US"/>
        </w:rPr>
        <w:t>velpatasvir</w:t>
      </w:r>
      <w:proofErr w:type="spellEnd"/>
      <w:r w:rsidR="00DD0667" w:rsidRPr="001B3D7B">
        <w:rPr>
          <w:rFonts w:ascii="Book Antiqua" w:hAnsi="Book Antiqua" w:cs="Tahoma"/>
          <w:sz w:val="24"/>
          <w:szCs w:val="24"/>
          <w:lang w:val="en-US"/>
        </w:rPr>
        <w:t xml:space="preserve"> </w:t>
      </w:r>
      <w:r w:rsidR="00B90A90" w:rsidRPr="001B3D7B">
        <w:rPr>
          <w:rFonts w:ascii="Book Antiqua" w:hAnsi="Book Antiqua" w:cs="Tahoma"/>
          <w:sz w:val="24"/>
          <w:szCs w:val="24"/>
          <w:lang w:val="en-US"/>
        </w:rPr>
        <w:t>(</w:t>
      </w:r>
      <w:r w:rsidR="005D1783" w:rsidRPr="001B3D7B">
        <w:rPr>
          <w:rFonts w:ascii="Book Antiqua" w:hAnsi="Book Antiqua" w:cs="Tahoma"/>
          <w:sz w:val="24"/>
          <w:szCs w:val="24"/>
          <w:lang w:val="en-US"/>
        </w:rPr>
        <w:t>SOF/VEL</w:t>
      </w:r>
      <w:r w:rsidR="00B90A90" w:rsidRPr="001B3D7B">
        <w:rPr>
          <w:rFonts w:ascii="Book Antiqua" w:hAnsi="Book Antiqua" w:cs="Tahoma"/>
          <w:sz w:val="24"/>
          <w:szCs w:val="24"/>
          <w:lang w:val="en-US"/>
        </w:rPr>
        <w:t>)</w:t>
      </w:r>
      <w:r w:rsidR="00EC1F75" w:rsidRPr="001B3D7B">
        <w:rPr>
          <w:rFonts w:ascii="Book Antiqua" w:hAnsi="Book Antiqua" w:cs="Tahoma"/>
          <w:sz w:val="24"/>
          <w:szCs w:val="24"/>
          <w:lang w:val="en-US"/>
        </w:rPr>
        <w:t xml:space="preserve">, enable most HCV patients to be treated with simple </w:t>
      </w:r>
      <w:r w:rsidR="00BB5430" w:rsidRPr="001B3D7B">
        <w:rPr>
          <w:rFonts w:ascii="Book Antiqua" w:hAnsi="Book Antiqua" w:cs="Tahoma"/>
          <w:sz w:val="24"/>
          <w:szCs w:val="24"/>
          <w:lang w:val="en-US"/>
        </w:rPr>
        <w:t>treatment strategies</w:t>
      </w:r>
      <w:r w:rsidR="00EC1F75" w:rsidRPr="001B3D7B">
        <w:rPr>
          <w:rFonts w:ascii="Book Antiqua" w:hAnsi="Book Antiqua" w:cs="Tahoma"/>
          <w:sz w:val="24"/>
          <w:szCs w:val="24"/>
          <w:lang w:val="en-US"/>
        </w:rPr>
        <w:t xml:space="preserve"> regardless of patients’ prior treatment experience or cirrhosis status, with minimal need for regimen adjustment or on-treatment monitoring</w:t>
      </w:r>
      <w:r w:rsidR="00201842"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201842" w:rsidRPr="001B3D7B">
        <w:rPr>
          <w:rFonts w:ascii="Book Antiqua" w:hAnsi="Book Antiqua" w:cs="Tahoma"/>
          <w:sz w:val="24"/>
          <w:szCs w:val="24"/>
          <w:lang w:val="en-US"/>
        </w:rPr>
        <w:fldChar w:fldCharType="end"/>
      </w:r>
      <w:r w:rsidR="00CA2B04" w:rsidRPr="001B3D7B">
        <w:rPr>
          <w:rFonts w:ascii="Book Antiqua" w:hAnsi="Book Antiqua" w:cs="Tahoma"/>
          <w:sz w:val="24"/>
          <w:szCs w:val="24"/>
          <w:lang w:val="en-US"/>
        </w:rPr>
        <w:t>.</w:t>
      </w:r>
      <w:r w:rsidR="006A0316" w:rsidRPr="001B3D7B">
        <w:rPr>
          <w:rFonts w:ascii="Book Antiqua" w:hAnsi="Book Antiqua" w:cs="Tahoma"/>
          <w:sz w:val="24"/>
          <w:szCs w:val="24"/>
          <w:lang w:val="en-US"/>
        </w:rPr>
        <w:t xml:space="preserve"> As reflected in this recommendation by the WHO, the value of high-impact, curative treatment for HCV infection is wide-ranging and goes beyond clinical efficacy. </w:t>
      </w:r>
    </w:p>
    <w:p w14:paraId="3D01C950" w14:textId="053A0FBB" w:rsidR="005E5B5B" w:rsidRPr="001B3D7B" w:rsidRDefault="005E5B5B"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China, the number of individuals infected with HCV is estimated at 10 million, with a seroprevalence of anti-HCV antibodies of 0.6% among the general population</w:t>
      </w:r>
      <w:r w:rsidRPr="001B3D7B">
        <w:rPr>
          <w:rFonts w:ascii="Book Antiqua" w:hAnsi="Book Antiqua"/>
          <w:sz w:val="24"/>
          <w:szCs w:val="24"/>
          <w:lang w:val="en-US"/>
        </w:rPr>
        <w:fldChar w:fldCharType="begin">
          <w:fldData xml:space="preserve">PEVuZE5vdGU+PENpdGU+PFllYXI+MjAxNzwvWWVhcj48UmVjTnVtPjI8L1JlY051bT48RGlzcGxh
eVRleHQ+PHN0eWxlIGZhY2U9InN1cGVyc2NyaXB0Ij5bNywgOF08L3N0eWxlPjwvRGlzcGxheVRl
eHQ+PHJlY29yZD48cmVjLW51bWJlcj4yPC9yZWMtbnVtYmVyPjxmb3JlaWduLWtleXM+PGtleSBh
cHA9IkVOIiBkYi1pZD0ic3hhc3YwenhmZmQwdmllZXY1YXgwcDA4MjIyZXIycDB2d2V4IiB0aW1l
c3RhbXA9IjE1MTk2MTE4ODAiPjI8L2tleT48a2V5IGFwcD0iRU5XZWIiIGRiLWlkPSIiPjA8L2tl
eT48L2ZvcmVpZ24ta2V5cz48cmVmLXR5cGUgbmFtZT0iSm91cm5hbCBBcnRpY2xlIj4xNzwvcmVm
LXR5cGU+PGNvbnRyaWJ1dG9ycz48L2NvbnRyaWJ1dG9ycz48dGl0bGVzPjx0aXRsZT5Qb2xhcmlz
IE9ic2VydmF0b3J5IEhDViBDb2xsYWJvcmF0b3JzLiBHbG9iYWwgcHJldmFsZW5jZSBhbmQgZ2Vu
b3R5cGUgZGlzdHJpYnV0aW9uIG9mIGhlcGF0aXRpcyBDIHZpcnVzIGluZmVjdGlvbiBpbiAyMDE1
OiBhIG1vZGVsbGluZyBzdHVkeTwvdGl0bGU+PHNlY29uZGFyeS10aXRsZT5MYW5jZXQgR2FzdHJv
ZW50ZXJvbG9neSAmYW1wOyBIZXBhdG9sb2d5PC9zZWNvbmRhcnktdGl0bGU+PC90aXRsZXM+PHBl
cmlvZGljYWw+PGZ1bGwtdGl0bGU+TGFuY2V0IEdhc3Ryb2VudGVyb2xvZ3kgJmFtcDsgSGVwYXRv
bG9neTwvZnVsbC10aXRsZT48YWJici0yPkxhbmNldCBHYXN0cm9lbnRlcm9sIEhlcGF0b2w8L2Fi
YnItMj48L3BlcmlvZGljYWw+PHBhZ2VzPjE2MS0xNzY8L3BhZ2VzPjx2b2x1bWU+Mjwvdm9sdW1l
PjxudW1iZXI+MzwvbnVtYmVyPjxzZWN0aW9uPjE2MTwvc2VjdGlvbj48ZGF0ZXM+PHllYXI+MjAx
NzwveWVhcj48L2RhdGVzPjxhY2Nlc3Npb24tbnVtPjI4NDA0MTMyPC9hY2Nlc3Npb24tbnVtPjx1
cmxzPjwvdXJscz48ZWxlY3Ryb25pYy1yZXNvdXJjZS1udW0+MTAuMTAxNi9zMjQ2OC0xMjUzKDE2
KTMwMTgxLTk8L2VsZWN0cm9uaWMtcmVzb3VyY2UtbnVtPjwvcmVjb3JkPjwvQ2l0ZT48Q2l0ZSBF
eGNsdWRlQXV0aD0iMSI+PFllYXI+MjAxNzwvWWVhcj48UmVjTnVtPjIwNDwvUmVjTnVtPjxyZWNv
cmQ+PHJlYy1udW1iZXI+MjA0PC9yZWMtbnVtYmVyPjxmb3JlaWduLWtleXM+PGtleSBhcHA9IkVO
IiBkYi1pZD0ic3hhc3YwenhmZmQwdmllZXY1YXgwcDA4MjIyZXIycDB2d2V4IiB0aW1lc3RhbXA9
IjE1MzAyMzg3MjMiPjIwNDwva2V5PjwvZm9yZWlnbi1rZXlzPjxyZWYtdHlwZSBuYW1lPSJCb29r
Ij42PC9yZWYtdHlwZT48Y29udHJpYnV0b3JzPjx0ZXJ0aWFyeS1hdXRob3JzPjxhdXRob3I+Wmh1
YW5nLCBIdWk8L2F1dGhvcj48L3RlcnRpYXJ5LWF1dGhvcnM+PC9jb250cmlidXRvcnM+PHRpdGxl
cz48dGl0bGU+PHN0eWxlIGZhY2U9Im5vcm1hbCIgZm9udD0iZGVmYXVsdCIgc2l6ZT0iMTAwJSI+
Q2hpbmVzZSBGb3VuZGF0aW9uIGZvciBIZXBhdGl0aXMgUHJldmVudGlvbiBhbmQgQ29udHJvbC4g
Ujwvc3R5bGU+PHN0eWxlIGZhY2U9Im5vcm1hbCIgZm9udD0iZGVmYXVsdCIgY2hhcnNldD0iMTM0
IiBzaXplPSIxMDAlIj5lcG9ydCBvbiB0aGUgPC9zdHlsZT48c3R5bGUgZmFjZT0ibm9ybWFsIiBm
b250PSJkZWZhdWx0IiBzaXplPSIxMDAlIj5jdXJyZW50IDwvc3R5bGU+PHN0eWxlIGZhY2U9Im5v
cm1hbCIgZm9udD0iZGVmYXVsdCIgY2hhcnNldD0iMTM0IiBzaXplPSIxMDAlIj5zdGF0dXMgPC9z
dHlsZT48c3R5bGUgZmFjZT0ibm9ybWFsIiBmb250PSJkZWZhdWx0IiBzaXplPSIxMDAlIj5hbmQg
PC9zdHlsZT48c3R5bGUgZmFjZT0ibm9ybWFsIiBmb250PSJkZWZhdWx0IiBjaGFyc2V0PSIxMzQi
IHNpemU9IjEwMCUiPnByZXZlbnRpb24gYW5kIHRyZWF0bWVudCBzdHJhdGVnaWVzIDwvc3R5bGU+
PHN0eWxlIGZhY2U9Im5vcm1hbCIgZm9udD0iZGVmYXVsdCIgc2l6ZT0iMTAwJSI+Zm9yPC9zdHls
ZT48c3R5bGUgZmFjZT0ibm9ybWFsIiBmb250PSJkZWZhdWx0IiBjaGFyc2V0PSIxMzQiIHNpemU9
IjEwMCUiPiBoZXBhdGl0aXMgQyBpbiBDaGluYTwvc3R5bGU+PC90aXRsZT48L3RpdGxlcz48c2Vj
dGlvbj4zLTU8L3NlY3Rpb24+PGRhdGVzPjx5ZWFyPjIwMTc8L3llYXI+PC9kYXRlcz48cHViLWxv
Y2F0aW9uPkJlaWppbmc8L3B1Yi1sb2NhdGlvbj48cHVibGlzaGVyPlBlb3BsZSZhcG9zO3MgTWVk
aWNhbCBQdWJsaXNoaW5nIEhvdXNlIENvLiwgTFREPC9wdWJsaXNoZXI+PGlzYm4+OTc4LTctMTE3
LTI1ODkwLTYgPC9pc2JuPjx1cmxzPjxyZWxhdGVkLXVybHM+PHVybD5odHRwczovL3d3dy5hbWF6
b24uY24vZHAvQjA3Q0Y2WDdCTC9yZWY9c3JfMV8xP2llPVVURjgmYW1wO3FpZD0xNTM2MzE4ODU1
JmFtcDtzcj04LTEmYW1wO2tleXdvcmRzPSVFNCVCOCVBRCVFNSU5QiVCRCVFNCVCOCU5OSVFNSU5
RSU4QiVFOCU4MiU5RCVFNyU4MiU4RSVFNiU4NCU5RiVFNiU5RiU5MyVFNyU4RSVCMCVFNyU4QSVC
NiVFNSU4RiU4QSVFOSU5OCVCMiVFNiVCMiVCQiVFNSVBRiVCOSVFNyVBRCU5NiVFNyVBMCU5NCVF
NyVBOSVCNiVFNiU4QSVBNSVFNSU5MSU4QTwvdXJsPjwvcmVsYXRlZC11cmxzPjwvdXJscz48L3Jl
Y29yZD48L0NpdGU+PC9FbmROb3RlPgB=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FllYXI+MjAxNzwvWWVhcj48UmVjTnVtPjI8L1JlY051bT48RGlzcGxh
eVRleHQ+PHN0eWxlIGZhY2U9InN1cGVyc2NyaXB0Ij5bNywgOF08L3N0eWxlPjwvRGlzcGxheVRl
eHQ+PHJlY29yZD48cmVjLW51bWJlcj4yPC9yZWMtbnVtYmVyPjxmb3JlaWduLWtleXM+PGtleSBh
cHA9IkVOIiBkYi1pZD0ic3hhc3YwenhmZmQwdmllZXY1YXgwcDA4MjIyZXIycDB2d2V4IiB0aW1l
c3RhbXA9IjE1MTk2MTE4ODAiPjI8L2tleT48a2V5IGFwcD0iRU5XZWIiIGRiLWlkPSIiPjA8L2tl
eT48L2ZvcmVpZ24ta2V5cz48cmVmLXR5cGUgbmFtZT0iSm91cm5hbCBBcnRpY2xlIj4xNzwvcmVm
LXR5cGU+PGNvbnRyaWJ1dG9ycz48L2NvbnRyaWJ1dG9ycz48dGl0bGVzPjx0aXRsZT5Qb2xhcmlz
IE9ic2VydmF0b3J5IEhDViBDb2xsYWJvcmF0b3JzLiBHbG9iYWwgcHJldmFsZW5jZSBhbmQgZ2Vu
b3R5cGUgZGlzdHJpYnV0aW9uIG9mIGhlcGF0aXRpcyBDIHZpcnVzIGluZmVjdGlvbiBpbiAyMDE1
OiBhIG1vZGVsbGluZyBzdHVkeTwvdGl0bGU+PHNlY29uZGFyeS10aXRsZT5MYW5jZXQgR2FzdHJv
ZW50ZXJvbG9neSAmYW1wOyBIZXBhdG9sb2d5PC9zZWNvbmRhcnktdGl0bGU+PC90aXRsZXM+PHBl
cmlvZGljYWw+PGZ1bGwtdGl0bGU+TGFuY2V0IEdhc3Ryb2VudGVyb2xvZ3kgJmFtcDsgSGVwYXRv
bG9neTwvZnVsbC10aXRsZT48YWJici0yPkxhbmNldCBHYXN0cm9lbnRlcm9sIEhlcGF0b2w8L2Fi
YnItMj48L3BlcmlvZGljYWw+PHBhZ2VzPjE2MS0xNzY8L3BhZ2VzPjx2b2x1bWU+Mjwvdm9sdW1l
PjxudW1iZXI+MzwvbnVtYmVyPjxzZWN0aW9uPjE2MTwvc2VjdGlvbj48ZGF0ZXM+PHllYXI+MjAx
NzwveWVhcj48L2RhdGVzPjxhY2Nlc3Npb24tbnVtPjI4NDA0MTMyPC9hY2Nlc3Npb24tbnVtPjx1
cmxzPjwvdXJscz48ZWxlY3Ryb25pYy1yZXNvdXJjZS1udW0+MTAuMTAxNi9zMjQ2OC0xMjUzKDE2
KTMwMTgxLTk8L2VsZWN0cm9uaWMtcmVzb3VyY2UtbnVtPjwvcmVjb3JkPjwvQ2l0ZT48Q2l0ZSBF
eGNsdWRlQXV0aD0iMSI+PFllYXI+MjAxNzwvWWVhcj48UmVjTnVtPjIwNDwvUmVjTnVtPjxyZWNv
cmQ+PHJlYy1udW1iZXI+MjA0PC9yZWMtbnVtYmVyPjxmb3JlaWduLWtleXM+PGtleSBhcHA9IkVO
IiBkYi1pZD0ic3hhc3YwenhmZmQwdmllZXY1YXgwcDA4MjIyZXIycDB2d2V4IiB0aW1lc3RhbXA9
IjE1MzAyMzg3MjMiPjIwNDwva2V5PjwvZm9yZWlnbi1rZXlzPjxyZWYtdHlwZSBuYW1lPSJCb29r
Ij42PC9yZWYtdHlwZT48Y29udHJpYnV0b3JzPjx0ZXJ0aWFyeS1hdXRob3JzPjxhdXRob3I+Wmh1
YW5nLCBIdWk8L2F1dGhvcj48L3RlcnRpYXJ5LWF1dGhvcnM+PC9jb250cmlidXRvcnM+PHRpdGxl
cz48dGl0bGU+PHN0eWxlIGZhY2U9Im5vcm1hbCIgZm9udD0iZGVmYXVsdCIgc2l6ZT0iMTAwJSI+
Q2hpbmVzZSBGb3VuZGF0aW9uIGZvciBIZXBhdGl0aXMgUHJldmVudGlvbiBhbmQgQ29udHJvbC4g
Ujwvc3R5bGU+PHN0eWxlIGZhY2U9Im5vcm1hbCIgZm9udD0iZGVmYXVsdCIgY2hhcnNldD0iMTM0
IiBzaXplPSIxMDAlIj5lcG9ydCBvbiB0aGUgPC9zdHlsZT48c3R5bGUgZmFjZT0ibm9ybWFsIiBm
b250PSJkZWZhdWx0IiBzaXplPSIxMDAlIj5jdXJyZW50IDwvc3R5bGU+PHN0eWxlIGZhY2U9Im5v
cm1hbCIgZm9udD0iZGVmYXVsdCIgY2hhcnNldD0iMTM0IiBzaXplPSIxMDAlIj5zdGF0dXMgPC9z
dHlsZT48c3R5bGUgZmFjZT0ibm9ybWFsIiBmb250PSJkZWZhdWx0IiBzaXplPSIxMDAlIj5hbmQg
PC9zdHlsZT48c3R5bGUgZmFjZT0ibm9ybWFsIiBmb250PSJkZWZhdWx0IiBjaGFyc2V0PSIxMzQi
IHNpemU9IjEwMCUiPnByZXZlbnRpb24gYW5kIHRyZWF0bWVudCBzdHJhdGVnaWVzIDwvc3R5bGU+
PHN0eWxlIGZhY2U9Im5vcm1hbCIgZm9udD0iZGVmYXVsdCIgc2l6ZT0iMTAwJSI+Zm9yPC9zdHls
ZT48c3R5bGUgZmFjZT0ibm9ybWFsIiBmb250PSJkZWZhdWx0IiBjaGFyc2V0PSIxMzQiIHNpemU9
IjEwMCUiPiBoZXBhdGl0aXMgQyBpbiBDaGluYTwvc3R5bGU+PC90aXRsZT48L3RpdGxlcz48c2Vj
dGlvbj4zLTU8L3NlY3Rpb24+PGRhdGVzPjx5ZWFyPjIwMTc8L3llYXI+PC9kYXRlcz48cHViLWxv
Y2F0aW9uPkJlaWppbmc8L3B1Yi1sb2NhdGlvbj48cHVibGlzaGVyPlBlb3BsZSZhcG9zO3MgTWVk
aWNhbCBQdWJsaXNoaW5nIEhvdXNlIENvLiwgTFREPC9wdWJsaXNoZXI+PGlzYm4+OTc4LTctMTE3
LTI1ODkwLTYgPC9pc2JuPjx1cmxzPjxyZWxhdGVkLXVybHM+PHVybD5odHRwczovL3d3dy5hbWF6
b24uY24vZHAvQjA3Q0Y2WDdCTC9yZWY9c3JfMV8xP2llPVVURjgmYW1wO3FpZD0xNTM2MzE4ODU1
JmFtcDtzcj04LTEmYW1wO2tleXdvcmRzPSVFNCVCOCVBRCVFNSU5QiVCRCVFNCVCOCU5OSVFNSU5
RSU4QiVFOCU4MiU5RCVFNyU4MiU4RSVFNiU4NCU5RiVFNiU5RiU5MyVFNyU4RSVCMCVFNyU4QSVC
NiVFNSU4RiU4QSVFOSU5OCVCMiVFNiVCMiVCQiVFNSVBRiVCOSVFNyVBRCU5NiVFNyVBMCU5NCVF
NyVBOSVCNiVFNiU4QSVBNSVFNSU5MSU4QTwvdXJsPjwvcmVsYXRlZC11cmxzPjwvdXJscz48L3Jl
Y29yZD48L0NpdGU+PC9FbmROb3RlPgB=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Pr="001B3D7B">
        <w:rPr>
          <w:rFonts w:ascii="Book Antiqua" w:hAnsi="Book Antiqua"/>
          <w:sz w:val="24"/>
          <w:szCs w:val="24"/>
          <w:lang w:val="en-US"/>
        </w:rPr>
      </w:r>
      <w:r w:rsidRPr="001B3D7B">
        <w:rPr>
          <w:rFonts w:ascii="Book Antiqua" w:hAnsi="Book Antiqua"/>
          <w:sz w:val="24"/>
          <w:szCs w:val="24"/>
          <w:lang w:val="en-US"/>
        </w:rPr>
        <w:fldChar w:fldCharType="separate"/>
      </w:r>
      <w:r w:rsidR="00407295" w:rsidRPr="001B3D7B">
        <w:rPr>
          <w:rFonts w:ascii="Book Antiqua" w:hAnsi="Book Antiqua"/>
          <w:noProof/>
          <w:sz w:val="24"/>
          <w:szCs w:val="24"/>
          <w:vertAlign w:val="superscript"/>
          <w:lang w:val="en-US"/>
        </w:rPr>
        <w:t>[7,8]</w:t>
      </w:r>
      <w:r w:rsidRPr="001B3D7B">
        <w:rPr>
          <w:rFonts w:ascii="Book Antiqua" w:hAnsi="Book Antiqua"/>
          <w:sz w:val="24"/>
          <w:szCs w:val="24"/>
          <w:lang w:val="en-US"/>
        </w:rPr>
        <w:fldChar w:fldCharType="end"/>
      </w:r>
      <w:r w:rsidRPr="001B3D7B">
        <w:rPr>
          <w:rFonts w:ascii="Book Antiqua" w:hAnsi="Book Antiqua"/>
          <w:sz w:val="24"/>
          <w:szCs w:val="24"/>
          <w:lang w:val="en-US"/>
        </w:rPr>
        <w:t>.</w:t>
      </w:r>
      <w:r w:rsidRPr="001B3D7B">
        <w:rPr>
          <w:rFonts w:ascii="Book Antiqua" w:hAnsi="Book Antiqua" w:cs="Tahoma"/>
          <w:sz w:val="24"/>
          <w:szCs w:val="24"/>
          <w:lang w:val="en-US"/>
        </w:rPr>
        <w:t xml:space="preserve"> In addition to the large and growing number of HCV-infected individuals, </w:t>
      </w:r>
      <w:r w:rsidR="001A7471" w:rsidRPr="001B3D7B">
        <w:rPr>
          <w:rFonts w:ascii="Book Antiqua" w:hAnsi="Book Antiqua" w:cs="Tahoma"/>
          <w:sz w:val="24"/>
          <w:szCs w:val="24"/>
          <w:lang w:val="en-US"/>
        </w:rPr>
        <w:t xml:space="preserve">there have been a </w:t>
      </w:r>
      <w:r w:rsidRPr="001B3D7B">
        <w:rPr>
          <w:rFonts w:ascii="Book Antiqua" w:hAnsi="Book Antiqua" w:cs="Tahoma"/>
          <w:sz w:val="24"/>
          <w:szCs w:val="24"/>
          <w:lang w:val="en-US"/>
        </w:rPr>
        <w:t xml:space="preserve">diversification of HCV genotypes (GTs) and </w:t>
      </w:r>
      <w:r w:rsidR="001A7471" w:rsidRPr="001B3D7B">
        <w:rPr>
          <w:rFonts w:ascii="Book Antiqua" w:hAnsi="Book Antiqua" w:cs="Tahoma"/>
          <w:sz w:val="24"/>
          <w:szCs w:val="24"/>
          <w:lang w:val="en-US"/>
        </w:rPr>
        <w:t xml:space="preserve">a </w:t>
      </w:r>
      <w:r w:rsidRPr="001B3D7B">
        <w:rPr>
          <w:rFonts w:ascii="Book Antiqua" w:hAnsi="Book Antiqua" w:cs="Tahoma"/>
          <w:sz w:val="24"/>
          <w:szCs w:val="24"/>
          <w:lang w:val="en-US"/>
        </w:rPr>
        <w:t xml:space="preserve">broadening of </w:t>
      </w:r>
      <w:r w:rsidR="001A7471" w:rsidRPr="001B3D7B">
        <w:rPr>
          <w:rFonts w:ascii="Book Antiqua" w:hAnsi="Book Antiqua" w:cs="Tahoma"/>
          <w:sz w:val="24"/>
          <w:szCs w:val="24"/>
          <w:lang w:val="en-US"/>
        </w:rPr>
        <w:t xml:space="preserve">the </w:t>
      </w:r>
      <w:r w:rsidRPr="001B3D7B">
        <w:rPr>
          <w:rFonts w:ascii="Book Antiqua" w:hAnsi="Book Antiqua" w:cs="Tahoma"/>
          <w:sz w:val="24"/>
          <w:szCs w:val="24"/>
          <w:lang w:val="en-US"/>
        </w:rPr>
        <w:t xml:space="preserve">age </w:t>
      </w:r>
      <w:r w:rsidR="001A7471" w:rsidRPr="001B3D7B">
        <w:rPr>
          <w:rFonts w:ascii="Book Antiqua" w:hAnsi="Book Antiqua" w:cs="Tahoma"/>
          <w:sz w:val="24"/>
          <w:szCs w:val="24"/>
          <w:lang w:val="en-US"/>
        </w:rPr>
        <w:t>spectrum among Chinese HCV patients</w:t>
      </w:r>
      <w:r w:rsidRPr="001B3D7B">
        <w:rPr>
          <w:rFonts w:ascii="Book Antiqua" w:hAnsi="Book Antiqua" w:cs="Tahoma"/>
          <w:sz w:val="24"/>
          <w:szCs w:val="24"/>
          <w:lang w:val="en-US"/>
        </w:rPr>
        <w:t>; GT1b or GT2a HCV patients historically infected through blood transfusion are aging, while an increasing number of younger patients are becoming infected with GT3a, 3b and 6a HCV through injection drug use</w:t>
      </w:r>
      <w:r w:rsidRPr="001B3D7B">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Pr="001B3D7B">
        <w:rPr>
          <w:rFonts w:ascii="Book Antiqua" w:hAnsi="Book Antiqua" w:cs="Tahoma"/>
          <w:sz w:val="24"/>
          <w:szCs w:val="24"/>
          <w:lang w:val="en-US"/>
        </w:rPr>
      </w:r>
      <w:r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11]</w:t>
      </w:r>
      <w:r w:rsidRPr="001B3D7B">
        <w:rPr>
          <w:rFonts w:ascii="Book Antiqua" w:hAnsi="Book Antiqua"/>
          <w:sz w:val="24"/>
          <w:szCs w:val="24"/>
          <w:lang w:val="en-US"/>
        </w:rPr>
        <w:fldChar w:fldCharType="end"/>
      </w:r>
      <w:r w:rsidRPr="001B3D7B">
        <w:rPr>
          <w:rFonts w:ascii="Book Antiqua" w:hAnsi="Book Antiqua"/>
          <w:sz w:val="24"/>
          <w:szCs w:val="24"/>
          <w:lang w:val="en-US"/>
        </w:rPr>
        <w:t>.</w:t>
      </w:r>
      <w:r w:rsidRPr="001B3D7B">
        <w:rPr>
          <w:rFonts w:ascii="Book Antiqua" w:hAnsi="Book Antiqua" w:cs="Tahoma"/>
          <w:sz w:val="24"/>
          <w:szCs w:val="24"/>
          <w:lang w:val="en-US"/>
        </w:rPr>
        <w:t xml:space="preserve"> The resulting healthcare expenditures, as well as reduction in </w:t>
      </w:r>
      <w:r w:rsidRPr="001B3D7B">
        <w:rPr>
          <w:rFonts w:ascii="Book Antiqua" w:hAnsi="Book Antiqua" w:cs="Tahoma"/>
          <w:sz w:val="24"/>
          <w:szCs w:val="24"/>
          <w:lang w:val="en-US"/>
        </w:rPr>
        <w:lastRenderedPageBreak/>
        <w:t xml:space="preserve">quality of life and loss of work productivity among the Chinese CHC population, are expected to have wide-ranging economic and societal implications. </w:t>
      </w:r>
    </w:p>
    <w:p w14:paraId="136E08DA" w14:textId="3F277627" w:rsidR="004C479D" w:rsidRPr="001B3D7B" w:rsidRDefault="00AB3639"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addition to</w:t>
      </w:r>
      <w:r w:rsidR="00264CE1" w:rsidRPr="001B3D7B">
        <w:rPr>
          <w:rFonts w:ascii="Book Antiqua" w:hAnsi="Book Antiqua" w:cs="Tahoma"/>
          <w:sz w:val="24"/>
          <w:szCs w:val="24"/>
          <w:lang w:val="en-US"/>
        </w:rPr>
        <w:t xml:space="preserve"> </w:t>
      </w:r>
      <w:r w:rsidR="009D04FA" w:rsidRPr="001B3D7B">
        <w:rPr>
          <w:rFonts w:ascii="Book Antiqua" w:hAnsi="Book Antiqua" w:cs="Tahoma"/>
          <w:sz w:val="24"/>
          <w:szCs w:val="24"/>
          <w:lang w:val="en-US"/>
        </w:rPr>
        <w:t>the heavy disease burden</w:t>
      </w:r>
      <w:r w:rsidR="00264CE1"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the management of the HCV </w:t>
      </w:r>
      <w:r w:rsidR="00467B1F" w:rsidRPr="001B3D7B">
        <w:rPr>
          <w:rFonts w:ascii="Book Antiqua" w:hAnsi="Book Antiqua" w:cs="Tahoma"/>
          <w:sz w:val="24"/>
          <w:szCs w:val="24"/>
          <w:lang w:val="en-US"/>
        </w:rPr>
        <w:t>epidemic has been compounded by</w:t>
      </w:r>
      <w:r w:rsidR="004C479D" w:rsidRPr="001B3D7B">
        <w:rPr>
          <w:rFonts w:ascii="Book Antiqua" w:hAnsi="Book Antiqua" w:cs="Tahoma"/>
          <w:sz w:val="24"/>
          <w:szCs w:val="24"/>
          <w:lang w:val="en-US"/>
        </w:rPr>
        <w:t xml:space="preserve"> a lag in adopting DAAs</w:t>
      </w:r>
      <w:r w:rsidR="00264CE1" w:rsidRPr="001B3D7B">
        <w:rPr>
          <w:rFonts w:ascii="Book Antiqua" w:hAnsi="Book Antiqua" w:cs="Tahoma"/>
          <w:sz w:val="24"/>
          <w:szCs w:val="24"/>
          <w:lang w:val="en-US"/>
        </w:rPr>
        <w:t xml:space="preserve"> in China</w:t>
      </w:r>
      <w:r w:rsidR="004C479D" w:rsidRPr="001B3D7B">
        <w:rPr>
          <w:rFonts w:ascii="Book Antiqua" w:hAnsi="Book Antiqua" w:cs="Tahoma"/>
          <w:sz w:val="24"/>
          <w:szCs w:val="24"/>
          <w:lang w:val="en-US"/>
        </w:rPr>
        <w:t xml:space="preserve">: up to early 2017, no DAA had been approved in China. To improve the availability of </w:t>
      </w:r>
      <w:r w:rsidR="00B42619" w:rsidRPr="001B3D7B">
        <w:rPr>
          <w:rFonts w:ascii="Book Antiqua" w:hAnsi="Book Antiqua" w:cs="Tahoma"/>
          <w:sz w:val="24"/>
          <w:szCs w:val="24"/>
          <w:lang w:val="en-US"/>
        </w:rPr>
        <w:t xml:space="preserve">innovative treatments (including </w:t>
      </w:r>
      <w:r w:rsidR="004C479D" w:rsidRPr="001B3D7B">
        <w:rPr>
          <w:rFonts w:ascii="Book Antiqua" w:hAnsi="Book Antiqua" w:cs="Tahoma"/>
          <w:sz w:val="24"/>
          <w:szCs w:val="24"/>
          <w:lang w:val="en-US"/>
        </w:rPr>
        <w:t>DAAs</w:t>
      </w:r>
      <w:r w:rsidR="00B42619" w:rsidRPr="001B3D7B">
        <w:rPr>
          <w:rFonts w:ascii="Book Antiqua" w:hAnsi="Book Antiqua" w:cs="Tahoma"/>
          <w:sz w:val="24"/>
          <w:szCs w:val="24"/>
          <w:lang w:val="en-US"/>
        </w:rPr>
        <w:t>)</w:t>
      </w:r>
      <w:r w:rsidR="004C479D" w:rsidRPr="001B3D7B">
        <w:rPr>
          <w:rFonts w:ascii="Book Antiqua" w:hAnsi="Book Antiqua" w:cs="Tahoma"/>
          <w:sz w:val="24"/>
          <w:szCs w:val="24"/>
          <w:lang w:val="en-US"/>
        </w:rPr>
        <w:t>, China introduced policies that expedite the regulatory review process</w:t>
      </w:r>
      <w:r w:rsidR="00467B1F" w:rsidRPr="001B3D7B">
        <w:rPr>
          <w:rFonts w:ascii="Book Antiqua" w:hAnsi="Book Antiqua" w:cs="Tahoma"/>
          <w:sz w:val="24"/>
          <w:szCs w:val="24"/>
          <w:lang w:val="en-US"/>
        </w:rPr>
        <w:t xml:space="preserve"> for drug registration</w:t>
      </w:r>
      <w:r w:rsidR="004C479D" w:rsidRPr="001B3D7B">
        <w:rPr>
          <w:rFonts w:ascii="Book Antiqua" w:hAnsi="Book Antiqua" w:cs="Tahoma"/>
          <w:sz w:val="24"/>
          <w:szCs w:val="24"/>
          <w:lang w:val="en-US"/>
        </w:rPr>
        <w:t xml:space="preserve">. To date (March 2019), most of the mainstream DAA regimens used internationally have been approved in China, including </w:t>
      </w:r>
      <w:r w:rsidR="00402FF9" w:rsidRPr="001B3D7B">
        <w:rPr>
          <w:rFonts w:ascii="Book Antiqua" w:hAnsi="Book Antiqua" w:cs="Tahoma"/>
          <w:sz w:val="24"/>
          <w:szCs w:val="24"/>
          <w:lang w:val="en-US"/>
        </w:rPr>
        <w:t xml:space="preserve">daclatasvir plus </w:t>
      </w:r>
      <w:proofErr w:type="spellStart"/>
      <w:r w:rsidR="00402FF9" w:rsidRPr="001B3D7B">
        <w:rPr>
          <w:rFonts w:ascii="Book Antiqua" w:hAnsi="Book Antiqua" w:cs="Tahoma"/>
          <w:sz w:val="24"/>
          <w:szCs w:val="24"/>
          <w:lang w:val="en-US"/>
        </w:rPr>
        <w:t>asunaprevir</w:t>
      </w:r>
      <w:proofErr w:type="spellEnd"/>
      <w:r w:rsidR="00402FF9"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DCV</w:t>
      </w:r>
      <w:r w:rsidR="003A4082"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ASV</w:t>
      </w:r>
      <w:r w:rsidR="00402FF9" w:rsidRPr="001B3D7B">
        <w:rPr>
          <w:rFonts w:ascii="Book Antiqua" w:hAnsi="Book Antiqua" w:cs="Tahoma"/>
          <w:sz w:val="24"/>
          <w:szCs w:val="24"/>
          <w:lang w:val="en-US"/>
        </w:rPr>
        <w:t>)</w:t>
      </w:r>
      <w:r w:rsidR="004C479D" w:rsidRPr="001B3D7B">
        <w:rPr>
          <w:rFonts w:ascii="Book Antiqua" w:hAnsi="Book Antiqua" w:cs="Tahoma"/>
          <w:sz w:val="24"/>
          <w:szCs w:val="24"/>
          <w:lang w:val="en-US"/>
        </w:rPr>
        <w:t xml:space="preserve">, </w:t>
      </w:r>
      <w:r w:rsidR="00402FF9" w:rsidRPr="001B3D7B">
        <w:rPr>
          <w:rFonts w:ascii="Book Antiqua" w:hAnsi="Book Antiqua" w:cs="Tahoma"/>
          <w:sz w:val="24"/>
          <w:szCs w:val="24"/>
          <w:lang w:val="en-US"/>
        </w:rPr>
        <w:t xml:space="preserve">sofosbuvir plus </w:t>
      </w:r>
      <w:proofErr w:type="spellStart"/>
      <w:r w:rsidR="00402FF9" w:rsidRPr="001B3D7B">
        <w:rPr>
          <w:rFonts w:ascii="Book Antiqua" w:hAnsi="Book Antiqua" w:cs="Tahoma"/>
          <w:sz w:val="24"/>
          <w:szCs w:val="24"/>
          <w:lang w:val="en-US"/>
        </w:rPr>
        <w:t>simeprevir</w:t>
      </w:r>
      <w:proofErr w:type="spellEnd"/>
      <w:r w:rsidR="00402FF9"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SOF</w:t>
      </w:r>
      <w:r w:rsidR="003A4082"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SMV</w:t>
      </w:r>
      <w:r w:rsidR="00402FF9" w:rsidRPr="001B3D7B">
        <w:rPr>
          <w:rFonts w:ascii="Book Antiqua" w:hAnsi="Book Antiqua" w:cs="Tahoma"/>
          <w:sz w:val="24"/>
          <w:szCs w:val="24"/>
          <w:lang w:val="en-US"/>
        </w:rPr>
        <w:t>)</w:t>
      </w:r>
      <w:r w:rsidR="004C479D" w:rsidRPr="001B3D7B">
        <w:rPr>
          <w:rFonts w:ascii="Book Antiqua" w:hAnsi="Book Antiqua" w:cs="Tahoma"/>
          <w:sz w:val="24"/>
          <w:szCs w:val="24"/>
          <w:lang w:val="en-US"/>
        </w:rPr>
        <w:t>, SOF</w:t>
      </w:r>
      <w:r w:rsidR="003A4082"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 xml:space="preserve">DCV, </w:t>
      </w:r>
      <w:r w:rsidR="00402FF9" w:rsidRPr="001B3D7B">
        <w:rPr>
          <w:rFonts w:ascii="Book Antiqua" w:hAnsi="Book Antiqua" w:cs="Tahoma"/>
          <w:sz w:val="24"/>
          <w:szCs w:val="24"/>
          <w:lang w:val="en-US"/>
        </w:rPr>
        <w:t>the fix</w:t>
      </w:r>
      <w:r w:rsidR="00B90A90" w:rsidRPr="001B3D7B">
        <w:rPr>
          <w:rFonts w:ascii="Book Antiqua" w:hAnsi="Book Antiqua" w:cs="Tahoma"/>
          <w:sz w:val="24"/>
          <w:szCs w:val="24"/>
          <w:lang w:val="en-US"/>
        </w:rPr>
        <w:t>ed</w:t>
      </w:r>
      <w:r w:rsidR="00402FF9" w:rsidRPr="001B3D7B">
        <w:rPr>
          <w:rFonts w:ascii="Book Antiqua" w:hAnsi="Book Antiqua" w:cs="Tahoma"/>
          <w:sz w:val="24"/>
          <w:szCs w:val="24"/>
          <w:lang w:val="en-US"/>
        </w:rPr>
        <w:t xml:space="preserve">-dose combination </w:t>
      </w:r>
      <w:proofErr w:type="spellStart"/>
      <w:r w:rsidR="00AC0C6B" w:rsidRPr="001B3D7B">
        <w:rPr>
          <w:rFonts w:ascii="Book Antiqua" w:hAnsi="Book Antiqua" w:cs="Tahoma"/>
          <w:sz w:val="24"/>
          <w:szCs w:val="24"/>
          <w:lang w:val="en-US"/>
        </w:rPr>
        <w:t>ombitasvir</w:t>
      </w:r>
      <w:proofErr w:type="spellEnd"/>
      <w:r w:rsidR="00AC0C6B" w:rsidRPr="001B3D7B">
        <w:rPr>
          <w:rFonts w:ascii="Book Antiqua" w:hAnsi="Book Antiqua" w:cs="Tahoma"/>
          <w:sz w:val="24"/>
          <w:szCs w:val="24"/>
          <w:lang w:val="en-US"/>
        </w:rPr>
        <w:t>/</w:t>
      </w:r>
      <w:proofErr w:type="spellStart"/>
      <w:r w:rsidR="00AC0C6B" w:rsidRPr="001B3D7B">
        <w:rPr>
          <w:rFonts w:ascii="Book Antiqua" w:hAnsi="Book Antiqua" w:cs="Tahoma"/>
          <w:sz w:val="24"/>
          <w:szCs w:val="24"/>
          <w:lang w:val="en-US"/>
        </w:rPr>
        <w:t>paritaprevir</w:t>
      </w:r>
      <w:proofErr w:type="spellEnd"/>
      <w:r w:rsidR="00AC0C6B" w:rsidRPr="001B3D7B">
        <w:rPr>
          <w:rFonts w:ascii="Book Antiqua" w:hAnsi="Book Antiqua" w:cs="Tahoma"/>
          <w:sz w:val="24"/>
          <w:szCs w:val="24"/>
          <w:lang w:val="en-US"/>
        </w:rPr>
        <w:t>/ritonavir with or wi</w:t>
      </w:r>
      <w:r w:rsidR="00231E25" w:rsidRPr="001B3D7B">
        <w:rPr>
          <w:rFonts w:ascii="Book Antiqua" w:hAnsi="Book Antiqua" w:cs="Tahoma"/>
          <w:sz w:val="24"/>
          <w:szCs w:val="24"/>
          <w:lang w:val="en-US"/>
        </w:rPr>
        <w:t>th</w:t>
      </w:r>
      <w:r w:rsidR="00AC0C6B" w:rsidRPr="001B3D7B">
        <w:rPr>
          <w:rFonts w:ascii="Book Antiqua" w:hAnsi="Book Antiqua" w:cs="Tahoma"/>
          <w:sz w:val="24"/>
          <w:szCs w:val="24"/>
          <w:lang w:val="en-US"/>
        </w:rPr>
        <w:t>out dasabuvir (O/P/r</w:t>
      </w:r>
      <w:r w:rsidR="003A4082" w:rsidRPr="001B3D7B">
        <w:rPr>
          <w:rFonts w:ascii="Book Antiqua" w:hAnsi="Book Antiqua" w:cs="Tahoma"/>
          <w:sz w:val="24"/>
          <w:szCs w:val="24"/>
          <w:lang w:val="en-US"/>
        </w:rPr>
        <w:t xml:space="preserve"> </w:t>
      </w:r>
      <w:r w:rsidR="00AC0C6B"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AC0C6B" w:rsidRPr="001B3D7B">
        <w:rPr>
          <w:rFonts w:ascii="Book Antiqua" w:hAnsi="Book Antiqua" w:cs="Tahoma"/>
          <w:sz w:val="24"/>
          <w:szCs w:val="24"/>
          <w:lang w:val="en-US"/>
        </w:rPr>
        <w:t xml:space="preserve">D), </w:t>
      </w:r>
      <w:r w:rsidR="004C479D" w:rsidRPr="001B3D7B">
        <w:rPr>
          <w:rFonts w:ascii="Book Antiqua" w:hAnsi="Book Antiqua" w:cs="Tahoma"/>
          <w:sz w:val="24"/>
          <w:szCs w:val="24"/>
          <w:lang w:val="en-US"/>
        </w:rPr>
        <w:t xml:space="preserve">SOF/VEL, </w:t>
      </w:r>
      <w:r w:rsidR="00AC0C6B" w:rsidRPr="001B3D7B">
        <w:rPr>
          <w:rFonts w:ascii="Book Antiqua" w:hAnsi="Book Antiqua" w:cs="Tahoma"/>
          <w:sz w:val="24"/>
          <w:szCs w:val="24"/>
          <w:lang w:val="en-US"/>
        </w:rPr>
        <w:t>ledipasvir (</w:t>
      </w:r>
      <w:r w:rsidR="004C479D" w:rsidRPr="001B3D7B">
        <w:rPr>
          <w:rFonts w:ascii="Book Antiqua" w:hAnsi="Book Antiqua" w:cs="Tahoma"/>
          <w:sz w:val="24"/>
          <w:szCs w:val="24"/>
          <w:lang w:val="en-US"/>
        </w:rPr>
        <w:t>LDV</w:t>
      </w:r>
      <w:r w:rsidR="00AC0C6B" w:rsidRPr="001B3D7B">
        <w:rPr>
          <w:rFonts w:ascii="Book Antiqua" w:hAnsi="Book Antiqua" w:cs="Tahoma"/>
          <w:sz w:val="24"/>
          <w:szCs w:val="24"/>
          <w:lang w:val="en-US"/>
        </w:rPr>
        <w:t>)</w:t>
      </w:r>
      <w:r w:rsidR="004C479D" w:rsidRPr="001B3D7B">
        <w:rPr>
          <w:rFonts w:ascii="Book Antiqua" w:hAnsi="Book Antiqua" w:cs="Tahoma"/>
          <w:sz w:val="24"/>
          <w:szCs w:val="24"/>
          <w:lang w:val="en-US"/>
        </w:rPr>
        <w:t xml:space="preserve">/SOF, and </w:t>
      </w:r>
      <w:r w:rsidR="00AC0C6B" w:rsidRPr="001B3D7B">
        <w:rPr>
          <w:rFonts w:ascii="Book Antiqua" w:hAnsi="Book Antiqua" w:cs="Tahoma"/>
          <w:sz w:val="24"/>
          <w:szCs w:val="24"/>
          <w:lang w:val="en-US"/>
        </w:rPr>
        <w:t>elbasvir/grazoprevir (</w:t>
      </w:r>
      <w:r w:rsidR="004C479D" w:rsidRPr="001B3D7B">
        <w:rPr>
          <w:rFonts w:ascii="Book Antiqua" w:hAnsi="Book Antiqua" w:cs="Tahoma"/>
          <w:sz w:val="24"/>
          <w:szCs w:val="24"/>
          <w:lang w:val="en-US"/>
        </w:rPr>
        <w:t>EBR/GZR</w:t>
      </w:r>
      <w:r w:rsidR="00AC0C6B" w:rsidRPr="001B3D7B">
        <w:rPr>
          <w:rFonts w:ascii="Book Antiqua" w:hAnsi="Book Antiqua" w:cs="Tahoma"/>
          <w:sz w:val="24"/>
          <w:szCs w:val="24"/>
          <w:lang w:val="en-US"/>
        </w:rPr>
        <w:t>)</w:t>
      </w:r>
      <w:r w:rsidR="00B90A90" w:rsidRPr="001B3D7B">
        <w:rPr>
          <w:rFonts w:ascii="Book Antiqua" w:hAnsi="Book Antiqua" w:cs="Tahoma"/>
          <w:sz w:val="24"/>
          <w:szCs w:val="24"/>
          <w:lang w:val="en-US"/>
        </w:rPr>
        <w:t>.</w:t>
      </w:r>
      <w:r w:rsidR="004C479D" w:rsidRPr="001B3D7B">
        <w:rPr>
          <w:rFonts w:ascii="Book Antiqua" w:hAnsi="Book Antiqua" w:cs="Tahoma"/>
          <w:sz w:val="24"/>
          <w:szCs w:val="24"/>
          <w:lang w:val="en-US"/>
        </w:rPr>
        <w:t xml:space="preserve"> </w:t>
      </w:r>
      <w:proofErr w:type="spellStart"/>
      <w:r w:rsidR="00B90A90" w:rsidRPr="001B3D7B">
        <w:rPr>
          <w:rFonts w:ascii="Book Antiqua" w:hAnsi="Book Antiqua" w:cs="Tahoma"/>
          <w:sz w:val="24"/>
          <w:szCs w:val="24"/>
          <w:lang w:val="en-US"/>
        </w:rPr>
        <w:t>G</w:t>
      </w:r>
      <w:r w:rsidR="00AC0C6B" w:rsidRPr="001B3D7B">
        <w:rPr>
          <w:rFonts w:ascii="Book Antiqua" w:hAnsi="Book Antiqua" w:cs="Tahoma"/>
          <w:sz w:val="24"/>
          <w:szCs w:val="24"/>
          <w:lang w:val="en-US"/>
        </w:rPr>
        <w:t>lecaprevir</w:t>
      </w:r>
      <w:proofErr w:type="spellEnd"/>
      <w:r w:rsidR="00AC0C6B" w:rsidRPr="001B3D7B">
        <w:rPr>
          <w:rFonts w:ascii="Book Antiqua" w:hAnsi="Book Antiqua" w:cs="Tahoma"/>
          <w:sz w:val="24"/>
          <w:szCs w:val="24"/>
          <w:lang w:val="en-US"/>
        </w:rPr>
        <w:t>/</w:t>
      </w:r>
      <w:proofErr w:type="spellStart"/>
      <w:r w:rsidR="00AC0C6B" w:rsidRPr="001B3D7B">
        <w:rPr>
          <w:rFonts w:ascii="Book Antiqua" w:hAnsi="Book Antiqua" w:cs="Tahoma"/>
          <w:sz w:val="24"/>
          <w:szCs w:val="24"/>
          <w:lang w:val="en-US"/>
        </w:rPr>
        <w:t>pibrentasvir</w:t>
      </w:r>
      <w:proofErr w:type="spellEnd"/>
      <w:r w:rsidR="00AC0C6B"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GLE/PIB</w:t>
      </w:r>
      <w:r w:rsidR="00AC0C6B" w:rsidRPr="001B3D7B">
        <w:rPr>
          <w:rFonts w:ascii="Book Antiqua" w:hAnsi="Book Antiqua" w:cs="Tahoma"/>
          <w:sz w:val="24"/>
          <w:szCs w:val="24"/>
          <w:lang w:val="en-US"/>
        </w:rPr>
        <w:t>)</w:t>
      </w:r>
      <w:r w:rsidR="004C479D" w:rsidRPr="001B3D7B">
        <w:rPr>
          <w:rFonts w:ascii="Book Antiqua" w:hAnsi="Book Antiqua" w:cs="Tahoma"/>
          <w:sz w:val="24"/>
          <w:szCs w:val="24"/>
          <w:lang w:val="en-US"/>
        </w:rPr>
        <w:t xml:space="preserve"> and SOF/VEL/</w:t>
      </w:r>
      <w:proofErr w:type="spellStart"/>
      <w:r w:rsidR="00AC0C6B" w:rsidRPr="001B3D7B">
        <w:rPr>
          <w:rFonts w:ascii="Book Antiqua" w:hAnsi="Book Antiqua" w:cs="Tahoma"/>
          <w:sz w:val="24"/>
          <w:szCs w:val="24"/>
          <w:lang w:val="en-US"/>
        </w:rPr>
        <w:t>voxilaprevir</w:t>
      </w:r>
      <w:proofErr w:type="spellEnd"/>
      <w:r w:rsidR="00AC0C6B" w:rsidRPr="001B3D7B">
        <w:rPr>
          <w:rFonts w:ascii="Book Antiqua" w:hAnsi="Book Antiqua" w:cs="Tahoma"/>
          <w:sz w:val="24"/>
          <w:szCs w:val="24"/>
          <w:lang w:val="en-US"/>
        </w:rPr>
        <w:t xml:space="preserve"> (</w:t>
      </w:r>
      <w:r w:rsidR="004C479D" w:rsidRPr="001B3D7B">
        <w:rPr>
          <w:rFonts w:ascii="Book Antiqua" w:hAnsi="Book Antiqua" w:cs="Tahoma"/>
          <w:sz w:val="24"/>
          <w:szCs w:val="24"/>
          <w:lang w:val="en-US"/>
        </w:rPr>
        <w:t>VOX</w:t>
      </w:r>
      <w:r w:rsidR="00AC0C6B" w:rsidRPr="001B3D7B">
        <w:rPr>
          <w:rFonts w:ascii="Book Antiqua" w:hAnsi="Book Antiqua" w:cs="Tahoma"/>
          <w:sz w:val="24"/>
          <w:szCs w:val="24"/>
          <w:lang w:val="en-US"/>
        </w:rPr>
        <w:t>)</w:t>
      </w:r>
      <w:r w:rsidR="004C479D" w:rsidRPr="001B3D7B">
        <w:rPr>
          <w:rFonts w:ascii="Book Antiqua" w:hAnsi="Book Antiqua" w:cs="Tahoma"/>
          <w:sz w:val="24"/>
          <w:szCs w:val="24"/>
          <w:lang w:val="en-US"/>
        </w:rPr>
        <w:t xml:space="preserve"> are also pending approval. </w:t>
      </w:r>
    </w:p>
    <w:p w14:paraId="732A527B" w14:textId="010A5566" w:rsidR="0085020D" w:rsidRPr="001B3D7B" w:rsidRDefault="002249EC" w:rsidP="004837A0">
      <w:pPr>
        <w:pStyle w:val="NoSpacing"/>
        <w:spacing w:line="360" w:lineRule="auto"/>
        <w:ind w:firstLineChars="200" w:firstLine="480"/>
        <w:jc w:val="both"/>
        <w:rPr>
          <w:rFonts w:ascii="Book Antiqua" w:hAnsi="Book Antiqua"/>
          <w:sz w:val="24"/>
          <w:szCs w:val="24"/>
          <w:lang w:val="en-US"/>
        </w:rPr>
      </w:pPr>
      <w:r w:rsidRPr="001B3D7B">
        <w:rPr>
          <w:rFonts w:ascii="Book Antiqua" w:hAnsi="Book Antiqua" w:cs="Tahoma"/>
          <w:sz w:val="24"/>
          <w:szCs w:val="24"/>
          <w:lang w:val="en-US"/>
        </w:rPr>
        <w:t xml:space="preserve">While the rapid improvement in DAA availability is encouraging, China is still </w:t>
      </w:r>
      <w:r w:rsidR="00B90A90" w:rsidRPr="001B3D7B">
        <w:rPr>
          <w:rFonts w:ascii="Book Antiqua" w:hAnsi="Book Antiqua" w:cs="Tahoma"/>
          <w:sz w:val="24"/>
          <w:szCs w:val="24"/>
          <w:lang w:val="en-US"/>
        </w:rPr>
        <w:t>far</w:t>
      </w:r>
      <w:r w:rsidR="00F01FDC"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from </w:t>
      </w:r>
      <w:r w:rsidR="00F01FDC" w:rsidRPr="001B3D7B">
        <w:rPr>
          <w:rFonts w:ascii="Book Antiqua" w:hAnsi="Book Antiqua" w:cs="Tahoma"/>
          <w:sz w:val="24"/>
          <w:szCs w:val="24"/>
          <w:lang w:val="en-US"/>
        </w:rPr>
        <w:t xml:space="preserve">universal adoption of DAA-based therapies. </w:t>
      </w:r>
      <w:r w:rsidR="00467B1F" w:rsidRPr="001B3D7B">
        <w:rPr>
          <w:rFonts w:ascii="Book Antiqua" w:hAnsi="Book Antiqua"/>
          <w:sz w:val="24"/>
          <w:szCs w:val="24"/>
          <w:lang w:val="en-US"/>
        </w:rPr>
        <w:t xml:space="preserve">In an initial step </w:t>
      </w:r>
      <w:r w:rsidR="00467B1F" w:rsidRPr="001B3D7B">
        <w:rPr>
          <w:rFonts w:ascii="Book Antiqua" w:hAnsi="Book Antiqua" w:cs="Tahoma"/>
          <w:sz w:val="24"/>
          <w:szCs w:val="24"/>
          <w:lang w:val="en-US"/>
        </w:rPr>
        <w:t xml:space="preserve">to address the issue of drug accessibility, the Chinese government included </w:t>
      </w:r>
      <w:r w:rsidR="00467B1F" w:rsidRPr="001B3D7B">
        <w:rPr>
          <w:rFonts w:ascii="Book Antiqua" w:hAnsi="Book Antiqua"/>
          <w:sz w:val="24"/>
          <w:szCs w:val="24"/>
          <w:lang w:val="en-US"/>
        </w:rPr>
        <w:t>SOF/VEL in the latest (October 2018) National Essential Drug List as the first and only DAA treatment</w:t>
      </w:r>
      <w:r w:rsidR="00467B1F"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 ExcludeAuth="1"&gt;&lt;Year&gt;2018&lt;/Year&gt;&lt;RecNum&gt;215&lt;/RecNum&gt;&lt;DisplayText&gt;&lt;style face="superscript"&gt;[12]&lt;/style&gt;&lt;/DisplayText&gt;&lt;record&gt;&lt;rec-number&gt;215&lt;/rec-number&gt;&lt;foreign-keys&gt;&lt;key app="EN" db-id="sxasv0zxffd0vieev5ax0p08222er2p0vwex" timestamp="1537328867"&gt;215&lt;/key&gt;&lt;/foreign-keys&gt;&lt;ref-type name="Electronic Article"&gt;43&lt;/ref-type&gt;&lt;contributors&gt;&lt;/contributors&gt;&lt;titles&gt;&lt;title&gt;National Health Commission of the People&amp;apos;s Republic of China. National essential drug list (2018)&lt;/title&gt;&lt;/titles&gt;&lt;number&gt;2018.11.30&lt;/number&gt;&lt;section&gt;2018.09.30&lt;/section&gt;&lt;dates&gt;&lt;year&gt;2018&lt;/year&gt;&lt;/dates&gt;&lt;urls&gt;&lt;related-urls&gt;&lt;url&gt;http://www.gov.cn/fuwu/2018-10/30/5335721/files/e7473e46d9b24aadad3eb25127ffd986.pdf&lt;/url&gt;&lt;/related-urls&gt;&lt;/urls&gt;&lt;language&gt;Chinese&lt;/language&gt;&lt;/record&gt;&lt;/Cite&gt;&lt;/EndNote&gt;</w:instrText>
      </w:r>
      <w:r w:rsidR="00467B1F" w:rsidRPr="001B3D7B">
        <w:rPr>
          <w:rFonts w:ascii="Book Antiqua" w:hAnsi="Book Antiqua"/>
          <w:sz w:val="24"/>
          <w:szCs w:val="24"/>
          <w:lang w:val="en-US"/>
        </w:rPr>
        <w:fldChar w:fldCharType="separate"/>
      </w:r>
      <w:r w:rsidR="00407295" w:rsidRPr="001B3D7B">
        <w:rPr>
          <w:rFonts w:ascii="Book Antiqua" w:hAnsi="Book Antiqua"/>
          <w:noProof/>
          <w:sz w:val="24"/>
          <w:szCs w:val="24"/>
          <w:vertAlign w:val="superscript"/>
          <w:lang w:val="en-US"/>
        </w:rPr>
        <w:t>[12]</w:t>
      </w:r>
      <w:r w:rsidR="00467B1F" w:rsidRPr="001B3D7B">
        <w:rPr>
          <w:rFonts w:ascii="Book Antiqua" w:hAnsi="Book Antiqua"/>
          <w:sz w:val="24"/>
          <w:szCs w:val="24"/>
          <w:lang w:val="en-US"/>
        </w:rPr>
        <w:fldChar w:fldCharType="end"/>
      </w:r>
      <w:r w:rsidR="00467B1F" w:rsidRPr="001B3D7B">
        <w:rPr>
          <w:rFonts w:ascii="Book Antiqua" w:hAnsi="Book Antiqua"/>
          <w:sz w:val="24"/>
          <w:szCs w:val="24"/>
          <w:lang w:val="en-US"/>
        </w:rPr>
        <w:t xml:space="preserve">. </w:t>
      </w:r>
      <w:r w:rsidR="004C479D" w:rsidRPr="001B3D7B">
        <w:rPr>
          <w:rFonts w:ascii="Book Antiqua" w:hAnsi="Book Antiqua"/>
          <w:sz w:val="24"/>
          <w:szCs w:val="24"/>
          <w:lang w:val="en-US"/>
        </w:rPr>
        <w:t xml:space="preserve">Nevertheless, </w:t>
      </w:r>
      <w:r w:rsidR="00467B1F" w:rsidRPr="001B3D7B">
        <w:rPr>
          <w:rFonts w:ascii="Book Antiqua" w:hAnsi="Book Antiqua"/>
          <w:sz w:val="24"/>
          <w:szCs w:val="24"/>
          <w:lang w:val="en-US"/>
        </w:rPr>
        <w:t xml:space="preserve">DAAs are not covered by the National Medical Insurance scheme for reimbursement, and thus much less affordable </w:t>
      </w:r>
      <w:r w:rsidR="004C479D" w:rsidRPr="001B3D7B">
        <w:rPr>
          <w:rFonts w:ascii="Book Antiqua" w:hAnsi="Book Antiqua"/>
          <w:sz w:val="24"/>
          <w:szCs w:val="24"/>
          <w:lang w:val="en-US"/>
        </w:rPr>
        <w:t xml:space="preserve">compared </w:t>
      </w:r>
      <w:r w:rsidR="00467B1F" w:rsidRPr="001B3D7B">
        <w:rPr>
          <w:rFonts w:ascii="Book Antiqua" w:hAnsi="Book Antiqua"/>
          <w:sz w:val="24"/>
          <w:szCs w:val="24"/>
          <w:lang w:val="en-US"/>
        </w:rPr>
        <w:t>with</w:t>
      </w:r>
      <w:r w:rsidR="004C479D" w:rsidRPr="001B3D7B">
        <w:rPr>
          <w:rFonts w:ascii="Book Antiqua" w:hAnsi="Book Antiqua"/>
          <w:sz w:val="24"/>
          <w:szCs w:val="24"/>
          <w:lang w:val="en-US"/>
        </w:rPr>
        <w:t xml:space="preserve"> IFN-based therap</w:t>
      </w:r>
      <w:r w:rsidR="009D04FA" w:rsidRPr="001B3D7B">
        <w:rPr>
          <w:rFonts w:ascii="Book Antiqua" w:hAnsi="Book Antiqua"/>
          <w:sz w:val="24"/>
          <w:szCs w:val="24"/>
          <w:lang w:val="en-US"/>
        </w:rPr>
        <w:t>ies</w:t>
      </w:r>
      <w:r w:rsidR="004C479D" w:rsidRPr="001B3D7B">
        <w:rPr>
          <w:rFonts w:ascii="Book Antiqua" w:hAnsi="Book Antiqua"/>
          <w:sz w:val="24"/>
          <w:szCs w:val="24"/>
          <w:lang w:val="en-US"/>
        </w:rPr>
        <w:t>.</w:t>
      </w:r>
      <w:r w:rsidR="009D04FA" w:rsidRPr="001B3D7B">
        <w:rPr>
          <w:rFonts w:ascii="Book Antiqua" w:hAnsi="Book Antiqua"/>
          <w:sz w:val="24"/>
          <w:szCs w:val="24"/>
          <w:lang w:val="en-US"/>
        </w:rPr>
        <w:t xml:space="preserve"> As such,</w:t>
      </w:r>
      <w:r w:rsidR="00B90A90" w:rsidRPr="001B3D7B">
        <w:rPr>
          <w:rFonts w:ascii="Book Antiqua" w:hAnsi="Book Antiqua"/>
          <w:sz w:val="24"/>
          <w:szCs w:val="24"/>
          <w:lang w:val="en-US"/>
        </w:rPr>
        <w:t xml:space="preserve"> a</w:t>
      </w:r>
      <w:r w:rsidR="009D04FA" w:rsidRPr="001B3D7B">
        <w:rPr>
          <w:rFonts w:ascii="Book Antiqua" w:hAnsi="Book Antiqua"/>
          <w:sz w:val="24"/>
          <w:szCs w:val="24"/>
          <w:lang w:val="en-US"/>
        </w:rPr>
        <w:t xml:space="preserve"> considerable number of patients, such as those in rural and less-developed areas and those with limited financial means, would still have to resort to IFN-based therapies. </w:t>
      </w:r>
      <w:r w:rsidR="00100232" w:rsidRPr="001B3D7B">
        <w:rPr>
          <w:rFonts w:ascii="Book Antiqua" w:hAnsi="Book Antiqua" w:cs="Tahoma"/>
          <w:sz w:val="24"/>
          <w:szCs w:val="24"/>
          <w:lang w:val="en-US"/>
        </w:rPr>
        <w:t xml:space="preserve"> </w:t>
      </w:r>
    </w:p>
    <w:p w14:paraId="4FF56FB2" w14:textId="77777777" w:rsidR="00B57AD2" w:rsidRPr="001B3D7B" w:rsidRDefault="0044076F"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light of how IFN-free DAA regimens have revolutionized treatment for HCV-infected patients,</w:t>
      </w:r>
      <w:r w:rsidR="00C40ABC" w:rsidRPr="001B3D7B">
        <w:rPr>
          <w:rFonts w:ascii="Book Antiqua" w:hAnsi="Book Antiqua" w:cs="Tahoma"/>
          <w:sz w:val="24"/>
          <w:szCs w:val="24"/>
          <w:lang w:val="en-US"/>
        </w:rPr>
        <w:t xml:space="preserve"> many countries are no</w:t>
      </w:r>
      <w:r w:rsidR="00516DA3" w:rsidRPr="001B3D7B">
        <w:rPr>
          <w:rFonts w:ascii="Book Antiqua" w:hAnsi="Book Antiqua" w:cs="Tahoma"/>
          <w:sz w:val="24"/>
          <w:szCs w:val="24"/>
          <w:lang w:val="en-US"/>
        </w:rPr>
        <w:t>w</w:t>
      </w:r>
      <w:r w:rsidR="00C40ABC" w:rsidRPr="001B3D7B">
        <w:rPr>
          <w:rFonts w:ascii="Book Antiqua" w:hAnsi="Book Antiqua" w:cs="Tahoma"/>
          <w:sz w:val="24"/>
          <w:szCs w:val="24"/>
          <w:lang w:val="en-US"/>
        </w:rPr>
        <w:t xml:space="preserve"> </w:t>
      </w:r>
      <w:r w:rsidR="00516DA3" w:rsidRPr="001B3D7B">
        <w:rPr>
          <w:rFonts w:ascii="Book Antiqua" w:hAnsi="Book Antiqua" w:cs="Tahoma"/>
          <w:sz w:val="24"/>
          <w:szCs w:val="24"/>
          <w:lang w:val="en-US"/>
        </w:rPr>
        <w:t>aiming for</w:t>
      </w:r>
      <w:r w:rsidR="00C40ABC" w:rsidRPr="001B3D7B">
        <w:rPr>
          <w:rFonts w:ascii="Book Antiqua" w:hAnsi="Book Antiqua" w:cs="Tahoma"/>
          <w:sz w:val="24"/>
          <w:szCs w:val="24"/>
          <w:lang w:val="en-US"/>
        </w:rPr>
        <w:t xml:space="preserve"> </w:t>
      </w:r>
      <w:r w:rsidR="00FC131A" w:rsidRPr="001B3D7B">
        <w:rPr>
          <w:rFonts w:ascii="Book Antiqua" w:hAnsi="Book Antiqua" w:cs="Tahoma"/>
          <w:sz w:val="24"/>
          <w:szCs w:val="24"/>
          <w:lang w:val="en-US"/>
        </w:rPr>
        <w:t>elimination</w:t>
      </w:r>
      <w:r w:rsidR="00C40ABC" w:rsidRPr="001B3D7B">
        <w:rPr>
          <w:rFonts w:ascii="Book Antiqua" w:hAnsi="Book Antiqua" w:cs="Tahoma"/>
          <w:sz w:val="24"/>
          <w:szCs w:val="24"/>
          <w:lang w:val="en-US"/>
        </w:rPr>
        <w:t xml:space="preserve"> of the disease</w:t>
      </w:r>
      <w:r w:rsidR="00B051A5"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Lazarus&lt;/Author&gt;&lt;Year&gt;2017&lt;/Year&gt;&lt;RecNum&gt;83&lt;/RecNum&gt;&lt;DisplayText&gt;&lt;style face="superscript"&gt;[13]&lt;/style&gt;&lt;/DisplayText&gt;&lt;record&gt;&lt;rec-number&gt;83&lt;/rec-number&gt;&lt;foreign-keys&gt;&lt;key app="EN" db-id="sxasv0zxffd0vieev5ax0p08222er2p0vwex" timestamp="1524033071"&gt;83&lt;/key&gt;&lt;/foreign-keys&gt;&lt;ref-type name="Journal Article"&gt;17&lt;/ref-type&gt;&lt;contributors&gt;&lt;authors&gt;&lt;author&gt;Lazarus, Jeffrey V&lt;/author&gt;&lt;author&gt;Wiktor, Stefan&lt;/author&gt;&lt;author&gt;Colombo, Massimo&lt;/author&gt;&lt;author&gt;Thursz, Mark&lt;/author&gt;&lt;author&gt;EASL International Liver Foundation&lt;/author&gt;&lt;/authors&gt;&lt;/contributors&gt;&lt;titles&gt;&lt;title&gt;Micro-elimination–A path to global elimination of hepatitis C&lt;/title&gt;&lt;secondary-title&gt;Journal of hepatology&lt;/secondary-title&gt;&lt;/titles&gt;&lt;periodical&gt;&lt;full-title&gt;Journal of Hepatology&lt;/full-title&gt;&lt;abbr-1&gt;J. Hepatol.&lt;/abbr-1&gt;&lt;abbr-2&gt;J Hepatol&lt;/abbr-2&gt;&lt;/periodical&gt;&lt;pages&gt;665-666&lt;/pages&gt;&lt;volume&gt;67&lt;/volume&gt;&lt;number&gt;4&lt;/number&gt;&lt;dates&gt;&lt;year&gt;2017&lt;/year&gt;&lt;/dates&gt;&lt;isbn&gt;0168-8278&lt;/isbn&gt;&lt;accession-num&gt;28760329&lt;/accession-num&gt;&lt;urls&gt;&lt;/urls&gt;&lt;electronic-resource-num&gt;10.1016/j.jhep.2017.06.033&lt;/electronic-resource-num&gt;&lt;/record&gt;&lt;/Cite&gt;&lt;/EndNote&gt;</w:instrText>
      </w:r>
      <w:r w:rsidR="00B051A5"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3]</w:t>
      </w:r>
      <w:r w:rsidR="00B051A5" w:rsidRPr="001B3D7B">
        <w:rPr>
          <w:rFonts w:ascii="Book Antiqua" w:hAnsi="Book Antiqua"/>
          <w:sz w:val="24"/>
          <w:szCs w:val="24"/>
          <w:lang w:val="en-US"/>
        </w:rPr>
        <w:fldChar w:fldCharType="end"/>
      </w:r>
      <w:r w:rsidR="00284055" w:rsidRPr="001B3D7B">
        <w:rPr>
          <w:rFonts w:ascii="Book Antiqua" w:hAnsi="Book Antiqua"/>
          <w:sz w:val="24"/>
          <w:szCs w:val="24"/>
          <w:lang w:val="en-US"/>
        </w:rPr>
        <w:t>;</w:t>
      </w:r>
      <w:r w:rsidR="00C40ABC" w:rsidRPr="001B3D7B">
        <w:rPr>
          <w:rFonts w:ascii="Book Antiqua" w:hAnsi="Book Antiqua" w:cs="Tahoma"/>
          <w:sz w:val="24"/>
          <w:szCs w:val="24"/>
          <w:lang w:val="en-US"/>
        </w:rPr>
        <w:t xml:space="preserve"> t</w:t>
      </w:r>
      <w:r w:rsidR="002568DE" w:rsidRPr="001B3D7B">
        <w:rPr>
          <w:rFonts w:ascii="Book Antiqua" w:hAnsi="Book Antiqua" w:cs="Tahoma"/>
          <w:sz w:val="24"/>
          <w:szCs w:val="24"/>
          <w:lang w:val="en-US"/>
        </w:rPr>
        <w:t>he introduction of DAA regimens</w:t>
      </w:r>
      <w:r w:rsidR="00EF1FCB" w:rsidRPr="001B3D7B">
        <w:rPr>
          <w:rFonts w:ascii="Book Antiqua" w:hAnsi="Book Antiqua" w:cs="Tahoma"/>
          <w:sz w:val="24"/>
          <w:szCs w:val="24"/>
          <w:lang w:val="en-US"/>
        </w:rPr>
        <w:t xml:space="preserve"> in China</w:t>
      </w:r>
      <w:r w:rsidR="002568DE" w:rsidRPr="001B3D7B">
        <w:rPr>
          <w:rFonts w:ascii="Book Antiqua" w:hAnsi="Book Antiqua" w:cs="Tahoma"/>
          <w:sz w:val="24"/>
          <w:szCs w:val="24"/>
          <w:lang w:val="en-US"/>
        </w:rPr>
        <w:t xml:space="preserve"> </w:t>
      </w:r>
      <w:r w:rsidR="00C40ABC" w:rsidRPr="001B3D7B">
        <w:rPr>
          <w:rFonts w:ascii="Book Antiqua" w:hAnsi="Book Antiqua" w:cs="Tahoma"/>
          <w:sz w:val="24"/>
          <w:szCs w:val="24"/>
          <w:lang w:val="en-US"/>
        </w:rPr>
        <w:t xml:space="preserve">therefore, also </w:t>
      </w:r>
      <w:r w:rsidR="002568DE" w:rsidRPr="001B3D7B">
        <w:rPr>
          <w:rFonts w:ascii="Book Antiqua" w:hAnsi="Book Antiqua" w:cs="Tahoma"/>
          <w:sz w:val="24"/>
          <w:szCs w:val="24"/>
          <w:lang w:val="en-US"/>
        </w:rPr>
        <w:t xml:space="preserve">provides </w:t>
      </w:r>
      <w:r w:rsidR="00C40ABC" w:rsidRPr="001B3D7B">
        <w:rPr>
          <w:rFonts w:ascii="Book Antiqua" w:hAnsi="Book Antiqua" w:cs="Tahoma"/>
          <w:sz w:val="24"/>
          <w:szCs w:val="24"/>
          <w:lang w:val="en-US"/>
        </w:rPr>
        <w:t>the</w:t>
      </w:r>
      <w:r w:rsidR="002568DE" w:rsidRPr="001B3D7B">
        <w:rPr>
          <w:rFonts w:ascii="Book Antiqua" w:hAnsi="Book Antiqua" w:cs="Tahoma"/>
          <w:sz w:val="24"/>
          <w:szCs w:val="24"/>
          <w:lang w:val="en-US"/>
        </w:rPr>
        <w:t xml:space="preserve"> opportunity</w:t>
      </w:r>
      <w:r w:rsidR="00C40ABC" w:rsidRPr="001B3D7B">
        <w:rPr>
          <w:rFonts w:ascii="Book Antiqua" w:hAnsi="Book Antiqua" w:cs="Tahoma"/>
          <w:sz w:val="24"/>
          <w:szCs w:val="24"/>
          <w:lang w:val="en-US"/>
        </w:rPr>
        <w:t xml:space="preserve"> for potential hepatitis C </w:t>
      </w:r>
      <w:r w:rsidR="00FC131A" w:rsidRPr="001B3D7B">
        <w:rPr>
          <w:rFonts w:ascii="Book Antiqua" w:hAnsi="Book Antiqua" w:cs="Tahoma"/>
          <w:sz w:val="24"/>
          <w:szCs w:val="24"/>
          <w:lang w:val="en-US"/>
        </w:rPr>
        <w:t>elimination</w:t>
      </w:r>
      <w:r w:rsidR="00C40ABC" w:rsidRPr="001B3D7B">
        <w:rPr>
          <w:rFonts w:ascii="Book Antiqua" w:hAnsi="Book Antiqua" w:cs="Tahoma"/>
          <w:sz w:val="24"/>
          <w:szCs w:val="24"/>
          <w:lang w:val="en-US"/>
        </w:rPr>
        <w:t>.</w:t>
      </w:r>
      <w:r w:rsidR="002568DE" w:rsidRPr="001B3D7B">
        <w:rPr>
          <w:rFonts w:ascii="Book Antiqua" w:hAnsi="Book Antiqua" w:cs="Tahoma"/>
          <w:sz w:val="24"/>
          <w:szCs w:val="24"/>
          <w:lang w:val="en-US"/>
        </w:rPr>
        <w:t xml:space="preserve"> In the 2017–2020 National Viral Hepatitis Action Plan, the Chinese government emphasized the use of more efficacious treatment as part of the strategy to reduce the spread of HCV</w:t>
      </w:r>
      <w:r w:rsidR="002568DE"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Year&gt;2017&lt;/Year&gt;&lt;RecNum&gt;105&lt;/RecNum&gt;&lt;DisplayText&gt;&lt;style face="superscript"&gt;[14]&lt;/style&gt;&lt;/DisplayText&gt;&lt;record&gt;&lt;rec-number&gt;105&lt;/rec-number&gt;&lt;foreign-keys&gt;&lt;key app="EN" db-id="sxasv0zxffd0vieev5ax0p08222er2p0vwex" timestamp="1524847208"&gt;105&lt;/key&gt;&lt;/foreign-keys&gt;&lt;ref-type name="Electronic Article"&gt;43&lt;/ref-type&gt;&lt;contributors&gt;&lt;/contributors&gt;&lt;titles&gt;&lt;title&gt;National Health Commission of the People&amp;apos;s Republic of China. Action plan for the prevention and treatment of viral hepatitis in China (2017-2020)&lt;/title&gt;&lt;/titles&gt;&lt;number&gt;2018.04.28&lt;/number&gt;&lt;dates&gt;&lt;year&gt;2017&lt;/year&gt;&lt;pub-dates&gt;&lt;date&gt;2017.11.10&lt;/date&gt;&lt;/pub-dates&gt;&lt;/dates&gt;&lt;pub-location&gt;China&lt;/pub-location&gt;&lt;publisher&gt;National Health Commission of the People&amp;apos;s Republic of China&lt;/publisher&gt;&lt;urls&gt;&lt;related-urls&gt;&lt;url&gt;http://www.nhc.gov.cn/ewebeditor/uploadfile/2017/11/20171113134002475.pdf&lt;/url&gt;&lt;/related-urls&gt;&lt;/urls&gt;&lt;custom1&gt;2018&lt;/custom1&gt;&lt;custom2&gt;28 April&lt;/custom2&gt;&lt;/record&gt;&lt;/Cite&gt;&lt;/EndNote&gt;</w:instrText>
      </w:r>
      <w:r w:rsidR="002568DE"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4]</w:t>
      </w:r>
      <w:r w:rsidR="002568DE" w:rsidRPr="001B3D7B">
        <w:rPr>
          <w:rFonts w:ascii="Book Antiqua" w:hAnsi="Book Antiqua"/>
          <w:sz w:val="24"/>
          <w:szCs w:val="24"/>
          <w:lang w:val="en-US"/>
        </w:rPr>
        <w:fldChar w:fldCharType="end"/>
      </w:r>
      <w:r w:rsidR="00284055" w:rsidRPr="001B3D7B">
        <w:rPr>
          <w:rFonts w:ascii="Book Antiqua" w:hAnsi="Book Antiqua"/>
          <w:sz w:val="24"/>
          <w:szCs w:val="24"/>
          <w:lang w:val="en-US"/>
        </w:rPr>
        <w:t>.</w:t>
      </w:r>
      <w:r w:rsidR="002568DE" w:rsidRPr="001B3D7B">
        <w:rPr>
          <w:rFonts w:ascii="Book Antiqua" w:hAnsi="Book Antiqua" w:cs="Tahoma"/>
          <w:sz w:val="24"/>
          <w:szCs w:val="24"/>
          <w:lang w:val="en-US"/>
        </w:rPr>
        <w:t xml:space="preserve"> The overarching Healthy China 2030 Plan also showed the Chinese government’s commitment to establish public health as the foundation for future economic and </w:t>
      </w:r>
      <w:r w:rsidR="00C829CA" w:rsidRPr="001B3D7B">
        <w:rPr>
          <w:rFonts w:ascii="Book Antiqua" w:hAnsi="Book Antiqua" w:cs="Tahoma"/>
          <w:sz w:val="24"/>
          <w:szCs w:val="24"/>
          <w:lang w:val="en-US"/>
        </w:rPr>
        <w:t>societal</w:t>
      </w:r>
      <w:r w:rsidR="002568DE" w:rsidRPr="001B3D7B">
        <w:rPr>
          <w:rFonts w:ascii="Book Antiqua" w:hAnsi="Book Antiqua" w:cs="Tahoma"/>
          <w:sz w:val="24"/>
          <w:szCs w:val="24"/>
          <w:lang w:val="en-US"/>
        </w:rPr>
        <w:t xml:space="preserve"> development</w:t>
      </w:r>
      <w:r w:rsidR="002568DE"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Year&gt;2016&lt;/Year&gt;&lt;RecNum&gt;106&lt;/RecNum&gt;&lt;DisplayText&gt;&lt;style face="superscript"&gt;[15]&lt;/style&gt;&lt;/DisplayText&gt;&lt;record&gt;&lt;rec-number&gt;106&lt;/rec-number&gt;&lt;foreign-keys&gt;&lt;key app="EN" db-id="sxasv0zxffd0vieev5ax0p08222er2p0vwex" timestamp="1524847356"&gt;106&lt;/key&gt;&lt;/foreign-keys&gt;&lt;ref-type name="Electronic Article"&gt;43&lt;/ref-type&gt;&lt;contributors&gt;&lt;/contributors&gt;&lt;titles&gt;&lt;title&gt;CPC Central Committee, State Council of the People&amp;apos;s Republic of China. Healthy China 2030 blueprint&lt;/title&gt;&lt;/titles&gt;&lt;section&gt;2016.10.25&lt;/section&gt;&lt;dates&gt;&lt;year&gt;2016&lt;/year&gt;&lt;pub-dates&gt;&lt;date&gt;2018.04.28&lt;/date&gt;&lt;/pub-dates&gt;&lt;/dates&gt;&lt;pub-location&gt;China&lt;/pub-location&gt;&lt;urls&gt;&lt;related-urls&gt;&lt;url&gt;http://www.nhc.gov.cn/zhuz/mtbd/201610/21d120c917284007ad9c7aa8e9634bb4.shtml&lt;/url&gt;&lt;/related-urls&gt;&lt;/urls&gt;&lt;/record&gt;&lt;/Cite&gt;&lt;/EndNote&gt;</w:instrText>
      </w:r>
      <w:r w:rsidR="002568DE"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5]</w:t>
      </w:r>
      <w:r w:rsidR="002568DE" w:rsidRPr="001B3D7B">
        <w:rPr>
          <w:rFonts w:ascii="Book Antiqua" w:hAnsi="Book Antiqua"/>
          <w:sz w:val="24"/>
          <w:szCs w:val="24"/>
          <w:lang w:val="en-US"/>
        </w:rPr>
        <w:fldChar w:fldCharType="end"/>
      </w:r>
      <w:r w:rsidR="00284055" w:rsidRPr="001B3D7B">
        <w:rPr>
          <w:rFonts w:ascii="Book Antiqua" w:hAnsi="Book Antiqua"/>
          <w:sz w:val="24"/>
          <w:szCs w:val="24"/>
          <w:lang w:val="en-US"/>
        </w:rPr>
        <w:t>.</w:t>
      </w:r>
      <w:r w:rsidR="005B29FB" w:rsidRPr="001B3D7B">
        <w:rPr>
          <w:rFonts w:ascii="Book Antiqua" w:hAnsi="Book Antiqua"/>
          <w:sz w:val="24"/>
          <w:szCs w:val="24"/>
          <w:lang w:val="en-US"/>
        </w:rPr>
        <w:t xml:space="preserve"> </w:t>
      </w:r>
      <w:r w:rsidR="002568DE" w:rsidRPr="001B3D7B">
        <w:rPr>
          <w:rFonts w:ascii="Book Antiqua" w:hAnsi="Book Antiqua" w:cs="Tahoma"/>
          <w:sz w:val="24"/>
          <w:szCs w:val="24"/>
          <w:lang w:val="en-US"/>
        </w:rPr>
        <w:t>In line with the country’s strategic approach to healthcare and hepatitis management, this article aims to comprehensively evaluate the value of cur</w:t>
      </w:r>
      <w:r w:rsidR="005C3634" w:rsidRPr="001B3D7B">
        <w:rPr>
          <w:rFonts w:ascii="Book Antiqua" w:hAnsi="Book Antiqua" w:cs="Tahoma"/>
          <w:sz w:val="24"/>
          <w:szCs w:val="24"/>
          <w:lang w:val="en-US"/>
        </w:rPr>
        <w:t>ative</w:t>
      </w:r>
      <w:r w:rsidR="002568DE" w:rsidRPr="001B3D7B">
        <w:rPr>
          <w:rFonts w:ascii="Book Antiqua" w:hAnsi="Book Antiqua" w:cs="Tahoma"/>
          <w:sz w:val="24"/>
          <w:szCs w:val="24"/>
          <w:lang w:val="en-US"/>
        </w:rPr>
        <w:t xml:space="preserve"> HCV</w:t>
      </w:r>
      <w:r w:rsidR="005C3634" w:rsidRPr="001B3D7B">
        <w:rPr>
          <w:rFonts w:ascii="Book Antiqua" w:hAnsi="Book Antiqua" w:cs="Tahoma"/>
          <w:sz w:val="24"/>
          <w:szCs w:val="24"/>
          <w:lang w:val="en-US"/>
        </w:rPr>
        <w:t xml:space="preserve"> therapies</w:t>
      </w:r>
      <w:r w:rsidR="002568DE" w:rsidRPr="001B3D7B">
        <w:rPr>
          <w:rFonts w:ascii="Book Antiqua" w:hAnsi="Book Antiqua" w:cs="Tahoma"/>
          <w:sz w:val="24"/>
          <w:szCs w:val="24"/>
          <w:lang w:val="en-US"/>
        </w:rPr>
        <w:t xml:space="preserve"> in the </w:t>
      </w:r>
      <w:r w:rsidR="002568DE" w:rsidRPr="001B3D7B">
        <w:rPr>
          <w:rFonts w:ascii="Book Antiqua" w:hAnsi="Book Antiqua" w:cs="Tahoma"/>
          <w:sz w:val="24"/>
          <w:szCs w:val="24"/>
          <w:lang w:val="en-US"/>
        </w:rPr>
        <w:lastRenderedPageBreak/>
        <w:t xml:space="preserve">dimensions of clinical, patient, economic and </w:t>
      </w:r>
      <w:r w:rsidR="00C829CA" w:rsidRPr="001B3D7B">
        <w:rPr>
          <w:rFonts w:ascii="Book Antiqua" w:hAnsi="Book Antiqua" w:cs="Tahoma"/>
          <w:sz w:val="24"/>
          <w:szCs w:val="24"/>
          <w:lang w:val="en-US"/>
        </w:rPr>
        <w:t>societal</w:t>
      </w:r>
      <w:r w:rsidR="002568DE" w:rsidRPr="001B3D7B">
        <w:rPr>
          <w:rFonts w:ascii="Book Antiqua" w:hAnsi="Book Antiqua" w:cs="Tahoma"/>
          <w:sz w:val="24"/>
          <w:szCs w:val="24"/>
          <w:lang w:val="en-US"/>
        </w:rPr>
        <w:t xml:space="preserve"> benefits</w:t>
      </w:r>
      <w:r w:rsidR="005C3634" w:rsidRPr="001B3D7B">
        <w:rPr>
          <w:rFonts w:ascii="Book Antiqua" w:hAnsi="Book Antiqua" w:cs="Tahoma"/>
          <w:sz w:val="24"/>
          <w:szCs w:val="24"/>
          <w:lang w:val="en-US"/>
        </w:rPr>
        <w:t xml:space="preserve">, </w:t>
      </w:r>
      <w:r w:rsidR="001A6281" w:rsidRPr="001B3D7B">
        <w:rPr>
          <w:rFonts w:ascii="Book Antiqua" w:hAnsi="Book Antiqua" w:cs="Tahoma"/>
          <w:sz w:val="24"/>
          <w:szCs w:val="24"/>
          <w:lang w:val="en-US"/>
        </w:rPr>
        <w:t>in</w:t>
      </w:r>
      <w:r w:rsidR="005C3634" w:rsidRPr="001B3D7B">
        <w:rPr>
          <w:rFonts w:ascii="Book Antiqua" w:hAnsi="Book Antiqua" w:cs="Tahoma"/>
          <w:sz w:val="24"/>
          <w:szCs w:val="24"/>
          <w:lang w:val="en-US"/>
        </w:rPr>
        <w:t xml:space="preserve"> the hope of providing useful references for various stakeholders and policy makers in China</w:t>
      </w:r>
      <w:r w:rsidR="002568DE" w:rsidRPr="001B3D7B">
        <w:rPr>
          <w:rFonts w:ascii="Book Antiqua" w:hAnsi="Book Antiqua" w:cs="Tahoma"/>
          <w:sz w:val="24"/>
          <w:szCs w:val="24"/>
          <w:lang w:val="en-US"/>
        </w:rPr>
        <w:t>. Where possible, data from China have been used, supplemented with data from other Asian countries and from around the world when Chinese data are unavailable.</w:t>
      </w:r>
      <w:bookmarkEnd w:id="45"/>
    </w:p>
    <w:p w14:paraId="2129A57F" w14:textId="77777777" w:rsidR="00B57AD2" w:rsidRPr="001B3D7B" w:rsidRDefault="00B57AD2" w:rsidP="004837A0">
      <w:pPr>
        <w:pStyle w:val="NoSpacing"/>
        <w:spacing w:line="360" w:lineRule="auto"/>
        <w:jc w:val="both"/>
        <w:rPr>
          <w:rFonts w:ascii="Book Antiqua" w:hAnsi="Book Antiqua" w:cs="Tahoma"/>
          <w:sz w:val="24"/>
          <w:szCs w:val="24"/>
          <w:lang w:val="en-US"/>
        </w:rPr>
      </w:pPr>
    </w:p>
    <w:p w14:paraId="6A722E46" w14:textId="77777777" w:rsidR="00B57AD2" w:rsidRPr="001B3D7B" w:rsidRDefault="00B57AD2" w:rsidP="004837A0">
      <w:pPr>
        <w:pStyle w:val="NoSpacing"/>
        <w:spacing w:line="360" w:lineRule="auto"/>
        <w:jc w:val="both"/>
        <w:rPr>
          <w:rFonts w:ascii="Book Antiqua" w:hAnsi="Book Antiqua" w:cs="Tahoma"/>
          <w:b/>
          <w:bCs/>
          <w:sz w:val="24"/>
          <w:szCs w:val="24"/>
          <w:lang w:val="en-US"/>
        </w:rPr>
      </w:pPr>
      <w:r w:rsidRPr="001B3D7B">
        <w:rPr>
          <w:rFonts w:ascii="Book Antiqua" w:hAnsi="Book Antiqua" w:cs="Tahoma"/>
          <w:b/>
          <w:bCs/>
          <w:sz w:val="24"/>
          <w:szCs w:val="24"/>
          <w:lang w:val="en-US"/>
        </w:rPr>
        <w:t>CLINICAL BENEFITS OF CURING HCV INFECTION</w:t>
      </w:r>
    </w:p>
    <w:p w14:paraId="03F19108" w14:textId="2C7DA00F" w:rsidR="00C00C89" w:rsidRPr="001B3D7B" w:rsidRDefault="00C00C89" w:rsidP="004837A0">
      <w:pPr>
        <w:pStyle w:val="NoSpacing"/>
        <w:spacing w:line="360" w:lineRule="auto"/>
        <w:jc w:val="both"/>
        <w:rPr>
          <w:rFonts w:ascii="Book Antiqua" w:hAnsi="Book Antiqua" w:cs="Tahoma"/>
          <w:i/>
          <w:sz w:val="24"/>
          <w:szCs w:val="24"/>
          <w:lang w:val="en-US"/>
        </w:rPr>
      </w:pPr>
      <w:r w:rsidRPr="001B3D7B">
        <w:rPr>
          <w:rFonts w:ascii="Book Antiqua" w:hAnsi="Book Antiqua" w:cs="Tahoma"/>
          <w:b/>
          <w:bCs/>
          <w:i/>
          <w:sz w:val="24"/>
          <w:szCs w:val="24"/>
          <w:lang w:val="en-US"/>
        </w:rPr>
        <w:t>Impact of HCV infection and treatment on the liver</w:t>
      </w:r>
    </w:p>
    <w:p w14:paraId="6588C4D4" w14:textId="26F776DC" w:rsidR="00CD4FBB" w:rsidRPr="001B3D7B" w:rsidRDefault="006635E2" w:rsidP="004837A0">
      <w:pPr>
        <w:pStyle w:val="NoSpacing"/>
        <w:spacing w:line="360" w:lineRule="auto"/>
        <w:jc w:val="both"/>
        <w:rPr>
          <w:rFonts w:ascii="Book Antiqua" w:eastAsia="Times New Roman" w:hAnsi="Book Antiqua" w:cs="Tahoma"/>
          <w:sz w:val="24"/>
          <w:szCs w:val="24"/>
          <w:lang w:val="en-US"/>
        </w:rPr>
      </w:pPr>
      <w:r w:rsidRPr="001B3D7B">
        <w:rPr>
          <w:rFonts w:ascii="Book Antiqua" w:hAnsi="Book Antiqua" w:cs="Tahoma"/>
          <w:sz w:val="24"/>
          <w:szCs w:val="24"/>
          <w:lang w:val="en-US"/>
        </w:rPr>
        <w:t xml:space="preserve">The principal impact of HCV is on the liver, the predominant site of </w:t>
      </w:r>
      <w:r w:rsidR="00C7484A" w:rsidRPr="001B3D7B">
        <w:rPr>
          <w:rFonts w:ascii="Book Antiqua" w:hAnsi="Book Antiqua" w:cs="Tahoma"/>
          <w:sz w:val="24"/>
          <w:szCs w:val="24"/>
          <w:lang w:val="en-US"/>
        </w:rPr>
        <w:t xml:space="preserve">HCV </w:t>
      </w:r>
      <w:r w:rsidRPr="001B3D7B">
        <w:rPr>
          <w:rFonts w:ascii="Book Antiqua" w:hAnsi="Book Antiqua" w:cs="Tahoma"/>
          <w:sz w:val="24"/>
          <w:szCs w:val="24"/>
          <w:lang w:val="en-US"/>
        </w:rPr>
        <w:t xml:space="preserve">replication. </w:t>
      </w:r>
      <w:r w:rsidR="00C7484A" w:rsidRPr="001B3D7B">
        <w:rPr>
          <w:rFonts w:ascii="Book Antiqua" w:hAnsi="Book Antiqua" w:cs="Tahoma"/>
          <w:sz w:val="24"/>
          <w:szCs w:val="24"/>
          <w:lang w:val="en-US"/>
        </w:rPr>
        <w:t>While initial H</w:t>
      </w:r>
      <w:r w:rsidR="009F1B48" w:rsidRPr="001B3D7B">
        <w:rPr>
          <w:rFonts w:ascii="Book Antiqua" w:hAnsi="Book Antiqua" w:cs="Tahoma"/>
          <w:sz w:val="24"/>
          <w:szCs w:val="24"/>
          <w:lang w:val="en-US"/>
        </w:rPr>
        <w:t>C</w:t>
      </w:r>
      <w:r w:rsidR="00C7484A" w:rsidRPr="001B3D7B">
        <w:rPr>
          <w:rFonts w:ascii="Book Antiqua" w:hAnsi="Book Antiqua" w:cs="Tahoma"/>
          <w:sz w:val="24"/>
          <w:szCs w:val="24"/>
          <w:lang w:val="en-US"/>
        </w:rPr>
        <w:t>V infection resolves spontaneously in around</w:t>
      </w:r>
      <w:r w:rsidR="00737112" w:rsidRPr="001B3D7B">
        <w:rPr>
          <w:rFonts w:ascii="Book Antiqua" w:hAnsi="Book Antiqua" w:cs="Tahoma"/>
          <w:sz w:val="24"/>
          <w:szCs w:val="24"/>
          <w:lang w:val="en-US"/>
        </w:rPr>
        <w:t xml:space="preserve"> 15</w:t>
      </w:r>
      <w:r w:rsidR="00C019BD" w:rsidRPr="001B3D7B">
        <w:rPr>
          <w:rFonts w:ascii="Book Antiqua" w:hAnsi="Book Antiqua" w:cs="Tahoma"/>
          <w:sz w:val="24"/>
          <w:szCs w:val="24"/>
          <w:lang w:val="en-US"/>
        </w:rPr>
        <w:t>%</w:t>
      </w:r>
      <w:r w:rsidR="00737112" w:rsidRPr="001B3D7B">
        <w:rPr>
          <w:rFonts w:ascii="Book Antiqua" w:hAnsi="Book Antiqua" w:cs="Tahoma"/>
          <w:sz w:val="24"/>
          <w:szCs w:val="24"/>
          <w:lang w:val="en-US"/>
        </w:rPr>
        <w:t>–25</w:t>
      </w:r>
      <w:r w:rsidR="00C7484A" w:rsidRPr="001B3D7B">
        <w:rPr>
          <w:rFonts w:ascii="Book Antiqua" w:hAnsi="Book Antiqua" w:cs="Tahoma"/>
          <w:sz w:val="24"/>
          <w:szCs w:val="24"/>
          <w:lang w:val="en-US"/>
        </w:rPr>
        <w:t xml:space="preserve">% of cases, the majority of patients will develop </w:t>
      </w:r>
      <w:r w:rsidR="002C3E16" w:rsidRPr="001B3D7B">
        <w:rPr>
          <w:rFonts w:ascii="Book Antiqua" w:hAnsi="Book Antiqua" w:cs="Tahoma"/>
          <w:sz w:val="24"/>
          <w:szCs w:val="24"/>
          <w:lang w:val="en-US"/>
        </w:rPr>
        <w:t>CHC</w:t>
      </w:r>
      <w:r w:rsidR="00D07CEF"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Chen&lt;/Author&gt;&lt;Year&gt;2006&lt;/Year&gt;&lt;RecNum&gt;75&lt;/RecNum&gt;&lt;DisplayText&gt;&lt;style face="superscript"&gt;[16]&lt;/style&gt;&lt;/DisplayText&gt;&lt;record&gt;&lt;rec-number&gt;75&lt;/rec-number&gt;&lt;foreign-keys&gt;&lt;key app="EN" db-id="sxasv0zxffd0vieev5ax0p08222er2p0vwex" timestamp="1523610491"&gt;75&lt;/key&gt;&lt;key app="ENWeb" db-id=""&gt;0&lt;/key&gt;&lt;/foreign-keys&gt;&lt;ref-type name="Journal Article"&gt;17&lt;/ref-type&gt;&lt;contributors&gt;&lt;authors&gt;&lt;author&gt;Chen, Stephen L&lt;/author&gt;&lt;author&gt;Morgan, Timothy R&lt;/author&gt;&lt;/authors&gt;&lt;/contributors&gt;&lt;titles&gt;&lt;title&gt;The natural history of hepatitis C virus (HCV) infection&lt;/title&gt;&lt;secondary-title&gt;International journal of medical sciences&lt;/secondary-title&gt;&lt;/titles&gt;&lt;periodical&gt;&lt;full-title&gt;International Journal of Medical Sciences&lt;/full-title&gt;&lt;abbr-1&gt;Int. J. Med. Sci.&lt;/abbr-1&gt;&lt;abbr-2&gt;Int J Med Sci&lt;/abbr-2&gt;&lt;/periodical&gt;&lt;pages&gt;47-52&lt;/pages&gt;&lt;volume&gt;3&lt;/volume&gt;&lt;number&gt;2&lt;/number&gt;&lt;dates&gt;&lt;year&gt;2006&lt;/year&gt;&lt;/dates&gt;&lt;accession-num&gt; 16614742&lt;/accession-num&gt;&lt;urls&gt;&lt;/urls&gt;&lt;/record&gt;&lt;/Cite&gt;&lt;/EndNote&gt;</w:instrText>
      </w:r>
      <w:r w:rsidR="00D07CEF"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16]</w:t>
      </w:r>
      <w:r w:rsidR="00D07CEF" w:rsidRPr="001B3D7B">
        <w:rPr>
          <w:rFonts w:ascii="Book Antiqua" w:hAnsi="Book Antiqua"/>
          <w:sz w:val="24"/>
          <w:szCs w:val="24"/>
          <w:lang w:val="en-US"/>
        </w:rPr>
        <w:fldChar w:fldCharType="end"/>
      </w:r>
      <w:r w:rsidR="002447B7" w:rsidRPr="001B3D7B">
        <w:rPr>
          <w:rFonts w:ascii="Book Antiqua" w:hAnsi="Book Antiqua"/>
          <w:sz w:val="24"/>
          <w:szCs w:val="24"/>
          <w:lang w:val="en-US"/>
        </w:rPr>
        <w:t>.</w:t>
      </w:r>
      <w:r w:rsidR="00C7484A" w:rsidRPr="001B3D7B">
        <w:rPr>
          <w:rFonts w:ascii="Book Antiqua" w:hAnsi="Book Antiqua" w:cs="Tahoma"/>
          <w:sz w:val="24"/>
          <w:szCs w:val="24"/>
          <w:lang w:val="en-US"/>
        </w:rPr>
        <w:t xml:space="preserve"> </w:t>
      </w:r>
      <w:r w:rsidR="00CD2FB8" w:rsidRPr="001B3D7B">
        <w:rPr>
          <w:rFonts w:ascii="Book Antiqua" w:hAnsi="Book Antiqua" w:cs="Tahoma"/>
          <w:sz w:val="24"/>
          <w:szCs w:val="24"/>
          <w:lang w:val="en-US"/>
        </w:rPr>
        <w:t>T</w:t>
      </w:r>
      <w:r w:rsidR="00C7484A" w:rsidRPr="001B3D7B">
        <w:rPr>
          <w:rFonts w:ascii="Book Antiqua" w:hAnsi="Book Antiqua" w:cs="Tahoma"/>
          <w:sz w:val="24"/>
          <w:szCs w:val="24"/>
          <w:lang w:val="en-US"/>
        </w:rPr>
        <w:t xml:space="preserve">he long-term outcomes of the </w:t>
      </w:r>
      <w:r w:rsidR="003076D2" w:rsidRPr="001B3D7B">
        <w:rPr>
          <w:rFonts w:ascii="Book Antiqua" w:hAnsi="Book Antiqua" w:cs="Tahoma"/>
          <w:sz w:val="24"/>
          <w:szCs w:val="24"/>
          <w:lang w:val="en-US"/>
        </w:rPr>
        <w:t xml:space="preserve">liver inflammation caused by HCV infection include the development of fibrosis, compensated and decompensated cirrhosis, hepatocellular carcinoma </w:t>
      </w:r>
      <w:r w:rsidR="00CB596F" w:rsidRPr="001B3D7B">
        <w:rPr>
          <w:rFonts w:ascii="Book Antiqua" w:hAnsi="Book Antiqua" w:cs="Tahoma"/>
          <w:sz w:val="24"/>
          <w:szCs w:val="24"/>
          <w:lang w:val="en-US"/>
        </w:rPr>
        <w:t>(HCC)</w:t>
      </w:r>
      <w:r w:rsidR="00EF1FCB" w:rsidRPr="001B3D7B">
        <w:rPr>
          <w:rFonts w:ascii="Book Antiqua" w:hAnsi="Book Antiqua" w:cs="Tahoma"/>
          <w:sz w:val="24"/>
          <w:szCs w:val="24"/>
          <w:lang w:val="en-US"/>
        </w:rPr>
        <w:t>,</w:t>
      </w:r>
      <w:r w:rsidR="00CB596F" w:rsidRPr="001B3D7B">
        <w:rPr>
          <w:rFonts w:ascii="Book Antiqua" w:hAnsi="Book Antiqua" w:cs="Tahoma"/>
          <w:sz w:val="24"/>
          <w:szCs w:val="24"/>
          <w:lang w:val="en-US"/>
        </w:rPr>
        <w:t xml:space="preserve"> </w:t>
      </w:r>
      <w:r w:rsidR="003076D2" w:rsidRPr="001B3D7B">
        <w:rPr>
          <w:rFonts w:ascii="Book Antiqua" w:hAnsi="Book Antiqua" w:cs="Tahoma"/>
          <w:sz w:val="24"/>
          <w:szCs w:val="24"/>
          <w:lang w:val="en-US"/>
        </w:rPr>
        <w:t>and end-stage liver disease</w:t>
      </w:r>
      <w:r w:rsidR="00CB596F" w:rsidRPr="001B3D7B">
        <w:rPr>
          <w:rFonts w:ascii="Book Antiqua" w:hAnsi="Book Antiqua" w:cs="Tahoma"/>
          <w:sz w:val="24"/>
          <w:szCs w:val="24"/>
          <w:lang w:val="en-US"/>
        </w:rPr>
        <w:t xml:space="preserve"> (ESLD)</w:t>
      </w:r>
      <w:r w:rsidR="00D07CEF" w:rsidRPr="001B3D7B">
        <w:rPr>
          <w:rFonts w:ascii="Book Antiqua" w:hAnsi="Book Antiqu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Chen&lt;/Author&gt;&lt;Year&gt;2006&lt;/Year&gt;&lt;RecNum&gt;75&lt;/RecNum&gt;&lt;DisplayText&gt;&lt;style face="superscript"&gt;[16]&lt;/style&gt;&lt;/DisplayText&gt;&lt;record&gt;&lt;rec-number&gt;75&lt;/rec-number&gt;&lt;foreign-keys&gt;&lt;key app="EN" db-id="sxasv0zxffd0vieev5ax0p08222er2p0vwex" timestamp="1523610491"&gt;75&lt;/key&gt;&lt;key app="ENWeb" db-id=""&gt;0&lt;/key&gt;&lt;/foreign-keys&gt;&lt;ref-type name="Journal Article"&gt;17&lt;/ref-type&gt;&lt;contributors&gt;&lt;authors&gt;&lt;author&gt;Chen, Stephen L&lt;/author&gt;&lt;author&gt;Morgan, Timothy R&lt;/author&gt;&lt;/authors&gt;&lt;/contributors&gt;&lt;titles&gt;&lt;title&gt;The natural history of hepatitis C virus (HCV) infection&lt;/title&gt;&lt;secondary-title&gt;International journal of medical sciences&lt;/secondary-title&gt;&lt;/titles&gt;&lt;periodical&gt;&lt;full-title&gt;International Journal of Medical Sciences&lt;/full-title&gt;&lt;abbr-1&gt;Int. J. Med. Sci.&lt;/abbr-1&gt;&lt;abbr-2&gt;Int J Med Sci&lt;/abbr-2&gt;&lt;/periodical&gt;&lt;pages&gt;47-52&lt;/pages&gt;&lt;volume&gt;3&lt;/volume&gt;&lt;number&gt;2&lt;/number&gt;&lt;dates&gt;&lt;year&gt;2006&lt;/year&gt;&lt;/dates&gt;&lt;accession-num&gt; 16614742&lt;/accession-num&gt;&lt;urls&gt;&lt;/urls&gt;&lt;/record&gt;&lt;/Cite&gt;&lt;/EndNote&gt;</w:instrText>
      </w:r>
      <w:r w:rsidR="00D07CEF"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16]</w:t>
      </w:r>
      <w:r w:rsidR="00D07CEF" w:rsidRPr="001B3D7B">
        <w:rPr>
          <w:rFonts w:ascii="Book Antiqua" w:hAnsi="Book Antiqua"/>
          <w:sz w:val="24"/>
          <w:szCs w:val="24"/>
          <w:lang w:val="en-US"/>
        </w:rPr>
        <w:fldChar w:fldCharType="end"/>
      </w:r>
      <w:r w:rsidR="00BE0E98" w:rsidRPr="001B3D7B">
        <w:rPr>
          <w:rFonts w:ascii="Book Antiqua" w:hAnsi="Book Antiqua"/>
          <w:sz w:val="24"/>
          <w:szCs w:val="24"/>
          <w:lang w:val="en-US"/>
        </w:rPr>
        <w:t>.</w:t>
      </w:r>
      <w:r w:rsidR="00307061" w:rsidRPr="001B3D7B">
        <w:rPr>
          <w:rFonts w:ascii="Book Antiqua" w:hAnsi="Book Antiqua" w:cs="Tahoma"/>
          <w:sz w:val="24"/>
          <w:szCs w:val="24"/>
          <w:lang w:val="en-US"/>
        </w:rPr>
        <w:t xml:space="preserve"> </w:t>
      </w:r>
      <w:r w:rsidR="003076D2" w:rsidRPr="001B3D7B">
        <w:rPr>
          <w:rFonts w:ascii="Book Antiqua" w:hAnsi="Book Antiqua" w:cs="Tahoma"/>
          <w:sz w:val="24"/>
          <w:szCs w:val="24"/>
          <w:lang w:val="en-US"/>
        </w:rPr>
        <w:t>Progression of CHC typically occurs over many years</w:t>
      </w:r>
      <w:r w:rsidR="0067201D" w:rsidRPr="001B3D7B">
        <w:rPr>
          <w:rFonts w:ascii="Book Antiqua" w:hAnsi="Book Antiqua" w:cs="Tahoma"/>
          <w:sz w:val="24"/>
          <w:szCs w:val="24"/>
          <w:lang w:val="en-US"/>
        </w:rPr>
        <w:t>;</w:t>
      </w:r>
      <w:r w:rsidR="003076D2" w:rsidRPr="001B3D7B">
        <w:rPr>
          <w:rFonts w:ascii="Book Antiqua" w:hAnsi="Book Antiqua" w:cs="Tahoma"/>
          <w:sz w:val="24"/>
          <w:szCs w:val="24"/>
          <w:lang w:val="en-US"/>
        </w:rPr>
        <w:t xml:space="preserve"> it is estimated that </w:t>
      </w:r>
      <w:r w:rsidR="005E2A92" w:rsidRPr="001B3D7B">
        <w:rPr>
          <w:rFonts w:ascii="Book Antiqua" w:hAnsi="Book Antiqua" w:cs="Tahoma"/>
          <w:sz w:val="24"/>
          <w:szCs w:val="24"/>
          <w:lang w:val="en-US"/>
        </w:rPr>
        <w:t>10</w:t>
      </w:r>
      <w:r w:rsidR="00C019BD" w:rsidRPr="001B3D7B">
        <w:rPr>
          <w:rFonts w:ascii="Book Antiqua" w:hAnsi="Book Antiqua" w:cs="Tahoma"/>
          <w:sz w:val="24"/>
          <w:szCs w:val="24"/>
          <w:lang w:val="en-US"/>
        </w:rPr>
        <w:t>%</w:t>
      </w:r>
      <w:r w:rsidR="005E2A92" w:rsidRPr="001B3D7B">
        <w:rPr>
          <w:rFonts w:ascii="Book Antiqua" w:hAnsi="Book Antiqua" w:cs="Tahoma"/>
          <w:sz w:val="24"/>
          <w:szCs w:val="24"/>
          <w:lang w:val="en-US"/>
        </w:rPr>
        <w:t>–20</w:t>
      </w:r>
      <w:r w:rsidR="003076D2" w:rsidRPr="001B3D7B">
        <w:rPr>
          <w:rFonts w:ascii="Book Antiqua" w:hAnsi="Book Antiqua" w:cs="Tahoma"/>
          <w:sz w:val="24"/>
          <w:szCs w:val="24"/>
          <w:lang w:val="en-US"/>
        </w:rPr>
        <w:t>% of patients will develop cirrhosis and the annual risk of HCC in patients wi</w:t>
      </w:r>
      <w:r w:rsidR="005E2A92" w:rsidRPr="001B3D7B">
        <w:rPr>
          <w:rFonts w:ascii="Book Antiqua" w:hAnsi="Book Antiqua" w:cs="Tahoma"/>
          <w:sz w:val="24"/>
          <w:szCs w:val="24"/>
          <w:lang w:val="en-US"/>
        </w:rPr>
        <w:t>th cirrhosis is approximately 1</w:t>
      </w:r>
      <w:r w:rsidR="00C019BD" w:rsidRPr="001B3D7B">
        <w:rPr>
          <w:rFonts w:ascii="Book Antiqua" w:hAnsi="Book Antiqua" w:cs="Tahoma"/>
          <w:sz w:val="24"/>
          <w:szCs w:val="24"/>
          <w:lang w:val="en-US"/>
        </w:rPr>
        <w:t>%</w:t>
      </w:r>
      <w:r w:rsidR="00A23951" w:rsidRPr="001B3D7B">
        <w:rPr>
          <w:rFonts w:ascii="Book Antiqua" w:hAnsi="Book Antiqua" w:cs="Tahoma"/>
          <w:sz w:val="24"/>
          <w:szCs w:val="24"/>
          <w:lang w:val="en-US"/>
        </w:rPr>
        <w:t>–</w:t>
      </w:r>
      <w:r w:rsidR="005E2A92" w:rsidRPr="001B3D7B">
        <w:rPr>
          <w:rFonts w:ascii="Book Antiqua" w:hAnsi="Book Antiqua" w:cs="Tahoma"/>
          <w:sz w:val="24"/>
          <w:szCs w:val="24"/>
          <w:lang w:val="en-US"/>
        </w:rPr>
        <w:t>4</w:t>
      </w:r>
      <w:r w:rsidR="003076D2" w:rsidRPr="001B3D7B">
        <w:rPr>
          <w:rFonts w:ascii="Book Antiqua" w:hAnsi="Book Antiqua" w:cs="Tahoma"/>
          <w:sz w:val="24"/>
          <w:szCs w:val="24"/>
          <w:lang w:val="en-US"/>
        </w:rPr>
        <w:t>%</w:t>
      </w:r>
      <w:r w:rsidR="00BF038D"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Chen&lt;/Author&gt;&lt;Year&gt;2006&lt;/Year&gt;&lt;RecNum&gt;75&lt;/RecNum&gt;&lt;DisplayText&gt;&lt;style face="superscript"&gt;[16]&lt;/style&gt;&lt;/DisplayText&gt;&lt;record&gt;&lt;rec-number&gt;75&lt;/rec-number&gt;&lt;foreign-keys&gt;&lt;key app="EN" db-id="sxasv0zxffd0vieev5ax0p08222er2p0vwex" timestamp="1523610491"&gt;75&lt;/key&gt;&lt;key app="ENWeb" db-id=""&gt;0&lt;/key&gt;&lt;/foreign-keys&gt;&lt;ref-type name="Journal Article"&gt;17&lt;/ref-type&gt;&lt;contributors&gt;&lt;authors&gt;&lt;author&gt;Chen, Stephen L&lt;/author&gt;&lt;author&gt;Morgan, Timothy R&lt;/author&gt;&lt;/authors&gt;&lt;/contributors&gt;&lt;titles&gt;&lt;title&gt;The natural history of hepatitis C virus (HCV) infection&lt;/title&gt;&lt;secondary-title&gt;International journal of medical sciences&lt;/secondary-title&gt;&lt;/titles&gt;&lt;periodical&gt;&lt;full-title&gt;International Journal of Medical Sciences&lt;/full-title&gt;&lt;abbr-1&gt;Int. J. Med. Sci.&lt;/abbr-1&gt;&lt;abbr-2&gt;Int J Med Sci&lt;/abbr-2&gt;&lt;/periodical&gt;&lt;pages&gt;47-52&lt;/pages&gt;&lt;volume&gt;3&lt;/volume&gt;&lt;number&gt;2&lt;/number&gt;&lt;dates&gt;&lt;year&gt;2006&lt;/year&gt;&lt;/dates&gt;&lt;accession-num&gt; 16614742&lt;/accession-num&gt;&lt;urls&gt;&lt;/urls&gt;&lt;/record&gt;&lt;/Cite&gt;&lt;/EndNote&gt;</w:instrText>
      </w:r>
      <w:r w:rsidR="00BF038D"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6]</w:t>
      </w:r>
      <w:r w:rsidR="00BF038D" w:rsidRPr="001B3D7B">
        <w:rPr>
          <w:rFonts w:ascii="Book Antiqua" w:hAnsi="Book Antiqua"/>
          <w:sz w:val="24"/>
          <w:szCs w:val="24"/>
          <w:lang w:val="en-US"/>
        </w:rPr>
        <w:fldChar w:fldCharType="end"/>
      </w:r>
      <w:r w:rsidR="00BE0E98" w:rsidRPr="001B3D7B">
        <w:rPr>
          <w:rFonts w:ascii="Book Antiqua" w:hAnsi="Book Antiqua"/>
          <w:sz w:val="24"/>
          <w:szCs w:val="24"/>
          <w:lang w:val="en-US"/>
        </w:rPr>
        <w:t>.</w:t>
      </w:r>
      <w:r w:rsidR="008A2A98" w:rsidRPr="001B3D7B">
        <w:rPr>
          <w:rFonts w:ascii="Book Antiqua" w:hAnsi="Book Antiqua" w:cs="Tahoma"/>
          <w:sz w:val="24"/>
          <w:szCs w:val="24"/>
          <w:lang w:val="en-US"/>
        </w:rPr>
        <w:t xml:space="preserve"> </w:t>
      </w:r>
      <w:r w:rsidR="00FE4B4B" w:rsidRPr="001B3D7B">
        <w:rPr>
          <w:rFonts w:ascii="Book Antiqua" w:eastAsia="Times New Roman" w:hAnsi="Book Antiqua" w:cs="Tahoma"/>
          <w:sz w:val="24"/>
          <w:szCs w:val="24"/>
          <w:lang w:val="en-US"/>
        </w:rPr>
        <w:t xml:space="preserve">If left untreated, CHC patients would progress to </w:t>
      </w:r>
      <w:r w:rsidR="00CD4FBB" w:rsidRPr="001B3D7B">
        <w:rPr>
          <w:rFonts w:ascii="Book Antiqua" w:eastAsia="Times New Roman" w:hAnsi="Book Antiqua" w:cs="Tahoma"/>
          <w:sz w:val="24"/>
          <w:szCs w:val="24"/>
          <w:lang w:val="en-US"/>
        </w:rPr>
        <w:t>more advanced disease stages</w:t>
      </w:r>
      <w:r w:rsidR="00FE4B4B" w:rsidRPr="001B3D7B">
        <w:rPr>
          <w:rFonts w:ascii="Book Antiqua" w:eastAsia="Times New Roman" w:hAnsi="Book Antiqua" w:cs="Tahoma"/>
          <w:sz w:val="24"/>
          <w:szCs w:val="24"/>
          <w:lang w:val="en-US"/>
        </w:rPr>
        <w:t>, which</w:t>
      </w:r>
      <w:r w:rsidR="00CD4FBB" w:rsidRPr="001B3D7B">
        <w:rPr>
          <w:rFonts w:ascii="Book Antiqua" w:eastAsia="Times New Roman" w:hAnsi="Book Antiqua" w:cs="Tahoma"/>
          <w:sz w:val="24"/>
          <w:szCs w:val="24"/>
          <w:lang w:val="en-US"/>
        </w:rPr>
        <w:t xml:space="preserve"> in turn are associated with accelerated disease progression, elevated risks of developing HCC, and consequently lower survival rates</w:t>
      </w:r>
      <w:r w:rsidR="00D77F96"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eastAsia="Times New Roman" w:hAnsi="Book Antiqua" w:cs="Tahoma"/>
          <w:sz w:val="24"/>
          <w:szCs w:val="24"/>
          <w:lang w:val="en-US"/>
        </w:rPr>
        <w:instrText xml:space="preserve"> ADDIN EN.CITE </w:instrText>
      </w:r>
      <w:r w:rsidR="0005138A" w:rsidRPr="001B3D7B">
        <w:rPr>
          <w:rFonts w:ascii="Book Antiqua" w:eastAsia="Times New Roman"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eastAsia="Times New Roman" w:hAnsi="Book Antiqua" w:cs="Tahoma"/>
          <w:sz w:val="24"/>
          <w:szCs w:val="24"/>
          <w:lang w:val="en-US"/>
        </w:rPr>
        <w:instrText xml:space="preserve"> ADDIN EN.CITE.DATA </w:instrText>
      </w:r>
      <w:r w:rsidR="0005138A" w:rsidRPr="001B3D7B">
        <w:rPr>
          <w:rFonts w:ascii="Book Antiqua" w:eastAsia="Times New Roman" w:hAnsi="Book Antiqua" w:cs="Tahoma"/>
          <w:sz w:val="24"/>
          <w:szCs w:val="24"/>
          <w:lang w:val="en-US"/>
        </w:rPr>
      </w:r>
      <w:r w:rsidR="0005138A" w:rsidRPr="001B3D7B">
        <w:rPr>
          <w:rFonts w:ascii="Book Antiqua" w:eastAsia="Times New Roman" w:hAnsi="Book Antiqua" w:cs="Tahoma"/>
          <w:sz w:val="24"/>
          <w:szCs w:val="24"/>
          <w:lang w:val="en-US"/>
        </w:rPr>
        <w:fldChar w:fldCharType="end"/>
      </w:r>
      <w:r w:rsidR="00D77F96" w:rsidRPr="001B3D7B">
        <w:rPr>
          <w:rFonts w:ascii="Book Antiqua" w:eastAsia="Times New Roman" w:hAnsi="Book Antiqua" w:cs="Tahoma"/>
          <w:sz w:val="24"/>
          <w:szCs w:val="24"/>
          <w:lang w:val="en-US"/>
        </w:rPr>
      </w:r>
      <w:r w:rsidR="00D77F96" w:rsidRPr="001B3D7B">
        <w:rPr>
          <w:rFonts w:ascii="Book Antiqua" w:eastAsia="Times New Roman" w:hAnsi="Book Antiqua" w:cs="Tahoma"/>
          <w:sz w:val="24"/>
          <w:szCs w:val="24"/>
          <w:lang w:val="en-US"/>
        </w:rPr>
        <w:fldChar w:fldCharType="separate"/>
      </w:r>
      <w:r w:rsidR="00A267EC" w:rsidRPr="001B3D7B">
        <w:rPr>
          <w:rFonts w:ascii="Book Antiqua" w:eastAsia="Times New Roman" w:hAnsi="Book Antiqua" w:cs="Tahoma"/>
          <w:noProof/>
          <w:sz w:val="24"/>
          <w:szCs w:val="24"/>
          <w:vertAlign w:val="superscript"/>
          <w:lang w:val="en-US"/>
        </w:rPr>
        <w:t>[4]</w:t>
      </w:r>
      <w:r w:rsidR="00D77F96" w:rsidRPr="001B3D7B">
        <w:rPr>
          <w:rFonts w:ascii="Book Antiqua" w:hAnsi="Book Antiqua"/>
          <w:sz w:val="24"/>
          <w:szCs w:val="24"/>
          <w:lang w:val="en-US"/>
        </w:rPr>
        <w:fldChar w:fldCharType="end"/>
      </w:r>
      <w:r w:rsidR="00BE0E98" w:rsidRPr="001B3D7B">
        <w:rPr>
          <w:rFonts w:ascii="Book Antiqua" w:hAnsi="Book Antiqua"/>
          <w:sz w:val="24"/>
          <w:szCs w:val="24"/>
          <w:lang w:val="en-US"/>
        </w:rPr>
        <w:t>.</w:t>
      </w:r>
      <w:r w:rsidR="00D742D4" w:rsidRPr="001B3D7B">
        <w:rPr>
          <w:rFonts w:ascii="Book Antiqua" w:eastAsia="Times New Roman" w:hAnsi="Book Antiqua" w:cs="Tahoma"/>
          <w:sz w:val="24"/>
          <w:szCs w:val="24"/>
          <w:lang w:val="en-US"/>
        </w:rPr>
        <w:t xml:space="preserve"> A long-term retrospective cohort study in Japan</w:t>
      </w:r>
      <w:r w:rsidR="00637FA9" w:rsidRPr="001B3D7B">
        <w:rPr>
          <w:rFonts w:ascii="Book Antiqua" w:eastAsia="Times New Roman" w:hAnsi="Book Antiqua" w:cs="Tahoma"/>
          <w:sz w:val="24"/>
          <w:szCs w:val="24"/>
          <w:lang w:val="en-US"/>
        </w:rPr>
        <w:t xml:space="preserve">ese CHC patients showed that </w:t>
      </w:r>
      <w:r w:rsidR="008937D9" w:rsidRPr="001B3D7B">
        <w:rPr>
          <w:rFonts w:ascii="Book Antiqua" w:eastAsia="Times New Roman" w:hAnsi="Book Antiqua" w:cs="Tahoma"/>
          <w:sz w:val="24"/>
          <w:szCs w:val="24"/>
          <w:lang w:val="en-US"/>
        </w:rPr>
        <w:t>untreated F0/F1 patients have a 0.5% annual risk for HCC development</w:t>
      </w:r>
      <w:r w:rsidR="00E52BAE" w:rsidRPr="001B3D7B">
        <w:rPr>
          <w:rFonts w:ascii="Book Antiqua" w:eastAsia="Times New Roman" w:hAnsi="Book Antiqua" w:cs="Tahoma"/>
          <w:sz w:val="24"/>
          <w:szCs w:val="24"/>
          <w:lang w:val="en-US"/>
        </w:rPr>
        <w:t>,</w:t>
      </w:r>
      <w:r w:rsidR="008937D9" w:rsidRPr="001B3D7B">
        <w:rPr>
          <w:rFonts w:ascii="Book Antiqua" w:eastAsia="Times New Roman" w:hAnsi="Book Antiqua" w:cs="Tahoma"/>
          <w:sz w:val="24"/>
          <w:szCs w:val="24"/>
          <w:lang w:val="en-US"/>
        </w:rPr>
        <w:t xml:space="preserve"> while this increased to 7.9% in F4 patients</w:t>
      </w:r>
      <w:r w:rsidR="00D77F9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shida&lt;/Author&gt;&lt;Year&gt;1999&lt;/Year&gt;&lt;RecNum&gt;190&lt;/RecNum&gt;&lt;DisplayText&gt;&lt;style face="superscript"&gt;[17]&lt;/style&gt;&lt;/DisplayText&gt;&lt;record&gt;&lt;rec-number&gt;190&lt;/rec-number&gt;&lt;foreign-keys&gt;&lt;key app="EN" db-id="sxasv0zxffd0vieev5ax0p08222er2p0vwex" timestamp="1528439669"&gt;190&lt;/key&gt;&lt;/foreign-keys&gt;&lt;ref-type name="Journal Article"&gt;17&lt;/ref-type&gt;&lt;contributors&gt;&lt;authors&gt;&lt;author&gt;Yoshida, Haruhiko&lt;/author&gt;&lt;author&gt;Shiratori, Yasushi&lt;/author&gt;&lt;author&gt;Moriyama, Mitsuhiko&lt;/author&gt;&lt;author&gt;Arakawa, Yasuyuki&lt;/author&gt;&lt;author&gt;Ide, Tatsuya&lt;/author&gt;&lt;author&gt;Sata, Michio&lt;/author&gt;&lt;author&gt;Inoue, Osami&lt;/author&gt;&lt;author&gt;Yano, Michitami&lt;/author&gt;&lt;author&gt;Tanaka, Motohiko&lt;/author&gt;&lt;author&gt;Fujiyama, Shigetoshi&lt;/author&gt;&lt;/authors&gt;&lt;/contributors&gt;&lt;titles&gt;&lt;title&gt;Interferon therapy reduces the risk for hepatocellular carcinoma: national surveillance program of cirrhotic and noncirrhotic patients with chronic hepatitis C in Japan&lt;/title&gt;&lt;secondary-title&gt;Annals of internal medicine&lt;/secondary-title&gt;&lt;/titles&gt;&lt;periodical&gt;&lt;full-title&gt;Annals of Internal Medicine&lt;/full-title&gt;&lt;abbr-1&gt;Ann. Intern. Med.&lt;/abbr-1&gt;&lt;abbr-2&gt;Ann Intern Med&lt;/abbr-2&gt;&lt;/periodical&gt;&lt;pages&gt;174-181&lt;/pages&gt;&lt;volume&gt;131&lt;/volume&gt;&lt;number&gt;3&lt;/number&gt;&lt;dates&gt;&lt;year&gt;1999&lt;/year&gt;&lt;/dates&gt;&lt;isbn&gt;0003-4819&lt;/isbn&gt;&lt;accession-num&gt;10428733&lt;/accession-num&gt;&lt;urls&gt;&lt;/urls&gt;&lt;/record&gt;&lt;/Cite&gt;&lt;/EndNote&gt;</w:instrText>
      </w:r>
      <w:r w:rsidR="00D77F96" w:rsidRPr="001B3D7B">
        <w:rPr>
          <w:rFonts w:ascii="Book Antiqua" w:eastAsia="Times New Roman" w:hAnsi="Book Antiqua" w:cs="Tahoma"/>
          <w:sz w:val="24"/>
          <w:szCs w:val="24"/>
          <w:lang w:val="en-US"/>
        </w:rPr>
        <w:fldChar w:fldCharType="separate"/>
      </w:r>
      <w:r w:rsidR="00407295" w:rsidRPr="001B3D7B">
        <w:rPr>
          <w:rFonts w:ascii="Book Antiqua" w:eastAsia="Times New Roman" w:hAnsi="Book Antiqua" w:cs="Tahoma"/>
          <w:noProof/>
          <w:sz w:val="24"/>
          <w:szCs w:val="24"/>
          <w:vertAlign w:val="superscript"/>
          <w:lang w:val="en-US"/>
        </w:rPr>
        <w:t>[17]</w:t>
      </w:r>
      <w:r w:rsidR="00D77F96" w:rsidRPr="001B3D7B">
        <w:rPr>
          <w:rFonts w:ascii="Book Antiqua" w:hAnsi="Book Antiqua"/>
          <w:sz w:val="24"/>
          <w:szCs w:val="24"/>
          <w:lang w:val="en-US"/>
        </w:rPr>
        <w:fldChar w:fldCharType="end"/>
      </w:r>
      <w:r w:rsidR="0097313C" w:rsidRPr="001B3D7B">
        <w:rPr>
          <w:rFonts w:ascii="Book Antiqua" w:hAnsi="Book Antiqua"/>
          <w:sz w:val="24"/>
          <w:szCs w:val="24"/>
          <w:lang w:val="en-US"/>
        </w:rPr>
        <w:t>.</w:t>
      </w:r>
      <w:r w:rsidR="00CD4FBB" w:rsidRPr="001B3D7B">
        <w:rPr>
          <w:rFonts w:ascii="Book Antiqua" w:eastAsia="Times New Roman" w:hAnsi="Book Antiqua" w:cs="Tahoma"/>
          <w:sz w:val="24"/>
          <w:szCs w:val="24"/>
          <w:lang w:val="en-US"/>
        </w:rPr>
        <w:t xml:space="preserve"> A systematic review of CHC patients in Asia, including China, reported that the </w:t>
      </w:r>
      <w:r w:rsidR="00C62D26" w:rsidRPr="001B3D7B">
        <w:rPr>
          <w:rFonts w:ascii="Book Antiqua" w:eastAsia="Times New Roman" w:hAnsi="Book Antiqua" w:cs="Tahoma"/>
          <w:sz w:val="24"/>
          <w:szCs w:val="24"/>
          <w:lang w:val="en-US"/>
        </w:rPr>
        <w:t>5</w:t>
      </w:r>
      <w:r w:rsidR="00CD4FBB" w:rsidRPr="001B3D7B">
        <w:rPr>
          <w:rFonts w:ascii="Book Antiqua" w:eastAsia="Times New Roman" w:hAnsi="Book Antiqua" w:cs="Tahoma"/>
          <w:sz w:val="24"/>
          <w:szCs w:val="24"/>
          <w:lang w:val="en-US"/>
        </w:rPr>
        <w:t>-year survival for cirrhotic CHC patients was 73.8%, but falls to 39.2% following progression to ESLD, wherein liver transplantation is required</w:t>
      </w:r>
      <w:r w:rsidR="00CD4FBB"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Bennett&lt;/Author&gt;&lt;Year&gt;2015&lt;/Year&gt;&lt;RecNum&gt;4&lt;/RecNum&gt;&lt;DisplayText&gt;&lt;style face="superscript"&gt;[18]&lt;/style&gt;&lt;/DisplayText&gt;&lt;record&gt;&lt;rec-number&gt;4&lt;/rec-number&gt;&lt;foreign-keys&gt;&lt;key app="EN" db-id="sxasv0zxffd0vieev5ax0p08222er2p0vwex" timestamp="1519806757"&gt;4&lt;/key&gt;&lt;key app="ENWeb" db-id=""&gt;0&lt;/key&gt;&lt;/foreign-keys&gt;&lt;ref-type name="Journal Article"&gt;17&lt;/ref-type&gt;&lt;contributors&gt;&lt;authors&gt;&lt;author&gt;Heather Bennett&lt;/author&gt;&lt;author&gt;Nathalie Waser&lt;/author&gt;&lt;author&gt;Karissa Johnston&lt;/author&gt;&lt;author&gt;Jia Horng Kao&lt;/author&gt;&lt;author&gt;Young Suk Lim&lt;/author&gt;&lt;author&gt;Zhong Ping Duan&lt;/author&gt;&lt;author&gt;Youn Jae Lee&lt;/author&gt;&lt;author&gt;Lai Wei&lt;/author&gt;&lt;author&gt;Chien Jen Chen&lt;/author&gt;&lt;author&gt;William Sievert&lt;/author&gt;&lt;author&gt;Yong Yuan&lt;/author&gt;&lt;author&gt;Hong Li&lt;/author&gt;&lt;/authors&gt;&lt;/contributors&gt;&lt;titles&gt;&lt;title&gt;A review of the burden of hepatitis C virus infection in China, Japan, South Korea and Taiwan&lt;/title&gt;&lt;secondary-title&gt;Hepatology International&lt;/secondary-title&gt;&lt;/titles&gt;&lt;periodical&gt;&lt;full-title&gt;Hepatology International&lt;/full-title&gt;&lt;abbr-1&gt;Hepatol. Int.&lt;/abbr-1&gt;&lt;abbr-2&gt;Hepatol Int&lt;/abbr-2&gt;&lt;/periodical&gt;&lt;pages&gt;378-90&lt;/pages&gt;&lt;volume&gt;9&lt;/volume&gt;&lt;number&gt;3&lt;/number&gt;&lt;edition&gt;13 June 2015&lt;/edition&gt;&lt;dates&gt;&lt;year&gt;2015&lt;/year&gt;&lt;/dates&gt;&lt;isbn&gt;1936-0541&lt;/isbn&gt;&lt;accession-num&gt;26071238&lt;/accession-num&gt;&lt;urls&gt;&lt;related-urls&gt;&lt;url&gt;https://link.springer.com/article/10.1007%2Fs12072-015-9629-x&lt;/url&gt;&lt;/related-urls&gt;&lt;/urls&gt;&lt;electronic-resource-num&gt;10.1007/s12072-015-9629-x&lt;/electronic-resource-num&gt;&lt;/record&gt;&lt;/Cite&gt;&lt;/EndNote&gt;</w:instrText>
      </w:r>
      <w:r w:rsidR="00CD4FBB" w:rsidRPr="001B3D7B">
        <w:rPr>
          <w:rFonts w:ascii="Book Antiqua" w:eastAsia="Times New Roman" w:hAnsi="Book Antiqua" w:cs="Tahoma"/>
          <w:sz w:val="24"/>
          <w:szCs w:val="24"/>
          <w:lang w:val="en-US"/>
        </w:rPr>
        <w:fldChar w:fldCharType="separate"/>
      </w:r>
      <w:r w:rsidR="00407295" w:rsidRPr="001B3D7B">
        <w:rPr>
          <w:rFonts w:ascii="Book Antiqua" w:eastAsia="Times New Roman" w:hAnsi="Book Antiqua" w:cs="Tahoma"/>
          <w:noProof/>
          <w:sz w:val="24"/>
          <w:szCs w:val="24"/>
          <w:vertAlign w:val="superscript"/>
          <w:lang w:val="en-US"/>
        </w:rPr>
        <w:t>[18]</w:t>
      </w:r>
      <w:r w:rsidR="00CD4FBB" w:rsidRPr="001B3D7B">
        <w:rPr>
          <w:rFonts w:ascii="Book Antiqua" w:hAnsi="Book Antiqua"/>
          <w:sz w:val="24"/>
          <w:szCs w:val="24"/>
          <w:lang w:val="en-US"/>
        </w:rPr>
        <w:fldChar w:fldCharType="end"/>
      </w:r>
      <w:r w:rsidR="009636DF" w:rsidRPr="001B3D7B">
        <w:rPr>
          <w:rFonts w:ascii="Book Antiqua" w:hAnsi="Book Antiqua"/>
          <w:sz w:val="24"/>
          <w:szCs w:val="24"/>
          <w:lang w:val="en-US"/>
        </w:rPr>
        <w:t>.</w:t>
      </w:r>
    </w:p>
    <w:p w14:paraId="20F0FF7B" w14:textId="5BB60A6A" w:rsidR="003076D2" w:rsidRPr="001B3D7B" w:rsidRDefault="00C7484A"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China </w:t>
      </w:r>
      <w:r w:rsidR="000A55C2" w:rsidRPr="001B3D7B">
        <w:rPr>
          <w:rFonts w:ascii="Book Antiqua" w:hAnsi="Book Antiqua" w:cs="Tahoma"/>
          <w:sz w:val="24"/>
          <w:szCs w:val="24"/>
          <w:lang w:val="en-US"/>
        </w:rPr>
        <w:t>has</w:t>
      </w:r>
      <w:r w:rsidR="00F12C01" w:rsidRPr="001B3D7B">
        <w:rPr>
          <w:rFonts w:ascii="Book Antiqua" w:hAnsi="Book Antiqua" w:cs="Tahoma"/>
          <w:sz w:val="24"/>
          <w:szCs w:val="24"/>
          <w:lang w:val="en-US"/>
        </w:rPr>
        <w:t xml:space="preserve"> an estimated annual incidence of 5359</w:t>
      </w:r>
      <w:r w:rsidR="00825ABE" w:rsidRPr="001B3D7B">
        <w:rPr>
          <w:rFonts w:ascii="Book Antiqua" w:hAnsi="Book Antiqua" w:cs="Tahoma"/>
          <w:sz w:val="24"/>
          <w:szCs w:val="24"/>
          <w:lang w:val="en-US"/>
        </w:rPr>
        <w:t>3</w:t>
      </w:r>
      <w:r w:rsidR="00F12C01" w:rsidRPr="001B3D7B">
        <w:rPr>
          <w:rFonts w:ascii="Book Antiqua" w:hAnsi="Book Antiqua" w:cs="Tahoma"/>
          <w:sz w:val="24"/>
          <w:szCs w:val="24"/>
          <w:lang w:val="en-US"/>
        </w:rPr>
        <w:t xml:space="preserve"> cases (95%CI</w:t>
      </w:r>
      <w:r w:rsidR="003A2027" w:rsidRPr="001B3D7B">
        <w:rPr>
          <w:rFonts w:ascii="Book Antiqua" w:hAnsi="Book Antiqua" w:cs="Tahoma"/>
          <w:sz w:val="24"/>
          <w:szCs w:val="24"/>
          <w:lang w:val="en-US"/>
        </w:rPr>
        <w:t xml:space="preserve">: </w:t>
      </w:r>
      <w:r w:rsidR="00F12C01" w:rsidRPr="001B3D7B">
        <w:rPr>
          <w:rFonts w:ascii="Book Antiqua" w:hAnsi="Book Antiqua" w:cs="Tahoma"/>
          <w:sz w:val="24"/>
          <w:szCs w:val="24"/>
          <w:lang w:val="en-US"/>
        </w:rPr>
        <w:t>16144</w:t>
      </w:r>
      <w:r w:rsidR="0034105E" w:rsidRPr="001B3D7B">
        <w:rPr>
          <w:rFonts w:ascii="Book Antiqua" w:hAnsi="Book Antiqua" w:cs="Tahoma"/>
          <w:sz w:val="24"/>
          <w:szCs w:val="24"/>
          <w:lang w:val="en-US"/>
        </w:rPr>
        <w:t>–</w:t>
      </w:r>
      <w:r w:rsidR="00F12C01" w:rsidRPr="001B3D7B">
        <w:rPr>
          <w:rFonts w:ascii="Book Antiqua" w:hAnsi="Book Antiqua" w:cs="Tahoma"/>
          <w:sz w:val="24"/>
          <w:szCs w:val="24"/>
          <w:lang w:val="en-US"/>
        </w:rPr>
        <w:t>92466) of HCV-related HCC</w:t>
      </w:r>
      <w:r w:rsidR="00CA154C"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Baecker&lt;/Author&gt;&lt;Year&gt;2018&lt;/Year&gt;&lt;RecNum&gt;169&lt;/RecNum&gt;&lt;DisplayText&gt;&lt;style face="superscript"&gt;[19]&lt;/style&gt;&lt;/DisplayText&gt;&lt;record&gt;&lt;rec-number&gt;169&lt;/rec-number&gt;&lt;foreign-keys&gt;&lt;key app="EN" db-id="sxasv0zxffd0vieev5ax0p08222er2p0vwex" timestamp="1526209530"&gt;169&lt;/key&gt;&lt;/foreign-keys&gt;&lt;ref-type name="Journal Article"&gt;17&lt;/ref-type&gt;&lt;contributors&gt;&lt;authors&gt;&lt;author&gt;Baecker, Aileen&lt;/author&gt;&lt;author&gt;Liu, Xing&lt;/author&gt;&lt;author&gt;La Vecchia, Carlo&lt;/author&gt;&lt;author&gt;Zhang, Zuo Feng&lt;/author&gt;&lt;/authors&gt;&lt;/contributors&gt;&lt;titles&gt;&lt;title&gt;Worldwide incidence of hepatocellular carcinoma cases attributable to major risk factors&lt;/title&gt;&lt;secondary-title&gt;European Journal of Cancer Prevention&lt;/secondary-title&gt;&lt;/titles&gt;&lt;periodical&gt;&lt;full-title&gt;European Journal of Cancer Prevention&lt;/full-title&gt;&lt;abbr-1&gt;Eur. J. Cancer Prev.&lt;/abbr-1&gt;&lt;abbr-2&gt;Eur J Cancer Prev&lt;/abbr-2&gt;&lt;/periodical&gt;&lt;pages&gt;205-212&lt;/pages&gt;&lt;volume&gt;27&lt;/volume&gt;&lt;number&gt;3&lt;/number&gt;&lt;dates&gt;&lt;year&gt;2018&lt;/year&gt;&lt;/dates&gt;&lt;isbn&gt;0959-8278&lt;/isbn&gt;&lt;accession-num&gt;29489473&lt;/accession-num&gt;&lt;urls&gt;&lt;/urls&gt;&lt;electronic-resource-num&gt;10.1097/CEJ.0000000000000428&lt;/electronic-resource-num&gt;&lt;/record&gt;&lt;/Cite&gt;&lt;/EndNote&gt;</w:instrText>
      </w:r>
      <w:r w:rsidR="00CA154C"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19]</w:t>
      </w:r>
      <w:r w:rsidR="00CA154C" w:rsidRPr="001B3D7B">
        <w:rPr>
          <w:rFonts w:ascii="Book Antiqua" w:hAnsi="Book Antiqua"/>
          <w:sz w:val="24"/>
          <w:szCs w:val="24"/>
          <w:lang w:val="en-US"/>
        </w:rPr>
        <w:fldChar w:fldCharType="end"/>
      </w:r>
      <w:r w:rsidR="009C3F0A" w:rsidRPr="001B3D7B">
        <w:rPr>
          <w:rFonts w:ascii="Book Antiqua" w:hAnsi="Book Antiqua"/>
          <w:sz w:val="24"/>
          <w:szCs w:val="24"/>
          <w:lang w:val="en-US"/>
        </w:rPr>
        <w:t>,</w:t>
      </w:r>
      <w:r w:rsidR="00F12C01" w:rsidRPr="001B3D7B">
        <w:rPr>
          <w:rFonts w:ascii="Book Antiqua" w:hAnsi="Book Antiqua" w:cs="Tahoma"/>
          <w:sz w:val="24"/>
          <w:szCs w:val="24"/>
          <w:lang w:val="en-US"/>
        </w:rPr>
        <w:t xml:space="preserve"> </w:t>
      </w:r>
      <w:r w:rsidR="00FE4B4B" w:rsidRPr="001B3D7B">
        <w:rPr>
          <w:rFonts w:ascii="Book Antiqua" w:hAnsi="Book Antiqua" w:cs="Tahoma"/>
          <w:sz w:val="24"/>
          <w:szCs w:val="24"/>
          <w:lang w:val="en-US"/>
        </w:rPr>
        <w:t>with &gt;</w:t>
      </w:r>
      <w:r w:rsidR="005358C8" w:rsidRPr="001B3D7B">
        <w:rPr>
          <w:rFonts w:ascii="Book Antiqua" w:hAnsi="Book Antiqua" w:cs="Tahoma"/>
          <w:sz w:val="24"/>
          <w:szCs w:val="24"/>
          <w:lang w:val="en-US"/>
        </w:rPr>
        <w:t xml:space="preserve"> </w:t>
      </w:r>
      <w:r w:rsidR="00F12C01" w:rsidRPr="001B3D7B">
        <w:rPr>
          <w:rFonts w:ascii="Book Antiqua" w:hAnsi="Book Antiqua" w:cs="Tahoma"/>
          <w:sz w:val="24"/>
          <w:szCs w:val="24"/>
          <w:lang w:val="en-US"/>
        </w:rPr>
        <w:t xml:space="preserve">93000 cases of HCV-related liver cancer deaths </w:t>
      </w:r>
      <w:r w:rsidR="004F0885" w:rsidRPr="001B3D7B">
        <w:rPr>
          <w:rFonts w:ascii="Book Antiqua" w:hAnsi="Book Antiqua" w:cs="Tahoma"/>
          <w:sz w:val="24"/>
          <w:szCs w:val="24"/>
          <w:lang w:val="en-US"/>
        </w:rPr>
        <w:t xml:space="preserve">recorded </w:t>
      </w:r>
      <w:r w:rsidR="00680CA3" w:rsidRPr="001B3D7B">
        <w:rPr>
          <w:rFonts w:ascii="Book Antiqua" w:hAnsi="Book Antiqua" w:cs="Tahoma"/>
          <w:sz w:val="24"/>
          <w:szCs w:val="24"/>
          <w:lang w:val="en-US"/>
        </w:rPr>
        <w:t xml:space="preserve">in </w:t>
      </w:r>
      <w:r w:rsidR="00F12C01" w:rsidRPr="001B3D7B">
        <w:rPr>
          <w:rFonts w:ascii="Book Antiqua" w:hAnsi="Book Antiqua" w:cs="Tahoma"/>
          <w:sz w:val="24"/>
          <w:szCs w:val="24"/>
          <w:lang w:val="en-US"/>
        </w:rPr>
        <w:t>2005</w:t>
      </w:r>
      <w:r w:rsidR="00CA154C"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Fan&lt;/Author&gt;&lt;Year&gt;2013&lt;/Year&gt;&lt;RecNum&gt;170&lt;/RecNum&gt;&lt;DisplayText&gt;&lt;style face="superscript"&gt;[20]&lt;/style&gt;&lt;/DisplayText&gt;&lt;record&gt;&lt;rec-number&gt;170&lt;/rec-number&gt;&lt;foreign-keys&gt;&lt;key app="EN" db-id="sxasv0zxffd0vieev5ax0p08222er2p0vwex" timestamp="1526209914"&gt;170&lt;/key&gt;&lt;/foreign-keys&gt;&lt;ref-type name="Journal Article"&gt;17&lt;/ref-type&gt;&lt;contributors&gt;&lt;authors&gt;&lt;author&gt;Fan, Jin Hu&lt;/author&gt;&lt;author&gt;Wang, Jian Bing&lt;/author&gt;&lt;author&gt;Jiang, Yong&lt;/author&gt;&lt;author&gt;Xiang, Wang&lt;/author&gt;&lt;author&gt;Liang, Hao&lt;/author&gt;&lt;author&gt;Wei, Wen Qiang&lt;/author&gt;&lt;author&gt;Qiao, You Lin&lt;/author&gt;&lt;author&gt;Boffetta, Paolo&lt;/author&gt;&lt;/authors&gt;&lt;/contributors&gt;&lt;titles&gt;&lt;title&gt;Attributable causes of liver cancer mortality and incidence in China&lt;/title&gt;&lt;secondary-title&gt;Asian Pacific Journal of Cancer Prevention&lt;/secondary-title&gt;&lt;/titles&gt;&lt;periodical&gt;&lt;full-title&gt;Asian Pacific Journal of Cancer Prevention&lt;/full-title&gt;&lt;abbr-1&gt;Asian Pac. J. Cancer Prev.&lt;/abbr-1&gt;&lt;abbr-2&gt;Asian Pac J Cancer Prev&lt;/abbr-2&gt;&lt;/periodical&gt;&lt;pages&gt;7251-7256&lt;/pages&gt;&lt;volume&gt;14&lt;/volume&gt;&lt;number&gt;12&lt;/number&gt;&lt;dates&gt;&lt;year&gt;2013&lt;/year&gt;&lt;/dates&gt;&lt;isbn&gt;1513-7368&lt;/isbn&gt;&lt;accession-num&gt;24460283&lt;/accession-num&gt;&lt;urls&gt;&lt;/urls&gt;&lt;electronic-resource-num&gt;10.7314/APJCP.2013.14.12.7251&lt;/electronic-resource-num&gt;&lt;/record&gt;&lt;/Cite&gt;&lt;/EndNote&gt;</w:instrText>
      </w:r>
      <w:r w:rsidR="00CA154C"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0]</w:t>
      </w:r>
      <w:r w:rsidR="00CA154C" w:rsidRPr="001B3D7B">
        <w:rPr>
          <w:rFonts w:ascii="Book Antiqua" w:hAnsi="Book Antiqua"/>
          <w:sz w:val="24"/>
          <w:szCs w:val="24"/>
          <w:lang w:val="en-US"/>
        </w:rPr>
        <w:fldChar w:fldCharType="end"/>
      </w:r>
      <w:r w:rsidR="009C3F0A" w:rsidRPr="001B3D7B">
        <w:rPr>
          <w:rFonts w:ascii="Book Antiqua" w:hAnsi="Book Antiqua"/>
          <w:sz w:val="24"/>
          <w:szCs w:val="24"/>
          <w:lang w:val="en-US"/>
        </w:rPr>
        <w:t>.</w:t>
      </w:r>
      <w:r w:rsidR="00DB35A4" w:rsidRPr="001B3D7B">
        <w:rPr>
          <w:rFonts w:ascii="Book Antiqua" w:hAnsi="Book Antiqua" w:cs="Tahoma"/>
          <w:sz w:val="24"/>
          <w:szCs w:val="24"/>
          <w:lang w:val="en-US"/>
        </w:rPr>
        <w:t xml:space="preserve"> </w:t>
      </w:r>
      <w:r w:rsidR="00AC22D1" w:rsidRPr="001B3D7B">
        <w:rPr>
          <w:rFonts w:ascii="Book Antiqua" w:hAnsi="Book Antiqua" w:cs="Tahoma"/>
          <w:sz w:val="24"/>
          <w:szCs w:val="24"/>
          <w:lang w:val="en-US"/>
        </w:rPr>
        <w:t>The majority</w:t>
      </w:r>
      <w:r w:rsidR="00DC73EF" w:rsidRPr="001B3D7B">
        <w:rPr>
          <w:rFonts w:ascii="Book Antiqua" w:hAnsi="Book Antiqua" w:cs="Tahoma"/>
          <w:sz w:val="24"/>
          <w:szCs w:val="24"/>
          <w:lang w:val="en-US"/>
        </w:rPr>
        <w:t xml:space="preserve"> of </w:t>
      </w:r>
      <w:r w:rsidR="00B16EBD" w:rsidRPr="001B3D7B">
        <w:rPr>
          <w:rFonts w:ascii="Book Antiqua" w:hAnsi="Book Antiqua" w:cs="Tahoma"/>
          <w:sz w:val="24"/>
          <w:szCs w:val="24"/>
          <w:lang w:val="en-US"/>
        </w:rPr>
        <w:t xml:space="preserve">Chinese </w:t>
      </w:r>
      <w:r w:rsidR="00DC73EF" w:rsidRPr="001B3D7B">
        <w:rPr>
          <w:rFonts w:ascii="Book Antiqua" w:hAnsi="Book Antiqua" w:cs="Tahoma"/>
          <w:sz w:val="24"/>
          <w:szCs w:val="24"/>
          <w:lang w:val="en-US"/>
        </w:rPr>
        <w:t>HCV patients were infected through blood transfusion before 1993</w:t>
      </w:r>
      <w:r w:rsidR="00DB395B" w:rsidRPr="001B3D7B">
        <w:rPr>
          <w:rFonts w:ascii="Book Antiqua" w:hAnsi="Book Antiqua" w:cs="Tahoma"/>
          <w:sz w:val="24"/>
          <w:szCs w:val="24"/>
          <w:lang w:val="en-US"/>
        </w:rPr>
        <w:t>–1996</w:t>
      </w:r>
      <w:r w:rsidR="00517277" w:rsidRPr="001B3D7B">
        <w:rPr>
          <w:rFonts w:ascii="Book Antiqua" w:hAnsi="Book Antiqua" w:cs="Tahoma"/>
          <w:sz w:val="24"/>
          <w:szCs w:val="24"/>
          <w:lang w:val="en-US"/>
        </w:rPr>
        <w:t>, in whom</w:t>
      </w:r>
      <w:r w:rsidR="00DC73EF" w:rsidRPr="001B3D7B">
        <w:rPr>
          <w:rFonts w:ascii="Book Antiqua" w:hAnsi="Book Antiqua" w:cs="Tahoma"/>
          <w:sz w:val="24"/>
          <w:szCs w:val="24"/>
          <w:lang w:val="en-US"/>
        </w:rPr>
        <w:t xml:space="preserve"> </w:t>
      </w:r>
      <w:r w:rsidR="00BC32D0" w:rsidRPr="001B3D7B">
        <w:rPr>
          <w:rFonts w:ascii="Book Antiqua" w:hAnsi="Book Antiqua" w:cs="Tahoma"/>
          <w:sz w:val="24"/>
          <w:szCs w:val="24"/>
          <w:lang w:val="en-US"/>
        </w:rPr>
        <w:t xml:space="preserve">age </w:t>
      </w:r>
      <w:r w:rsidR="00517277" w:rsidRPr="001B3D7B">
        <w:rPr>
          <w:rFonts w:ascii="Book Antiqua" w:hAnsi="Book Antiqua" w:cs="Tahoma"/>
          <w:sz w:val="24"/>
          <w:szCs w:val="24"/>
          <w:lang w:val="en-US"/>
        </w:rPr>
        <w:t xml:space="preserve">and duration of infection </w:t>
      </w:r>
      <w:r w:rsidR="002E1FB0" w:rsidRPr="001B3D7B">
        <w:rPr>
          <w:rFonts w:ascii="Book Antiqua" w:hAnsi="Book Antiqua" w:cs="Tahoma"/>
          <w:sz w:val="24"/>
          <w:szCs w:val="24"/>
          <w:lang w:val="en-US"/>
        </w:rPr>
        <w:t>are</w:t>
      </w:r>
      <w:r w:rsidR="00586DA3" w:rsidRPr="001B3D7B">
        <w:rPr>
          <w:rFonts w:ascii="Book Antiqua" w:hAnsi="Book Antiqua" w:cs="Tahoma"/>
          <w:sz w:val="24"/>
          <w:szCs w:val="24"/>
          <w:lang w:val="en-US"/>
        </w:rPr>
        <w:t xml:space="preserve"> significant risk f</w:t>
      </w:r>
      <w:r w:rsidR="00437DF0" w:rsidRPr="001B3D7B">
        <w:rPr>
          <w:rFonts w:ascii="Book Antiqua" w:hAnsi="Book Antiqua" w:cs="Tahoma"/>
          <w:sz w:val="24"/>
          <w:szCs w:val="24"/>
          <w:lang w:val="en-US"/>
        </w:rPr>
        <w:t>actors for disease progression</w:t>
      </w:r>
      <w:r w:rsidR="00CA154C"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Pan&lt;/Author&gt;&lt;Year&gt;2016&lt;/Year&gt;&lt;RecNum&gt;139&lt;/RecNum&gt;&lt;DisplayText&gt;&lt;style face="superscript"&gt;[21]&lt;/style&gt;&lt;/DisplayText&gt;&lt;record&gt;&lt;rec-number&gt;139&lt;/rec-number&gt;&lt;foreign-keys&gt;&lt;key app="EN" db-id="sxasv0zxffd0vieev5ax0p08222er2p0vwex" timestamp="1526049876"&gt;139&lt;/key&gt;&lt;/foreign-keys&gt;&lt;ref-type name="Journal Article"&gt;17&lt;/ref-type&gt;&lt;contributors&gt;&lt;authors&gt;&lt;author&gt;Pan, Yan</w:instrText>
      </w:r>
      <w:r w:rsidR="00407295" w:rsidRPr="001B3D7B">
        <w:rPr>
          <w:rFonts w:ascii="Times New Roman" w:hAnsi="Times New Roman" w:cs="Times New Roman"/>
          <w:sz w:val="24"/>
          <w:szCs w:val="24"/>
          <w:lang w:val="en-US"/>
        </w:rPr>
        <w:instrText>‑</w:instrText>
      </w:r>
      <w:r w:rsidR="00407295" w:rsidRPr="001B3D7B">
        <w:rPr>
          <w:rFonts w:ascii="Book Antiqua" w:hAnsi="Book Antiqua"/>
          <w:sz w:val="24"/>
          <w:szCs w:val="24"/>
          <w:lang w:val="en-US"/>
        </w:rPr>
        <w:instrText>Feng&lt;/author&gt;&lt;author&gt;Zheng, Yan&lt;/author&gt;&lt;author&gt;Qin, Tao&lt;/author&gt;&lt;author&gt;Feng, Lei&lt;/author&gt;&lt;author&gt;Zhang, Qian&lt;/author&gt;&lt;author&gt;Ping, Xiao</w:instrText>
      </w:r>
      <w:r w:rsidR="00407295" w:rsidRPr="001B3D7B">
        <w:rPr>
          <w:rFonts w:ascii="Times New Roman" w:hAnsi="Times New Roman" w:cs="Times New Roman"/>
          <w:sz w:val="24"/>
          <w:szCs w:val="24"/>
          <w:lang w:val="en-US"/>
        </w:rPr>
        <w:instrText>‑</w:instrText>
      </w:r>
      <w:r w:rsidR="00407295" w:rsidRPr="001B3D7B">
        <w:rPr>
          <w:rFonts w:ascii="Book Antiqua" w:hAnsi="Book Antiqua"/>
          <w:sz w:val="24"/>
          <w:szCs w:val="24"/>
          <w:lang w:val="en-US"/>
        </w:rPr>
        <w:instrText>Gong&lt;/author&gt;&lt;author&gt;Pan, Yan</w:instrText>
      </w:r>
      <w:r w:rsidR="00407295" w:rsidRPr="001B3D7B">
        <w:rPr>
          <w:rFonts w:ascii="Times New Roman" w:hAnsi="Times New Roman" w:cs="Times New Roman"/>
          <w:sz w:val="24"/>
          <w:szCs w:val="24"/>
          <w:lang w:val="en-US"/>
        </w:rPr>
        <w:instrText>‑</w:instrText>
      </w:r>
      <w:r w:rsidR="00407295" w:rsidRPr="001B3D7B">
        <w:rPr>
          <w:rFonts w:ascii="Book Antiqua" w:hAnsi="Book Antiqua"/>
          <w:sz w:val="24"/>
          <w:szCs w:val="24"/>
          <w:lang w:val="en-US"/>
        </w:rPr>
        <w:instrText>Ting&lt;/author&gt;&lt;author&gt;Wang, Xiao</w:instrText>
      </w:r>
      <w:r w:rsidR="00407295" w:rsidRPr="001B3D7B">
        <w:rPr>
          <w:rFonts w:ascii="Times New Roman" w:hAnsi="Times New Roman" w:cs="Times New Roman"/>
          <w:sz w:val="24"/>
          <w:szCs w:val="24"/>
          <w:lang w:val="en-US"/>
        </w:rPr>
        <w:instrText>‑</w:instrText>
      </w:r>
      <w:r w:rsidR="00407295" w:rsidRPr="001B3D7B">
        <w:rPr>
          <w:rFonts w:ascii="Book Antiqua" w:hAnsi="Book Antiqua"/>
          <w:sz w:val="24"/>
          <w:szCs w:val="24"/>
          <w:lang w:val="en-US"/>
        </w:rPr>
        <w:instrText>Ping&lt;/author&gt;&lt;author&gt;Bai, Li&lt;/author&gt;&lt;author&gt;Li, Hua</w:instrText>
      </w:r>
      <w:r w:rsidR="00407295" w:rsidRPr="001B3D7B">
        <w:rPr>
          <w:rFonts w:ascii="Times New Roman" w:hAnsi="Times New Roman" w:cs="Times New Roman"/>
          <w:sz w:val="24"/>
          <w:szCs w:val="24"/>
          <w:lang w:val="en-US"/>
        </w:rPr>
        <w:instrText>‑</w:instrText>
      </w:r>
      <w:r w:rsidR="00407295" w:rsidRPr="001B3D7B">
        <w:rPr>
          <w:rFonts w:ascii="Book Antiqua" w:hAnsi="Book Antiqua"/>
          <w:sz w:val="24"/>
          <w:szCs w:val="24"/>
          <w:lang w:val="en-US"/>
        </w:rPr>
        <w:instrText>Hua&lt;/author&gt;&lt;/authors&gt;&lt;/contributors&gt;&lt;titles&gt;&lt;title&gt;Disease progression in Chinese patients with hepatitis C virus RNA</w:instrText>
      </w:r>
      <w:r w:rsidR="00407295" w:rsidRPr="001B3D7B">
        <w:rPr>
          <w:rFonts w:ascii="Times New Roman" w:hAnsi="Times New Roman" w:cs="Times New Roman"/>
          <w:sz w:val="24"/>
          <w:szCs w:val="24"/>
          <w:lang w:val="en-US"/>
        </w:rPr>
        <w:instrText>‑</w:instrText>
      </w:r>
      <w:r w:rsidR="00407295" w:rsidRPr="001B3D7B">
        <w:rPr>
          <w:rFonts w:ascii="Book Antiqua" w:hAnsi="Book Antiqua"/>
          <w:sz w:val="24"/>
          <w:szCs w:val="24"/>
          <w:lang w:val="en-US"/>
        </w:rPr>
        <w:instrText>positive infection via blood transfusion&lt;/title&gt;&lt;secondary-title&gt;Experimental and therapeutic medicine&lt;/secondary-title&gt;&lt;/titles&gt;&lt;periodical&gt;&lt;full-title&gt;Experimental and Therapeutic Medicine&lt;/full-title&gt;&lt;abbr-1&gt;Exp. Ther. Med.&lt;/abbr-1&gt;&lt;abbr-2&gt;Exp Ther Med&lt;/abbr-2&gt;&lt;abbr-3&gt;Experimental &amp;amp; Therapeutic Medicine&lt;/abbr-3&gt;&lt;/periodical&gt;&lt;pages&gt;3476-3484&lt;/pages&gt;&lt;volume&gt;12&lt;/volume&gt;&lt;number&gt;5&lt;/number&gt;&lt;dates&gt;&lt;year&gt;2016&lt;/year&gt;&lt;/dates&gt;&lt;isbn&gt;1792-0981&lt;/isbn&gt;&lt;accession-num&gt;27882182&lt;/accession-num&gt;&lt;urls&gt;&lt;related-urls&gt;&lt;url&gt;https://www.ncbi.nlm.nih.gov/pmc/articles/PMC5103844/#b19-etm-0-0-3792&lt;/url&gt;&lt;/related-urls&gt;&lt;/urls&gt;&lt;electronic-resource-num&gt;10.3892/etm.2016.3792&lt;/electronic-resource-num&gt;&lt;/record&gt;&lt;/Cite&gt;&lt;/EndNote&gt;</w:instrText>
      </w:r>
      <w:r w:rsidR="00CA154C"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1]</w:t>
      </w:r>
      <w:r w:rsidR="00CA154C" w:rsidRPr="001B3D7B">
        <w:rPr>
          <w:rFonts w:ascii="Book Antiqua" w:hAnsi="Book Antiqua"/>
          <w:sz w:val="24"/>
          <w:szCs w:val="24"/>
          <w:lang w:val="en-US"/>
        </w:rPr>
        <w:fldChar w:fldCharType="end"/>
      </w:r>
      <w:r w:rsidR="00324E99" w:rsidRPr="001B3D7B">
        <w:rPr>
          <w:rFonts w:ascii="Book Antiqua" w:hAnsi="Book Antiqua"/>
          <w:sz w:val="24"/>
          <w:szCs w:val="24"/>
          <w:lang w:val="en-US"/>
        </w:rPr>
        <w:t>.</w:t>
      </w:r>
      <w:r w:rsidR="00B14D73" w:rsidRPr="001B3D7B">
        <w:rPr>
          <w:rFonts w:ascii="Book Antiqua" w:hAnsi="Book Antiqua" w:cs="Tahoma"/>
          <w:sz w:val="24"/>
          <w:szCs w:val="24"/>
          <w:lang w:val="en-US"/>
        </w:rPr>
        <w:t xml:space="preserve"> </w:t>
      </w:r>
      <w:r w:rsidR="00DC73EF" w:rsidRPr="001B3D7B">
        <w:rPr>
          <w:rFonts w:ascii="Book Antiqua" w:hAnsi="Book Antiqua" w:cs="Tahoma"/>
          <w:sz w:val="24"/>
          <w:szCs w:val="24"/>
          <w:lang w:val="en-US"/>
        </w:rPr>
        <w:t xml:space="preserve">As </w:t>
      </w:r>
      <w:r w:rsidR="00460974" w:rsidRPr="001B3D7B">
        <w:rPr>
          <w:rFonts w:ascii="Book Antiqua" w:hAnsi="Book Antiqua" w:cs="Tahoma"/>
          <w:sz w:val="24"/>
          <w:szCs w:val="24"/>
          <w:lang w:val="en-US"/>
        </w:rPr>
        <w:t xml:space="preserve">these </w:t>
      </w:r>
      <w:r w:rsidR="00DC73EF" w:rsidRPr="001B3D7B">
        <w:rPr>
          <w:rFonts w:ascii="Book Antiqua" w:hAnsi="Book Antiqua" w:cs="Tahoma"/>
          <w:sz w:val="24"/>
          <w:szCs w:val="24"/>
          <w:lang w:val="en-US"/>
        </w:rPr>
        <w:t xml:space="preserve">patients </w:t>
      </w:r>
      <w:r w:rsidR="004F0885" w:rsidRPr="001B3D7B">
        <w:rPr>
          <w:rFonts w:ascii="Book Antiqua" w:hAnsi="Book Antiqua" w:cs="Tahoma"/>
          <w:sz w:val="24"/>
          <w:szCs w:val="24"/>
          <w:lang w:val="en-US"/>
        </w:rPr>
        <w:t>grow older</w:t>
      </w:r>
      <w:r w:rsidR="00DC73EF" w:rsidRPr="001B3D7B">
        <w:rPr>
          <w:rFonts w:ascii="Book Antiqua" w:hAnsi="Book Antiqua" w:cs="Tahoma"/>
          <w:sz w:val="24"/>
          <w:szCs w:val="24"/>
          <w:lang w:val="en-US"/>
        </w:rPr>
        <w:t xml:space="preserve"> and enter their third</w:t>
      </w:r>
      <w:r w:rsidR="00437DF0" w:rsidRPr="001B3D7B">
        <w:rPr>
          <w:rFonts w:ascii="Book Antiqua" w:hAnsi="Book Antiqua" w:cs="Tahoma"/>
          <w:sz w:val="24"/>
          <w:szCs w:val="24"/>
          <w:lang w:val="en-US"/>
        </w:rPr>
        <w:t xml:space="preserve"> or fourth</w:t>
      </w:r>
      <w:r w:rsidR="00DC73EF" w:rsidRPr="001B3D7B">
        <w:rPr>
          <w:rFonts w:ascii="Book Antiqua" w:hAnsi="Book Antiqua" w:cs="Tahoma"/>
          <w:sz w:val="24"/>
          <w:szCs w:val="24"/>
          <w:lang w:val="en-US"/>
        </w:rPr>
        <w:t xml:space="preserve"> decade of infection, </w:t>
      </w:r>
      <w:r w:rsidR="00DE0F1C" w:rsidRPr="001B3D7B">
        <w:rPr>
          <w:rFonts w:ascii="Book Antiqua" w:hAnsi="Book Antiqua" w:cs="Tahoma"/>
          <w:sz w:val="24"/>
          <w:szCs w:val="24"/>
          <w:lang w:val="en-US"/>
        </w:rPr>
        <w:t xml:space="preserve">the </w:t>
      </w:r>
      <w:r w:rsidR="0097428C" w:rsidRPr="001B3D7B">
        <w:rPr>
          <w:rFonts w:ascii="Book Antiqua" w:hAnsi="Book Antiqua" w:cs="Tahoma"/>
          <w:sz w:val="24"/>
          <w:szCs w:val="24"/>
          <w:lang w:val="en-US"/>
        </w:rPr>
        <w:t xml:space="preserve">occurrence of </w:t>
      </w:r>
      <w:r w:rsidR="00913A8E" w:rsidRPr="001B3D7B">
        <w:rPr>
          <w:rFonts w:ascii="Book Antiqua" w:hAnsi="Book Antiqua" w:cs="Tahoma"/>
          <w:sz w:val="24"/>
          <w:szCs w:val="24"/>
          <w:lang w:val="en-US"/>
        </w:rPr>
        <w:t>decompensated cirrhosis (</w:t>
      </w:r>
      <w:r w:rsidR="0097428C" w:rsidRPr="001B3D7B">
        <w:rPr>
          <w:rFonts w:ascii="Book Antiqua" w:hAnsi="Book Antiqua" w:cs="Tahoma"/>
          <w:sz w:val="24"/>
          <w:szCs w:val="24"/>
          <w:lang w:val="en-US"/>
        </w:rPr>
        <w:t>DCC</w:t>
      </w:r>
      <w:r w:rsidR="00913A8E" w:rsidRPr="001B3D7B">
        <w:rPr>
          <w:rFonts w:ascii="Book Antiqua" w:hAnsi="Book Antiqua" w:cs="Tahoma"/>
          <w:sz w:val="24"/>
          <w:szCs w:val="24"/>
          <w:lang w:val="en-US"/>
        </w:rPr>
        <w:t>)</w:t>
      </w:r>
      <w:r w:rsidR="0097428C" w:rsidRPr="001B3D7B">
        <w:rPr>
          <w:rFonts w:ascii="Book Antiqua" w:hAnsi="Book Antiqua" w:cs="Tahoma"/>
          <w:sz w:val="24"/>
          <w:szCs w:val="24"/>
          <w:lang w:val="en-US"/>
        </w:rPr>
        <w:t>, HCC and ELSD</w:t>
      </w:r>
      <w:r w:rsidR="00DE0F1C" w:rsidRPr="001B3D7B">
        <w:rPr>
          <w:rFonts w:ascii="Book Antiqua" w:hAnsi="Book Antiqua" w:cs="Tahoma"/>
          <w:sz w:val="24"/>
          <w:szCs w:val="24"/>
          <w:lang w:val="en-US"/>
        </w:rPr>
        <w:t xml:space="preserve"> will rise</w:t>
      </w:r>
      <w:r w:rsidR="0097428C" w:rsidRPr="001B3D7B">
        <w:rPr>
          <w:rFonts w:ascii="Book Antiqua" w:hAnsi="Book Antiqua" w:cs="Tahoma"/>
          <w:sz w:val="24"/>
          <w:szCs w:val="24"/>
          <w:lang w:val="en-US"/>
        </w:rPr>
        <w:t>.</w:t>
      </w:r>
      <w:r w:rsidR="00437DF0" w:rsidRPr="001B3D7B">
        <w:rPr>
          <w:rFonts w:ascii="Book Antiqua" w:hAnsi="Book Antiqua" w:cs="Tahoma"/>
          <w:sz w:val="24"/>
          <w:szCs w:val="24"/>
          <w:lang w:val="en-US"/>
        </w:rPr>
        <w:t xml:space="preserve"> </w:t>
      </w:r>
      <w:r w:rsidR="00095440" w:rsidRPr="001B3D7B">
        <w:rPr>
          <w:rFonts w:ascii="Book Antiqua" w:hAnsi="Book Antiqua" w:cs="Tahoma"/>
          <w:sz w:val="24"/>
          <w:szCs w:val="24"/>
          <w:lang w:val="en-US"/>
        </w:rPr>
        <w:t>On the other hand</w:t>
      </w:r>
      <w:r w:rsidR="00437DF0" w:rsidRPr="001B3D7B">
        <w:rPr>
          <w:rFonts w:ascii="Book Antiqua" w:hAnsi="Book Antiqua" w:cs="Tahoma"/>
          <w:sz w:val="24"/>
          <w:szCs w:val="24"/>
          <w:lang w:val="en-US"/>
        </w:rPr>
        <w:t xml:space="preserve">, </w:t>
      </w:r>
      <w:r w:rsidR="007B3AF9" w:rsidRPr="001B3D7B">
        <w:rPr>
          <w:rFonts w:ascii="Book Antiqua" w:hAnsi="Book Antiqua" w:cs="Tahoma"/>
          <w:sz w:val="24"/>
          <w:szCs w:val="24"/>
          <w:lang w:val="en-US"/>
        </w:rPr>
        <w:t xml:space="preserve">China </w:t>
      </w:r>
      <w:r w:rsidR="0067201D" w:rsidRPr="001B3D7B">
        <w:rPr>
          <w:rFonts w:ascii="Book Antiqua" w:hAnsi="Book Antiqua" w:cs="Tahoma"/>
          <w:sz w:val="24"/>
          <w:szCs w:val="24"/>
          <w:lang w:val="en-US"/>
        </w:rPr>
        <w:t xml:space="preserve">has seen </w:t>
      </w:r>
      <w:r w:rsidR="007B3AF9" w:rsidRPr="001B3D7B">
        <w:rPr>
          <w:rFonts w:ascii="Book Antiqua" w:hAnsi="Book Antiqua" w:cs="Tahoma"/>
          <w:sz w:val="24"/>
          <w:szCs w:val="24"/>
          <w:lang w:val="en-US"/>
        </w:rPr>
        <w:t>a recent increase in younger patients with GT3 HCV</w:t>
      </w:r>
      <w:r w:rsidR="00CA154C" w:rsidRPr="001B3D7B">
        <w:rPr>
          <w:rFonts w:ascii="Book Antiqua" w:hAnsi="Book Antiqua"/>
          <w:sz w:val="24"/>
          <w:szCs w:val="24"/>
          <w:lang w:val="en-US"/>
        </w:rPr>
        <w:fldChar w:fldCharType="begin">
          <w:fldData xml:space="preserve">PEVuZE5vdGU+PENpdGU+PEF1dGhvcj5MdTwvQXV0aG9yPjxZZWFyPjIwMTc8L1llYXI+PFJlY051
bT4xNDE8L1JlY051bT48RGlzcGxheVRleHQ+PHN0eWxlIGZhY2U9InN1cGVyc2NyaXB0Ij5bMTAs
IDIyXTwvc3R5bGU+PC9EaXNwbGF5VGV4dD48cmVjb3JkPjxyZWMtbnVtYmVyPjE0MTwvcmVjLW51
bWJlcj48Zm9yZWlnbi1rZXlzPjxrZXkgYXBwPSJFTiIgZGItaWQ9InN4YXN2MHp4ZmZkMHZpZWV2
NWF4MHAwODIyMmVyMnAwdndleCIgdGltZXN0YW1wPSIxNTI2MDQ5ODc2Ij4xNDE8L2tleT48L2Zv
cmVpZ24ta2V5cz48cmVmLXR5cGUgbmFtZT0iSm91cm5hbCBBcnRpY2xlIj4xNzwvcmVmLXR5cGU+
PGNvbnRyaWJ1dG9ycz48YXV0aG9ycz48YXV0aG9yPkx1LCBKaWU8L2F1dGhvcj48YXV0aG9yPlhp
YW5nLCBYaWFvZ2FuZzwvYXV0aG9yPjxhdXRob3I+Q2FvLCBaaHVqdW48L2F1dGhvcj48YXV0aG9y
PldhbmcsIFdlaWppbmc8L2F1dGhvcj48YXV0aG9yPlpoYW8sIEdhbmdkZTwvYXV0aG9yPjxhdXRo
b3I+VGFuZywgV2VpbGlhbmc8L2F1dGhvcj48YXV0aG9yPkNoZW4sIEx1PC9hdXRob3I+PGF1dGhv
cj5HdW8sIFNpbWluPC9hdXRob3I+PGF1dGhvcj5aaHVhbmcsIFlhbjwvYXV0aG9yPjxhdXRob3I+
U2hpLCBEb25nbWVpPC9hdXRob3I+PC9hdXRob3JzPjwvY29udHJpYnV0b3JzPjx0aXRsZXM+PHRp
dGxlPllvdW5nZXIgdHJlbmQgb2YgY2lycmhvc2lzIGluY2lkZW5jZSBpbiBnZW5vdHlwZSAzIEhD
ViBpbmZlY3RlZCBwYXRpZW50cyBpbiBFYXN0ZXJuIENoaW5hPC90aXRsZT48c2Vjb25kYXJ5LXRp
dGxlPkpvdXJuYWwgb2YgbWVkaWNhbCB2aXJvbG9neTwvc2Vjb25kYXJ5LXRpdGxlPjwvdGl0bGVz
PjxwZXJpb2RpY2FsPjxmdWxsLXRpdGxlPkpvdXJuYWwgb2YgTWVkaWNhbCBWaXJvbG9neTwvZnVs
bC10aXRsZT48YWJici0xPkouIE1lZC4gVmlyb2wuPC9hYmJyLTE+PGFiYnItMj5KIE1lZCBWaXJv
bDwvYWJici0yPjwvcGVyaW9kaWNhbD48cGFnZXM+MTk3My0xOTgwPC9wYWdlcz48dm9sdW1lPjg5
PC92b2x1bWU+PG51bWJlcj4xMTwvbnVtYmVyPjxkYXRlcz48eWVhcj4yMDE3PC95ZWFyPjwvZGF0
ZXM+PGlzYm4+MTA5Ni05MDcxPC9pc2JuPjxhY2Nlc3Npb24tbnVtPjI4NjcxMzA1PC9hY2Nlc3Np
b24tbnVtPjx1cmxzPjxyZWxhdGVkLXVybHM+PHVybD5odHRwczovL29ubGluZWxpYnJhcnkud2ls
ZXkuY29tL2RvaS9wZGYvMTAuMTAwMi9qbXYuMjQ4OTQ8L3VybD48L3JlbGF0ZWQtdXJscz48L3Vy
bHM+PGVsZWN0cm9uaWMtcmVzb3VyY2UtbnVtPjEwLjEwMDIvam12LjI0ODk0PC9lbGVjdHJvbmlj
LXJlc291cmNlLW51bT48YWNjZXNzLWRhdGU+MjAxOC4wNS4wODwvYWNjZXNzLWRhdGU+PC9yZWNv
cmQ+PC9DaXRlPjxDaXRlPjxBdXRob3I+UmFvPC9BdXRob3I+PFllYXI+MjAxNDwvWWVhcj48UmVj
TnVtPjE5PC9SZWNOdW0+PHJlY29yZD48cmVjLW51bWJlcj4xOTwvcmVjLW51bWJlcj48Zm9yZWln
bi1rZXlzPjxrZXkgYXBwPSJFTiIgZGItaWQ9InN4YXN2MHp4ZmZkMHZpZWV2NWF4MHAwODIyMmVy
MnAwdndleCIgdGltZXN0YW1wPSIxNTE5NjI1NzQxIj4xOTwva2V5PjxrZXkgYXBwPSJFTldlYiIg
ZGItaWQ9IiI+MDwva2V5PjwvZm9yZWlnbi1rZXlzPjxyZWYtdHlwZSBuYW1lPSJKb3VybmFsIEFy
dGljbGUiPjE3PC9yZWYtdHlwZT48Y29udHJpYnV0b3JzPjxhdXRob3JzPjxhdXRob3I+UmFvLCBI
LjwvYXV0aG9yPjxhdXRob3I+V2VpLCBMLjwvYXV0aG9yPjxhdXRob3I+TG9wZXotVGFsYXZlcmEs
IEouIEMuPC9hdXRob3I+PGF1dGhvcj5TaGFuZywgSi48L2F1dGhvcj48YXV0aG9yPkNoZW4sIEgu
PC9hdXRob3I+PGF1dGhvcj5MaSwgSi48L2F1dGhvcj48YXV0aG9yPlhpZSwgUS48L2F1dGhvcj48
YXV0aG9yPkdhbywgWi48L2F1dGhvcj48YXV0aG9yPldhbmcsIEwuPC9hdXRob3I+PGF1dGhvcj5X
ZWksIEouPC9hdXRob3I+PGF1dGhvcj5KaWFuZywgSi48L2F1dGhvcj48YXV0aG9yPlN1biwgWS48
L2F1dGhvcj48YXV0aG9yPllhbmcsIFIuPC9hdXRob3I+PGF1dGhvcj5MaSwgSC48L2F1dGhvcj48
YXV0aG9yPlpoYW5nLCBILjwvYXV0aG9yPjxhdXRob3I+R29uZywgWi48L2F1dGhvcj48YXV0aG9y
PlpoYW5nLCBMLjwvYXV0aG9yPjxhdXRob3I+WmhhbywgTC48L2F1dGhvcj48YXV0aG9yPkRvdSwg
WC48L2F1dGhvcj48YXV0aG9yPk5pdSwgSi48L2F1dGhvcj48YXV0aG9yPllvdSwgSC48L2F1dGhv
cj48YXV0aG9yPkNoZW4sIFouPC9hdXRob3I+PGF1dGhvcj5OaW5nLCBRLjwvYXV0aG9yPjxhdXRo
b3I+R29uZywgRy48L2F1dGhvcj48YXV0aG9yPld1LCBTLjwvYXV0aG9yPjxhdXRob3I+SmksIFcu
PC9hdXRob3I+PGF1dGhvcj5NYW8sIFEuPC9hdXRob3I+PGF1dGhvcj5UYW5nLCBILjwvYXV0aG9y
PjxhdXRob3I+TGksIFMuPC9hdXRob3I+PGF1dGhvcj5XZWksIFMuPC9hdXRob3I+PGF1dGhvcj5T
dW4sIEouPC9hdXRob3I+PGF1dGhvcj5KaWFuZywgSi48L2F1dGhvcj48YXV0aG9yPkx1LCBMLjwv
YXV0aG9yPjxhdXRob3I+SmlhLCBKLjwvYXV0aG9yPjxhdXRob3I+Wmh1YW5nLCBILjwvYXV0aG9y
PjwvYXV0aG9ycz48L2NvbnRyaWJ1dG9ycz48YXV0aC1hZGRyZXNzPlBla2luZyBVbml2ZXJzaXR5
IFBlb3BsZSZhcG9zO3MgSG9zcGl0YWwsIFBla2luZyBVbml2ZXJzaXR5IEhlcGF0b2xvZ3kgSW5z
dGl0dXRlLCBCZWlqaW5nIEtleSBMYWJvcmF0b3J5IGZvciBIZXBhdGl0aXMgQyBhbmQgSW1tdW5v
dGhlcmFweSBmb3IgTGl2ZXIgRGlzZWFzZSwgQmVpamluZywgQ2hpbmEuPC9hdXRoLWFkZHJlc3M+
PHRpdGxlcz48dGl0bGU+RGlzdHJpYnV0aW9uIGFuZCBjbGluaWNhbCBjb3JyZWxhdGVzIG9mIHZp
cmFsIGFuZCBob3N0IGdlbm90eXBlcyBpbiBDaGluZXNlIHBhdGllbnRzIHdpdGggY2hyb25pYyBo
ZXBhdGl0aXMgQyB2aXJ1cyBpbmZlY3Rpb248L3RpdGxlPjxzZWNvbmRhcnktdGl0bGU+SiBHYXN0
cm9lbnRlcm9sIEhlcGF0b2w8L3NlY29uZGFyeS10aXRsZT48L3RpdGxlcz48cGVyaW9kaWNhbD48
ZnVsbC10aXRsZT5Kb3VybmFsIG9mIEdhc3Ryb2VudGVyb2xvZ3kgYW5kIEhlcGF0b2xvZ3k8L2Z1
bGwtdGl0bGU+PGFiYnItMT5KLiBHYXN0cm9lbnRlcm9sLiBIZXBhdG9sLjwvYWJici0xPjxhYmJy
LTI+SiBHYXN0cm9lbnRlcm9sIEhlcGF0b2w8L2FiYnItMj48YWJici0zPkpvdXJuYWwgb2YgR2Fz
dHJvZW50ZXJvbG9neSAmYW1wOyBIZXBhdG9sb2d5PC9hYmJyLTM+PC9wZXJpb2RpY2FsPjxwYWdl
cz41NDUtNTM8L3BhZ2VzPjx2b2x1bWU+Mjk8L3ZvbHVtZT48bnVtYmVyPjM8L251bWJlcj48ZWRp
dGlvbj4yMDEzLzEwLzA1PC9lZGl0aW9uPjxrZXl3b3Jkcz48a2V5d29yZD5BZHVsdDwva2V5d29y
ZD48a2V5d29yZD5Bc2lhbiBDb250aW5lbnRhbCBBbmNlc3RyeSBHcm91cC8qZ2VuZXRpY3M8L2tl
eXdvcmQ+PGtleXdvcmQ+Q2hpbmEvZXBpZGVtaW9sb2d5L2V0aG5vbG9neTwva2V5d29yZD48a2V5
d29yZD5Db2luZmVjdGlvbjwva2V5d29yZD48a2V5d29yZD5Dcm9zcy1TZWN0aW9uYWwgU3R1ZGll
czwva2V5d29yZD48a2V5d29yZD5GZW1hbGU8L2tleXdvcmQ+PGtleXdvcmQ+R2Vub3R5cGU8L2tl
eXdvcmQ+PGtleXdvcmQ+SGVwYWNpdmlydXMvKmdlbmV0aWNzPC9rZXl3b3JkPjxrZXl3b3JkPkhl
cGF0aXRpcyBCPC9rZXl3b3JkPjxrZXl3b3JkPkhlcGF0aXRpcyBDLCBDaHJvbmljL2VwaWRlbWlv
bG9neS8qZ2VuZXRpY3MvdHJhbnNtaXNzaW9uLyp2aXJvbG9neTwva2V5d29yZD48a2V5d29yZD5I
dW1hbnM8L2tleXdvcmQ+PGtleXdvcmQ+SW50ZXJsZXVraW5zL2dlbmV0aWNzPC9rZXl3b3JkPjxr
ZXl3b3JkPk1hbGU8L2tleXdvcmQ+PGtleXdvcmQ+TWlkZGxlIEFnZWQ8L2tleXdvcmQ+PGtleXdv
cmQ+UHJldmFsZW5jZTwva2V5d29yZD48a2V5d29yZD5SaXNrIEZhY3RvcnM8L2tleXdvcmQ+PGtl
eXdvcmQ+Q2hpbmE8L2tleXdvcmQ+PGtleXdvcmQ+SHB2PC9rZXl3b3JkPjxrZXl3b3JkPklsMjhi
PC9rZXl3b3JkPjxrZXl3b3JkPmNpcnJob3Npczwva2V5d29yZD48a2V5d29yZD5lcGlkZW1pb2xv
Z3k8L2tleXdvcmQ+PGtleXdvcmQ+bmF0dXJhbCBoaXN0b3J5PC9rZXl3b3JkPjwva2V5d29yZHM+
PGRhdGVzPjx5ZWFyPjIwMTQ8L3llYXI+PHB1Yi1kYXRlcz48ZGF0ZT5NYXI8L2RhdGU+PC9wdWIt
ZGF0ZXM+PC9kYXRlcz48aXNibj4xNDQwLTE3NDYgKEVsZWN0cm9uaWMpJiN4RDswODE1LTkzMTkg
KExpbmtpbmcpPC9pc2JuPjxhY2Nlc3Npb24tbnVtPjI0MDkwMTg4PC9hY2Nlc3Npb24tbnVtPjx1
cmxzPjxyZWxhdGVkLXVybHM+PHVybD5odHRwczovL3d3dy5uY2JpLm5sbS5uaWguZ292L3B1Ym1l
ZC8yNDA5MDE4ODwvdXJsPjwvcmVsYXRlZC11cmxzPjwvdXJscz48Y3VzdG9tMj5QTUM0MjcyNTc3
PC9jdXN0b20yPjxlbGVjdHJvbmljLXJlc291cmNlLW51bT4xMC4xMTExL2pnaC4xMjM5ODwvZWxl
Y3Ryb25pYy1yZXNvdXJjZS1udW0+PC9yZWNvcmQ+PC9DaXRlPjwvRW5kTm90ZT4A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MdTwvQXV0aG9yPjxZZWFyPjIwMTc8L1llYXI+PFJlY051
bT4xNDE8L1JlY051bT48RGlzcGxheVRleHQ+PHN0eWxlIGZhY2U9InN1cGVyc2NyaXB0Ij5bMTAs
IDIyXTwvc3R5bGU+PC9EaXNwbGF5VGV4dD48cmVjb3JkPjxyZWMtbnVtYmVyPjE0MTwvcmVjLW51
bWJlcj48Zm9yZWlnbi1rZXlzPjxrZXkgYXBwPSJFTiIgZGItaWQ9InN4YXN2MHp4ZmZkMHZpZWV2
NWF4MHAwODIyMmVyMnAwdndleCIgdGltZXN0YW1wPSIxNTI2MDQ5ODc2Ij4xNDE8L2tleT48L2Zv
cmVpZ24ta2V5cz48cmVmLXR5cGUgbmFtZT0iSm91cm5hbCBBcnRpY2xlIj4xNzwvcmVmLXR5cGU+
PGNvbnRyaWJ1dG9ycz48YXV0aG9ycz48YXV0aG9yPkx1LCBKaWU8L2F1dGhvcj48YXV0aG9yPlhp
YW5nLCBYaWFvZ2FuZzwvYXV0aG9yPjxhdXRob3I+Q2FvLCBaaHVqdW48L2F1dGhvcj48YXV0aG9y
PldhbmcsIFdlaWppbmc8L2F1dGhvcj48YXV0aG9yPlpoYW8sIEdhbmdkZTwvYXV0aG9yPjxhdXRo
b3I+VGFuZywgV2VpbGlhbmc8L2F1dGhvcj48YXV0aG9yPkNoZW4sIEx1PC9hdXRob3I+PGF1dGhv
cj5HdW8sIFNpbWluPC9hdXRob3I+PGF1dGhvcj5aaHVhbmcsIFlhbjwvYXV0aG9yPjxhdXRob3I+
U2hpLCBEb25nbWVpPC9hdXRob3I+PC9hdXRob3JzPjwvY29udHJpYnV0b3JzPjx0aXRsZXM+PHRp
dGxlPllvdW5nZXIgdHJlbmQgb2YgY2lycmhvc2lzIGluY2lkZW5jZSBpbiBnZW5vdHlwZSAzIEhD
ViBpbmZlY3RlZCBwYXRpZW50cyBpbiBFYXN0ZXJuIENoaW5hPC90aXRsZT48c2Vjb25kYXJ5LXRp
dGxlPkpvdXJuYWwgb2YgbWVkaWNhbCB2aXJvbG9neTwvc2Vjb25kYXJ5LXRpdGxlPjwvdGl0bGVz
PjxwZXJpb2RpY2FsPjxmdWxsLXRpdGxlPkpvdXJuYWwgb2YgTWVkaWNhbCBWaXJvbG9neTwvZnVs
bC10aXRsZT48YWJici0xPkouIE1lZC4gVmlyb2wuPC9hYmJyLTE+PGFiYnItMj5KIE1lZCBWaXJv
bDwvYWJici0yPjwvcGVyaW9kaWNhbD48cGFnZXM+MTk3My0xOTgwPC9wYWdlcz48dm9sdW1lPjg5
PC92b2x1bWU+PG51bWJlcj4xMTwvbnVtYmVyPjxkYXRlcz48eWVhcj4yMDE3PC95ZWFyPjwvZGF0
ZXM+PGlzYm4+MTA5Ni05MDcxPC9pc2JuPjxhY2Nlc3Npb24tbnVtPjI4NjcxMzA1PC9hY2Nlc3Np
b24tbnVtPjx1cmxzPjxyZWxhdGVkLXVybHM+PHVybD5odHRwczovL29ubGluZWxpYnJhcnkud2ls
ZXkuY29tL2RvaS9wZGYvMTAuMTAwMi9qbXYuMjQ4OTQ8L3VybD48L3JlbGF0ZWQtdXJscz48L3Vy
bHM+PGVsZWN0cm9uaWMtcmVzb3VyY2UtbnVtPjEwLjEwMDIvam12LjI0ODk0PC9lbGVjdHJvbmlj
LXJlc291cmNlLW51bT48YWNjZXNzLWRhdGU+MjAxOC4wNS4wODwvYWNjZXNzLWRhdGU+PC9yZWNv
cmQ+PC9DaXRlPjxDaXRlPjxBdXRob3I+UmFvPC9BdXRob3I+PFllYXI+MjAxNDwvWWVhcj48UmVj
TnVtPjE5PC9SZWNOdW0+PHJlY29yZD48cmVjLW51bWJlcj4xOTwvcmVjLW51bWJlcj48Zm9yZWln
bi1rZXlzPjxrZXkgYXBwPSJFTiIgZGItaWQ9InN4YXN2MHp4ZmZkMHZpZWV2NWF4MHAwODIyMmVy
MnAwdndleCIgdGltZXN0YW1wPSIxNTE5NjI1NzQxIj4xOTwva2V5PjxrZXkgYXBwPSJFTldlYiIg
ZGItaWQ9IiI+MDwva2V5PjwvZm9yZWlnbi1rZXlzPjxyZWYtdHlwZSBuYW1lPSJKb3VybmFsIEFy
dGljbGUiPjE3PC9yZWYtdHlwZT48Y29udHJpYnV0b3JzPjxhdXRob3JzPjxhdXRob3I+UmFvLCBI
LjwvYXV0aG9yPjxhdXRob3I+V2VpLCBMLjwvYXV0aG9yPjxhdXRob3I+TG9wZXotVGFsYXZlcmEs
IEouIEMuPC9hdXRob3I+PGF1dGhvcj5TaGFuZywgSi48L2F1dGhvcj48YXV0aG9yPkNoZW4sIEgu
PC9hdXRob3I+PGF1dGhvcj5MaSwgSi48L2F1dGhvcj48YXV0aG9yPlhpZSwgUS48L2F1dGhvcj48
YXV0aG9yPkdhbywgWi48L2F1dGhvcj48YXV0aG9yPldhbmcsIEwuPC9hdXRob3I+PGF1dGhvcj5X
ZWksIEouPC9hdXRob3I+PGF1dGhvcj5KaWFuZywgSi48L2F1dGhvcj48YXV0aG9yPlN1biwgWS48
L2F1dGhvcj48YXV0aG9yPllhbmcsIFIuPC9hdXRob3I+PGF1dGhvcj5MaSwgSC48L2F1dGhvcj48
YXV0aG9yPlpoYW5nLCBILjwvYXV0aG9yPjxhdXRob3I+R29uZywgWi48L2F1dGhvcj48YXV0aG9y
PlpoYW5nLCBMLjwvYXV0aG9yPjxhdXRob3I+WmhhbywgTC48L2F1dGhvcj48YXV0aG9yPkRvdSwg
WC48L2F1dGhvcj48YXV0aG9yPk5pdSwgSi48L2F1dGhvcj48YXV0aG9yPllvdSwgSC48L2F1dGhv
cj48YXV0aG9yPkNoZW4sIFouPC9hdXRob3I+PGF1dGhvcj5OaW5nLCBRLjwvYXV0aG9yPjxhdXRo
b3I+R29uZywgRy48L2F1dGhvcj48YXV0aG9yPld1LCBTLjwvYXV0aG9yPjxhdXRob3I+SmksIFcu
PC9hdXRob3I+PGF1dGhvcj5NYW8sIFEuPC9hdXRob3I+PGF1dGhvcj5UYW5nLCBILjwvYXV0aG9y
PjxhdXRob3I+TGksIFMuPC9hdXRob3I+PGF1dGhvcj5XZWksIFMuPC9hdXRob3I+PGF1dGhvcj5T
dW4sIEouPC9hdXRob3I+PGF1dGhvcj5KaWFuZywgSi48L2F1dGhvcj48YXV0aG9yPkx1LCBMLjwv
YXV0aG9yPjxhdXRob3I+SmlhLCBKLjwvYXV0aG9yPjxhdXRob3I+Wmh1YW5nLCBILjwvYXV0aG9y
PjwvYXV0aG9ycz48L2NvbnRyaWJ1dG9ycz48YXV0aC1hZGRyZXNzPlBla2luZyBVbml2ZXJzaXR5
IFBlb3BsZSZhcG9zO3MgSG9zcGl0YWwsIFBla2luZyBVbml2ZXJzaXR5IEhlcGF0b2xvZ3kgSW5z
dGl0dXRlLCBCZWlqaW5nIEtleSBMYWJvcmF0b3J5IGZvciBIZXBhdGl0aXMgQyBhbmQgSW1tdW5v
dGhlcmFweSBmb3IgTGl2ZXIgRGlzZWFzZSwgQmVpamluZywgQ2hpbmEuPC9hdXRoLWFkZHJlc3M+
PHRpdGxlcz48dGl0bGU+RGlzdHJpYnV0aW9uIGFuZCBjbGluaWNhbCBjb3JyZWxhdGVzIG9mIHZp
cmFsIGFuZCBob3N0IGdlbm90eXBlcyBpbiBDaGluZXNlIHBhdGllbnRzIHdpdGggY2hyb25pYyBo
ZXBhdGl0aXMgQyB2aXJ1cyBpbmZlY3Rpb248L3RpdGxlPjxzZWNvbmRhcnktdGl0bGU+SiBHYXN0
cm9lbnRlcm9sIEhlcGF0b2w8L3NlY29uZGFyeS10aXRsZT48L3RpdGxlcz48cGVyaW9kaWNhbD48
ZnVsbC10aXRsZT5Kb3VybmFsIG9mIEdhc3Ryb2VudGVyb2xvZ3kgYW5kIEhlcGF0b2xvZ3k8L2Z1
bGwtdGl0bGU+PGFiYnItMT5KLiBHYXN0cm9lbnRlcm9sLiBIZXBhdG9sLjwvYWJici0xPjxhYmJy
LTI+SiBHYXN0cm9lbnRlcm9sIEhlcGF0b2w8L2FiYnItMj48YWJici0zPkpvdXJuYWwgb2YgR2Fz
dHJvZW50ZXJvbG9neSAmYW1wOyBIZXBhdG9sb2d5PC9hYmJyLTM+PC9wZXJpb2RpY2FsPjxwYWdl
cz41NDUtNTM8L3BhZ2VzPjx2b2x1bWU+Mjk8L3ZvbHVtZT48bnVtYmVyPjM8L251bWJlcj48ZWRp
dGlvbj4yMDEzLzEwLzA1PC9lZGl0aW9uPjxrZXl3b3Jkcz48a2V5d29yZD5BZHVsdDwva2V5d29y
ZD48a2V5d29yZD5Bc2lhbiBDb250aW5lbnRhbCBBbmNlc3RyeSBHcm91cC8qZ2VuZXRpY3M8L2tl
eXdvcmQ+PGtleXdvcmQ+Q2hpbmEvZXBpZGVtaW9sb2d5L2V0aG5vbG9neTwva2V5d29yZD48a2V5
d29yZD5Db2luZmVjdGlvbjwva2V5d29yZD48a2V5d29yZD5Dcm9zcy1TZWN0aW9uYWwgU3R1ZGll
czwva2V5d29yZD48a2V5d29yZD5GZW1hbGU8L2tleXdvcmQ+PGtleXdvcmQ+R2Vub3R5cGU8L2tl
eXdvcmQ+PGtleXdvcmQ+SGVwYWNpdmlydXMvKmdlbmV0aWNzPC9rZXl3b3JkPjxrZXl3b3JkPkhl
cGF0aXRpcyBCPC9rZXl3b3JkPjxrZXl3b3JkPkhlcGF0aXRpcyBDLCBDaHJvbmljL2VwaWRlbWlv
bG9neS8qZ2VuZXRpY3MvdHJhbnNtaXNzaW9uLyp2aXJvbG9neTwva2V5d29yZD48a2V5d29yZD5I
dW1hbnM8L2tleXdvcmQ+PGtleXdvcmQ+SW50ZXJsZXVraW5zL2dlbmV0aWNzPC9rZXl3b3JkPjxr
ZXl3b3JkPk1hbGU8L2tleXdvcmQ+PGtleXdvcmQ+TWlkZGxlIEFnZWQ8L2tleXdvcmQ+PGtleXdv
cmQ+UHJldmFsZW5jZTwva2V5d29yZD48a2V5d29yZD5SaXNrIEZhY3RvcnM8L2tleXdvcmQ+PGtl
eXdvcmQ+Q2hpbmE8L2tleXdvcmQ+PGtleXdvcmQ+SHB2PC9rZXl3b3JkPjxrZXl3b3JkPklsMjhi
PC9rZXl3b3JkPjxrZXl3b3JkPmNpcnJob3Npczwva2V5d29yZD48a2V5d29yZD5lcGlkZW1pb2xv
Z3k8L2tleXdvcmQ+PGtleXdvcmQ+bmF0dXJhbCBoaXN0b3J5PC9rZXl3b3JkPjwva2V5d29yZHM+
PGRhdGVzPjx5ZWFyPjIwMTQ8L3llYXI+PHB1Yi1kYXRlcz48ZGF0ZT5NYXI8L2RhdGU+PC9wdWIt
ZGF0ZXM+PC9kYXRlcz48aXNibj4xNDQwLTE3NDYgKEVsZWN0cm9uaWMpJiN4RDswODE1LTkzMTkg
KExpbmtpbmcpPC9pc2JuPjxhY2Nlc3Npb24tbnVtPjI0MDkwMTg4PC9hY2Nlc3Npb24tbnVtPjx1
cmxzPjxyZWxhdGVkLXVybHM+PHVybD5odHRwczovL3d3dy5uY2JpLm5sbS5uaWguZ292L3B1Ym1l
ZC8yNDA5MDE4ODwvdXJsPjwvcmVsYXRlZC11cmxzPjwvdXJscz48Y3VzdG9tMj5QTUM0MjcyNTc3
PC9jdXN0b20yPjxlbGVjdHJvbmljLXJlc291cmNlLW51bT4xMC4xMTExL2pnaC4xMjM5ODwvZWxl
Y3Ryb25pYy1yZXNvdXJjZS1udW0+PC9yZWNvcmQ+PC9DaXRlPjwvRW5kTm90ZT4A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CA154C" w:rsidRPr="001B3D7B">
        <w:rPr>
          <w:rFonts w:ascii="Book Antiqua" w:hAnsi="Book Antiqua" w:cs="Tahoma"/>
          <w:sz w:val="24"/>
          <w:szCs w:val="24"/>
          <w:lang w:val="en-US"/>
        </w:rPr>
      </w:r>
      <w:r w:rsidR="00CA154C"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0,22]</w:t>
      </w:r>
      <w:r w:rsidR="00CA154C" w:rsidRPr="001B3D7B">
        <w:rPr>
          <w:rFonts w:ascii="Book Antiqua" w:hAnsi="Book Antiqua"/>
          <w:sz w:val="24"/>
          <w:szCs w:val="24"/>
          <w:lang w:val="en-US"/>
        </w:rPr>
        <w:fldChar w:fldCharType="end"/>
      </w:r>
      <w:r w:rsidR="00324E99" w:rsidRPr="001B3D7B">
        <w:rPr>
          <w:rFonts w:ascii="Book Antiqua" w:hAnsi="Book Antiqua"/>
          <w:sz w:val="24"/>
          <w:szCs w:val="24"/>
          <w:lang w:val="en-US"/>
        </w:rPr>
        <w:t>.</w:t>
      </w:r>
      <w:r w:rsidR="007B3AF9" w:rsidRPr="001B3D7B">
        <w:rPr>
          <w:rFonts w:ascii="Book Antiqua" w:hAnsi="Book Antiqua" w:cs="Tahoma"/>
          <w:sz w:val="24"/>
          <w:szCs w:val="24"/>
          <w:lang w:val="en-US"/>
        </w:rPr>
        <w:t xml:space="preserve"> </w:t>
      </w:r>
      <w:r w:rsidR="00513231" w:rsidRPr="001B3D7B">
        <w:rPr>
          <w:rFonts w:ascii="Book Antiqua" w:hAnsi="Book Antiqua" w:cs="Tahoma"/>
          <w:sz w:val="24"/>
          <w:szCs w:val="24"/>
          <w:lang w:val="en-US"/>
        </w:rPr>
        <w:t>A</w:t>
      </w:r>
      <w:r w:rsidR="00E34C3F" w:rsidRPr="001B3D7B">
        <w:rPr>
          <w:rFonts w:ascii="Book Antiqua" w:hAnsi="Book Antiqua" w:cs="Tahoma"/>
          <w:sz w:val="24"/>
          <w:szCs w:val="24"/>
          <w:lang w:val="en-US"/>
        </w:rPr>
        <w:t xml:space="preserve"> </w:t>
      </w:r>
      <w:r w:rsidR="00513231" w:rsidRPr="001B3D7B">
        <w:rPr>
          <w:rFonts w:ascii="Book Antiqua" w:hAnsi="Book Antiqua" w:cs="Tahoma"/>
          <w:sz w:val="24"/>
          <w:szCs w:val="24"/>
          <w:lang w:val="en-US"/>
        </w:rPr>
        <w:t>study in Shanghai</w:t>
      </w:r>
      <w:r w:rsidR="00E34C3F" w:rsidRPr="001B3D7B">
        <w:rPr>
          <w:rFonts w:ascii="Book Antiqua" w:hAnsi="Book Antiqua" w:cs="Tahoma"/>
          <w:sz w:val="24"/>
          <w:szCs w:val="24"/>
          <w:lang w:val="en-US"/>
        </w:rPr>
        <w:t xml:space="preserve"> reported evidence</w:t>
      </w:r>
      <w:r w:rsidR="00172E73" w:rsidRPr="001B3D7B">
        <w:rPr>
          <w:rFonts w:ascii="Book Antiqua" w:hAnsi="Book Antiqua" w:cs="Tahoma"/>
          <w:sz w:val="24"/>
          <w:szCs w:val="24"/>
          <w:lang w:val="en-US"/>
        </w:rPr>
        <w:t xml:space="preserve"> </w:t>
      </w:r>
      <w:r w:rsidR="004A4853" w:rsidRPr="001B3D7B">
        <w:rPr>
          <w:rFonts w:ascii="Book Antiqua" w:hAnsi="Book Antiqua" w:cs="Tahoma"/>
          <w:sz w:val="24"/>
          <w:szCs w:val="24"/>
          <w:lang w:val="en-US"/>
        </w:rPr>
        <w:t>that GT3 patients undergo faster disease progression</w:t>
      </w:r>
      <w:r w:rsidR="00513231" w:rsidRPr="001B3D7B">
        <w:rPr>
          <w:rFonts w:ascii="Book Antiqua" w:hAnsi="Book Antiqua" w:cs="Tahoma"/>
          <w:sz w:val="24"/>
          <w:szCs w:val="24"/>
          <w:lang w:val="en-US"/>
        </w:rPr>
        <w:t xml:space="preserve">, </w:t>
      </w:r>
      <w:r w:rsidR="00D15EED" w:rsidRPr="001B3D7B">
        <w:rPr>
          <w:rFonts w:ascii="Book Antiqua" w:hAnsi="Book Antiqua" w:cs="Tahoma"/>
          <w:sz w:val="24"/>
          <w:szCs w:val="24"/>
          <w:lang w:val="en-US"/>
        </w:rPr>
        <w:t>with</w:t>
      </w:r>
      <w:r w:rsidR="008B0F40" w:rsidRPr="001B3D7B">
        <w:rPr>
          <w:rFonts w:ascii="Book Antiqua" w:hAnsi="Book Antiqua" w:cs="Tahoma"/>
          <w:sz w:val="24"/>
          <w:szCs w:val="24"/>
          <w:lang w:val="en-US"/>
        </w:rPr>
        <w:t xml:space="preserve"> </w:t>
      </w:r>
      <w:r w:rsidR="00513231" w:rsidRPr="001B3D7B">
        <w:rPr>
          <w:rFonts w:ascii="Book Antiqua" w:hAnsi="Book Antiqua" w:cs="Tahoma"/>
          <w:sz w:val="24"/>
          <w:szCs w:val="24"/>
          <w:lang w:val="en-US"/>
        </w:rPr>
        <w:t xml:space="preserve">GT3 patients </w:t>
      </w:r>
      <w:r w:rsidR="0012397A" w:rsidRPr="001B3D7B">
        <w:rPr>
          <w:rFonts w:ascii="Book Antiqua" w:hAnsi="Book Antiqua" w:cs="Tahoma"/>
          <w:sz w:val="24"/>
          <w:szCs w:val="24"/>
          <w:lang w:val="en-US"/>
        </w:rPr>
        <w:t>&lt;</w:t>
      </w:r>
      <w:r w:rsidR="005358C8" w:rsidRPr="001B3D7B">
        <w:rPr>
          <w:rFonts w:ascii="Book Antiqua" w:hAnsi="Book Antiqua" w:cs="Tahoma"/>
          <w:sz w:val="24"/>
          <w:szCs w:val="24"/>
          <w:lang w:val="en-US"/>
        </w:rPr>
        <w:t xml:space="preserve"> </w:t>
      </w:r>
      <w:r w:rsidR="0012397A" w:rsidRPr="001B3D7B">
        <w:rPr>
          <w:rFonts w:ascii="Book Antiqua" w:hAnsi="Book Antiqua" w:cs="Tahoma"/>
          <w:sz w:val="24"/>
          <w:szCs w:val="24"/>
          <w:lang w:val="en-US"/>
        </w:rPr>
        <w:t xml:space="preserve">50 years of age </w:t>
      </w:r>
      <w:r w:rsidR="008B0F40" w:rsidRPr="001B3D7B">
        <w:rPr>
          <w:rFonts w:ascii="Book Antiqua" w:hAnsi="Book Antiqua" w:cs="Tahoma"/>
          <w:sz w:val="24"/>
          <w:szCs w:val="24"/>
          <w:lang w:val="en-US"/>
        </w:rPr>
        <w:lastRenderedPageBreak/>
        <w:t xml:space="preserve">showing </w:t>
      </w:r>
      <w:r w:rsidR="00513231" w:rsidRPr="001B3D7B">
        <w:rPr>
          <w:rFonts w:ascii="Book Antiqua" w:hAnsi="Book Antiqua" w:cs="Tahoma"/>
          <w:sz w:val="24"/>
          <w:szCs w:val="24"/>
          <w:lang w:val="en-US"/>
        </w:rPr>
        <w:t xml:space="preserve">significantly more advanced fibrosis than </w:t>
      </w:r>
      <w:r w:rsidR="008B0F40" w:rsidRPr="001B3D7B">
        <w:rPr>
          <w:rFonts w:ascii="Book Antiqua" w:hAnsi="Book Antiqua" w:cs="Tahoma"/>
          <w:sz w:val="24"/>
          <w:szCs w:val="24"/>
          <w:lang w:val="en-US"/>
        </w:rPr>
        <w:t xml:space="preserve">their </w:t>
      </w:r>
      <w:r w:rsidR="00513231" w:rsidRPr="001B3D7B">
        <w:rPr>
          <w:rFonts w:ascii="Book Antiqua" w:hAnsi="Book Antiqua" w:cs="Tahoma"/>
          <w:sz w:val="24"/>
          <w:szCs w:val="24"/>
          <w:lang w:val="en-US"/>
        </w:rPr>
        <w:t xml:space="preserve">non-GT3 </w:t>
      </w:r>
      <w:r w:rsidR="008B0F40" w:rsidRPr="001B3D7B">
        <w:rPr>
          <w:rFonts w:ascii="Book Antiqua" w:hAnsi="Book Antiqua" w:cs="Tahoma"/>
          <w:sz w:val="24"/>
          <w:szCs w:val="24"/>
          <w:lang w:val="en-US"/>
        </w:rPr>
        <w:t>counterparts</w:t>
      </w:r>
      <w:r w:rsidR="00CA154C"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Lu&lt;/Author&gt;&lt;Year&gt;2017&lt;/Year&gt;&lt;RecNum&gt;141&lt;/RecNum&gt;&lt;DisplayText&gt;&lt;style face="superscript"&gt;[22]&lt;/style&gt;&lt;/DisplayText&gt;&lt;record&gt;&lt;rec-number&gt;141&lt;/rec-number&gt;&lt;foreign-keys&gt;&lt;key app="EN" db-id="sxasv0zxffd0vieev5ax0p08222er2p0vwex" timestamp="1526049876"&gt;141&lt;/key&gt;&lt;/foreign-keys&gt;&lt;ref-type name="Journal Article"&gt;17&lt;/ref-type&gt;&lt;contributors&gt;&lt;authors&gt;&lt;author&gt;Lu, Jie&lt;/author&gt;&lt;author&gt;Xiang, Xiaogang&lt;/author&gt;&lt;author&gt;Cao, Zhujun&lt;/author&gt;&lt;author&gt;Wang, Weijing&lt;/author&gt;&lt;author&gt;Zhao, Gangde&lt;/author&gt;&lt;author&gt;Tang, Weiliang&lt;/author&gt;&lt;author&gt;Chen, Lu&lt;/author&gt;&lt;author&gt;Guo, Simin&lt;/author&gt;&lt;author&gt;Zhuang, Yan&lt;/author&gt;&lt;author&gt;Shi, Dongmei&lt;/author&gt;&lt;/authors&gt;&lt;/contributors&gt;&lt;titles&gt;&lt;title&gt;Younger trend of cirrhosis incidence in genotype 3 HCV infected patients in Eastern China&lt;/title&gt;&lt;secondary-title&gt;Journal of medical virology&lt;/secondary-title&gt;&lt;/titles&gt;&lt;periodical&gt;&lt;full-title&gt;Journal of Medical Virology&lt;/full-title&gt;&lt;abbr-1&gt;J. Med. Virol.&lt;/abbr-1&gt;&lt;abbr-2&gt;J Med Virol&lt;/abbr-2&gt;&lt;/periodical&gt;&lt;pages&gt;1973-1980&lt;/pages&gt;&lt;volume&gt;89&lt;/volume&gt;&lt;number&gt;11&lt;/number&gt;&lt;dates&gt;&lt;year&gt;2017&lt;/year&gt;&lt;/dates&gt;&lt;isbn&gt;1096-9071&lt;/isbn&gt;&lt;accession-num&gt;28671305&lt;/accession-num&gt;&lt;urls&gt;&lt;related-urls&gt;&lt;url&gt;https://onlinelibrary.wiley.com/doi/pdf/10.1002/jmv.24894&lt;/url&gt;&lt;/related-urls&gt;&lt;/urls&gt;&lt;electronic-resource-num&gt;10.1002/jmv.24894&lt;/electronic-resource-num&gt;&lt;access-date&gt;2018.05.08&lt;/access-date&gt;&lt;/record&gt;&lt;/Cite&gt;&lt;/EndNote&gt;</w:instrText>
      </w:r>
      <w:r w:rsidR="00CA154C"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2]</w:t>
      </w:r>
      <w:r w:rsidR="00CA154C" w:rsidRPr="001B3D7B">
        <w:rPr>
          <w:rFonts w:ascii="Book Antiqua" w:hAnsi="Book Antiqua"/>
          <w:sz w:val="24"/>
          <w:szCs w:val="24"/>
          <w:lang w:val="en-US"/>
        </w:rPr>
        <w:fldChar w:fldCharType="end"/>
      </w:r>
      <w:r w:rsidR="00324E99" w:rsidRPr="001B3D7B">
        <w:rPr>
          <w:rFonts w:ascii="Book Antiqua" w:hAnsi="Book Antiqua"/>
          <w:sz w:val="24"/>
          <w:szCs w:val="24"/>
          <w:lang w:val="en-US"/>
        </w:rPr>
        <w:t>.</w:t>
      </w:r>
      <w:r w:rsidR="00513231" w:rsidRPr="001B3D7B">
        <w:rPr>
          <w:rFonts w:ascii="Book Antiqua" w:hAnsi="Book Antiqua" w:cs="Tahoma"/>
          <w:sz w:val="24"/>
          <w:szCs w:val="24"/>
          <w:lang w:val="en-US"/>
        </w:rPr>
        <w:t xml:space="preserve"> </w:t>
      </w:r>
      <w:r w:rsidR="00DE0F1C" w:rsidRPr="001B3D7B">
        <w:rPr>
          <w:rFonts w:ascii="Book Antiqua" w:hAnsi="Book Antiqua" w:cs="Tahoma"/>
          <w:sz w:val="24"/>
          <w:szCs w:val="24"/>
          <w:lang w:val="en-US"/>
        </w:rPr>
        <w:t xml:space="preserve">If left untreated, considerable numbers of liver sequelae will develop in these </w:t>
      </w:r>
      <w:r w:rsidR="00BB23CF" w:rsidRPr="001B3D7B">
        <w:rPr>
          <w:rFonts w:ascii="Book Antiqua" w:hAnsi="Book Antiqua" w:cs="Tahoma"/>
          <w:sz w:val="24"/>
          <w:szCs w:val="24"/>
          <w:lang w:val="en-US"/>
        </w:rPr>
        <w:t xml:space="preserve">younger GT3 </w:t>
      </w:r>
      <w:r w:rsidR="00DE0F1C" w:rsidRPr="001B3D7B">
        <w:rPr>
          <w:rFonts w:ascii="Book Antiqua" w:hAnsi="Book Antiqua" w:cs="Tahoma"/>
          <w:sz w:val="24"/>
          <w:szCs w:val="24"/>
          <w:lang w:val="en-US"/>
        </w:rPr>
        <w:t xml:space="preserve">patients in future. </w:t>
      </w:r>
    </w:p>
    <w:p w14:paraId="078D9653" w14:textId="16DC0155" w:rsidR="00B26E1C" w:rsidRPr="001B3D7B" w:rsidRDefault="00131B70"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eastAsia="Times New Roman" w:hAnsi="Book Antiqua" w:cs="Tahoma"/>
          <w:sz w:val="24"/>
          <w:szCs w:val="24"/>
          <w:lang w:val="en-US"/>
        </w:rPr>
        <w:t xml:space="preserve">Antiviral treatment </w:t>
      </w:r>
      <w:r w:rsidR="002562BC" w:rsidRPr="001B3D7B">
        <w:rPr>
          <w:rFonts w:ascii="Book Antiqua" w:eastAsia="Times New Roman" w:hAnsi="Book Antiqua" w:cs="Tahoma"/>
          <w:sz w:val="24"/>
          <w:szCs w:val="24"/>
          <w:lang w:val="en-US"/>
        </w:rPr>
        <w:t xml:space="preserve">and resultant </w:t>
      </w:r>
      <w:r w:rsidR="003269E1" w:rsidRPr="001B3D7B">
        <w:rPr>
          <w:rFonts w:ascii="Book Antiqua" w:eastAsia="Times New Roman" w:hAnsi="Book Antiqua" w:cs="Tahoma"/>
          <w:sz w:val="24"/>
          <w:szCs w:val="24"/>
          <w:lang w:val="en-US"/>
        </w:rPr>
        <w:t>SVR</w:t>
      </w:r>
      <w:r w:rsidR="000B0D2E" w:rsidRPr="001B3D7B">
        <w:rPr>
          <w:rFonts w:ascii="Book Antiqua" w:eastAsia="Times New Roman" w:hAnsi="Book Antiqua" w:cs="Tahoma"/>
          <w:sz w:val="24"/>
          <w:szCs w:val="24"/>
          <w:lang w:val="en-US"/>
        </w:rPr>
        <w:t xml:space="preserve"> improve the long-term clinical outcome of HCV patients</w:t>
      </w:r>
      <w:bookmarkStart w:id="48" w:name="_Hlk531099879"/>
      <w:r w:rsidR="00D77F96" w:rsidRPr="001B3D7B">
        <w:rPr>
          <w:rFonts w:ascii="Book Antiqua" w:hAnsi="Book Antiqua"/>
          <w:sz w:val="24"/>
          <w:szCs w:val="24"/>
          <w:lang w:val="en-US"/>
        </w:rPr>
        <w:fldChar w:fldCharType="begin">
          <w:fldData xml:space="preserve">PEVuZE5vdGU+PENpdGU+PEF1dGhvcj5CYWNrdXM8L0F1dGhvcj48WWVhcj4yMDE3PC9ZZWFyPjxS
ZWNOdW0+MTU2PC9SZWNOdW0+PERpc3BsYXlUZXh0PjxzdHlsZSBmYWNlPSJzdXBlcnNjcmlwdCI+
WzIzLTI4XTwvc3R5bGU+PC9EaXNwbGF5VGV4dD48cmVjb3JkPjxyZWMtbnVtYmVyPjE1NjwvcmVj
LW51bWJlcj48Zm9yZWlnbi1rZXlzPjxrZXkgYXBwPSJFTiIgZGItaWQ9InN4YXN2MHp4ZmZkMHZp
ZWV2NWF4MHAwODIyMmVyMnAwdndleCIgdGltZXN0YW1wPSIxNTI2MDQ5ODc2Ij4xNTY8L2tleT48
L2ZvcmVpZ24ta2V5cz48cmVmLXR5cGUgbmFtZT0iSm91cm5hbCBBcnRpY2xlIj4xNzwvcmVmLXR5
cGU+PGNvbnRyaWJ1dG9ycz48YXV0aG9ycz48YXV0aG9yPkJhY2t1cywgTGlzYSBJPC9hdXRob3I+
PGF1dGhvcj5CZWxwZXJpbywgUGFtZWxhIFM8L2F1dGhvcj48YXV0aG9yPlNoYWhvdW1pYW4sIFRy
b3kgQTwvYXV0aG9yPjxhdXRob3I+TW9sZSwgTGFycnkgQTwvYXV0aG9yPjwvYXV0aG9ycz48L2Nv
bnRyaWJ1dG9ycz48dGl0bGVzPjx0aXRsZT5JbXBhY3Qgb2Ygc3VzdGFpbmVkIHZpcm9sb2dpYyBy
ZXNwb25zZSB3aXRoIGRpcmVjdOKAkGFjdGluZyBhbnRpdmlyYWwgdHJlYXRtZW50IG9uIG1vcnRh
bGl0eSBpbiBwYXRpZW50cyB3aXRoIGFkdmFuY2VkIGxpdmVyIGRpc2Vhc2U8L3RpdGxlPjxzZWNv
bmRhcnktdGl0bGU+SGVwYXRvbG9neTwvc2Vjb25kYXJ5LXRpdGxlPjwvdGl0bGVzPjxwZXJpb2Rp
Y2FsPjxmdWxsLXRpdGxlPkhlcGF0b2xvZ3k8L2Z1bGwtdGl0bGU+PGFiYnItMT5IZXBhdG9sb2d5
PC9hYmJyLTE+PGFiYnItMj5IZXBhdG9sb2d5PC9hYmJyLTI+PC9wZXJpb2RpY2FsPjxkYXRlcz48
eWVhcj4yMDE3PC95ZWFyPjwvZGF0ZXM+PGlzYm4+MTUyNy0zMzUwPC9pc2JuPjxhY2Nlc3Npb24t
bnVtPjI4NzQ5NTY0PC9hY2Nlc3Npb24tbnVtPjx1cmxzPjxyZWxhdGVkLXVybHM+PHVybD5odHRw
czovL2Fhc2xkcHVicy5vbmxpbmVsaWJyYXJ5LndpbGV5LmNvbS9kb2kvcGRmLzEwLjEwMDIvaGVw
LjI5NDA4PC91cmw+PC9yZWxhdGVkLXVybHM+PC91cmxzPjxlbGVjdHJvbmljLXJlc291cmNlLW51
bT4xMC4xMDAyL2hlcC4yOTQwODwvZWxlY3Ryb25pYy1yZXNvdXJjZS1udW0+PC9yZWNvcmQ+PC9D
aXRlPjxDaXRlPjxBdXRob3I+QmFja3VzPC9BdXRob3I+PFllYXI+MjAxODwvWWVhcj48UmVjTnVt
PjE1NzwvUmVjTnVtPjxyZWNvcmQ+PHJlYy1udW1iZXI+MTU3PC9yZWMtbnVtYmVyPjxmb3JlaWdu
LWtleXM+PGtleSBhcHA9IkVOIiBkYi1pZD0ic3hhc3YwenhmZmQwdmllZXY1YXgwcDA4MjIyZXIy
cDB2d2V4IiB0aW1lc3RhbXA9IjE1MjYwNDk4NzYiPjE1Nzwva2V5PjwvZm9yZWlnbi1rZXlzPjxy
ZWYtdHlwZSBuYW1lPSJKb3VybmFsIEFydGljbGUiPjE3PC9yZWYtdHlwZT48Y29udHJpYnV0b3Jz
PjxhdXRob3JzPjxhdXRob3I+QmFja3VzLCBMaXNhIEk8L2F1dGhvcj48YXV0aG9yPkJlbHBlcmlv
LCBQYW1lbGEgUzwvYXV0aG9yPjxhdXRob3I+U2hhaG91bWlhbiwgVHJveSBBPC9hdXRob3I+PGF1
dGhvcj5Nb2xlLCBMYXJyeSBBPC9hdXRob3I+PC9hdXRob3JzPjwvY29udHJpYnV0b3JzPjx0aXRs
ZXM+PHRpdGxlPkRpcmVjdOKAkGFjdGluZyBhbnRpdmlyYWwgc3VzdGFpbmVkIHZpcm9sb2dpYyBy
ZXNwb25zZTogSW1wYWN0IG9uIG1vcnRhbGl0eSBpbiBwYXRpZW50cyB3aXRob3V0IGFkdmFuY2Vk
IGxpdmVyIGRpc2Vhc2U8L3RpdGxlPjxzZWNvbmRhcnktdGl0bGU+SGVwYXRvbG9neTwvc2Vjb25k
YXJ5LXRpdGxlPjwvdGl0bGVzPjxwZXJpb2RpY2FsPjxmdWxsLXRpdGxlPkhlcGF0b2xvZ3k8L2Z1
bGwtdGl0bGU+PGFiYnItMT5IZXBhdG9sb2d5PC9hYmJyLTE+PGFiYnItMj5IZXBhdG9sb2d5PC9h
YmJyLTI+PC9wZXJpb2RpY2FsPjxwYWdlcz44MjctODM4PC9wYWdlcz48dm9sdW1lPjY4PC92b2x1
bWU+PG51bWJlcj4zPC9udW1iZXI+PGRhdGVzPjx5ZWFyPjIwMTg8L3llYXI+PC9kYXRlcz48aXNi
bj4xNTI3LTMzNTA8L2lzYm4+PGFjY2Vzc2lvbi1udW0+MjkzNzcxOTY8L2FjY2Vzc2lvbi1udW0+
PHVybHM+PHJlbGF0ZWQtdXJscz48dXJsPmh0dHBzOi8vYWFzbGRwdWJzLm9ubGluZWxpYnJhcnku
d2lsZXkuY29tL2RvaS9hYnMvMTAuMTAwMi9oZXAuMjk4MTE8L3VybD48L3JlbGF0ZWQtdXJscz48
L3VybHM+PGVsZWN0cm9uaWMtcmVzb3VyY2UtbnVtPjEwLjEwMDIvaGVwLjI5ODExPC9lbGVjdHJv
bmljLXJlc291cmNlLW51bT48L3JlY29yZD48L0NpdGU+PENpdGU+PEF1dGhvcj5DYXJyYXQ8L0F1
dGhvcj48WWVhcj4yMDE3PC9ZZWFyPjxSZWNOdW0+MTU1PC9SZWNOdW0+PHJlY29yZD48cmVjLW51
bWJlcj4xNTU8L3JlYy1udW1iZXI+PGZvcmVpZ24ta2V5cz48a2V5IGFwcD0iRU4iIGRiLWlkPSJz
eGFzdjB6eGZmZDB2aWVldjVheDBwMDgyMjJlcjJwMHZ3ZXgiIHRpbWVzdGFtcD0iMTUyNjA0OTg3
NiI+MTU1PC9rZXk+PC9mb3JlaWduLWtleXM+PHJlZi10eXBlIG5hbWU9IkNvbmZlcmVuY2UgUGFw
ZXIiPjQ3PC9yZWYtdHlwZT48Y29udHJpYnV0b3JzPjxhdXRob3JzPjxhdXRob3I+Q2FycmF0LCBG
YWJyaWNlPC9hdXRob3I+PC9hdXRob3JzPjwvY29udHJpYnV0b3JzPjx0aXRsZXM+PHRpdGxlPkZp
cnN0IHByb3NwZWN0aXZlIGV2aWRlbmNlIG9mIGRlY3JlYXNlZCBtb3J0YWxpdHkgYWZ0ZXIgZGly
ZWN0IGFjdGluZyBhbnRpdmlyYWxzIGluIHRoZSBGcmVuY2ggQU5SUyBDTzIyIEhFUEFUSEVSIGNv
aG9ydDwvdGl0bGU+PHNlY29uZGFyeS10aXRsZT5IZXBhdG9sb2d5IDIwMTc7NjYoNik6IFByb2Nl
ZWRpbmdzIG9mIHRoZSA2OHRoIEFubnVhbCBNZWV0aW5nIG9mIHRoZSBBbWVyaWNhbiBBc3NvY2lh
dGlvbiBmb3IgdGhlIFN0dWR5IG9mIExpdmVyIERpc2Vhc2VzPC9zZWNvbmRhcnktdGl0bGU+PC90
aXRsZXM+PHBhZ2VzPjEyNzFBPC9wYWdlcz48dm9sdW1lPjY2PC92b2x1bWU+PG51bWJlcj42PC9u
dW1iZXI+PGRhdGVzPjx5ZWFyPjIwMTc8L3llYXI+PHB1Yi1kYXRlcz48ZGF0ZT4yMDE3IE9jdCAy
MC0yNDwvZGF0ZT48L3B1Yi1kYXRlcz48L2RhdGVzPjxwdWItbG9jYXRpb24+V2FzaGluZ3Rvbiwg
REMsIFVTQTwvcHViLWxvY2F0aW9uPjxwdWJsaXNoZXI+Sm9obiBXaWxleSAmYW1wOyBTb25zPC9w
dWJsaXNoZXI+PGlzYm4+MDI3MC05MTM5PC9pc2JuPjx3b3JrLXR5cGU+QWJzdHJhY3QgTEItMjg8
L3dvcmstdHlwZT48dXJscz48cmVsYXRlZC11cmxzPjx1cmw+aHR0cHM6Ly93d3cuYWFzbGQub3Jn
L2V2ZW50cy1wcm9mZXNzaW9uYWwtZGV2ZWxvcG1lbnQvbGl2ZXItbWVldGluZyVDMiVBRS0yMDE3
PC91cmw+PC9yZWxhdGVkLXVybHM+PC91cmxzPjxhY2Nlc3MtZGF0ZT4yMDE4LjA1LjA5PC9hY2Nl
c3MtZGF0ZT48L3JlY29yZD48L0NpdGU+PENpdGU+PEF1dGhvcj5NYW5naWE8L0F1dGhvcj48WWVh
cj4yMDE4PC9ZZWFyPjxSZWNOdW0+MTcxPC9SZWNOdW0+PHJlY29yZD48cmVjLW51bWJlcj4xNzE8
L3JlYy1udW1iZXI+PGZvcmVpZ24ta2V5cz48a2V5IGFwcD0iRU4iIGRiLWlkPSJzeGFzdjB6eGZm
ZDB2aWVldjVheDBwMDgyMjJlcjJwMHZ3ZXgiIHRpbWVzdGFtcD0iMTUyNjIxMzkxOCI+MTcxPC9r
ZXk+PC9mb3JlaWduLWtleXM+PHJlZi10eXBlIG5hbWU9IkNvbmZlcmVuY2UgUGFwZXIiPjQ3PC9y
ZWYtdHlwZT48Y29udHJpYnV0b3JzPjxhdXRob3JzPjxhdXRob3I+TWFuZ2lhLCBBPC9hdXRob3I+
PGF1dGhvcj5MYXdpdHosIEU8L2F1dGhvcj48YXV0aG9yPkdhbmUsIEU8L2F1dGhvcj48YXV0aG9y
PkNvbndheSwgQjwvYXV0aG9yPjxhdXRob3I+UnVhbmUsIFA8L2F1dGhvcj48YXV0aG9yPkFiZXJn
ZWwsIEE8L2F1dGhvcj48YXV0aG9yPk1jbmFiYiwgQjwvYXV0aG9yPjxhdXRob3I+T3NpbnVzaSwg
QTwvYXV0aG9yPjxhdXRob3I+Q2hlbiwgRjwvYXV0aG9yPjxhdXRob3I+RHZvcnktU29ib2wsIEg8
L2F1dGhvcj48YXV0aG9yPkJyYWluYXJkLCBEIDwvYXV0aG9yPjxhdXRob3I+U3VicmFtYW5pYW4s
IE08L2F1dGhvcj48YXV0aG9yPkxlZ2dldHQsIEI8L2F1dGhvcj48YXV0aG9yPlBhbmVybywgSiBM
IEM8L2F1dGhvcj48YXV0aG9yPkFnYXJ3YWwsIEs8L2F1dGhvcj48YXV0aG9yPllvdW5lcywgWiBI
PC9hdXRob3I+PGF1dGhvcj5NdWlyLCBBPC9hdXRob3I+PC9hdXRob3JzPjwvY29udHJpYnV0b3Jz
Pjx0aXRsZXM+PHRpdGxlPkxvbmctdGVybSBmb2xsb3ctdXAgb2YgcGF0aWVudHMgd2l0aCBjaHJv
bmljIEhDViBpbmZlY3Rpb24gYW5kIGNvbXBlbnNhdGVkIG9yIGRlY29tcGVuc2F0ZWQgY2lycmhv
c2lzIGZvbGxvd2luZyB0cmVhdG1lbnQgd2l0aCBzb2Zvc2J1dmlyLWJhc2VkIHJlZ2ltZW5zPC90
aXRsZT48c2Vjb25kYXJ5LXRpdGxlPkogSGVwYXRvbCAyMDE4OzY4IFN1cHBsIDE6IFByb2NlZWRp
bmdzIG9mIHRoZSBJbnRlcm5hdGlvbmFsIExpdmVyIENvbmdyZXNzIDIwMTg8L3NlY29uZGFyeS10
aXRsZT48L3RpdGxlcz48cGFnZXM+UzY3LVM2ODwvcGFnZXM+PHZvbHVtZT42ODwvdm9sdW1lPjxk
YXRlcz48eWVhcj4yMDE4PC95ZWFyPjxwdWItZGF0ZXM+PGRhdGU+MjAxOCBBcHIgMTEtMTU8L2Rh
dGU+PC9wdWItZGF0ZXM+PC9kYXRlcz48cHViLWxvY2F0aW9uPlBhcmlzLCBGcmFuY2U8L3B1Yi1s
b2NhdGlvbj48cHVibGlzaGVyPkVsc2V2aWVyPC9wdWJsaXNoZXI+PGlzYm4+MDE2OC04Mjc4PC9p
c2JuPjx3b3JrLXR5cGU+QWJzdHJhY3QgR1MtMDE4PC93b3JrLXR5cGU+PHVybHM+PC91cmxzPjwv
cmVjb3JkPjwvQ2l0ZT48Q2l0ZT48QXV0aG9yPk9nYXRhPC9BdXRob3I+PFllYXI+MjAxNzwvWWVh
cj48UmVjTnVtPjE0PC9SZWNOdW0+PHJlY29yZD48cmVjLW51bWJlcj4xNDwvcmVjLW51bWJlcj48
Zm9yZWlnbi1rZXlzPjxrZXkgYXBwPSJFTiIgZGItaWQ9InN4YXN2MHp4ZmZkMHZpZWV2NWF4MHAw
ODIyMmVyMnAwdndleCIgdGltZXN0YW1wPSIxNTE5NjIwNjQwIj4xNDwva2V5PjwvZm9yZWlnbi1r
ZXlzPjxyZWYtdHlwZSBuYW1lPSJKb3VybmFsIEFydGljbGUiPjE3PC9yZWYtdHlwZT48Y29udHJp
YnV0b3JzPjxhdXRob3JzPjxhdXRob3I+T2dhdGEsIEY8L2F1dGhvcj48YXV0aG9yPktvYmF5YXNo
aSwgTTwvYXV0aG9yPjxhdXRob3I+QWt1dGEsIE48L2F1dGhvcj48YXV0aG9yPk9zYXdhLCBNPC9h
dXRob3I+PGF1dGhvcj5GdWppeWFtYSwgUzwvYXV0aG9yPjxhdXRob3I+S2F3YW11cmEsIFk8L2F1
dGhvcj48YXV0aG9yPlNlemFraSwgSDwvYXV0aG9yPjxhdXRob3I+SG9zYWthLCBUPC9hdXRob3I+
PGF1dGhvcj5Lb2JheWFzaGksIE08L2F1dGhvcj48YXV0aG9yPlNhaXRvaCwgUzwvYXV0aG9yPjxh
dXRob3I+U3V6dWtpLCBZPC9hdXRob3I+PC9hdXRob3JzPjwvY29udHJpYnV0b3JzPjx0aXRsZXM+
PHRpdGxlPk91dGNvbWUgb2YgYWxsLW9yYWwgZGlyZWN0LWFjdGluZyBhbnRpdmlyYWwgcmVnaW1l
bnMgb24gdGhlIHJhdGUgb2YgZGV2ZWxvcG1lbnQgb2YgaGVwYXRvY2VsbHVsYXIgY2FyY2lub21h
IGluIHBhdGllbnRzIHdpdGggaGVwYXRpdGlzIEMgdmlydXMgZ2Vub3R5cGUgMS1yZWxhdGVkIGNo
cm9uaWMgbGl2ZXIgZGlzZWFzZTwvdGl0bGU+PHNlY29uZGFyeS10aXRsZT5PbmNvbG9neTwvc2Vj
b25kYXJ5LXRpdGxlPjwvdGl0bGVzPjxwZXJpb2RpY2FsPjxmdWxsLXRpdGxlPk9uY29sb2d5PC9m
dWxsLXRpdGxlPjxhYmJyLTE+T25jb2xvZ3k8L2FiYnItMT48YWJici0yPk9uY29sb2d5PC9hYmJy
LTI+PC9wZXJpb2RpY2FsPjxwYWdlcz45Mi04PC9wYWdlcz48dm9sdW1lPjkzPC92b2x1bWU+PG51
bWJlcj4yPC9udW1iZXI+PGVkaXRpb24+MjAxNyBBcHIgMjg8L2VkaXRpb24+PGtleXdvcmRzPjxr
ZXl3b3JkPkRpcmVjdC1hY3RpbmcgYW50aXZpcmFsczwva2V5d29yZD48a2V5d29yZD5IZXBhdGl0
aXMgQyB2aXJ1czwva2V5d29yZD48a2V5d29yZD5IZXBhdG9jZWxsdWxhciBjYXJjaW5vbWE8L2tl
eXdvcmQ+PGtleXdvcmQ+U3VzdGFpbmVkIHZpcm9sb2dpY2FsIHJlc3BvbnNlPC9rZXl3b3JkPjwv
a2V5d29yZHM+PGRhdGVzPjx5ZWFyPjIwMTc8L3llYXI+PC9kYXRlcz48YWNjZXNzaW9uLW51bT4y
ODQ0ODk5OTwvYWNjZXNzaW9uLW51bT48dXJscz48cmVsYXRlZC11cmxzPjx1cmw+aHR0cHM6Ly93
d3cubmNiaS5ubG0ubmloLmdvdi9wdWJtZWQvMjg0NDg5OTk8L3VybD48L3JlbGF0ZWQtdXJscz48
L3VybHM+PGVsZWN0cm9uaWMtcmVzb3VyY2UtbnVtPjEwLjExNTkvMDAwNDcwOTEwPC9lbGVjdHJv
bmljLXJlc291cmNlLW51bT48L3JlY29yZD48L0NpdGU+PENpdGU+PEF1dGhvcj5aaGFuZzwvQXV0
aG9yPjxZZWFyPjIwMTE8L1llYXI+PFJlY051bT4xMzU8L1JlY051bT48cmVjb3JkPjxyZWMtbnVt
YmVyPjEzNTwvcmVjLW51bWJlcj48Zm9yZWlnbi1rZXlzPjxrZXkgYXBwPSJFTiIgZGItaWQ9InN4
YXN2MHp4ZmZkMHZpZWV2NWF4MHAwODIyMmVyMnAwdndleCIgdGltZXN0YW1wPSIxNTI2MDQ5ODc2
Ij4xMzU8L2tleT48L2ZvcmVpZ24ta2V5cz48cmVmLXR5cGUgbmFtZT0iSm91cm5hbCBBcnRpY2xl
Ij4xNzwvcmVmLXR5cGU+PGNvbnRyaWJ1dG9ycz48YXV0aG9ycz48YXV0aG9yPlpoYW5nLCBDaHVh
buKAkEhhaTwvYXV0aG9yPjxhdXRob3I+WHUsIEdl4oCQTGlhbmc8L2F1dGhvcj48YXV0aG9yPkpp
YSwgV2Vp4oCQRG9uZzwvYXV0aG9yPjxhdXRob3I+TGksIEppYW7igJBTaGVuZzwvYXV0aG9yPjxh
dXRob3I+TWEsIEppbuKAkExpYW5nPC9hdXRob3I+PGF1dGhvcj5HZSwgWW9uZ+KAkFNoZW5nPC9h
dXRob3I+PC9hdXRob3JzPjwvY29udHJpYnV0b3JzPjx0aXRsZXM+PHRpdGxlPkVmZmVjdHMgb2Yg
aW50ZXJmZXJvbiB0cmVhdG1lbnQgb24gZGV2ZWxvcG1lbnQgYW5kIHByb2dyZXNzaW9uIG9mIGhl
cGF0b2NlbGx1bGFyIGNhcmNpbm9tYSBpbiBwYXRpZW50cyB3aXRoIGNocm9uaWMgdmlydXMgaW5m
ZWN0aW9uOiBBIG1ldGHigJBhbmFseXNpcyBvZiByYW5kb21pemVkIGNvbnRyb2xsZWQgdHJpYWxz
PC90aXRsZT48c2Vjb25kYXJ5LXRpdGxlPkludGVybmF0aW9uYWwgam91cm5hbCBvZiBjYW5jZXI8
L3NlY29uZGFyeS10aXRsZT48L3RpdGxlcz48cGVyaW9kaWNhbD48ZnVsbC10aXRsZT5JbnRlcm5h
dGlvbmFsIEpvdXJuYWwgb2YgQ2FuY2VyPC9mdWxsLXRpdGxlPjxhYmJyLTE+SW50LiBKLiBDYW5j
ZXI8L2FiYnItMT48YWJici0yPkludCBKIENhbmNlcjwvYWJici0yPjwvcGVyaW9kaWNhbD48cGFn
ZXM+MTI1NC0xMjY0PC9wYWdlcz48dm9sdW1lPjEyOTwvdm9sdW1lPjxudW1iZXI+NTwvbnVtYmVy
PjxkYXRlcz48eWVhcj4yMDExPC95ZWFyPjwvZGF0ZXM+PGlzYm4+MTA5Ny0wMjE1PC9pc2JuPjxh
Y2Nlc3Npb24tbnVtPjIxNzEwNDk4PC9hY2Nlc3Npb24tbnVtPjx1cmxzPjxyZWxhdGVkLXVybHM+
PHVybD5odHRwczovL29ubGluZWxpYnJhcnkud2lsZXkuY29tL2RvaS9lcGRmLzEwLjEwMDIvaWpj
LjI1NzY3PC91cmw+PC9yZWxhdGVkLXVybHM+PC91cmxzPjxlbGVjdHJvbmljLXJlc291cmNlLW51
bT4xMC4xMDAyL2lqYy4yNTc2NzwvZWxlY3Ryb25pYy1yZXNvdXJjZS1udW0+PGFjY2Vzcy1kYXRl
PjIwMTguMDUuMDg8L2FjY2Vzcy1kYXRlPjwvcmVjb3JkPjwvQ2l0ZT48L0VuZE5vdGU+AG==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CYWNrdXM8L0F1dGhvcj48WWVhcj4yMDE3PC9ZZWFyPjxS
ZWNOdW0+MTU2PC9SZWNOdW0+PERpc3BsYXlUZXh0PjxzdHlsZSBmYWNlPSJzdXBlcnNjcmlwdCI+
WzIzLTI4XTwvc3R5bGU+PC9EaXNwbGF5VGV4dD48cmVjb3JkPjxyZWMtbnVtYmVyPjE1NjwvcmVj
LW51bWJlcj48Zm9yZWlnbi1rZXlzPjxrZXkgYXBwPSJFTiIgZGItaWQ9InN4YXN2MHp4ZmZkMHZp
ZWV2NWF4MHAwODIyMmVyMnAwdndleCIgdGltZXN0YW1wPSIxNTI2MDQ5ODc2Ij4xNTY8L2tleT48
L2ZvcmVpZ24ta2V5cz48cmVmLXR5cGUgbmFtZT0iSm91cm5hbCBBcnRpY2xlIj4xNzwvcmVmLXR5
cGU+PGNvbnRyaWJ1dG9ycz48YXV0aG9ycz48YXV0aG9yPkJhY2t1cywgTGlzYSBJPC9hdXRob3I+
PGF1dGhvcj5CZWxwZXJpbywgUGFtZWxhIFM8L2F1dGhvcj48YXV0aG9yPlNoYWhvdW1pYW4sIFRy
b3kgQTwvYXV0aG9yPjxhdXRob3I+TW9sZSwgTGFycnkgQTwvYXV0aG9yPjwvYXV0aG9ycz48L2Nv
bnRyaWJ1dG9ycz48dGl0bGVzPjx0aXRsZT5JbXBhY3Qgb2Ygc3VzdGFpbmVkIHZpcm9sb2dpYyBy
ZXNwb25zZSB3aXRoIGRpcmVjdOKAkGFjdGluZyBhbnRpdmlyYWwgdHJlYXRtZW50IG9uIG1vcnRh
bGl0eSBpbiBwYXRpZW50cyB3aXRoIGFkdmFuY2VkIGxpdmVyIGRpc2Vhc2U8L3RpdGxlPjxzZWNv
bmRhcnktdGl0bGU+SGVwYXRvbG9neTwvc2Vjb25kYXJ5LXRpdGxlPjwvdGl0bGVzPjxwZXJpb2Rp
Y2FsPjxmdWxsLXRpdGxlPkhlcGF0b2xvZ3k8L2Z1bGwtdGl0bGU+PGFiYnItMT5IZXBhdG9sb2d5
PC9hYmJyLTE+PGFiYnItMj5IZXBhdG9sb2d5PC9hYmJyLTI+PC9wZXJpb2RpY2FsPjxkYXRlcz48
eWVhcj4yMDE3PC95ZWFyPjwvZGF0ZXM+PGlzYm4+MTUyNy0zMzUwPC9pc2JuPjxhY2Nlc3Npb24t
bnVtPjI4NzQ5NTY0PC9hY2Nlc3Npb24tbnVtPjx1cmxzPjxyZWxhdGVkLXVybHM+PHVybD5odHRw
czovL2Fhc2xkcHVicy5vbmxpbmVsaWJyYXJ5LndpbGV5LmNvbS9kb2kvcGRmLzEwLjEwMDIvaGVw
LjI5NDA4PC91cmw+PC9yZWxhdGVkLXVybHM+PC91cmxzPjxlbGVjdHJvbmljLXJlc291cmNlLW51
bT4xMC4xMDAyL2hlcC4yOTQwODwvZWxlY3Ryb25pYy1yZXNvdXJjZS1udW0+PC9yZWNvcmQ+PC9D
aXRlPjxDaXRlPjxBdXRob3I+QmFja3VzPC9BdXRob3I+PFllYXI+MjAxODwvWWVhcj48UmVjTnVt
PjE1NzwvUmVjTnVtPjxyZWNvcmQ+PHJlYy1udW1iZXI+MTU3PC9yZWMtbnVtYmVyPjxmb3JlaWdu
LWtleXM+PGtleSBhcHA9IkVOIiBkYi1pZD0ic3hhc3YwenhmZmQwdmllZXY1YXgwcDA4MjIyZXIy
cDB2d2V4IiB0aW1lc3RhbXA9IjE1MjYwNDk4NzYiPjE1Nzwva2V5PjwvZm9yZWlnbi1rZXlzPjxy
ZWYtdHlwZSBuYW1lPSJKb3VybmFsIEFydGljbGUiPjE3PC9yZWYtdHlwZT48Y29udHJpYnV0b3Jz
PjxhdXRob3JzPjxhdXRob3I+QmFja3VzLCBMaXNhIEk8L2F1dGhvcj48YXV0aG9yPkJlbHBlcmlv
LCBQYW1lbGEgUzwvYXV0aG9yPjxhdXRob3I+U2hhaG91bWlhbiwgVHJveSBBPC9hdXRob3I+PGF1
dGhvcj5Nb2xlLCBMYXJyeSBBPC9hdXRob3I+PC9hdXRob3JzPjwvY29udHJpYnV0b3JzPjx0aXRs
ZXM+PHRpdGxlPkRpcmVjdOKAkGFjdGluZyBhbnRpdmlyYWwgc3VzdGFpbmVkIHZpcm9sb2dpYyBy
ZXNwb25zZTogSW1wYWN0IG9uIG1vcnRhbGl0eSBpbiBwYXRpZW50cyB3aXRob3V0IGFkdmFuY2Vk
IGxpdmVyIGRpc2Vhc2U8L3RpdGxlPjxzZWNvbmRhcnktdGl0bGU+SGVwYXRvbG9neTwvc2Vjb25k
YXJ5LXRpdGxlPjwvdGl0bGVzPjxwZXJpb2RpY2FsPjxmdWxsLXRpdGxlPkhlcGF0b2xvZ3k8L2Z1
bGwtdGl0bGU+PGFiYnItMT5IZXBhdG9sb2d5PC9hYmJyLTE+PGFiYnItMj5IZXBhdG9sb2d5PC9h
YmJyLTI+PC9wZXJpb2RpY2FsPjxwYWdlcz44MjctODM4PC9wYWdlcz48dm9sdW1lPjY4PC92b2x1
bWU+PG51bWJlcj4zPC9udW1iZXI+PGRhdGVzPjx5ZWFyPjIwMTg8L3llYXI+PC9kYXRlcz48aXNi
bj4xNTI3LTMzNTA8L2lzYm4+PGFjY2Vzc2lvbi1udW0+MjkzNzcxOTY8L2FjY2Vzc2lvbi1udW0+
PHVybHM+PHJlbGF0ZWQtdXJscz48dXJsPmh0dHBzOi8vYWFzbGRwdWJzLm9ubGluZWxpYnJhcnku
d2lsZXkuY29tL2RvaS9hYnMvMTAuMTAwMi9oZXAuMjk4MTE8L3VybD48L3JlbGF0ZWQtdXJscz48
L3VybHM+PGVsZWN0cm9uaWMtcmVzb3VyY2UtbnVtPjEwLjEwMDIvaGVwLjI5ODExPC9lbGVjdHJv
bmljLXJlc291cmNlLW51bT48L3JlY29yZD48L0NpdGU+PENpdGU+PEF1dGhvcj5DYXJyYXQ8L0F1
dGhvcj48WWVhcj4yMDE3PC9ZZWFyPjxSZWNOdW0+MTU1PC9SZWNOdW0+PHJlY29yZD48cmVjLW51
bWJlcj4xNTU8L3JlYy1udW1iZXI+PGZvcmVpZ24ta2V5cz48a2V5IGFwcD0iRU4iIGRiLWlkPSJz
eGFzdjB6eGZmZDB2aWVldjVheDBwMDgyMjJlcjJwMHZ3ZXgiIHRpbWVzdGFtcD0iMTUyNjA0OTg3
NiI+MTU1PC9rZXk+PC9mb3JlaWduLWtleXM+PHJlZi10eXBlIG5hbWU9IkNvbmZlcmVuY2UgUGFw
ZXIiPjQ3PC9yZWYtdHlwZT48Y29udHJpYnV0b3JzPjxhdXRob3JzPjxhdXRob3I+Q2FycmF0LCBG
YWJyaWNlPC9hdXRob3I+PC9hdXRob3JzPjwvY29udHJpYnV0b3JzPjx0aXRsZXM+PHRpdGxlPkZp
cnN0IHByb3NwZWN0aXZlIGV2aWRlbmNlIG9mIGRlY3JlYXNlZCBtb3J0YWxpdHkgYWZ0ZXIgZGly
ZWN0IGFjdGluZyBhbnRpdmlyYWxzIGluIHRoZSBGcmVuY2ggQU5SUyBDTzIyIEhFUEFUSEVSIGNv
aG9ydDwvdGl0bGU+PHNlY29uZGFyeS10aXRsZT5IZXBhdG9sb2d5IDIwMTc7NjYoNik6IFByb2Nl
ZWRpbmdzIG9mIHRoZSA2OHRoIEFubnVhbCBNZWV0aW5nIG9mIHRoZSBBbWVyaWNhbiBBc3NvY2lh
dGlvbiBmb3IgdGhlIFN0dWR5IG9mIExpdmVyIERpc2Vhc2VzPC9zZWNvbmRhcnktdGl0bGU+PC90
aXRsZXM+PHBhZ2VzPjEyNzFBPC9wYWdlcz48dm9sdW1lPjY2PC92b2x1bWU+PG51bWJlcj42PC9u
dW1iZXI+PGRhdGVzPjx5ZWFyPjIwMTc8L3llYXI+PHB1Yi1kYXRlcz48ZGF0ZT4yMDE3IE9jdCAy
MC0yNDwvZGF0ZT48L3B1Yi1kYXRlcz48L2RhdGVzPjxwdWItbG9jYXRpb24+V2FzaGluZ3Rvbiwg
REMsIFVTQTwvcHViLWxvY2F0aW9uPjxwdWJsaXNoZXI+Sm9obiBXaWxleSAmYW1wOyBTb25zPC9w
dWJsaXNoZXI+PGlzYm4+MDI3MC05MTM5PC9pc2JuPjx3b3JrLXR5cGU+QWJzdHJhY3QgTEItMjg8
L3dvcmstdHlwZT48dXJscz48cmVsYXRlZC11cmxzPjx1cmw+aHR0cHM6Ly93d3cuYWFzbGQub3Jn
L2V2ZW50cy1wcm9mZXNzaW9uYWwtZGV2ZWxvcG1lbnQvbGl2ZXItbWVldGluZyVDMiVBRS0yMDE3
PC91cmw+PC9yZWxhdGVkLXVybHM+PC91cmxzPjxhY2Nlc3MtZGF0ZT4yMDE4LjA1LjA5PC9hY2Nl
c3MtZGF0ZT48L3JlY29yZD48L0NpdGU+PENpdGU+PEF1dGhvcj5NYW5naWE8L0F1dGhvcj48WWVh
cj4yMDE4PC9ZZWFyPjxSZWNOdW0+MTcxPC9SZWNOdW0+PHJlY29yZD48cmVjLW51bWJlcj4xNzE8
L3JlYy1udW1iZXI+PGZvcmVpZ24ta2V5cz48a2V5IGFwcD0iRU4iIGRiLWlkPSJzeGFzdjB6eGZm
ZDB2aWVldjVheDBwMDgyMjJlcjJwMHZ3ZXgiIHRpbWVzdGFtcD0iMTUyNjIxMzkxOCI+MTcxPC9r
ZXk+PC9mb3JlaWduLWtleXM+PHJlZi10eXBlIG5hbWU9IkNvbmZlcmVuY2UgUGFwZXIiPjQ3PC9y
ZWYtdHlwZT48Y29udHJpYnV0b3JzPjxhdXRob3JzPjxhdXRob3I+TWFuZ2lhLCBBPC9hdXRob3I+
PGF1dGhvcj5MYXdpdHosIEU8L2F1dGhvcj48YXV0aG9yPkdhbmUsIEU8L2F1dGhvcj48YXV0aG9y
PkNvbndheSwgQjwvYXV0aG9yPjxhdXRob3I+UnVhbmUsIFA8L2F1dGhvcj48YXV0aG9yPkFiZXJn
ZWwsIEE8L2F1dGhvcj48YXV0aG9yPk1jbmFiYiwgQjwvYXV0aG9yPjxhdXRob3I+T3NpbnVzaSwg
QTwvYXV0aG9yPjxhdXRob3I+Q2hlbiwgRjwvYXV0aG9yPjxhdXRob3I+RHZvcnktU29ib2wsIEg8
L2F1dGhvcj48YXV0aG9yPkJyYWluYXJkLCBEIDwvYXV0aG9yPjxhdXRob3I+U3VicmFtYW5pYW4s
IE08L2F1dGhvcj48YXV0aG9yPkxlZ2dldHQsIEI8L2F1dGhvcj48YXV0aG9yPlBhbmVybywgSiBM
IEM8L2F1dGhvcj48YXV0aG9yPkFnYXJ3YWwsIEs8L2F1dGhvcj48YXV0aG9yPllvdW5lcywgWiBI
PC9hdXRob3I+PGF1dGhvcj5NdWlyLCBBPC9hdXRob3I+PC9hdXRob3JzPjwvY29udHJpYnV0b3Jz
Pjx0aXRsZXM+PHRpdGxlPkxvbmctdGVybSBmb2xsb3ctdXAgb2YgcGF0aWVudHMgd2l0aCBjaHJv
bmljIEhDViBpbmZlY3Rpb24gYW5kIGNvbXBlbnNhdGVkIG9yIGRlY29tcGVuc2F0ZWQgY2lycmhv
c2lzIGZvbGxvd2luZyB0cmVhdG1lbnQgd2l0aCBzb2Zvc2J1dmlyLWJhc2VkIHJlZ2ltZW5zPC90
aXRsZT48c2Vjb25kYXJ5LXRpdGxlPkogSGVwYXRvbCAyMDE4OzY4IFN1cHBsIDE6IFByb2NlZWRp
bmdzIG9mIHRoZSBJbnRlcm5hdGlvbmFsIExpdmVyIENvbmdyZXNzIDIwMTg8L3NlY29uZGFyeS10
aXRsZT48L3RpdGxlcz48cGFnZXM+UzY3LVM2ODwvcGFnZXM+PHZvbHVtZT42ODwvdm9sdW1lPjxk
YXRlcz48eWVhcj4yMDE4PC95ZWFyPjxwdWItZGF0ZXM+PGRhdGU+MjAxOCBBcHIgMTEtMTU8L2Rh
dGU+PC9wdWItZGF0ZXM+PC9kYXRlcz48cHViLWxvY2F0aW9uPlBhcmlzLCBGcmFuY2U8L3B1Yi1s
b2NhdGlvbj48cHVibGlzaGVyPkVsc2V2aWVyPC9wdWJsaXNoZXI+PGlzYm4+MDE2OC04Mjc4PC9p
c2JuPjx3b3JrLXR5cGU+QWJzdHJhY3QgR1MtMDE4PC93b3JrLXR5cGU+PHVybHM+PC91cmxzPjwv
cmVjb3JkPjwvQ2l0ZT48Q2l0ZT48QXV0aG9yPk9nYXRhPC9BdXRob3I+PFllYXI+MjAxNzwvWWVh
cj48UmVjTnVtPjE0PC9SZWNOdW0+PHJlY29yZD48cmVjLW51bWJlcj4xNDwvcmVjLW51bWJlcj48
Zm9yZWlnbi1rZXlzPjxrZXkgYXBwPSJFTiIgZGItaWQ9InN4YXN2MHp4ZmZkMHZpZWV2NWF4MHAw
ODIyMmVyMnAwdndleCIgdGltZXN0YW1wPSIxNTE5NjIwNjQwIj4xNDwva2V5PjwvZm9yZWlnbi1r
ZXlzPjxyZWYtdHlwZSBuYW1lPSJKb3VybmFsIEFydGljbGUiPjE3PC9yZWYtdHlwZT48Y29udHJp
YnV0b3JzPjxhdXRob3JzPjxhdXRob3I+T2dhdGEsIEY8L2F1dGhvcj48YXV0aG9yPktvYmF5YXNo
aSwgTTwvYXV0aG9yPjxhdXRob3I+QWt1dGEsIE48L2F1dGhvcj48YXV0aG9yPk9zYXdhLCBNPC9h
dXRob3I+PGF1dGhvcj5GdWppeWFtYSwgUzwvYXV0aG9yPjxhdXRob3I+S2F3YW11cmEsIFk8L2F1
dGhvcj48YXV0aG9yPlNlemFraSwgSDwvYXV0aG9yPjxhdXRob3I+SG9zYWthLCBUPC9hdXRob3I+
PGF1dGhvcj5Lb2JheWFzaGksIE08L2F1dGhvcj48YXV0aG9yPlNhaXRvaCwgUzwvYXV0aG9yPjxh
dXRob3I+U3V6dWtpLCBZPC9hdXRob3I+PC9hdXRob3JzPjwvY29udHJpYnV0b3JzPjx0aXRsZXM+
PHRpdGxlPk91dGNvbWUgb2YgYWxsLW9yYWwgZGlyZWN0LWFjdGluZyBhbnRpdmlyYWwgcmVnaW1l
bnMgb24gdGhlIHJhdGUgb2YgZGV2ZWxvcG1lbnQgb2YgaGVwYXRvY2VsbHVsYXIgY2FyY2lub21h
IGluIHBhdGllbnRzIHdpdGggaGVwYXRpdGlzIEMgdmlydXMgZ2Vub3R5cGUgMS1yZWxhdGVkIGNo
cm9uaWMgbGl2ZXIgZGlzZWFzZTwvdGl0bGU+PHNlY29uZGFyeS10aXRsZT5PbmNvbG9neTwvc2Vj
b25kYXJ5LXRpdGxlPjwvdGl0bGVzPjxwZXJpb2RpY2FsPjxmdWxsLXRpdGxlPk9uY29sb2d5PC9m
dWxsLXRpdGxlPjxhYmJyLTE+T25jb2xvZ3k8L2FiYnItMT48YWJici0yPk9uY29sb2d5PC9hYmJy
LTI+PC9wZXJpb2RpY2FsPjxwYWdlcz45Mi04PC9wYWdlcz48dm9sdW1lPjkzPC92b2x1bWU+PG51
bWJlcj4yPC9udW1iZXI+PGVkaXRpb24+MjAxNyBBcHIgMjg8L2VkaXRpb24+PGtleXdvcmRzPjxr
ZXl3b3JkPkRpcmVjdC1hY3RpbmcgYW50aXZpcmFsczwva2V5d29yZD48a2V5d29yZD5IZXBhdGl0
aXMgQyB2aXJ1czwva2V5d29yZD48a2V5d29yZD5IZXBhdG9jZWxsdWxhciBjYXJjaW5vbWE8L2tl
eXdvcmQ+PGtleXdvcmQ+U3VzdGFpbmVkIHZpcm9sb2dpY2FsIHJlc3BvbnNlPC9rZXl3b3JkPjwv
a2V5d29yZHM+PGRhdGVzPjx5ZWFyPjIwMTc8L3llYXI+PC9kYXRlcz48YWNjZXNzaW9uLW51bT4y
ODQ0ODk5OTwvYWNjZXNzaW9uLW51bT48dXJscz48cmVsYXRlZC11cmxzPjx1cmw+aHR0cHM6Ly93
d3cubmNiaS5ubG0ubmloLmdvdi9wdWJtZWQvMjg0NDg5OTk8L3VybD48L3JlbGF0ZWQtdXJscz48
L3VybHM+PGVsZWN0cm9uaWMtcmVzb3VyY2UtbnVtPjEwLjExNTkvMDAwNDcwOTEwPC9lbGVjdHJv
bmljLXJlc291cmNlLW51bT48L3JlY29yZD48L0NpdGU+PENpdGU+PEF1dGhvcj5aaGFuZzwvQXV0
aG9yPjxZZWFyPjIwMTE8L1llYXI+PFJlY051bT4xMzU8L1JlY051bT48cmVjb3JkPjxyZWMtbnVt
YmVyPjEzNTwvcmVjLW51bWJlcj48Zm9yZWlnbi1rZXlzPjxrZXkgYXBwPSJFTiIgZGItaWQ9InN4
YXN2MHp4ZmZkMHZpZWV2NWF4MHAwODIyMmVyMnAwdndleCIgdGltZXN0YW1wPSIxNTI2MDQ5ODc2
Ij4xMzU8L2tleT48L2ZvcmVpZ24ta2V5cz48cmVmLXR5cGUgbmFtZT0iSm91cm5hbCBBcnRpY2xl
Ij4xNzwvcmVmLXR5cGU+PGNvbnRyaWJ1dG9ycz48YXV0aG9ycz48YXV0aG9yPlpoYW5nLCBDaHVh
buKAkEhhaTwvYXV0aG9yPjxhdXRob3I+WHUsIEdl4oCQTGlhbmc8L2F1dGhvcj48YXV0aG9yPkpp
YSwgV2Vp4oCQRG9uZzwvYXV0aG9yPjxhdXRob3I+TGksIEppYW7igJBTaGVuZzwvYXV0aG9yPjxh
dXRob3I+TWEsIEppbuKAkExpYW5nPC9hdXRob3I+PGF1dGhvcj5HZSwgWW9uZ+KAkFNoZW5nPC9h
dXRob3I+PC9hdXRob3JzPjwvY29udHJpYnV0b3JzPjx0aXRsZXM+PHRpdGxlPkVmZmVjdHMgb2Yg
aW50ZXJmZXJvbiB0cmVhdG1lbnQgb24gZGV2ZWxvcG1lbnQgYW5kIHByb2dyZXNzaW9uIG9mIGhl
cGF0b2NlbGx1bGFyIGNhcmNpbm9tYSBpbiBwYXRpZW50cyB3aXRoIGNocm9uaWMgdmlydXMgaW5m
ZWN0aW9uOiBBIG1ldGHigJBhbmFseXNpcyBvZiByYW5kb21pemVkIGNvbnRyb2xsZWQgdHJpYWxz
PC90aXRsZT48c2Vjb25kYXJ5LXRpdGxlPkludGVybmF0aW9uYWwgam91cm5hbCBvZiBjYW5jZXI8
L3NlY29uZGFyeS10aXRsZT48L3RpdGxlcz48cGVyaW9kaWNhbD48ZnVsbC10aXRsZT5JbnRlcm5h
dGlvbmFsIEpvdXJuYWwgb2YgQ2FuY2VyPC9mdWxsLXRpdGxlPjxhYmJyLTE+SW50LiBKLiBDYW5j
ZXI8L2FiYnItMT48YWJici0yPkludCBKIENhbmNlcjwvYWJici0yPjwvcGVyaW9kaWNhbD48cGFn
ZXM+MTI1NC0xMjY0PC9wYWdlcz48dm9sdW1lPjEyOTwvdm9sdW1lPjxudW1iZXI+NTwvbnVtYmVy
PjxkYXRlcz48eWVhcj4yMDExPC95ZWFyPjwvZGF0ZXM+PGlzYm4+MTA5Ny0wMjE1PC9pc2JuPjxh
Y2Nlc3Npb24tbnVtPjIxNzEwNDk4PC9hY2Nlc3Npb24tbnVtPjx1cmxzPjxyZWxhdGVkLXVybHM+
PHVybD5odHRwczovL29ubGluZWxpYnJhcnkud2lsZXkuY29tL2RvaS9lcGRmLzEwLjEwMDIvaWpj
LjI1NzY3PC91cmw+PC9yZWxhdGVkLXVybHM+PC91cmxzPjxlbGVjdHJvbmljLXJlc291cmNlLW51
bT4xMC4xMDAyL2lqYy4yNTc2NzwvZWxlY3Ryb25pYy1yZXNvdXJjZS1udW0+PGFjY2Vzcy1kYXRl
PjIwMTguMDUuMDg8L2FjY2Vzcy1kYXRlPjwvcmVjb3JkPjwvQ2l0ZT48L0VuZE5vdGU+AG==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D77F96" w:rsidRPr="001B3D7B">
        <w:rPr>
          <w:rFonts w:ascii="Book Antiqua" w:eastAsia="Times New Roman" w:hAnsi="Book Antiqua" w:cs="Tahoma"/>
          <w:sz w:val="24"/>
          <w:szCs w:val="24"/>
          <w:lang w:val="en-US"/>
        </w:rPr>
      </w:r>
      <w:r w:rsidR="00D77F96" w:rsidRPr="001B3D7B">
        <w:rPr>
          <w:rFonts w:ascii="Book Antiqua" w:eastAsia="Times New Roman" w:hAnsi="Book Antiqua" w:cs="Tahoma"/>
          <w:sz w:val="24"/>
          <w:szCs w:val="24"/>
          <w:lang w:val="en-US"/>
        </w:rPr>
        <w:fldChar w:fldCharType="separate"/>
      </w:r>
      <w:r w:rsidR="00407295" w:rsidRPr="001B3D7B">
        <w:rPr>
          <w:rFonts w:ascii="Book Antiqua" w:eastAsia="Times New Roman" w:hAnsi="Book Antiqua" w:cs="Tahoma"/>
          <w:noProof/>
          <w:sz w:val="24"/>
          <w:szCs w:val="24"/>
          <w:vertAlign w:val="superscript"/>
          <w:lang w:val="en-US"/>
        </w:rPr>
        <w:t>[23-28]</w:t>
      </w:r>
      <w:r w:rsidR="00D77F96" w:rsidRPr="001B3D7B">
        <w:rPr>
          <w:rFonts w:ascii="Book Antiqua" w:hAnsi="Book Antiqua"/>
          <w:sz w:val="24"/>
          <w:szCs w:val="24"/>
          <w:lang w:val="en-US"/>
        </w:rPr>
        <w:fldChar w:fldCharType="end"/>
      </w:r>
      <w:bookmarkEnd w:id="48"/>
      <w:r w:rsidR="00CB0A8E" w:rsidRPr="001B3D7B">
        <w:rPr>
          <w:rFonts w:ascii="Book Antiqua" w:hAnsi="Book Antiqua"/>
          <w:sz w:val="24"/>
          <w:szCs w:val="24"/>
          <w:lang w:val="en-US"/>
        </w:rPr>
        <w:t>.</w:t>
      </w:r>
      <w:r w:rsidR="00131257" w:rsidRPr="001B3D7B">
        <w:rPr>
          <w:rFonts w:ascii="Book Antiqua" w:eastAsia="Times New Roman" w:hAnsi="Book Antiqua" w:cs="Tahoma"/>
          <w:sz w:val="24"/>
          <w:szCs w:val="24"/>
          <w:lang w:val="en-US"/>
        </w:rPr>
        <w:t xml:space="preserve"> </w:t>
      </w:r>
      <w:r w:rsidR="00460974" w:rsidRPr="001B3D7B">
        <w:rPr>
          <w:rFonts w:ascii="Book Antiqua" w:hAnsi="Book Antiqua" w:cs="Tahoma"/>
          <w:sz w:val="24"/>
          <w:szCs w:val="24"/>
          <w:lang w:val="en-US"/>
        </w:rPr>
        <w:t>The beneficial effects of IFN-based treatment and SVR on reducing cirrhosis progression, HCC</w:t>
      </w:r>
      <w:r w:rsidR="00727E00" w:rsidRPr="001B3D7B">
        <w:rPr>
          <w:rFonts w:ascii="Book Antiqua" w:hAnsi="Book Antiqua" w:cs="Tahoma"/>
          <w:sz w:val="24"/>
          <w:szCs w:val="24"/>
          <w:lang w:val="en-US"/>
        </w:rPr>
        <w:t>,</w:t>
      </w:r>
      <w:r w:rsidR="00460974" w:rsidRPr="001B3D7B">
        <w:rPr>
          <w:rFonts w:ascii="Book Antiqua" w:hAnsi="Book Antiqua" w:cs="Tahoma"/>
          <w:sz w:val="24"/>
          <w:szCs w:val="24"/>
          <w:lang w:val="en-US"/>
        </w:rPr>
        <w:t xml:space="preserve"> and mortality have been well documented, a</w:t>
      </w:r>
      <w:r w:rsidR="005A1C95" w:rsidRPr="001B3D7B">
        <w:rPr>
          <w:rFonts w:ascii="Book Antiqua" w:hAnsi="Book Antiqua" w:cs="Tahoma"/>
          <w:sz w:val="24"/>
          <w:szCs w:val="24"/>
          <w:lang w:val="en-US"/>
        </w:rPr>
        <w:t>nd this is</w:t>
      </w:r>
      <w:r w:rsidR="0067201D" w:rsidRPr="001B3D7B">
        <w:rPr>
          <w:rFonts w:ascii="Book Antiqua" w:hAnsi="Book Antiqua" w:cs="Tahoma"/>
          <w:sz w:val="24"/>
          <w:szCs w:val="24"/>
          <w:lang w:val="en-US"/>
        </w:rPr>
        <w:t xml:space="preserve"> </w:t>
      </w:r>
      <w:r w:rsidR="00460974" w:rsidRPr="001B3D7B">
        <w:rPr>
          <w:rFonts w:ascii="Book Antiqua" w:hAnsi="Book Antiqua" w:cs="Tahoma"/>
          <w:sz w:val="24"/>
          <w:szCs w:val="24"/>
          <w:lang w:val="en-US"/>
        </w:rPr>
        <w:t xml:space="preserve">reflected </w:t>
      </w:r>
      <w:r w:rsidR="005A1C95" w:rsidRPr="001B3D7B">
        <w:rPr>
          <w:rFonts w:ascii="Book Antiqua" w:hAnsi="Book Antiqua" w:cs="Tahoma"/>
          <w:sz w:val="24"/>
          <w:szCs w:val="24"/>
          <w:lang w:val="en-US"/>
        </w:rPr>
        <w:t>by</w:t>
      </w:r>
      <w:r w:rsidR="00460974" w:rsidRPr="001B3D7B">
        <w:rPr>
          <w:rFonts w:ascii="Book Antiqua" w:hAnsi="Book Antiqua" w:cs="Tahoma"/>
          <w:sz w:val="24"/>
          <w:szCs w:val="24"/>
          <w:lang w:val="en-US"/>
        </w:rPr>
        <w:t xml:space="preserve"> </w:t>
      </w:r>
      <w:r w:rsidR="005A1C95" w:rsidRPr="001B3D7B">
        <w:rPr>
          <w:rFonts w:ascii="Book Antiqua" w:hAnsi="Book Antiqua" w:cs="Tahoma"/>
          <w:sz w:val="24"/>
          <w:szCs w:val="24"/>
          <w:lang w:val="en-US"/>
        </w:rPr>
        <w:t xml:space="preserve">the </w:t>
      </w:r>
      <w:r w:rsidR="00460974" w:rsidRPr="001B3D7B">
        <w:rPr>
          <w:rFonts w:ascii="Book Antiqua" w:hAnsi="Book Antiqua" w:cs="Tahoma"/>
          <w:sz w:val="24"/>
          <w:szCs w:val="24"/>
          <w:lang w:val="en-US"/>
        </w:rPr>
        <w:t xml:space="preserve">recently published results from two large-scale studies in Asia and </w:t>
      </w:r>
      <w:r w:rsidR="00460974" w:rsidRPr="001B3D7B">
        <w:rPr>
          <w:rFonts w:ascii="Book Antiqua" w:eastAsia="Times New Roman" w:hAnsi="Book Antiqua" w:cs="Tahoma"/>
          <w:sz w:val="24"/>
          <w:szCs w:val="24"/>
          <w:lang w:val="en-US"/>
        </w:rPr>
        <w:t>two Chinese cohort studies</w:t>
      </w:r>
      <w:r w:rsidR="00CE70F9" w:rsidRPr="001B3D7B">
        <w:rPr>
          <w:rFonts w:ascii="Book Antiqua" w:hAnsi="Book Antiqua" w:cs="Tahoma"/>
          <w:sz w:val="24"/>
          <w:szCs w:val="24"/>
          <w:lang w:val="en-US"/>
        </w:rPr>
        <w:fldChar w:fldCharType="begin">
          <w:fldData xml:space="preserve">PEVuZE5vdGU+PENpdGU+PEF1dGhvcj5GPC9BdXRob3I+PFllYXI+MjAxNTwvWWVhcj48UmVjTnVt
PjE0NzwvUmVjTnVtPjxEaXNwbGF5VGV4dD48c3R5bGUgZmFjZT0ic3VwZXJzY3JpcHQiPlsyOS0z
Ml08L3N0eWxlPjwvRGlzcGxheVRleHQ+PHJlY29yZD48cmVjLW51bWJlcj4xNDc8L3JlYy1udW1i
ZXI+PGZvcmVpZ24ta2V5cz48a2V5IGFwcD0iRU4iIGRiLWlkPSJzeGFzdjB6eGZmZDB2aWVldjVh
eDBwMDgyMjJlcjJwMHZ3ZXgiIHRpbWVzdGFtcD0iMTUyNjA0OTg3NiI+MTQ3PC9rZXk+PC9mb3Jl
aWduLWtleXM+PHJlZi10eXBlIG5hbWU9IkpvdXJuYWwgQXJ0aWNsZSI+MTc8L3JlZi10eXBlPjxj
b250cmlidXRvcnM+PGF1dGhvcnM+PGF1dGhvcj5KaSwgRmFucHU8L2F1dGhvcj48YXV0aG9yPkRh
bmcsIFNodWFuZ3N1bzwvYXV0aG9yPjxhdXRob3I+Q2FpLCBaaGlmYW5nPC9hdXRob3I+PGF1dGhv
cj5YdWUsIEhvbmdhbjwvYXV0aG9yPjxhdXRob3I+SHVhbmcsIE5hPC9hdXRob3I+PGF1dGhvcj5M
aXUsIExheWFuZzwvYXV0aG9yPjxhdXRob3I+WmhhbmcsIFNodTwvYXV0aG9yPjxhdXRob3I+R3Vv
LCBZb25naG9uZzwvYXV0aG9yPjxhdXRob3I+SmlhLCBYaWFvbGk8L2F1dGhvcj48YXV0aG9yPldh
bmcsIFl1YW48L2F1dGhvcj48YXV0aG9yPkxpLCBab25nZmFuZzwvYXV0aG9yPjxhdXRob3I+RGVu
ZywgSG9uZzwvYXV0aG9yPjwvYXV0aG9ycz48L2NvbnRyaWJ1dG9ycz48dGl0bGVzPjx0aXRsZT48
c3R5bGUgZmFjZT0ibm9ybWFsIiBmb250PSJkZWZhdWx0IiBjaGFyc2V0PSIxMzQiIHNpemU9IjEw
MCUiPkFudGl2aXJhbCB0cmVhdG1lbnQgYW5kIGxvbmctdGVybSBjbGluaWNhbCBvdXRjb21lIG9m
IGRlY29tcGVuc2F0ZWQgY2lycmhvdGljIHBhdGllbnRzIHdpdGggaGVwYXRpdGlzIEMgdmlydXMg
aW5mZWN0aW9uPC9zdHlsZT48L3RpdGxlPjxzZWNvbmRhcnktdGl0bGU+WmhvbmdodWEgR2FuIFph
bmcgQmluZyBaYSBaaGk8L3NlY29uZGFyeS10aXRsZT48L3RpdGxlcz48cGVyaW9kaWNhbD48ZnVs
bC10aXRsZT5aaG9uZ2h1YSBHYW4gWmFuZyBCaW5nIFphIFpoaS4gWmhvbmdodWEgR2FuemFuZ2Jp
bmcgWmF6aGkuIENoaW5lc2UgSm91cm5hbCBvZiBIZXBhdG9sb2d5PC9mdWxsLXRpdGxlPjxhYmJy
LTE+WmhvbmdodWEgR2FuIFphbmcgQmluZyBaYSBaaGk8L2FiYnItMT48YWJici0yPlpob25naHVh
IEdhbiBaYW5nIEJpbmcgWmEgWmhpPC9hYmJyLTI+PC9wZXJpb2RpY2FsPjxwYWdlcz42NDctNjUy
PC9wYWdlcz48dm9sdW1lPjIzPC92b2x1bWU+PG51bWJlcj45PC9udW1iZXI+PGRhdGVzPjx5ZWFy
PjIwMTU8L3llYXI+PC9kYXRlcz48YWNjZXNzaW9uLW51bT4yNjUyNDM1NjwvYWNjZXNzaW9uLW51
bT48dXJscz48cmVsYXRlZC11cmxzPjx1cmw+aHR0cDovL3poZ3pienoueWlpZ2xlLmNvbS9DTjUw
MTExMzIwMTUwOS84NjQxMDUuaHRtP2xvY2FsZT16aF9DTjwvdXJsPjwvcmVsYXRlZC11cmxzPjwv
dXJscz48ZWxlY3Ryb25pYy1yZXNvdXJjZS1udW0+MTAuMzc2MC9jbWEuai5pc3NuLjEwMDctMzQx
OC4yMDE1LjA5LjAwMzwvZWxlY3Ryb25pYy1yZXNvdXJjZS1udW0+PGFjY2Vzcy1kYXRlPjIwMTgu
MDUuMDk8L2FjY2Vzcy1kYXRlPjwvcmVjb3JkPjwvQ2l0ZT48Q2l0ZT48QXV0aG9yPlhpZTwvQXV0
aG9yPjxZZWFyPjIwMTc8L1llYXI+PFJlY051bT4xNDM8L1JlY051bT48cmVjb3JkPjxyZWMtbnVt
YmVyPjE0MzwvcmVjLW51bWJlcj48Zm9yZWlnbi1rZXlzPjxrZXkgYXBwPSJFTiIgZGItaWQ9InN4
YXN2MHp4ZmZkMHZpZWV2NWF4MHAwODIyMmVyMnAwdndleCIgdGltZXN0YW1wPSIxNTI2MDQ5ODc2
Ij4xNDM8L2tleT48L2ZvcmVpZ24ta2V5cz48cmVmLXR5cGUgbmFtZT0iSm91cm5hbCBBcnRpY2xl
Ij4xNzwvcmVmLXR5cGU+PGNvbnRyaWJ1dG9ycz48YXV0aG9ycz48YXV0aG9yPlhpZSwgWmhpIFdl
aTwvYXV0aG9yPjxhdXRob3I+TGksIEppYW4gUGluZzwvYXV0aG9yPjxhdXRob3I+R3VhbiwgWXUg
SnVhbjwvYXV0aG9yPjxhdXRob3I+WmhhbmcsIFhpYSBZaTwvYXV0aG9yPjxhdXRob3I+R3VvLCBG
ZW5nIFhpYTwvYXV0aG9yPjxhdXRob3I+Q2hlbiwgQmluIEJpbjwvYXV0aG9yPjxhdXRob3I+UGFu
LCBDYWx2aW4gUS48L2F1dGhvcj48L2F1dGhvcnM+PC9jb250cmlidXRvcnM+PHRpdGxlcz48dGl0
bGU+PHN0eWxlIGZhY2U9Im5vcm1hbCIgZm9udD0iZGVmYXVsdCIgY2hhcnNldD0iMTM0IiBzaXpl
PSIxMDAlIj5BIGNsaW5pY2FsIHN0dWR5IG9mIGFudGl2aXJhbCB0aGVyYXB5IGZvciBwYXRpZW50
cyB3aXRoIGNvbXBlbnNhdGVkIGhlcGF0aXRpcyBDIGNpcnJob3Npczwvc3R5bGU+PC90aXRsZT48
c2Vjb25kYXJ5LXRpdGxlPjxzdHlsZSBmYWNlPSJub3JtYWwiIGZvbnQ9ImRlZmF1bHQiIGNoYXJz
ZXQ9IjEzNCIgc2l6ZT0iMTAwJSI+WmhvbmdodWEgPC9zdHlsZT48c3R5bGUgZmFjZT0ibm9ybWFs
IiBmb250PSJkZWZhdWx0IiBzaXplPSIxMDAlIj5HPC9zdHlsZT48c3R5bGUgZmFjZT0ibm9ybWFs
IiBmb250PSJkZWZhdWx0IiBjaGFyc2V0PSIxMzQiIHNpemU9IjEwMCUiPmFuIDwvc3R5bGU+PHN0
eWxlIGZhY2U9Im5vcm1hbCIgZm9udD0iZGVmYXVsdCIgc2l6ZT0iMTAwJSI+Wjwvc3R5bGU+PHN0
eWxlIGZhY2U9Im5vcm1hbCIgZm9udD0iZGVmYXVsdCIgY2hhcnNldD0iMTM0IiBzaXplPSIxMDAl
Ij5hbmcgPC9zdHlsZT48c3R5bGUgZmFjZT0ibm9ybWFsIiBmb250PSJkZWZhdWx0IiBzaXplPSIx
MDAlIj5CPC9zdHlsZT48c3R5bGUgZmFjZT0ibm9ybWFsIiBmb250PSJkZWZhdWx0IiBjaGFyc2V0
PSIxMzQiIHNpemU9IjEwMCUiPmluZyA8L3N0eWxlPjxzdHlsZSBmYWNlPSJub3JtYWwiIGZvbnQ9
ImRlZmF1bHQiIHNpemU9IjEwMCUiPlo8L3N0eWxlPjxzdHlsZSBmYWNlPSJub3JtYWwiIGZvbnQ9
ImRlZmF1bHQiIGNoYXJzZXQ9IjEzNCIgc2l6ZT0iMTAwJSI+YSA8L3N0eWxlPjxzdHlsZSBmYWNl
PSJub3JtYWwiIGZvbnQ9ImRlZmF1bHQiIHNpemU9IjEwMCUiPlo8L3N0eWxlPjxzdHlsZSBmYWNl
PSJub3JtYWwiIGZvbnQ9ImRlZmF1bHQiIGNoYXJzZXQ9IjEzNCIgc2l6ZT0iMTAwJSI+aGk8L3N0
eWxlPjwvc2Vjb25kYXJ5LXRpdGxlPjwvdGl0bGVzPjxwZXJpb2RpY2FsPjxmdWxsLXRpdGxlPlpo
b25naHVhIEdhbiBaYW5nIEJpbmcgWmEgWmhpLiBaaG9uZ2h1YSBHYW56YW5nYmluZyBaYXpoaS4g
Q2hpbmVzZSBKb3VybmFsIG9mIEhlcGF0b2xvZ3k8L2Z1bGwtdGl0bGU+PGFiYnItMT5aaG9uZ2h1
YSBHYW4gWmFuZyBCaW5nIFphIFpoaTwvYWJici0xPjxhYmJyLTI+WmhvbmdodWEgR2FuIFphbmcg
QmluZyBaYSBaaGk8L2FiYnItMj48L3BlcmlvZGljYWw+PHBhZ2VzPjgyNy04MzM8L3BhZ2VzPjx2
b2x1bWU+MjU8L3ZvbHVtZT48bnVtYmVyPjExPC9udW1iZXI+PGRhdGVzPjx5ZWFyPjIwMTc8L3ll
YXI+PC9kYXRlcz48YWNjZXNzaW9uLW51bT4yOTMyNTI3NjwvYWNjZXNzaW9uLW51bT48dXJscz48
cmVsYXRlZC11cmxzPjx1cmw+aHR0cDovL3poZ3pienoueWlpZ2xlLmNvbS9DTjUwMTExMzIwMTcx
MS8xMDE3NjU1Lmh0bT9sb2NhbGU9emhfQ048L3VybD48L3JlbGF0ZWQtdXJscz48L3VybHM+PGVs
ZWN0cm9uaWMtcmVzb3VyY2UtbnVtPjEwLjM3NjAvY21hLmouaXNzbi4xMDA3LTM0MTguMjAxNy4x
MS4wMDY8L2VsZWN0cm9uaWMtcmVzb3VyY2UtbnVtPjwvcmVjb3JkPjwvQ2l0ZT48Q2l0ZT48QXV0
aG9yPkxlZTwvQXV0aG9yPjxZZWFyPjIwMTc8L1llYXI+PFJlY051bT4xMzQ8L1JlY051bT48cmVj
b3JkPjxyZWMtbnVtYmVyPjEzNDwvcmVjLW51bWJlcj48Zm9yZWlnbi1rZXlzPjxrZXkgYXBwPSJF
TiIgZGItaWQ9InN4YXN2MHp4ZmZkMHZpZWV2NWF4MHAwODIyMmVyMnAwdndleCIgdGltZXN0YW1w
PSIxNTI2MDQ5ODc2Ij4xMzQ8L2tleT48L2ZvcmVpZ24ta2V5cz48cmVmLXR5cGUgbmFtZT0iSm91
cm5hbCBBcnRpY2xlIj4xNzwvcmVmLXR5cGU+PGNvbnRyaWJ1dG9ycz48YXV0aG9ycz48YXV0aG9y
PkxlZSwgTWVpIEhzdWFuPC9hdXRob3I+PGF1dGhvcj5IdWFuZywgQ2h1bmcgRmVuZzwvYXV0aG9y
PjxhdXRob3I+TGFpLCBIc3VlaCBDaG91PC9hdXRob3I+PGF1dGhvcj5MaW4sIENodW4gWWVuPC9h
dXRob3I+PGF1dGhvcj5EYWksIENoaWEgWWVuPC9hdXRob3I+PGF1dGhvcj5MaXUsIENodW4gSmVu
PC9hdXRob3I+PGF1dGhvcj5XYW5nLCBKaW5nIEhvdW5nPC9hdXRob3I+PGF1dGhvcj5IdWFuZywg
SmVlIEZ1PC9hdXRob3I+PGF1dGhvcj5TdSwgV2VuIFBhbmc8L2F1dGhvcj48YXV0aG9yPllhbmcs
IEh1bmcgQ2hpaDwvYXV0aG9yPjwvYXV0aG9ycz48L2NvbnRyaWJ1dG9ycz48dGl0bGVzPjx0aXRs
ZT5DbGluaWNhbCBlZmZpY2FjeSBhbmQgcG9zdC10cmVhdG1lbnQgc2Vyb21hcmtlcnMgYXNzb2Np
YXRlZCB3aXRoIHRoZSByaXNrIG9mIGhlcGF0b2NlbGx1bGFyIGNhcmNpbm9tYSBhbW9uZyBjaHJv
bmljIGhlcGF0aXRpcyBDIHBhdGllbnRzPC90aXRsZT48c2Vjb25kYXJ5LXRpdGxlPlNjaWVudGlm
aWMgUmVwb3J0czwvc2Vjb25kYXJ5LXRpdGxlPjwvdGl0bGVzPjxwZXJpb2RpY2FsPjxmdWxsLXRp
dGxlPlNjaWVudGlmaWMgUmVwb3J0czwvZnVsbC10aXRsZT48YWJici0xPlNjaS4gUmVwLjwvYWJi
ci0xPjxhYmJyLTI+U2NpIFJlcDwvYWJici0yPjwvcGVyaW9kaWNhbD48cGFnZXM+MzcxODwvcGFn
ZXM+PHZvbHVtZT43PC92b2x1bWU+PG51bWJlcj4xPC9udW1iZXI+PGRhdGVzPjx5ZWFyPjIwMTc8
L3llYXI+PC9kYXRlcz48aXNibj4yMDQ1LTIzMjI8L2lzYm4+PGFjY2Vzc2lvbi1udW0+Mjg2MjMz
MzE8L2FjY2Vzc2lvbi1udW0+PHVybHM+PHJlbGF0ZWQtdXJscz48dXJsPmh0dHBzOi8vd3d3Lm5j
YmkubmxtLm5paC5nb3YvcG1jL2FydGljbGVzL1BNQzU0NzM4MTEvPC91cmw+PC9yZWxhdGVkLXVy
bHM+PC91cmxzPjxlbGVjdHJvbmljLXJlc291cmNlLW51bT4xMC4xMDM4L3M0MTU5OC0wMTctMDIz
MTMteTwvZWxlY3Ryb25pYy1yZXNvdXJjZS1udW0+PGFjY2Vzcy1kYXRlPjIwMTguMDUuMDg8L2Fj
Y2Vzcy1kYXRlPjwvcmVjb3JkPjwvQ2l0ZT48Q2l0ZT48QXV0aG9yPkxlZTwvQXV0aG9yPjxZZWFy
PjIwMTc8L1llYXI+PFJlY051bT4xNDg8L1JlY051bT48cmVjb3JkPjxyZWMtbnVtYmVyPjE0ODwv
cmVjLW51bWJlcj48Zm9yZWlnbi1rZXlzPjxrZXkgYXBwPSJFTiIgZGItaWQ9InN4YXN2MHp4ZmZk
MHZpZWV2NWF4MHAwODIyMmVyMnAwdndleCIgdGltZXN0YW1wPSIxNTI2MDQ5ODc2Ij4xNDg8L2tl
eT48L2ZvcmVpZ24ta2V5cz48cmVmLXR5cGUgbmFtZT0iSm91cm5hbCBBcnRpY2xlIj4xNzwvcmVm
LXR5cGU+PGNvbnRyaWJ1dG9ycz48YXV0aG9ycz48YXV0aG9yPkxlZSwgU2V1bmcgSG88L2F1dGhv
cj48YXV0aG9yPkppbiwgWW91bmcgSm9vPC9hdXRob3I+PGF1dGhvcj5TaGluLCBKdW4gWW91bmc8
L2F1dGhvcj48YXV0aG9yPkxlZSwgSmluIFdvbzwvYXV0aG9yPjwvYXV0aG9ycz48L2NvbnRyaWJ1
dG9ycz48dGl0bGVzPjx0aXRsZT5Bc3Nlc3NtZW50IG9mIGhlcGF0b2NlbGx1bGFyIGNhcmNpbm9t
YSByaXNrIGJhc2VkIG9uIHBlZy1pbnRlcmZlcm9uIHBsdXMgcmliYXZpcmluIHRyZWF0bWVudCBl
eHBlcmllbmNlIGluIHRoaXMgbmV3IGVyYSBvZiBoaWdobHkgZWZmZWN0aXZlIG9yYWwgYW50aXZp
cmFsIGRydWdzPC90aXRsZT48c2Vjb25kYXJ5LXRpdGxlPk1lZGljaW5lPC9zZWNvbmRhcnktdGl0
bGU+PC90aXRsZXM+PHBlcmlvZGljYWw+PGZ1bGwtdGl0bGU+TWVkaWNpbmU8L2Z1bGwtdGl0bGU+
PGFiYnItMT5NZWRpY2luZTwvYWJici0xPjxhYmJyLTI+TWVkaWNpbmU8L2FiYnItMj48L3Blcmlv
ZGljYWw+PHBhZ2VzPmU1MzIxPC9wYWdlcz48dm9sdW1lPjk2PC92b2x1bWU+PG51bWJlcj4xPC9u
dW1iZXI+PGRhdGVzPjx5ZWFyPjIwMTc8L3llYXI+PC9kYXRlcz48YWNjZXNzaW9uLW51bT4yODA3
MjY4NDwvYWNjZXNzaW9uLW51bT48dXJscz48cmVsYXRlZC11cmxzPjx1cmw+aHR0cHM6Ly93d3cu
bmNiaS5ubG0ubmloLmdvdi9wbWMvYXJ0aWNsZXMvUE1DNTIyODY0NC88L3VybD48L3JlbGF0ZWQt
dXJscz48L3VybHM+PGVsZWN0cm9uaWMtcmVzb3VyY2UtbnVtPjEwLjEwOTcvTUQuMDAwMDAwMDAw
MDAwNTMyMTwvZWxlY3Ryb25pYy1yZXNvdXJjZS1udW0+PGFjY2Vzcy1kYXRlPjIwMTguMDUuMDk8
L2FjY2Vzcy1kYXRlPjwvcmVjb3JkPjwvQ2l0ZT48L0VuZE5vdGU+AG==
</w:fldData>
        </w:fldChar>
      </w:r>
      <w:r w:rsidR="00407295" w:rsidRPr="001B3D7B">
        <w:rPr>
          <w:rFonts w:ascii="Book Antiqua" w:hAnsi="Book Antiqua" w:cs="Tahoma"/>
          <w:sz w:val="24"/>
          <w:szCs w:val="24"/>
          <w:lang w:val="en-US"/>
        </w:rPr>
        <w:instrText xml:space="preserve"> ADDIN EN.CITE </w:instrText>
      </w:r>
      <w:r w:rsidR="00407295" w:rsidRPr="001B3D7B">
        <w:rPr>
          <w:rFonts w:ascii="Book Antiqua" w:hAnsi="Book Antiqua" w:cs="Tahoma"/>
          <w:sz w:val="24"/>
          <w:szCs w:val="24"/>
          <w:lang w:val="en-US"/>
        </w:rPr>
        <w:fldChar w:fldCharType="begin">
          <w:fldData xml:space="preserve">PEVuZE5vdGU+PENpdGU+PEF1dGhvcj5GPC9BdXRob3I+PFllYXI+MjAxNTwvWWVhcj48UmVjTnVt
PjE0NzwvUmVjTnVtPjxEaXNwbGF5VGV4dD48c3R5bGUgZmFjZT0ic3VwZXJzY3JpcHQiPlsyOS0z
Ml08L3N0eWxlPjwvRGlzcGxheVRleHQ+PHJlY29yZD48cmVjLW51bWJlcj4xNDc8L3JlYy1udW1i
ZXI+PGZvcmVpZ24ta2V5cz48a2V5IGFwcD0iRU4iIGRiLWlkPSJzeGFzdjB6eGZmZDB2aWVldjVh
eDBwMDgyMjJlcjJwMHZ3ZXgiIHRpbWVzdGFtcD0iMTUyNjA0OTg3NiI+MTQ3PC9rZXk+PC9mb3Jl
aWduLWtleXM+PHJlZi10eXBlIG5hbWU9IkpvdXJuYWwgQXJ0aWNsZSI+MTc8L3JlZi10eXBlPjxj
b250cmlidXRvcnM+PGF1dGhvcnM+PGF1dGhvcj5KaSwgRmFucHU8L2F1dGhvcj48YXV0aG9yPkRh
bmcsIFNodWFuZ3N1bzwvYXV0aG9yPjxhdXRob3I+Q2FpLCBaaGlmYW5nPC9hdXRob3I+PGF1dGhv
cj5YdWUsIEhvbmdhbjwvYXV0aG9yPjxhdXRob3I+SHVhbmcsIE5hPC9hdXRob3I+PGF1dGhvcj5M
aXUsIExheWFuZzwvYXV0aG9yPjxhdXRob3I+WmhhbmcsIFNodTwvYXV0aG9yPjxhdXRob3I+R3Vv
LCBZb25naG9uZzwvYXV0aG9yPjxhdXRob3I+SmlhLCBYaWFvbGk8L2F1dGhvcj48YXV0aG9yPldh
bmcsIFl1YW48L2F1dGhvcj48YXV0aG9yPkxpLCBab25nZmFuZzwvYXV0aG9yPjxhdXRob3I+RGVu
ZywgSG9uZzwvYXV0aG9yPjwvYXV0aG9ycz48L2NvbnRyaWJ1dG9ycz48dGl0bGVzPjx0aXRsZT48
c3R5bGUgZmFjZT0ibm9ybWFsIiBmb250PSJkZWZhdWx0IiBjaGFyc2V0PSIxMzQiIHNpemU9IjEw
MCUiPkFudGl2aXJhbCB0cmVhdG1lbnQgYW5kIGxvbmctdGVybSBjbGluaWNhbCBvdXRjb21lIG9m
IGRlY29tcGVuc2F0ZWQgY2lycmhvdGljIHBhdGllbnRzIHdpdGggaGVwYXRpdGlzIEMgdmlydXMg
aW5mZWN0aW9uPC9zdHlsZT48L3RpdGxlPjxzZWNvbmRhcnktdGl0bGU+WmhvbmdodWEgR2FuIFph
bmcgQmluZyBaYSBaaGk8L3NlY29uZGFyeS10aXRsZT48L3RpdGxlcz48cGVyaW9kaWNhbD48ZnVs
bC10aXRsZT5aaG9uZ2h1YSBHYW4gWmFuZyBCaW5nIFphIFpoaS4gWmhvbmdodWEgR2FuemFuZ2Jp
bmcgWmF6aGkuIENoaW5lc2UgSm91cm5hbCBvZiBIZXBhdG9sb2d5PC9mdWxsLXRpdGxlPjxhYmJy
LTE+WmhvbmdodWEgR2FuIFphbmcgQmluZyBaYSBaaGk8L2FiYnItMT48YWJici0yPlpob25naHVh
IEdhbiBaYW5nIEJpbmcgWmEgWmhpPC9hYmJyLTI+PC9wZXJpb2RpY2FsPjxwYWdlcz42NDctNjUy
PC9wYWdlcz48dm9sdW1lPjIzPC92b2x1bWU+PG51bWJlcj45PC9udW1iZXI+PGRhdGVzPjx5ZWFy
PjIwMTU8L3llYXI+PC9kYXRlcz48YWNjZXNzaW9uLW51bT4yNjUyNDM1NjwvYWNjZXNzaW9uLW51
bT48dXJscz48cmVsYXRlZC11cmxzPjx1cmw+aHR0cDovL3poZ3pienoueWlpZ2xlLmNvbS9DTjUw
MTExMzIwMTUwOS84NjQxMDUuaHRtP2xvY2FsZT16aF9DTjwvdXJsPjwvcmVsYXRlZC11cmxzPjwv
dXJscz48ZWxlY3Ryb25pYy1yZXNvdXJjZS1udW0+MTAuMzc2MC9jbWEuai5pc3NuLjEwMDctMzQx
OC4yMDE1LjA5LjAwMzwvZWxlY3Ryb25pYy1yZXNvdXJjZS1udW0+PGFjY2Vzcy1kYXRlPjIwMTgu
MDUuMDk8L2FjY2Vzcy1kYXRlPjwvcmVjb3JkPjwvQ2l0ZT48Q2l0ZT48QXV0aG9yPlhpZTwvQXV0
aG9yPjxZZWFyPjIwMTc8L1llYXI+PFJlY051bT4xNDM8L1JlY051bT48cmVjb3JkPjxyZWMtbnVt
YmVyPjE0MzwvcmVjLW51bWJlcj48Zm9yZWlnbi1rZXlzPjxrZXkgYXBwPSJFTiIgZGItaWQ9InN4
YXN2MHp4ZmZkMHZpZWV2NWF4MHAwODIyMmVyMnAwdndleCIgdGltZXN0YW1wPSIxNTI2MDQ5ODc2
Ij4xNDM8L2tleT48L2ZvcmVpZ24ta2V5cz48cmVmLXR5cGUgbmFtZT0iSm91cm5hbCBBcnRpY2xl
Ij4xNzwvcmVmLXR5cGU+PGNvbnRyaWJ1dG9ycz48YXV0aG9ycz48YXV0aG9yPlhpZSwgWmhpIFdl
aTwvYXV0aG9yPjxhdXRob3I+TGksIEppYW4gUGluZzwvYXV0aG9yPjxhdXRob3I+R3VhbiwgWXUg
SnVhbjwvYXV0aG9yPjxhdXRob3I+WmhhbmcsIFhpYSBZaTwvYXV0aG9yPjxhdXRob3I+R3VvLCBG
ZW5nIFhpYTwvYXV0aG9yPjxhdXRob3I+Q2hlbiwgQmluIEJpbjwvYXV0aG9yPjxhdXRob3I+UGFu
LCBDYWx2aW4gUS48L2F1dGhvcj48L2F1dGhvcnM+PC9jb250cmlidXRvcnM+PHRpdGxlcz48dGl0
bGU+PHN0eWxlIGZhY2U9Im5vcm1hbCIgZm9udD0iZGVmYXVsdCIgY2hhcnNldD0iMTM0IiBzaXpl
PSIxMDAlIj5BIGNsaW5pY2FsIHN0dWR5IG9mIGFudGl2aXJhbCB0aGVyYXB5IGZvciBwYXRpZW50
cyB3aXRoIGNvbXBlbnNhdGVkIGhlcGF0aXRpcyBDIGNpcnJob3Npczwvc3R5bGU+PC90aXRsZT48
c2Vjb25kYXJ5LXRpdGxlPjxzdHlsZSBmYWNlPSJub3JtYWwiIGZvbnQ9ImRlZmF1bHQiIGNoYXJz
ZXQ9IjEzNCIgc2l6ZT0iMTAwJSI+WmhvbmdodWEgPC9zdHlsZT48c3R5bGUgZmFjZT0ibm9ybWFs
IiBmb250PSJkZWZhdWx0IiBzaXplPSIxMDAlIj5HPC9zdHlsZT48c3R5bGUgZmFjZT0ibm9ybWFs
IiBmb250PSJkZWZhdWx0IiBjaGFyc2V0PSIxMzQiIHNpemU9IjEwMCUiPmFuIDwvc3R5bGU+PHN0
eWxlIGZhY2U9Im5vcm1hbCIgZm9udD0iZGVmYXVsdCIgc2l6ZT0iMTAwJSI+Wjwvc3R5bGU+PHN0
eWxlIGZhY2U9Im5vcm1hbCIgZm9udD0iZGVmYXVsdCIgY2hhcnNldD0iMTM0IiBzaXplPSIxMDAl
Ij5hbmcgPC9zdHlsZT48c3R5bGUgZmFjZT0ibm9ybWFsIiBmb250PSJkZWZhdWx0IiBzaXplPSIx
MDAlIj5CPC9zdHlsZT48c3R5bGUgZmFjZT0ibm9ybWFsIiBmb250PSJkZWZhdWx0IiBjaGFyc2V0
PSIxMzQiIHNpemU9IjEwMCUiPmluZyA8L3N0eWxlPjxzdHlsZSBmYWNlPSJub3JtYWwiIGZvbnQ9
ImRlZmF1bHQiIHNpemU9IjEwMCUiPlo8L3N0eWxlPjxzdHlsZSBmYWNlPSJub3JtYWwiIGZvbnQ9
ImRlZmF1bHQiIGNoYXJzZXQ9IjEzNCIgc2l6ZT0iMTAwJSI+YSA8L3N0eWxlPjxzdHlsZSBmYWNl
PSJub3JtYWwiIGZvbnQ9ImRlZmF1bHQiIHNpemU9IjEwMCUiPlo8L3N0eWxlPjxzdHlsZSBmYWNl
PSJub3JtYWwiIGZvbnQ9ImRlZmF1bHQiIGNoYXJzZXQ9IjEzNCIgc2l6ZT0iMTAwJSI+aGk8L3N0
eWxlPjwvc2Vjb25kYXJ5LXRpdGxlPjwvdGl0bGVzPjxwZXJpb2RpY2FsPjxmdWxsLXRpdGxlPlpo
b25naHVhIEdhbiBaYW5nIEJpbmcgWmEgWmhpLiBaaG9uZ2h1YSBHYW56YW5nYmluZyBaYXpoaS4g
Q2hpbmVzZSBKb3VybmFsIG9mIEhlcGF0b2xvZ3k8L2Z1bGwtdGl0bGU+PGFiYnItMT5aaG9uZ2h1
YSBHYW4gWmFuZyBCaW5nIFphIFpoaTwvYWJici0xPjxhYmJyLTI+WmhvbmdodWEgR2FuIFphbmcg
QmluZyBaYSBaaGk8L2FiYnItMj48L3BlcmlvZGljYWw+PHBhZ2VzPjgyNy04MzM8L3BhZ2VzPjx2
b2x1bWU+MjU8L3ZvbHVtZT48bnVtYmVyPjExPC9udW1iZXI+PGRhdGVzPjx5ZWFyPjIwMTc8L3ll
YXI+PC9kYXRlcz48YWNjZXNzaW9uLW51bT4yOTMyNTI3NjwvYWNjZXNzaW9uLW51bT48dXJscz48
cmVsYXRlZC11cmxzPjx1cmw+aHR0cDovL3poZ3pienoueWlpZ2xlLmNvbS9DTjUwMTExMzIwMTcx
MS8xMDE3NjU1Lmh0bT9sb2NhbGU9emhfQ048L3VybD48L3JlbGF0ZWQtdXJscz48L3VybHM+PGVs
ZWN0cm9uaWMtcmVzb3VyY2UtbnVtPjEwLjM3NjAvY21hLmouaXNzbi4xMDA3LTM0MTguMjAxNy4x
MS4wMDY8L2VsZWN0cm9uaWMtcmVzb3VyY2UtbnVtPjwvcmVjb3JkPjwvQ2l0ZT48Q2l0ZT48QXV0
aG9yPkxlZTwvQXV0aG9yPjxZZWFyPjIwMTc8L1llYXI+PFJlY051bT4xMzQ8L1JlY051bT48cmVj
b3JkPjxyZWMtbnVtYmVyPjEzNDwvcmVjLW51bWJlcj48Zm9yZWlnbi1rZXlzPjxrZXkgYXBwPSJF
TiIgZGItaWQ9InN4YXN2MHp4ZmZkMHZpZWV2NWF4MHAwODIyMmVyMnAwdndleCIgdGltZXN0YW1w
PSIxNTI2MDQ5ODc2Ij4xMzQ8L2tleT48L2ZvcmVpZ24ta2V5cz48cmVmLXR5cGUgbmFtZT0iSm91
cm5hbCBBcnRpY2xlIj4xNzwvcmVmLXR5cGU+PGNvbnRyaWJ1dG9ycz48YXV0aG9ycz48YXV0aG9y
PkxlZSwgTWVpIEhzdWFuPC9hdXRob3I+PGF1dGhvcj5IdWFuZywgQ2h1bmcgRmVuZzwvYXV0aG9y
PjxhdXRob3I+TGFpLCBIc3VlaCBDaG91PC9hdXRob3I+PGF1dGhvcj5MaW4sIENodW4gWWVuPC9h
dXRob3I+PGF1dGhvcj5EYWksIENoaWEgWWVuPC9hdXRob3I+PGF1dGhvcj5MaXUsIENodW4gSmVu
PC9hdXRob3I+PGF1dGhvcj5XYW5nLCBKaW5nIEhvdW5nPC9hdXRob3I+PGF1dGhvcj5IdWFuZywg
SmVlIEZ1PC9hdXRob3I+PGF1dGhvcj5TdSwgV2VuIFBhbmc8L2F1dGhvcj48YXV0aG9yPllhbmcs
IEh1bmcgQ2hpaDwvYXV0aG9yPjwvYXV0aG9ycz48L2NvbnRyaWJ1dG9ycz48dGl0bGVzPjx0aXRs
ZT5DbGluaWNhbCBlZmZpY2FjeSBhbmQgcG9zdC10cmVhdG1lbnQgc2Vyb21hcmtlcnMgYXNzb2Np
YXRlZCB3aXRoIHRoZSByaXNrIG9mIGhlcGF0b2NlbGx1bGFyIGNhcmNpbm9tYSBhbW9uZyBjaHJv
bmljIGhlcGF0aXRpcyBDIHBhdGllbnRzPC90aXRsZT48c2Vjb25kYXJ5LXRpdGxlPlNjaWVudGlm
aWMgUmVwb3J0czwvc2Vjb25kYXJ5LXRpdGxlPjwvdGl0bGVzPjxwZXJpb2RpY2FsPjxmdWxsLXRp
dGxlPlNjaWVudGlmaWMgUmVwb3J0czwvZnVsbC10aXRsZT48YWJici0xPlNjaS4gUmVwLjwvYWJi
ci0xPjxhYmJyLTI+U2NpIFJlcDwvYWJici0yPjwvcGVyaW9kaWNhbD48cGFnZXM+MzcxODwvcGFn
ZXM+PHZvbHVtZT43PC92b2x1bWU+PG51bWJlcj4xPC9udW1iZXI+PGRhdGVzPjx5ZWFyPjIwMTc8
L3llYXI+PC9kYXRlcz48aXNibj4yMDQ1LTIzMjI8L2lzYm4+PGFjY2Vzc2lvbi1udW0+Mjg2MjMz
MzE8L2FjY2Vzc2lvbi1udW0+PHVybHM+PHJlbGF0ZWQtdXJscz48dXJsPmh0dHBzOi8vd3d3Lm5j
YmkubmxtLm5paC5nb3YvcG1jL2FydGljbGVzL1BNQzU0NzM4MTEvPC91cmw+PC9yZWxhdGVkLXVy
bHM+PC91cmxzPjxlbGVjdHJvbmljLXJlc291cmNlLW51bT4xMC4xMDM4L3M0MTU5OC0wMTctMDIz
MTMteTwvZWxlY3Ryb25pYy1yZXNvdXJjZS1udW0+PGFjY2Vzcy1kYXRlPjIwMTguMDUuMDg8L2Fj
Y2Vzcy1kYXRlPjwvcmVjb3JkPjwvQ2l0ZT48Q2l0ZT48QXV0aG9yPkxlZTwvQXV0aG9yPjxZZWFy
PjIwMTc8L1llYXI+PFJlY051bT4xNDg8L1JlY051bT48cmVjb3JkPjxyZWMtbnVtYmVyPjE0ODwv
cmVjLW51bWJlcj48Zm9yZWlnbi1rZXlzPjxrZXkgYXBwPSJFTiIgZGItaWQ9InN4YXN2MHp4ZmZk
MHZpZWV2NWF4MHAwODIyMmVyMnAwdndleCIgdGltZXN0YW1wPSIxNTI2MDQ5ODc2Ij4xNDg8L2tl
eT48L2ZvcmVpZ24ta2V5cz48cmVmLXR5cGUgbmFtZT0iSm91cm5hbCBBcnRpY2xlIj4xNzwvcmVm
LXR5cGU+PGNvbnRyaWJ1dG9ycz48YXV0aG9ycz48YXV0aG9yPkxlZSwgU2V1bmcgSG88L2F1dGhv
cj48YXV0aG9yPkppbiwgWW91bmcgSm9vPC9hdXRob3I+PGF1dGhvcj5TaGluLCBKdW4gWW91bmc8
L2F1dGhvcj48YXV0aG9yPkxlZSwgSmluIFdvbzwvYXV0aG9yPjwvYXV0aG9ycz48L2NvbnRyaWJ1
dG9ycz48dGl0bGVzPjx0aXRsZT5Bc3Nlc3NtZW50IG9mIGhlcGF0b2NlbGx1bGFyIGNhcmNpbm9t
YSByaXNrIGJhc2VkIG9uIHBlZy1pbnRlcmZlcm9uIHBsdXMgcmliYXZpcmluIHRyZWF0bWVudCBl
eHBlcmllbmNlIGluIHRoaXMgbmV3IGVyYSBvZiBoaWdobHkgZWZmZWN0aXZlIG9yYWwgYW50aXZp
cmFsIGRydWdzPC90aXRsZT48c2Vjb25kYXJ5LXRpdGxlPk1lZGljaW5lPC9zZWNvbmRhcnktdGl0
bGU+PC90aXRsZXM+PHBlcmlvZGljYWw+PGZ1bGwtdGl0bGU+TWVkaWNpbmU8L2Z1bGwtdGl0bGU+
PGFiYnItMT5NZWRpY2luZTwvYWJici0xPjxhYmJyLTI+TWVkaWNpbmU8L2FiYnItMj48L3Blcmlv
ZGljYWw+PHBhZ2VzPmU1MzIxPC9wYWdlcz48dm9sdW1lPjk2PC92b2x1bWU+PG51bWJlcj4xPC9u
dW1iZXI+PGRhdGVzPjx5ZWFyPjIwMTc8L3llYXI+PC9kYXRlcz48YWNjZXNzaW9uLW51bT4yODA3
MjY4NDwvYWNjZXNzaW9uLW51bT48dXJscz48cmVsYXRlZC11cmxzPjx1cmw+aHR0cHM6Ly93d3cu
bmNiaS5ubG0ubmloLmdvdi9wbWMvYXJ0aWNsZXMvUE1DNTIyODY0NC88L3VybD48L3JlbGF0ZWQt
dXJscz48L3VybHM+PGVsZWN0cm9uaWMtcmVzb3VyY2UtbnVtPjEwLjEwOTcvTUQuMDAwMDAwMDAw
MDAwNTMyMTwvZWxlY3Ryb25pYy1yZXNvdXJjZS1udW0+PGFjY2Vzcy1kYXRlPjIwMTguMDUuMDk8
L2FjY2Vzcy1kYXRlPjwvcmVjb3JkPjwvQ2l0ZT48L0VuZE5vdGU+AG==
</w:fldData>
        </w:fldChar>
      </w:r>
      <w:r w:rsidR="00407295" w:rsidRPr="001B3D7B">
        <w:rPr>
          <w:rFonts w:ascii="Book Antiqua" w:hAnsi="Book Antiqua" w:cs="Tahoma"/>
          <w:sz w:val="24"/>
          <w:szCs w:val="24"/>
          <w:lang w:val="en-US"/>
        </w:rPr>
        <w:instrText xml:space="preserve"> ADDIN EN.CITE.DATA </w:instrText>
      </w:r>
      <w:r w:rsidR="00407295" w:rsidRPr="001B3D7B">
        <w:rPr>
          <w:rFonts w:ascii="Book Antiqua" w:hAnsi="Book Antiqua" w:cs="Tahoma"/>
          <w:sz w:val="24"/>
          <w:szCs w:val="24"/>
          <w:lang w:val="en-US"/>
        </w:rPr>
      </w:r>
      <w:r w:rsidR="00407295" w:rsidRPr="001B3D7B">
        <w:rPr>
          <w:rFonts w:ascii="Book Antiqua" w:hAnsi="Book Antiqua" w:cs="Tahoma"/>
          <w:sz w:val="24"/>
          <w:szCs w:val="24"/>
          <w:lang w:val="en-US"/>
        </w:rPr>
        <w:fldChar w:fldCharType="end"/>
      </w:r>
      <w:r w:rsidR="00CE70F9" w:rsidRPr="001B3D7B">
        <w:rPr>
          <w:rFonts w:ascii="Book Antiqua" w:hAnsi="Book Antiqua" w:cs="Tahoma"/>
          <w:sz w:val="24"/>
          <w:szCs w:val="24"/>
          <w:lang w:val="en-US"/>
        </w:rPr>
      </w:r>
      <w:r w:rsidR="00CE70F9"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9-32]</w:t>
      </w:r>
      <w:r w:rsidR="00CE70F9" w:rsidRPr="001B3D7B">
        <w:rPr>
          <w:rFonts w:ascii="Book Antiqua" w:hAnsi="Book Antiqua" w:cs="Tahoma"/>
          <w:sz w:val="24"/>
          <w:szCs w:val="24"/>
          <w:lang w:val="en-US"/>
        </w:rPr>
        <w:fldChar w:fldCharType="end"/>
      </w:r>
      <w:r w:rsidR="00C74E47" w:rsidRPr="001B3D7B">
        <w:rPr>
          <w:rFonts w:ascii="Book Antiqua" w:hAnsi="Book Antiqua" w:cs="Tahoma"/>
          <w:sz w:val="24"/>
          <w:szCs w:val="24"/>
          <w:lang w:val="en-US"/>
        </w:rPr>
        <w:t>.</w:t>
      </w:r>
      <w:r w:rsidR="00A77F7D" w:rsidRPr="001B3D7B">
        <w:rPr>
          <w:rFonts w:ascii="Book Antiqua" w:hAnsi="Book Antiqua" w:cs="Tahoma"/>
          <w:sz w:val="24"/>
          <w:szCs w:val="24"/>
          <w:lang w:val="en-US"/>
        </w:rPr>
        <w:t xml:space="preserve"> </w:t>
      </w:r>
      <w:r w:rsidR="008001BE" w:rsidRPr="001B3D7B">
        <w:rPr>
          <w:rFonts w:ascii="Book Antiqua" w:hAnsi="Book Antiqua" w:cs="Tahoma"/>
          <w:sz w:val="24"/>
          <w:szCs w:val="24"/>
          <w:lang w:val="en-US"/>
        </w:rPr>
        <w:t xml:space="preserve">Similar clinical benefits have been observed with </w:t>
      </w:r>
      <w:r w:rsidR="00762CB1" w:rsidRPr="001B3D7B">
        <w:rPr>
          <w:rFonts w:ascii="Book Antiqua" w:hAnsi="Book Antiqua" w:cs="Tahoma"/>
          <w:sz w:val="24"/>
          <w:szCs w:val="24"/>
          <w:lang w:val="en-US"/>
        </w:rPr>
        <w:t xml:space="preserve">SVR to DAA-based treatment. </w:t>
      </w:r>
      <w:r w:rsidR="00581BFF" w:rsidRPr="001B3D7B">
        <w:rPr>
          <w:rFonts w:ascii="Book Antiqua" w:hAnsi="Book Antiqua" w:cs="Tahoma"/>
          <w:sz w:val="24"/>
          <w:szCs w:val="24"/>
          <w:lang w:val="en-US"/>
        </w:rPr>
        <w:t>In</w:t>
      </w:r>
      <w:r w:rsidR="0022644D" w:rsidRPr="001B3D7B">
        <w:rPr>
          <w:rFonts w:ascii="Book Antiqua" w:hAnsi="Book Antiqua" w:cs="Tahoma"/>
          <w:sz w:val="24"/>
          <w:szCs w:val="24"/>
          <w:lang w:val="en-US"/>
        </w:rPr>
        <w:t xml:space="preserve"> a large-scale, retrospective study in</w:t>
      </w:r>
      <w:r w:rsidR="00581BFF" w:rsidRPr="001B3D7B">
        <w:rPr>
          <w:rFonts w:ascii="Book Antiqua" w:hAnsi="Book Antiqua" w:cs="Tahoma"/>
          <w:sz w:val="24"/>
          <w:szCs w:val="24"/>
          <w:lang w:val="en-US"/>
        </w:rPr>
        <w:t xml:space="preserve"> Japan, </w:t>
      </w:r>
      <w:r w:rsidR="00A77F7D" w:rsidRPr="001B3D7B">
        <w:rPr>
          <w:rFonts w:ascii="Book Antiqua" w:hAnsi="Book Antiqua" w:cs="Tahoma"/>
          <w:sz w:val="24"/>
          <w:szCs w:val="24"/>
          <w:lang w:val="en-US"/>
        </w:rPr>
        <w:t xml:space="preserve">GT1 HCV patients </w:t>
      </w:r>
      <w:r w:rsidR="00581BFF" w:rsidRPr="001B3D7B">
        <w:rPr>
          <w:rFonts w:ascii="Book Antiqua" w:hAnsi="Book Antiqua" w:cs="Tahoma"/>
          <w:sz w:val="24"/>
          <w:szCs w:val="24"/>
          <w:lang w:val="en-US"/>
        </w:rPr>
        <w:t xml:space="preserve">who achieved SVR to </w:t>
      </w:r>
      <w:r w:rsidR="00A77F7D" w:rsidRPr="001B3D7B">
        <w:rPr>
          <w:rFonts w:ascii="Book Antiqua" w:hAnsi="Book Antiqua" w:cs="Tahoma"/>
          <w:sz w:val="24"/>
          <w:szCs w:val="24"/>
          <w:lang w:val="en-US"/>
        </w:rPr>
        <w:t xml:space="preserve">all-oral DAA regimens </w:t>
      </w:r>
      <w:r w:rsidR="00581BFF" w:rsidRPr="001B3D7B">
        <w:rPr>
          <w:rFonts w:ascii="Book Antiqua" w:hAnsi="Book Antiqua" w:cs="Tahoma"/>
          <w:sz w:val="24"/>
          <w:szCs w:val="24"/>
          <w:lang w:val="en-US"/>
        </w:rPr>
        <w:t>had</w:t>
      </w:r>
      <w:r w:rsidR="00A77F7D" w:rsidRPr="001B3D7B">
        <w:rPr>
          <w:rFonts w:ascii="Book Antiqua" w:hAnsi="Book Antiqua" w:cs="Tahoma"/>
          <w:sz w:val="24"/>
          <w:szCs w:val="24"/>
          <w:lang w:val="en-US"/>
        </w:rPr>
        <w:t xml:space="preserve"> a lo</w:t>
      </w:r>
      <w:r w:rsidR="006037A9" w:rsidRPr="001B3D7B">
        <w:rPr>
          <w:rFonts w:ascii="Book Antiqua" w:hAnsi="Book Antiqua" w:cs="Tahoma"/>
          <w:sz w:val="24"/>
          <w:szCs w:val="24"/>
          <w:lang w:val="en-US"/>
        </w:rPr>
        <w:t xml:space="preserve">wer cumulative incidence of HCC </w:t>
      </w:r>
      <w:r w:rsidR="00A77F7D" w:rsidRPr="001B3D7B">
        <w:rPr>
          <w:rFonts w:ascii="Book Antiqua" w:hAnsi="Book Antiqua" w:cs="Tahoma"/>
          <w:sz w:val="24"/>
          <w:szCs w:val="24"/>
          <w:lang w:val="en-US"/>
        </w:rPr>
        <w:t>th</w:t>
      </w:r>
      <w:r w:rsidR="006037A9" w:rsidRPr="001B3D7B">
        <w:rPr>
          <w:rFonts w:ascii="Book Antiqua" w:hAnsi="Book Antiqua" w:cs="Tahoma"/>
          <w:sz w:val="24"/>
          <w:szCs w:val="24"/>
          <w:lang w:val="en-US"/>
        </w:rPr>
        <w:t xml:space="preserve">an non-SVR patients </w:t>
      </w:r>
      <w:r w:rsidR="00A77F7D" w:rsidRPr="001B3D7B">
        <w:rPr>
          <w:rFonts w:ascii="Book Antiqua" w:hAnsi="Book Antiqua" w:cs="Tahoma"/>
          <w:sz w:val="24"/>
          <w:szCs w:val="24"/>
          <w:lang w:val="en-US"/>
        </w:rPr>
        <w:t xml:space="preserve">at </w:t>
      </w:r>
      <w:r w:rsidR="004B4C64" w:rsidRPr="001B3D7B">
        <w:rPr>
          <w:rFonts w:ascii="Book Antiqua" w:hAnsi="Book Antiqua" w:cs="Tahoma"/>
          <w:sz w:val="24"/>
          <w:szCs w:val="24"/>
          <w:lang w:val="en-US"/>
        </w:rPr>
        <w:t>2</w:t>
      </w:r>
      <w:r w:rsidR="00A77F7D" w:rsidRPr="001B3D7B">
        <w:rPr>
          <w:rFonts w:ascii="Book Antiqua" w:hAnsi="Book Antiqua" w:cs="Tahoma"/>
          <w:sz w:val="24"/>
          <w:szCs w:val="24"/>
          <w:lang w:val="en-US"/>
        </w:rPr>
        <w:t xml:space="preserve"> years post-treatment</w:t>
      </w:r>
      <w:r w:rsidR="00EF2001" w:rsidRPr="001B3D7B">
        <w:rPr>
          <w:rFonts w:ascii="Book Antiqua" w:hAnsi="Book Antiqua" w:cs="Tahoma"/>
          <w:sz w:val="24"/>
          <w:szCs w:val="24"/>
          <w:lang w:val="en-US"/>
        </w:rPr>
        <w:t xml:space="preserve"> </w:t>
      </w:r>
      <w:r w:rsidR="001E5D07" w:rsidRPr="001B3D7B">
        <w:rPr>
          <w:rFonts w:ascii="Book Antiqua" w:hAnsi="Book Antiqua" w:cs="Tahoma"/>
          <w:sz w:val="24"/>
          <w:szCs w:val="24"/>
          <w:lang w:val="en-US"/>
        </w:rPr>
        <w:t>(</w:t>
      </w:r>
      <w:r w:rsidR="00AC0C6B" w:rsidRPr="001B3D7B">
        <w:rPr>
          <w:rFonts w:ascii="Book Antiqua" w:hAnsi="Book Antiqua" w:cs="Tahoma"/>
          <w:sz w:val="24"/>
          <w:szCs w:val="24"/>
          <w:lang w:val="en-US"/>
        </w:rPr>
        <w:t>Figure 1</w:t>
      </w:r>
      <w:r w:rsidR="00445B70" w:rsidRPr="001B3D7B">
        <w:rPr>
          <w:rFonts w:ascii="Book Antiqua" w:hAnsi="Book Antiqua" w:cs="Tahoma"/>
          <w:sz w:val="24"/>
          <w:szCs w:val="24"/>
          <w:lang w:val="en-US"/>
        </w:rPr>
        <w:t>)</w:t>
      </w:r>
      <w:r w:rsidR="00D77F9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Ogata&lt;/Author&gt;&lt;Year&gt;2017&lt;/Year&gt;&lt;RecNum&gt;14&lt;/RecNum&gt;&lt;DisplayText&gt;&lt;style face="superscript"&gt;[27]&lt;/style&gt;&lt;/DisplayText&gt;&lt;record&gt;&lt;rec-number&gt;14&lt;/rec-number&gt;&lt;foreign-keys&gt;&lt;key app="EN" db-id="sxasv0zxffd0vieev5ax0p08222er2p0vwex" timestamp="1519620640"&gt;14&lt;/key&gt;&lt;/foreign-keys&gt;&lt;ref-type name="Journal Article"&gt;17&lt;/ref-type&gt;&lt;contributors&gt;&lt;authors&gt;&lt;author&gt;Ogata, F&lt;/author&gt;&lt;author&gt;Kobayashi, M&lt;/author&gt;&lt;author&gt;Akuta, N&lt;/author&gt;&lt;author&gt;Osawa, M&lt;/author&gt;&lt;author&gt;Fujiyama, S&lt;/author&gt;&lt;author&gt;Kawamura, Y&lt;/author&gt;&lt;author&gt;Sezaki, H&lt;/author&gt;&lt;author&gt;Hosaka, T&lt;/author&gt;&lt;author&gt;Kobayashi, M&lt;/author&gt;&lt;author&gt;Saitoh, S&lt;/author&gt;&lt;author&gt;Suzuki, Y&lt;/author&gt;&lt;/authors&gt;&lt;/contributors&gt;&lt;titles&gt;&lt;title&gt;Outcome of all-oral direct-acting antiviral regimens on the rate of development of hepatocellular carcinoma in patients with hepatitis C virus genotype 1-related chronic liver disease&lt;/title&gt;&lt;secondary-title&gt;Oncology&lt;/secondary-title&gt;&lt;/titles&gt;&lt;periodical&gt;&lt;full-title&gt;Oncology&lt;/full-title&gt;&lt;abbr-1&gt;Oncology&lt;/abbr-1&gt;&lt;abbr-2&gt;Oncology&lt;/abbr-2&gt;&lt;/periodical&gt;&lt;pages&gt;92-8&lt;/pages&gt;&lt;volume&gt;93&lt;/volume&gt;&lt;number&gt;2&lt;/number&gt;&lt;edition&gt;2017 Apr 28&lt;/edition&gt;&lt;keywords&gt;&lt;keyword&gt;Direct-acting antivirals&lt;/keyword&gt;&lt;keyword&gt;Hepatitis C virus&lt;/keyword&gt;&lt;keyword&gt;Hepatocellular carcinoma&lt;/keyword&gt;&lt;keyword&gt;Sustained virological response&lt;/keyword&gt;&lt;/keywords&gt;&lt;dates&gt;&lt;year&gt;2017&lt;/year&gt;&lt;/dates&gt;&lt;accession-num&gt;28448999&lt;/accession-num&gt;&lt;urls&gt;&lt;related-urls&gt;&lt;url&gt;https://www.ncbi.nlm.nih.gov/pubmed/28448999&lt;/url&gt;&lt;/related-urls&gt;&lt;/urls&gt;&lt;electronic-resource-num&gt;10.1159/000470910&lt;/electronic-resource-num&gt;&lt;/record&gt;&lt;/Cite&gt;&lt;/EndNote&gt;</w:instrText>
      </w:r>
      <w:r w:rsidR="00D77F9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27]</w:t>
      </w:r>
      <w:r w:rsidR="00D77F96" w:rsidRPr="001B3D7B">
        <w:rPr>
          <w:rFonts w:ascii="Book Antiqua" w:hAnsi="Book Antiqua"/>
          <w:sz w:val="24"/>
          <w:szCs w:val="24"/>
          <w:lang w:val="en-US"/>
        </w:rPr>
        <w:fldChar w:fldCharType="end"/>
      </w:r>
      <w:r w:rsidR="00B24422" w:rsidRPr="001B3D7B">
        <w:rPr>
          <w:rFonts w:ascii="Book Antiqua" w:hAnsi="Book Antiqua"/>
          <w:sz w:val="24"/>
          <w:szCs w:val="24"/>
          <w:lang w:val="en-US"/>
        </w:rPr>
        <w:t>.</w:t>
      </w:r>
      <w:r w:rsidR="00067E6C" w:rsidRPr="001B3D7B">
        <w:rPr>
          <w:rFonts w:ascii="Book Antiqua" w:hAnsi="Book Antiqua" w:cs="Tahoma"/>
          <w:noProof/>
          <w:sz w:val="24"/>
          <w:szCs w:val="24"/>
          <w:lang w:val="en-US"/>
        </w:rPr>
        <w:t xml:space="preserve"> </w:t>
      </w:r>
      <w:r w:rsidR="00FA3795" w:rsidRPr="001B3D7B">
        <w:rPr>
          <w:rFonts w:ascii="Book Antiqua" w:hAnsi="Book Antiqua" w:cs="Tahoma"/>
          <w:noProof/>
          <w:sz w:val="24"/>
          <w:szCs w:val="24"/>
          <w:lang w:val="en-US"/>
        </w:rPr>
        <w:t xml:space="preserve">Furthermore, </w:t>
      </w:r>
      <w:r w:rsidR="00FE2053" w:rsidRPr="001B3D7B">
        <w:rPr>
          <w:rFonts w:ascii="Book Antiqua" w:hAnsi="Book Antiqua" w:cs="Tahoma"/>
          <w:noProof/>
          <w:sz w:val="24"/>
          <w:szCs w:val="24"/>
          <w:lang w:val="en-US"/>
        </w:rPr>
        <w:t>a recent</w:t>
      </w:r>
      <w:r w:rsidR="00F702AA" w:rsidRPr="001B3D7B">
        <w:rPr>
          <w:rFonts w:ascii="Book Antiqua" w:hAnsi="Book Antiqua" w:cs="Tahoma"/>
          <w:sz w:val="24"/>
          <w:szCs w:val="24"/>
          <w:lang w:val="en-US"/>
        </w:rPr>
        <w:t xml:space="preserve"> Chinese prospective study</w:t>
      </w:r>
      <w:r w:rsidR="00FE2053" w:rsidRPr="001B3D7B">
        <w:rPr>
          <w:rFonts w:ascii="Book Antiqua" w:hAnsi="Book Antiqua" w:cs="Tahoma"/>
          <w:sz w:val="24"/>
          <w:szCs w:val="24"/>
          <w:lang w:val="en-US"/>
        </w:rPr>
        <w:t xml:space="preserve"> in</w:t>
      </w:r>
      <w:r w:rsidR="00F702AA" w:rsidRPr="001B3D7B">
        <w:rPr>
          <w:rFonts w:ascii="Book Antiqua" w:hAnsi="Book Antiqua" w:cs="Tahoma"/>
          <w:sz w:val="24"/>
          <w:szCs w:val="24"/>
          <w:lang w:val="en-US"/>
        </w:rPr>
        <w:t xml:space="preserve"> DAA-treated and case-matched PR-treated patients showed no difference in the risk of developing HCC post-SVR</w:t>
      </w:r>
      <w:r w:rsidR="00890F87" w:rsidRPr="001B3D7B">
        <w:rPr>
          <w:rFonts w:ascii="Book Antiqua" w:hAnsi="Book Antiqua" w:cs="Tahoma"/>
          <w:sz w:val="24"/>
          <w:szCs w:val="24"/>
          <w:lang w:val="en-US"/>
        </w:rPr>
        <w:fldChar w:fldCharType="begin"/>
      </w:r>
      <w:r w:rsidR="00BB156C" w:rsidRPr="001B3D7B">
        <w:rPr>
          <w:rFonts w:ascii="Book Antiqua" w:hAnsi="Book Antiqua" w:cs="Tahoma"/>
          <w:sz w:val="24"/>
          <w:szCs w:val="24"/>
          <w:lang w:val="en-US"/>
        </w:rPr>
        <w:instrText xml:space="preserve"> ADDIN EN.CITE &lt;EndNote&gt;&lt;Cite&gt;&lt;Author&gt;Ji&lt;/Author&gt;&lt;Year&gt;2017&lt;/Year&gt;&lt;RecNum&gt;205&lt;/RecNum&gt;&lt;DisplayText&gt;&lt;style face="superscript"&gt;[33]&lt;/style&gt;&lt;/DisplayText&gt;&lt;record&gt;&lt;rec-number&gt;205&lt;/rec-number&gt;&lt;foreign-keys&gt;&lt;key app="EN" db-id="sxasv0zxffd0vieev5ax0p08222er2p0vwex" timestamp="1533901724"&gt;205&lt;/key&gt;&lt;/foreign-keys&gt;&lt;ref-type name="Conference Paper"&gt;47&lt;/ref-type&gt;&lt;contributors&gt;&lt;authors&gt;&lt;author&gt;Ji, D.&lt;/author&gt;&lt;author&gt;Wang, C.&lt;/author&gt;&lt;author&gt;Shao, Q.&lt;/author&gt;&lt;author&gt;Li, F.&lt;/author&gt;&lt;author&gt;Li, B.&lt;/author&gt;&lt;author&gt;Wu, V.&lt;/author&gt;&lt;author&gt;Wong, A.&lt;/author&gt;&lt;author&gt;Wang, Y. D.&lt;/author&gt;&lt;author&gt;Chen, J.&lt;/author&gt;&lt;author&gt;Chen, G. F.&lt;/author&gt;&lt;author&gt;Lau, G.&lt;/author&gt;&lt;/authors&gt;&lt;/contributors&gt;&lt;titles&gt;&lt;title&gt;No increase in the occurrence rate of hepatocellular carcinoma in Chinese treated by direct-acting antivirals compared to interferon after eradication of hepatitis C virus: a long-term follow-up&lt;/title&gt;&lt;secondary-title&gt;J Hepatol 2017;66 Suppl 1: Proceedings of the International Liver Congress 2017&lt;/secondary-title&gt;&lt;/titles&gt;&lt;pages&gt;S23&lt;/pages&gt;&lt;volume&gt;66&lt;/volume&gt;&lt;number&gt;S1&lt;/number&gt;&lt;dates&gt;&lt;year&gt;2017&lt;/year&gt;&lt;pub-dates&gt;&lt;date&gt;2017 Apr 19-23&lt;/date&gt;&lt;/pub-dates&gt;&lt;/dates&gt;&lt;pub-location&gt;Amsterdam, the Netherlands&lt;/pub-location&gt;&lt;publisher&gt;Elsevier&lt;/publisher&gt;&lt;work-type&gt;Abstract PS-037&lt;/work-type&gt;&lt;urls&gt;&lt;related-urls&gt;&lt;url&gt;https://www.journal-of-hepatology.eu/article/S0168-8278(17)30308-2/abstract&lt;/url&gt;&lt;/related-urls&gt;&lt;/urls&gt;&lt;electronic-resource-num&gt;10.1016/S0168-8278(17)30308-2&lt;/electronic-resource-num&gt;&lt;access-date&gt;2018.07.04&lt;/access-date&gt;&lt;/record&gt;&lt;/Cite&gt;&lt;/EndNote&gt;</w:instrText>
      </w:r>
      <w:r w:rsidR="00890F87"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33]</w:t>
      </w:r>
      <w:r w:rsidR="00890F87" w:rsidRPr="001B3D7B">
        <w:rPr>
          <w:rFonts w:ascii="Book Antiqua" w:hAnsi="Book Antiqua" w:cs="Tahoma"/>
          <w:sz w:val="24"/>
          <w:szCs w:val="24"/>
          <w:lang w:val="en-US"/>
        </w:rPr>
        <w:fldChar w:fldCharType="end"/>
      </w:r>
      <w:r w:rsidR="00B24422" w:rsidRPr="001B3D7B">
        <w:rPr>
          <w:rFonts w:ascii="Book Antiqua" w:hAnsi="Book Antiqua" w:cs="Tahoma"/>
          <w:sz w:val="24"/>
          <w:szCs w:val="24"/>
          <w:lang w:val="en-US"/>
        </w:rPr>
        <w:t>.</w:t>
      </w:r>
      <w:r w:rsidR="00F702AA" w:rsidRPr="001B3D7B">
        <w:rPr>
          <w:rFonts w:ascii="Book Antiqua" w:hAnsi="Book Antiqua" w:cs="Tahoma"/>
          <w:sz w:val="24"/>
          <w:szCs w:val="24"/>
          <w:lang w:val="en-US"/>
        </w:rPr>
        <w:t xml:space="preserve"> DAA treatment was also associated with a 32% reduction in liver-related mortality relative to no treatment</w:t>
      </w:r>
      <w:r w:rsidR="00F702AA"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Carrat&lt;/Author&gt;&lt;Year&gt;2017&lt;/Year&gt;&lt;RecNum&gt;155&lt;/RecNum&gt;&lt;DisplayText&gt;&lt;style face="superscript"&gt;[25]&lt;/style&gt;&lt;/DisplayText&gt;&lt;record&gt;&lt;rec-number&gt;155&lt;/rec-number&gt;&lt;foreign-keys&gt;&lt;key app="EN" db-id="sxasv0zxffd0vieev5ax0p08222er2p0vwex" timestamp="1526049876"&gt;155&lt;/key&gt;&lt;/foreign-keys&gt;&lt;ref-type name="Conference Paper"&gt;47&lt;/ref-type&gt;&lt;contributors&gt;&lt;authors&gt;&lt;author&gt;Carrat, Fabrice&lt;/author&gt;&lt;/authors&gt;&lt;/contributors&gt;&lt;titles&gt;&lt;title&gt;First prospective evidence of decreased mortality after direct acting antivirals in the French ANRS CO22 HEPATHER cohort&lt;/title&gt;&lt;secondary-title&gt;Hepatology 2017;66(6): Proceedings of the 68th Annual Meeting of the American Association for the Study of Liver Diseases&lt;/secondary-title&gt;&lt;/titles&gt;&lt;pages&gt;1271A&lt;/pages&gt;&lt;volume&gt;66&lt;/volume&gt;&lt;number&gt;6&lt;/number&gt;&lt;dates&gt;&lt;year&gt;2017&lt;/year&gt;&lt;pub-dates&gt;&lt;date&gt;2017 Oct 20-24&lt;/date&gt;&lt;/pub-dates&gt;&lt;/dates&gt;&lt;pub-location&gt;Washington, DC, USA&lt;/pub-location&gt;&lt;publisher&gt;John Wiley &amp;amp; Sons&lt;/publisher&gt;&lt;isbn&gt;0270-9139&lt;/isbn&gt;&lt;work-type&gt;Abstract LB-28&lt;/work-type&gt;&lt;urls&gt;&lt;related-urls&gt;&lt;url&gt;https://www.aasld.org/events-professional-development/liver-meeting%C2%AE-2017&lt;/url&gt;&lt;/related-urls&gt;&lt;/urls&gt;&lt;access-date&gt;2018.05.09&lt;/access-date&gt;&lt;/record&gt;&lt;/Cite&gt;&lt;/EndNote&gt;</w:instrText>
      </w:r>
      <w:r w:rsidR="00F702AA"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5]</w:t>
      </w:r>
      <w:r w:rsidR="00F702AA" w:rsidRPr="001B3D7B">
        <w:rPr>
          <w:rFonts w:ascii="Book Antiqua" w:hAnsi="Book Antiqua" w:cs="Tahoma"/>
          <w:sz w:val="24"/>
          <w:szCs w:val="24"/>
          <w:lang w:val="en-US"/>
        </w:rPr>
        <w:fldChar w:fldCharType="end"/>
      </w:r>
      <w:r w:rsidR="00B24422" w:rsidRPr="001B3D7B">
        <w:rPr>
          <w:rFonts w:ascii="Book Antiqua" w:hAnsi="Book Antiqua" w:cs="Tahoma"/>
          <w:sz w:val="24"/>
          <w:szCs w:val="24"/>
          <w:lang w:val="en-US"/>
        </w:rPr>
        <w:t>,</w:t>
      </w:r>
      <w:r w:rsidR="00F702AA" w:rsidRPr="001B3D7B">
        <w:rPr>
          <w:rFonts w:ascii="Book Antiqua" w:hAnsi="Book Antiqua" w:cs="Tahoma"/>
          <w:sz w:val="24"/>
          <w:szCs w:val="24"/>
          <w:lang w:val="en-US"/>
        </w:rPr>
        <w:t xml:space="preserve"> and DAA-mediated SVR conferred reductions in all-cause mortality relative to non-SVR in patients with or without advanced liver disease by </w:t>
      </w:r>
      <w:r w:rsidR="00DC5B63" w:rsidRPr="001B3D7B">
        <w:rPr>
          <w:rFonts w:ascii="Book Antiqua" w:hAnsi="Book Antiqua" w:cs="Tahoma"/>
          <w:sz w:val="24"/>
          <w:szCs w:val="24"/>
          <w:lang w:val="en-US"/>
        </w:rPr>
        <w:t>79</w:t>
      </w:r>
      <w:r w:rsidR="00F702AA" w:rsidRPr="001B3D7B">
        <w:rPr>
          <w:rFonts w:ascii="Book Antiqua" w:hAnsi="Book Antiqua" w:cs="Tahoma"/>
          <w:sz w:val="24"/>
          <w:szCs w:val="24"/>
          <w:lang w:val="en-US"/>
        </w:rPr>
        <w:t>% and 5</w:t>
      </w:r>
      <w:r w:rsidR="00460873" w:rsidRPr="001B3D7B">
        <w:rPr>
          <w:rFonts w:ascii="Book Antiqua" w:hAnsi="Book Antiqua" w:cs="Tahoma"/>
          <w:sz w:val="24"/>
          <w:szCs w:val="24"/>
          <w:lang w:val="en-US"/>
        </w:rPr>
        <w:t>6</w:t>
      </w:r>
      <w:r w:rsidR="00F702AA" w:rsidRPr="001B3D7B">
        <w:rPr>
          <w:rFonts w:ascii="Book Antiqua" w:hAnsi="Book Antiqua" w:cs="Tahoma"/>
          <w:sz w:val="24"/>
          <w:szCs w:val="24"/>
          <w:lang w:val="en-US"/>
        </w:rPr>
        <w:t>%</w:t>
      </w:r>
      <w:r w:rsidR="005A1C95" w:rsidRPr="001B3D7B">
        <w:rPr>
          <w:rFonts w:ascii="Book Antiqua" w:hAnsi="Book Antiqua" w:cs="Tahoma"/>
          <w:sz w:val="24"/>
          <w:szCs w:val="24"/>
          <w:lang w:val="en-US"/>
        </w:rPr>
        <w:t>,</w:t>
      </w:r>
      <w:r w:rsidR="00F702AA" w:rsidRPr="001B3D7B">
        <w:rPr>
          <w:rFonts w:ascii="Book Antiqua" w:hAnsi="Book Antiqua" w:cs="Tahoma"/>
          <w:sz w:val="24"/>
          <w:szCs w:val="24"/>
          <w:lang w:val="en-US"/>
        </w:rPr>
        <w:t xml:space="preserve"> respectively</w:t>
      </w:r>
      <w:r w:rsidR="00F702AA" w:rsidRPr="001B3D7B">
        <w:rPr>
          <w:rFonts w:ascii="Book Antiqua" w:hAnsi="Book Antiqua" w:cs="Tahoma"/>
          <w:sz w:val="24"/>
          <w:szCs w:val="24"/>
          <w:lang w:val="en-US"/>
        </w:rPr>
        <w:fldChar w:fldCharType="begin">
          <w:fldData xml:space="preserve">PEVuZE5vdGU+PENpdGU+PEF1dGhvcj5CYWNrdXM8L0F1dGhvcj48WWVhcj4yMDE3PC9ZZWFyPjxS
ZWNOdW0+MTU2PC9SZWNOdW0+PERpc3BsYXlUZXh0PjxzdHlsZSBmYWNlPSJzdXBlcnNjcmlwdCI+
WzIzLCAyNF08L3N0eWxlPjwvRGlzcGxheVRleHQ+PHJlY29yZD48cmVjLW51bWJlcj4xNTY8L3Jl
Yy1udW1iZXI+PGZvcmVpZ24ta2V5cz48a2V5IGFwcD0iRU4iIGRiLWlkPSJzeGFzdjB6eGZmZDB2
aWVldjVheDBwMDgyMjJlcjJwMHZ3ZXgiIHRpbWVzdGFtcD0iMTUyNjA0OTg3NiI+MTU2PC9rZXk+
PC9mb3JlaWduLWtleXM+PHJlZi10eXBlIG5hbWU9IkpvdXJuYWwgQXJ0aWNsZSI+MTc8L3JlZi10
eXBlPjxjb250cmlidXRvcnM+PGF1dGhvcnM+PGF1dGhvcj5CYWNrdXMsIExpc2EgSTwvYXV0aG9y
PjxhdXRob3I+QmVscGVyaW8sIFBhbWVsYSBTPC9hdXRob3I+PGF1dGhvcj5TaGFob3VtaWFuLCBU
cm95IEE8L2F1dGhvcj48YXV0aG9yPk1vbGUsIExhcnJ5IEE8L2F1dGhvcj48L2F1dGhvcnM+PC9j
b250cmlidXRvcnM+PHRpdGxlcz48dGl0bGU+SW1wYWN0IG9mIHN1c3RhaW5lZCB2aXJvbG9naWMg
cmVzcG9uc2Ugd2l0aCBkaXJlY3TigJBhY3RpbmcgYW50aXZpcmFsIHRyZWF0bWVudCBvbiBtb3J0
YWxpdHkgaW4gcGF0aWVudHMgd2l0aCBhZHZhbmNlZCBsaXZlciBkaXNlYXNlPC90aXRsZT48c2Vj
b25kYXJ5LXRpdGxlPkhlcGF0b2xvZ3k8L3NlY29uZGFyeS10aXRsZT48L3RpdGxlcz48cGVyaW9k
aWNhbD48ZnVsbC10aXRsZT5IZXBhdG9sb2d5PC9mdWxsLXRpdGxlPjxhYmJyLTE+SGVwYXRvbG9n
eTwvYWJici0xPjxhYmJyLTI+SGVwYXRvbG9neTwvYWJici0yPjwvcGVyaW9kaWNhbD48ZGF0ZXM+
PHllYXI+MjAxNzwveWVhcj48L2RhdGVzPjxpc2JuPjE1MjctMzM1MDwvaXNibj48YWNjZXNzaW9u
LW51bT4yODc0OTU2NDwvYWNjZXNzaW9uLW51bT48dXJscz48cmVsYXRlZC11cmxzPjx1cmw+aHR0
cHM6Ly9hYXNsZHB1YnMub25saW5lbGlicmFyeS53aWxleS5jb20vZG9pL3BkZi8xMC4xMDAyL2hl
cC4yOTQwODwvdXJsPjwvcmVsYXRlZC11cmxzPjwvdXJscz48ZWxlY3Ryb25pYy1yZXNvdXJjZS1u
dW0+MTAuMTAwMi9oZXAuMjk0MDg8L2VsZWN0cm9uaWMtcmVzb3VyY2UtbnVtPjwvcmVjb3JkPjwv
Q2l0ZT48Q2l0ZT48QXV0aG9yPkJhY2t1czwvQXV0aG9yPjxZZWFyPjIwMTg8L1llYXI+PFJlY051
bT4xNTc8L1JlY051bT48cmVjb3JkPjxyZWMtbnVtYmVyPjE1NzwvcmVjLW51bWJlcj48Zm9yZWln
bi1rZXlzPjxrZXkgYXBwPSJFTiIgZGItaWQ9InN4YXN2MHp4ZmZkMHZpZWV2NWF4MHAwODIyMmVy
MnAwdndleCIgdGltZXN0YW1wPSIxNTI2MDQ5ODc2Ij4xNTc8L2tleT48L2ZvcmVpZ24ta2V5cz48
cmVmLXR5cGUgbmFtZT0iSm91cm5hbCBBcnRpY2xlIj4xNzwvcmVmLXR5cGU+PGNvbnRyaWJ1dG9y
cz48YXV0aG9ycz48YXV0aG9yPkJhY2t1cywgTGlzYSBJPC9hdXRob3I+PGF1dGhvcj5CZWxwZXJp
bywgUGFtZWxhIFM8L2F1dGhvcj48YXV0aG9yPlNoYWhvdW1pYW4sIFRyb3kgQTwvYXV0aG9yPjxh
dXRob3I+TW9sZSwgTGFycnkgQTwvYXV0aG9yPjwvYXV0aG9ycz48L2NvbnRyaWJ1dG9ycz48dGl0
bGVzPjx0aXRsZT5EaXJlY3TigJBhY3RpbmcgYW50aXZpcmFsIHN1c3RhaW5lZCB2aXJvbG9naWMg
cmVzcG9uc2U6IEltcGFjdCBvbiBtb3J0YWxpdHkgaW4gcGF0aWVudHMgd2l0aG91dCBhZHZhbmNl
ZCBsaXZlciBkaXNlYXNlPC90aXRsZT48c2Vjb25kYXJ5LXRpdGxlPkhlcGF0b2xvZ3k8L3NlY29u
ZGFyeS10aXRsZT48L3RpdGxlcz48cGVyaW9kaWNhbD48ZnVsbC10aXRsZT5IZXBhdG9sb2d5PC9m
dWxsLXRpdGxlPjxhYmJyLTE+SGVwYXRvbG9neTwvYWJici0xPjxhYmJyLTI+SGVwYXRvbG9neTwv
YWJici0yPjwvcGVyaW9kaWNhbD48cGFnZXM+ODI3LTgzODwvcGFnZXM+PHZvbHVtZT42ODwvdm9s
dW1lPjxudW1iZXI+MzwvbnVtYmVyPjxkYXRlcz48eWVhcj4yMDE4PC95ZWFyPjwvZGF0ZXM+PGlz
Ym4+MTUyNy0zMzUwPC9pc2JuPjxhY2Nlc3Npb24tbnVtPjI5Mzc3MTk2PC9hY2Nlc3Npb24tbnVt
Pjx1cmxzPjxyZWxhdGVkLXVybHM+PHVybD5odHRwczovL2Fhc2xkcHVicy5vbmxpbmVsaWJyYXJ5
LndpbGV5LmNvbS9kb2kvYWJzLzEwLjEwMDIvaGVwLjI5ODExPC91cmw+PC9yZWxhdGVkLXVybHM+
PC91cmxzPjxlbGVjdHJvbmljLXJlc291cmNlLW51bT4xMC4xMDAyL2hlcC4yOTgxMTwvZWxlY3Ry
b25pYy1yZXNvdXJjZS1udW0+PC9yZWNvcmQ+PC9DaXRlPjwvRW5kTm90ZT4A
</w:fldData>
        </w:fldChar>
      </w:r>
      <w:r w:rsidR="00407295" w:rsidRPr="001B3D7B">
        <w:rPr>
          <w:rFonts w:ascii="Book Antiqua" w:hAnsi="Book Antiqua" w:cs="Tahoma"/>
          <w:sz w:val="24"/>
          <w:szCs w:val="24"/>
          <w:lang w:val="en-US"/>
        </w:rPr>
        <w:instrText xml:space="preserve"> ADDIN EN.CITE </w:instrText>
      </w:r>
      <w:r w:rsidR="00407295" w:rsidRPr="001B3D7B">
        <w:rPr>
          <w:rFonts w:ascii="Book Antiqua" w:hAnsi="Book Antiqua" w:cs="Tahoma"/>
          <w:sz w:val="24"/>
          <w:szCs w:val="24"/>
          <w:lang w:val="en-US"/>
        </w:rPr>
        <w:fldChar w:fldCharType="begin">
          <w:fldData xml:space="preserve">PEVuZE5vdGU+PENpdGU+PEF1dGhvcj5CYWNrdXM8L0F1dGhvcj48WWVhcj4yMDE3PC9ZZWFyPjxS
ZWNOdW0+MTU2PC9SZWNOdW0+PERpc3BsYXlUZXh0PjxzdHlsZSBmYWNlPSJzdXBlcnNjcmlwdCI+
WzIzLCAyNF08L3N0eWxlPjwvRGlzcGxheVRleHQ+PHJlY29yZD48cmVjLW51bWJlcj4xNTY8L3Jl
Yy1udW1iZXI+PGZvcmVpZ24ta2V5cz48a2V5IGFwcD0iRU4iIGRiLWlkPSJzeGFzdjB6eGZmZDB2
aWVldjVheDBwMDgyMjJlcjJwMHZ3ZXgiIHRpbWVzdGFtcD0iMTUyNjA0OTg3NiI+MTU2PC9rZXk+
PC9mb3JlaWduLWtleXM+PHJlZi10eXBlIG5hbWU9IkpvdXJuYWwgQXJ0aWNsZSI+MTc8L3JlZi10
eXBlPjxjb250cmlidXRvcnM+PGF1dGhvcnM+PGF1dGhvcj5CYWNrdXMsIExpc2EgSTwvYXV0aG9y
PjxhdXRob3I+QmVscGVyaW8sIFBhbWVsYSBTPC9hdXRob3I+PGF1dGhvcj5TaGFob3VtaWFuLCBU
cm95IEE8L2F1dGhvcj48YXV0aG9yPk1vbGUsIExhcnJ5IEE8L2F1dGhvcj48L2F1dGhvcnM+PC9j
b250cmlidXRvcnM+PHRpdGxlcz48dGl0bGU+SW1wYWN0IG9mIHN1c3RhaW5lZCB2aXJvbG9naWMg
cmVzcG9uc2Ugd2l0aCBkaXJlY3TigJBhY3RpbmcgYW50aXZpcmFsIHRyZWF0bWVudCBvbiBtb3J0
YWxpdHkgaW4gcGF0aWVudHMgd2l0aCBhZHZhbmNlZCBsaXZlciBkaXNlYXNlPC90aXRsZT48c2Vj
b25kYXJ5LXRpdGxlPkhlcGF0b2xvZ3k8L3NlY29uZGFyeS10aXRsZT48L3RpdGxlcz48cGVyaW9k
aWNhbD48ZnVsbC10aXRsZT5IZXBhdG9sb2d5PC9mdWxsLXRpdGxlPjxhYmJyLTE+SGVwYXRvbG9n
eTwvYWJici0xPjxhYmJyLTI+SGVwYXRvbG9neTwvYWJici0yPjwvcGVyaW9kaWNhbD48ZGF0ZXM+
PHllYXI+MjAxNzwveWVhcj48L2RhdGVzPjxpc2JuPjE1MjctMzM1MDwvaXNibj48YWNjZXNzaW9u
LW51bT4yODc0OTU2NDwvYWNjZXNzaW9uLW51bT48dXJscz48cmVsYXRlZC11cmxzPjx1cmw+aHR0
cHM6Ly9hYXNsZHB1YnMub25saW5lbGlicmFyeS53aWxleS5jb20vZG9pL3BkZi8xMC4xMDAyL2hl
cC4yOTQwODwvdXJsPjwvcmVsYXRlZC11cmxzPjwvdXJscz48ZWxlY3Ryb25pYy1yZXNvdXJjZS1u
dW0+MTAuMTAwMi9oZXAuMjk0MDg8L2VsZWN0cm9uaWMtcmVzb3VyY2UtbnVtPjwvcmVjb3JkPjwv
Q2l0ZT48Q2l0ZT48QXV0aG9yPkJhY2t1czwvQXV0aG9yPjxZZWFyPjIwMTg8L1llYXI+PFJlY051
bT4xNTc8L1JlY051bT48cmVjb3JkPjxyZWMtbnVtYmVyPjE1NzwvcmVjLW51bWJlcj48Zm9yZWln
bi1rZXlzPjxrZXkgYXBwPSJFTiIgZGItaWQ9InN4YXN2MHp4ZmZkMHZpZWV2NWF4MHAwODIyMmVy
MnAwdndleCIgdGltZXN0YW1wPSIxNTI2MDQ5ODc2Ij4xNTc8L2tleT48L2ZvcmVpZ24ta2V5cz48
cmVmLXR5cGUgbmFtZT0iSm91cm5hbCBBcnRpY2xlIj4xNzwvcmVmLXR5cGU+PGNvbnRyaWJ1dG9y
cz48YXV0aG9ycz48YXV0aG9yPkJhY2t1cywgTGlzYSBJPC9hdXRob3I+PGF1dGhvcj5CZWxwZXJp
bywgUGFtZWxhIFM8L2F1dGhvcj48YXV0aG9yPlNoYWhvdW1pYW4sIFRyb3kgQTwvYXV0aG9yPjxh
dXRob3I+TW9sZSwgTGFycnkgQTwvYXV0aG9yPjwvYXV0aG9ycz48L2NvbnRyaWJ1dG9ycz48dGl0
bGVzPjx0aXRsZT5EaXJlY3TigJBhY3RpbmcgYW50aXZpcmFsIHN1c3RhaW5lZCB2aXJvbG9naWMg
cmVzcG9uc2U6IEltcGFjdCBvbiBtb3J0YWxpdHkgaW4gcGF0aWVudHMgd2l0aG91dCBhZHZhbmNl
ZCBsaXZlciBkaXNlYXNlPC90aXRsZT48c2Vjb25kYXJ5LXRpdGxlPkhlcGF0b2xvZ3k8L3NlY29u
ZGFyeS10aXRsZT48L3RpdGxlcz48cGVyaW9kaWNhbD48ZnVsbC10aXRsZT5IZXBhdG9sb2d5PC9m
dWxsLXRpdGxlPjxhYmJyLTE+SGVwYXRvbG9neTwvYWJici0xPjxhYmJyLTI+SGVwYXRvbG9neTwv
YWJici0yPjwvcGVyaW9kaWNhbD48cGFnZXM+ODI3LTgzODwvcGFnZXM+PHZvbHVtZT42ODwvdm9s
dW1lPjxudW1iZXI+MzwvbnVtYmVyPjxkYXRlcz48eWVhcj4yMDE4PC95ZWFyPjwvZGF0ZXM+PGlz
Ym4+MTUyNy0zMzUwPC9pc2JuPjxhY2Nlc3Npb24tbnVtPjI5Mzc3MTk2PC9hY2Nlc3Npb24tbnVt
Pjx1cmxzPjxyZWxhdGVkLXVybHM+PHVybD5odHRwczovL2Fhc2xkcHVicy5vbmxpbmVsaWJyYXJ5
LndpbGV5LmNvbS9kb2kvYWJzLzEwLjEwMDIvaGVwLjI5ODExPC91cmw+PC9yZWxhdGVkLXVybHM+
PC91cmxzPjxlbGVjdHJvbmljLXJlc291cmNlLW51bT4xMC4xMDAyL2hlcC4yOTgxMTwvZWxlY3Ry
b25pYy1yZXNvdXJjZS1udW0+PC9yZWNvcmQ+PC9DaXRlPjwvRW5kTm90ZT4A
</w:fldData>
        </w:fldChar>
      </w:r>
      <w:r w:rsidR="00407295" w:rsidRPr="001B3D7B">
        <w:rPr>
          <w:rFonts w:ascii="Book Antiqua" w:hAnsi="Book Antiqua" w:cs="Tahoma"/>
          <w:sz w:val="24"/>
          <w:szCs w:val="24"/>
          <w:lang w:val="en-US"/>
        </w:rPr>
        <w:instrText xml:space="preserve"> ADDIN EN.CITE.DATA </w:instrText>
      </w:r>
      <w:r w:rsidR="00407295" w:rsidRPr="001B3D7B">
        <w:rPr>
          <w:rFonts w:ascii="Book Antiqua" w:hAnsi="Book Antiqua" w:cs="Tahoma"/>
          <w:sz w:val="24"/>
          <w:szCs w:val="24"/>
          <w:lang w:val="en-US"/>
        </w:rPr>
      </w:r>
      <w:r w:rsidR="00407295" w:rsidRPr="001B3D7B">
        <w:rPr>
          <w:rFonts w:ascii="Book Antiqua" w:hAnsi="Book Antiqua" w:cs="Tahoma"/>
          <w:sz w:val="24"/>
          <w:szCs w:val="24"/>
          <w:lang w:val="en-US"/>
        </w:rPr>
        <w:fldChar w:fldCharType="end"/>
      </w:r>
      <w:r w:rsidR="00F702AA" w:rsidRPr="001B3D7B">
        <w:rPr>
          <w:rFonts w:ascii="Book Antiqua" w:hAnsi="Book Antiqua" w:cs="Tahoma"/>
          <w:sz w:val="24"/>
          <w:szCs w:val="24"/>
          <w:lang w:val="en-US"/>
        </w:rPr>
      </w:r>
      <w:r w:rsidR="00F702AA"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3,24]</w:t>
      </w:r>
      <w:r w:rsidR="00F702AA" w:rsidRPr="001B3D7B">
        <w:rPr>
          <w:rFonts w:ascii="Book Antiqua" w:hAnsi="Book Antiqua" w:cs="Tahoma"/>
          <w:sz w:val="24"/>
          <w:szCs w:val="24"/>
          <w:lang w:val="en-US"/>
        </w:rPr>
        <w:fldChar w:fldCharType="end"/>
      </w:r>
      <w:r w:rsidR="00B24422" w:rsidRPr="001B3D7B">
        <w:rPr>
          <w:rFonts w:ascii="Book Antiqua" w:hAnsi="Book Antiqua" w:cs="Tahoma"/>
          <w:sz w:val="24"/>
          <w:szCs w:val="24"/>
          <w:lang w:val="en-US"/>
        </w:rPr>
        <w:t>.</w:t>
      </w:r>
    </w:p>
    <w:p w14:paraId="78F2131A" w14:textId="112BDF0A" w:rsidR="008448A2" w:rsidRPr="001B3D7B" w:rsidRDefault="00A907E3" w:rsidP="004837A0">
      <w:pPr>
        <w:pStyle w:val="NoSpacing"/>
        <w:spacing w:line="360" w:lineRule="auto"/>
        <w:ind w:firstLineChars="200" w:firstLine="480"/>
        <w:jc w:val="both"/>
        <w:rPr>
          <w:rFonts w:ascii="Book Antiqua" w:hAnsi="Book Antiqua"/>
          <w:sz w:val="24"/>
          <w:szCs w:val="24"/>
          <w:lang w:val="en-US"/>
        </w:rPr>
      </w:pPr>
      <w:r w:rsidRPr="001B3D7B">
        <w:rPr>
          <w:rFonts w:ascii="Book Antiqua" w:eastAsia="Times New Roman" w:hAnsi="Book Antiqua" w:cs="Tahoma"/>
          <w:sz w:val="24"/>
          <w:szCs w:val="24"/>
          <w:lang w:val="en-US"/>
        </w:rPr>
        <w:t>A meta-analysis of 31 studies</w:t>
      </w:r>
      <w:r w:rsidR="00E07FB7" w:rsidRPr="001B3D7B">
        <w:rPr>
          <w:rFonts w:ascii="Book Antiqua" w:eastAsia="Times New Roman" w:hAnsi="Book Antiqua" w:cs="Tahoma"/>
          <w:sz w:val="24"/>
          <w:szCs w:val="24"/>
          <w:lang w:val="en-US"/>
        </w:rPr>
        <w:t xml:space="preserve"> </w:t>
      </w:r>
      <w:r w:rsidR="00CB631E" w:rsidRPr="001B3D7B">
        <w:rPr>
          <w:rFonts w:ascii="Book Antiqua" w:eastAsia="Times New Roman" w:hAnsi="Book Antiqua" w:cs="Tahoma"/>
          <w:sz w:val="24"/>
          <w:szCs w:val="24"/>
          <w:lang w:val="en-US"/>
        </w:rPr>
        <w:t>in predominantly GT1 HCV-infected patients (</w:t>
      </w:r>
      <w:r w:rsidRPr="001B3D7B">
        <w:rPr>
          <w:rFonts w:ascii="Book Antiqua" w:eastAsia="Times New Roman" w:hAnsi="Book Antiqua" w:cs="Tahoma"/>
          <w:sz w:val="24"/>
          <w:szCs w:val="24"/>
          <w:lang w:val="en-US"/>
        </w:rPr>
        <w:t>including Asia</w:t>
      </w:r>
      <w:r w:rsidR="00CB631E" w:rsidRPr="001B3D7B">
        <w:rPr>
          <w:rFonts w:ascii="Book Antiqua" w:eastAsia="Times New Roman" w:hAnsi="Book Antiqua" w:cs="Tahoma"/>
          <w:sz w:val="24"/>
          <w:szCs w:val="24"/>
          <w:lang w:val="en-US"/>
        </w:rPr>
        <w:t xml:space="preserve">n patients) </w:t>
      </w:r>
      <w:r w:rsidRPr="001B3D7B">
        <w:rPr>
          <w:rFonts w:ascii="Book Antiqua" w:eastAsia="Times New Roman" w:hAnsi="Book Antiqua" w:cs="Tahoma"/>
          <w:sz w:val="24"/>
          <w:szCs w:val="24"/>
          <w:lang w:val="en-US"/>
        </w:rPr>
        <w:t>showed that</w:t>
      </w:r>
      <w:r w:rsidR="00613FD6" w:rsidRPr="001B3D7B">
        <w:rPr>
          <w:rFonts w:ascii="Book Antiqua" w:eastAsia="Times New Roman" w:hAnsi="Book Antiqua" w:cs="Tahoma"/>
          <w:sz w:val="24"/>
          <w:szCs w:val="24"/>
          <w:lang w:val="en-US"/>
        </w:rPr>
        <w:t xml:space="preserve"> </w:t>
      </w:r>
      <w:r w:rsidR="00E905D9" w:rsidRPr="001B3D7B">
        <w:rPr>
          <w:rFonts w:ascii="Book Antiqua" w:eastAsia="Times New Roman" w:hAnsi="Book Antiqua" w:cs="Tahoma"/>
          <w:sz w:val="24"/>
          <w:szCs w:val="24"/>
          <w:lang w:val="en-US"/>
        </w:rPr>
        <w:t xml:space="preserve">achieving SVR conferred survival benefit </w:t>
      </w:r>
      <w:r w:rsidR="000512ED" w:rsidRPr="001B3D7B">
        <w:rPr>
          <w:rFonts w:ascii="Book Antiqua" w:eastAsia="Times New Roman" w:hAnsi="Book Antiqua" w:cs="Tahoma"/>
          <w:sz w:val="24"/>
          <w:szCs w:val="24"/>
          <w:lang w:val="en-US"/>
        </w:rPr>
        <w:t xml:space="preserve">irrespective of </w:t>
      </w:r>
      <w:r w:rsidR="00191730" w:rsidRPr="001B3D7B">
        <w:rPr>
          <w:rFonts w:ascii="Book Antiqua" w:eastAsia="Times New Roman" w:hAnsi="Book Antiqua" w:cs="Tahoma"/>
          <w:sz w:val="24"/>
          <w:szCs w:val="24"/>
          <w:lang w:val="en-US"/>
        </w:rPr>
        <w:t xml:space="preserve">patients’ </w:t>
      </w:r>
      <w:r w:rsidR="000512ED" w:rsidRPr="001B3D7B">
        <w:rPr>
          <w:rFonts w:ascii="Book Antiqua" w:eastAsia="Times New Roman" w:hAnsi="Book Antiqua" w:cs="Tahoma"/>
          <w:sz w:val="24"/>
          <w:szCs w:val="24"/>
          <w:lang w:val="en-US"/>
        </w:rPr>
        <w:t xml:space="preserve">clinical characteristics, with difficult-to-treat populations </w:t>
      </w:r>
      <w:r w:rsidR="006A4A25" w:rsidRPr="001B3D7B">
        <w:rPr>
          <w:rFonts w:ascii="Book Antiqua" w:eastAsia="Times New Roman" w:hAnsi="Book Antiqua" w:cs="Tahoma"/>
          <w:sz w:val="24"/>
          <w:szCs w:val="24"/>
          <w:lang w:val="en-US"/>
        </w:rPr>
        <w:t xml:space="preserve">such as cirrhotic patients </w:t>
      </w:r>
      <w:r w:rsidR="004478A0" w:rsidRPr="001B3D7B">
        <w:rPr>
          <w:rFonts w:ascii="Book Antiqua" w:eastAsia="Times New Roman" w:hAnsi="Book Antiqua" w:cs="Tahoma"/>
          <w:sz w:val="24"/>
          <w:szCs w:val="24"/>
          <w:lang w:val="en-US"/>
        </w:rPr>
        <w:t xml:space="preserve">experiencing the </w:t>
      </w:r>
      <w:r w:rsidR="00833AD2" w:rsidRPr="001B3D7B">
        <w:rPr>
          <w:rFonts w:ascii="Book Antiqua" w:eastAsia="Times New Roman" w:hAnsi="Book Antiqua" w:cs="Tahoma"/>
          <w:sz w:val="24"/>
          <w:szCs w:val="24"/>
          <w:lang w:val="en-US"/>
        </w:rPr>
        <w:t xml:space="preserve">largest extent of </w:t>
      </w:r>
      <w:r w:rsidR="004478A0" w:rsidRPr="001B3D7B">
        <w:rPr>
          <w:rFonts w:ascii="Book Antiqua" w:eastAsia="Times New Roman" w:hAnsi="Book Antiqua" w:cs="Tahoma"/>
          <w:sz w:val="24"/>
          <w:szCs w:val="24"/>
          <w:lang w:val="en-US"/>
        </w:rPr>
        <w:t xml:space="preserve">reduction in </w:t>
      </w:r>
      <w:r w:rsidR="006A4A25" w:rsidRPr="001B3D7B">
        <w:rPr>
          <w:rFonts w:ascii="Book Antiqua" w:eastAsia="Times New Roman" w:hAnsi="Book Antiqua" w:cs="Tahoma"/>
          <w:sz w:val="24"/>
          <w:szCs w:val="24"/>
          <w:lang w:val="en-US"/>
        </w:rPr>
        <w:t xml:space="preserve">5-year mortality </w:t>
      </w:r>
      <w:r w:rsidR="00833AD2" w:rsidRPr="001B3D7B">
        <w:rPr>
          <w:rFonts w:ascii="Book Antiqua" w:eastAsia="Times New Roman" w:hAnsi="Book Antiqua" w:cs="Tahoma"/>
          <w:sz w:val="24"/>
          <w:szCs w:val="24"/>
          <w:lang w:val="en-US"/>
        </w:rPr>
        <w:t>compared to no SVR</w:t>
      </w:r>
      <w:r w:rsidR="00201842" w:rsidRPr="001B3D7B">
        <w:rPr>
          <w:rFonts w:ascii="Book Antiqua" w:eastAsia="Times New Roman" w:hAnsi="Book Antiqua" w:cs="Tahoma"/>
          <w:sz w:val="24"/>
          <w:szCs w:val="24"/>
          <w:lang w:val="en-US"/>
        </w:rPr>
        <w:fldChar w:fldCharType="begin">
          <w:fldData xml:space="preserve">PEVuZE5vdGU+PENpdGU+PEF1dGhvcj5TaW1tb25zPC9BdXRob3I+PFllYXI+MjAxNTwvWWVhcj48
UmVjTnVtPjY8L1JlY051bT48RGlzcGxheVRleHQ+PHN0eWxlIGZhY2U9InN1cGVyc2NyaXB0Ij5b
MzRdPC9zdHlsZT48L0Rpc3BsYXlUZXh0PjxyZWNvcmQ+PHJlYy1udW1iZXI+NjwvcmVjLW51bWJl
cj48Zm9yZWlnbi1rZXlzPjxrZXkgYXBwPSJFTiIgZGItaWQ9InN4YXN2MHp4ZmZkMHZpZWV2NWF4
MHAwODIyMmVyMnAwdndleCIgdGltZXN0YW1wPSIxNTE5NjE2MjcyIj42PC9rZXk+PGtleSBhcHA9
IkVOV2ViIiBkYi1pZD0iIj4wPC9rZXk+PC9mb3JlaWduLWtleXM+PHJlZi10eXBlIG5hbWU9Ikpv
dXJuYWwgQXJ0aWNsZSI+MTc8L3JlZi10eXBlPjxjb250cmlidXRvcnM+PGF1dGhvcnM+PGF1dGhv
cj5TaW1tb25zLCBCLjwvYXV0aG9yPjxhdXRob3I+U2FsZWVtLCBKLjwvYXV0aG9yPjxhdXRob3I+
SGVhdGgsIEsuPC9hdXRob3I+PGF1dGhvcj5Db29rZSwgRy4gUy48L2F1dGhvcj48YXV0aG9yPkhp
bGwsIEEuPC9hdXRob3I+PC9hdXRob3JzPjwvY29udHJpYnV0b3JzPjxhdXRoLWFkZHJlc3M+RGl2
aXNpb24gb2YgTWVkaWNpbmUsIEltcGVyaWFsIENvbGxlZ2UgTG9uZG9uLiYjeEQ7UGhhcm1hY29s
b2d5IGFuZCBUaGVyYXBldXRpY3MsIExpdmVycG9vbCBVbml2ZXJzaXR5LCBVbml0ZWQgS2luZ2Rv
bS48L2F1dGgtYWRkcmVzcz48dGl0bGVzPjx0aXRsZT5Mb25nLXRlcm0gdHJlYXRtZW50IG91dGNv
bWVzIG9mIHBhdGllbnRzIGluZmVjdGVkIHdpdGggaGVwYXRpdGlzIEMgdmlydXM6IEEgc3lzdGVt
YXRpYyByZXZpZXcgYW5kIG1ldGEtYW5hbHlzaXMgb2YgdGhlIHN1cnZpdmFsIGJlbmVmaXQgb2Yg
YWNoaWV2aW5nIGEgc3VzdGFpbmVkIHZpcm9sb2dpY2FsIHJlc3BvbnNlPC90aXRsZT48c2Vjb25k
YXJ5LXRpdGxlPkNsaW4gSW5mZWN0IERpczwvc2Vjb25kYXJ5LXRpdGxlPjwvdGl0bGVzPjxwZXJp
b2RpY2FsPjxmdWxsLXRpdGxlPkNsaW5pY2FsIEluZmVjdGlvdXMgRGlzZWFzZXM8L2Z1bGwtdGl0
bGU+PGFiYnItMT5DbGluLiBJbmZlY3QuIERpcy48L2FiYnItMT48YWJici0yPkNsaW4gSW5mZWN0
IERpczwvYWJici0yPjwvcGVyaW9kaWNhbD48cGFnZXM+NzMwLTQwPC9wYWdlcz48dm9sdW1lPjYx
PC92b2x1bWU+PG51bWJlcj41PC9udW1iZXI+PGVkaXRpb24+MjAxNS8wNS8yMDwvZWRpdGlvbj48
a2V5d29yZHM+PGtleXdvcmQ+QWRvbGVzY2VudDwva2V5d29yZD48a2V5d29yZD5BZHVsdDwva2V5
d29yZD48a2V5d29yZD5BZ2VkPC9rZXl3b3JkPjxrZXl3b3JkPkFudGl2aXJhbCBBZ2VudHMvYWRt
aW5pc3RyYXRpb24gJmFtcDsgZG9zYWdlLyp0aGVyYXBldXRpYyB1c2U8L2tleXdvcmQ+PGtleXdv
cmQ+KkhlcGFjaXZpcnVzPC9rZXl3b3JkPjxrZXl3b3JkPkhlcGF0aXRpcyBDLCBDaHJvbmljLypk
cnVnIHRoZXJhcHkvZXBpZGVtaW9sb2d5Lyptb3J0YWxpdHkvdmlyb2xvZ3k8L2tleXdvcmQ+PGtl
eXdvcmQ+SHVtYW5zPC9rZXl3b3JkPjxrZXl3b3JkPk1pZGRsZSBBZ2VkPC9rZXl3b3JkPjxrZXl3
b3JkPllvdW5nIEFkdWx0PC9rZXl3b3JkPjxrZXl3b3JkPmhlcGF0aXRpcyBDPC9rZXl3b3JkPjxr
ZXl3b3JkPm1vcnRhbGl0eTwva2V5d29yZD48a2V5d29yZD5zdXJ2aXZhbDwva2V5d29yZD48a2V5
d29yZD5zdXN0YWluZWQgdmlyb2xvZ2ljIHJlc3BvbnNlPC9rZXl3b3JkPjwva2V5d29yZHM+PGRh
dGVzPjx5ZWFyPjIwMTU8L3llYXI+PHB1Yi1kYXRlcz48ZGF0ZT5TZXAgMTwvZGF0ZT48L3B1Yi1k
YXRlcz48L2RhdGVzPjxpc2JuPjE1MzctNjU5MSAoRWxlY3Ryb25pYykmI3hEOzEwNTgtNDgzOCAo
TGlua2luZyk8L2lzYm4+PGFjY2Vzc2lvbi1udW0+MjU5ODc2NDM8L2FjY2Vzc2lvbi1udW0+PHVy
bHM+PHJlbGF0ZWQtdXJscz48dXJsPmh0dHBzOi8vd3d3Lm5jYmkubmxtLm5paC5nb3YvcHVibWVk
LzI1OTg3NjQzPC91cmw+PC9yZWxhdGVkLXVybHM+PC91cmxzPjxjdXN0b20yPlBNQzQ1MzA3MjU8
L2N1c3RvbTI+PGVsZWN0cm9uaWMtcmVzb3VyY2UtbnVtPjEwLjEwOTMvY2lkL2NpdjM5NjwvZWxl
Y3Ryb25pYy1yZXNvdXJjZS1udW0+PC9yZWNvcmQ+PC9DaXRlPjwvRW5kTm90ZT4A
</w:fldData>
        </w:fldChar>
      </w:r>
      <w:r w:rsidR="00407295" w:rsidRPr="001B3D7B">
        <w:rPr>
          <w:rFonts w:ascii="Book Antiqua" w:eastAsia="Times New Roman" w:hAnsi="Book Antiqua" w:cs="Tahoma"/>
          <w:sz w:val="24"/>
          <w:szCs w:val="24"/>
          <w:lang w:val="en-US"/>
        </w:rPr>
        <w:instrText xml:space="preserve"> ADDIN EN.CITE </w:instrText>
      </w:r>
      <w:r w:rsidR="00407295" w:rsidRPr="001B3D7B">
        <w:rPr>
          <w:rFonts w:ascii="Book Antiqua" w:eastAsia="Times New Roman" w:hAnsi="Book Antiqua" w:cs="Tahoma"/>
          <w:sz w:val="24"/>
          <w:szCs w:val="24"/>
          <w:lang w:val="en-US"/>
        </w:rPr>
        <w:fldChar w:fldCharType="begin">
          <w:fldData xml:space="preserve">PEVuZE5vdGU+PENpdGU+PEF1dGhvcj5TaW1tb25zPC9BdXRob3I+PFllYXI+MjAxNTwvWWVhcj48
UmVjTnVtPjY8L1JlY051bT48RGlzcGxheVRleHQ+PHN0eWxlIGZhY2U9InN1cGVyc2NyaXB0Ij5b
MzRdPC9zdHlsZT48L0Rpc3BsYXlUZXh0PjxyZWNvcmQ+PHJlYy1udW1iZXI+NjwvcmVjLW51bWJl
cj48Zm9yZWlnbi1rZXlzPjxrZXkgYXBwPSJFTiIgZGItaWQ9InN4YXN2MHp4ZmZkMHZpZWV2NWF4
MHAwODIyMmVyMnAwdndleCIgdGltZXN0YW1wPSIxNTE5NjE2MjcyIj42PC9rZXk+PGtleSBhcHA9
IkVOV2ViIiBkYi1pZD0iIj4wPC9rZXk+PC9mb3JlaWduLWtleXM+PHJlZi10eXBlIG5hbWU9Ikpv
dXJuYWwgQXJ0aWNsZSI+MTc8L3JlZi10eXBlPjxjb250cmlidXRvcnM+PGF1dGhvcnM+PGF1dGhv
cj5TaW1tb25zLCBCLjwvYXV0aG9yPjxhdXRob3I+U2FsZWVtLCBKLjwvYXV0aG9yPjxhdXRob3I+
SGVhdGgsIEsuPC9hdXRob3I+PGF1dGhvcj5Db29rZSwgRy4gUy48L2F1dGhvcj48YXV0aG9yPkhp
bGwsIEEuPC9hdXRob3I+PC9hdXRob3JzPjwvY29udHJpYnV0b3JzPjxhdXRoLWFkZHJlc3M+RGl2
aXNpb24gb2YgTWVkaWNpbmUsIEltcGVyaWFsIENvbGxlZ2UgTG9uZG9uLiYjeEQ7UGhhcm1hY29s
b2d5IGFuZCBUaGVyYXBldXRpY3MsIExpdmVycG9vbCBVbml2ZXJzaXR5LCBVbml0ZWQgS2luZ2Rv
bS48L2F1dGgtYWRkcmVzcz48dGl0bGVzPjx0aXRsZT5Mb25nLXRlcm0gdHJlYXRtZW50IG91dGNv
bWVzIG9mIHBhdGllbnRzIGluZmVjdGVkIHdpdGggaGVwYXRpdGlzIEMgdmlydXM6IEEgc3lzdGVt
YXRpYyByZXZpZXcgYW5kIG1ldGEtYW5hbHlzaXMgb2YgdGhlIHN1cnZpdmFsIGJlbmVmaXQgb2Yg
YWNoaWV2aW5nIGEgc3VzdGFpbmVkIHZpcm9sb2dpY2FsIHJlc3BvbnNlPC90aXRsZT48c2Vjb25k
YXJ5LXRpdGxlPkNsaW4gSW5mZWN0IERpczwvc2Vjb25kYXJ5LXRpdGxlPjwvdGl0bGVzPjxwZXJp
b2RpY2FsPjxmdWxsLXRpdGxlPkNsaW5pY2FsIEluZmVjdGlvdXMgRGlzZWFzZXM8L2Z1bGwtdGl0
bGU+PGFiYnItMT5DbGluLiBJbmZlY3QuIERpcy48L2FiYnItMT48YWJici0yPkNsaW4gSW5mZWN0
IERpczwvYWJici0yPjwvcGVyaW9kaWNhbD48cGFnZXM+NzMwLTQwPC9wYWdlcz48dm9sdW1lPjYx
PC92b2x1bWU+PG51bWJlcj41PC9udW1iZXI+PGVkaXRpb24+MjAxNS8wNS8yMDwvZWRpdGlvbj48
a2V5d29yZHM+PGtleXdvcmQ+QWRvbGVzY2VudDwva2V5d29yZD48a2V5d29yZD5BZHVsdDwva2V5
d29yZD48a2V5d29yZD5BZ2VkPC9rZXl3b3JkPjxrZXl3b3JkPkFudGl2aXJhbCBBZ2VudHMvYWRt
aW5pc3RyYXRpb24gJmFtcDsgZG9zYWdlLyp0aGVyYXBldXRpYyB1c2U8L2tleXdvcmQ+PGtleXdv
cmQ+KkhlcGFjaXZpcnVzPC9rZXl3b3JkPjxrZXl3b3JkPkhlcGF0aXRpcyBDLCBDaHJvbmljLypk
cnVnIHRoZXJhcHkvZXBpZGVtaW9sb2d5Lyptb3J0YWxpdHkvdmlyb2xvZ3k8L2tleXdvcmQ+PGtl
eXdvcmQ+SHVtYW5zPC9rZXl3b3JkPjxrZXl3b3JkPk1pZGRsZSBBZ2VkPC9rZXl3b3JkPjxrZXl3
b3JkPllvdW5nIEFkdWx0PC9rZXl3b3JkPjxrZXl3b3JkPmhlcGF0aXRpcyBDPC9rZXl3b3JkPjxr
ZXl3b3JkPm1vcnRhbGl0eTwva2V5d29yZD48a2V5d29yZD5zdXJ2aXZhbDwva2V5d29yZD48a2V5
d29yZD5zdXN0YWluZWQgdmlyb2xvZ2ljIHJlc3BvbnNlPC9rZXl3b3JkPjwva2V5d29yZHM+PGRh
dGVzPjx5ZWFyPjIwMTU8L3llYXI+PHB1Yi1kYXRlcz48ZGF0ZT5TZXAgMTwvZGF0ZT48L3B1Yi1k
YXRlcz48L2RhdGVzPjxpc2JuPjE1MzctNjU5MSAoRWxlY3Ryb25pYykmI3hEOzEwNTgtNDgzOCAo
TGlua2luZyk8L2lzYm4+PGFjY2Vzc2lvbi1udW0+MjU5ODc2NDM8L2FjY2Vzc2lvbi1udW0+PHVy
bHM+PHJlbGF0ZWQtdXJscz48dXJsPmh0dHBzOi8vd3d3Lm5jYmkubmxtLm5paC5nb3YvcHVibWVk
LzI1OTg3NjQzPC91cmw+PC9yZWxhdGVkLXVybHM+PC91cmxzPjxjdXN0b20yPlBNQzQ1MzA3MjU8
L2N1c3RvbTI+PGVsZWN0cm9uaWMtcmVzb3VyY2UtbnVtPjEwLjEwOTMvY2lkL2NpdjM5NjwvZWxl
Y3Ryb25pYy1yZXNvdXJjZS1udW0+PC9yZWNvcmQ+PC9DaXRlPjwvRW5kTm90ZT4A
</w:fldData>
        </w:fldChar>
      </w:r>
      <w:r w:rsidR="00407295" w:rsidRPr="001B3D7B">
        <w:rPr>
          <w:rFonts w:ascii="Book Antiqua" w:eastAsia="Times New Roman" w:hAnsi="Book Antiqua" w:cs="Tahoma"/>
          <w:sz w:val="24"/>
          <w:szCs w:val="24"/>
          <w:lang w:val="en-US"/>
        </w:rPr>
        <w:instrText xml:space="preserve"> ADDIN EN.CITE.DATA </w:instrText>
      </w:r>
      <w:r w:rsidR="00407295" w:rsidRPr="001B3D7B">
        <w:rPr>
          <w:rFonts w:ascii="Book Antiqua" w:eastAsia="Times New Roman" w:hAnsi="Book Antiqua" w:cs="Tahoma"/>
          <w:sz w:val="24"/>
          <w:szCs w:val="24"/>
          <w:lang w:val="en-US"/>
        </w:rPr>
      </w:r>
      <w:r w:rsidR="00407295" w:rsidRPr="001B3D7B">
        <w:rPr>
          <w:rFonts w:ascii="Book Antiqua" w:eastAsia="Times New Roman" w:hAnsi="Book Antiqua" w:cs="Tahoma"/>
          <w:sz w:val="24"/>
          <w:szCs w:val="24"/>
          <w:lang w:val="en-US"/>
        </w:rPr>
        <w:fldChar w:fldCharType="end"/>
      </w:r>
      <w:r w:rsidR="00201842" w:rsidRPr="001B3D7B">
        <w:rPr>
          <w:rFonts w:ascii="Book Antiqua" w:eastAsia="Times New Roman" w:hAnsi="Book Antiqua" w:cs="Tahoma"/>
          <w:sz w:val="24"/>
          <w:szCs w:val="24"/>
          <w:lang w:val="en-US"/>
        </w:rPr>
      </w:r>
      <w:r w:rsidR="00201842" w:rsidRPr="001B3D7B">
        <w:rPr>
          <w:rFonts w:ascii="Book Antiqua" w:eastAsia="Times New Roman" w:hAnsi="Book Antiqua" w:cs="Tahoma"/>
          <w:sz w:val="24"/>
          <w:szCs w:val="24"/>
          <w:lang w:val="en-US"/>
        </w:rPr>
        <w:fldChar w:fldCharType="separate"/>
      </w:r>
      <w:r w:rsidR="00407295" w:rsidRPr="001B3D7B">
        <w:rPr>
          <w:rFonts w:ascii="Book Antiqua" w:eastAsia="Times New Roman" w:hAnsi="Book Antiqua" w:cs="Tahoma"/>
          <w:noProof/>
          <w:sz w:val="24"/>
          <w:szCs w:val="24"/>
          <w:vertAlign w:val="superscript"/>
          <w:lang w:val="en-US"/>
        </w:rPr>
        <w:t>[34]</w:t>
      </w:r>
      <w:r w:rsidR="00201842" w:rsidRPr="001B3D7B">
        <w:rPr>
          <w:rFonts w:ascii="Book Antiqua" w:eastAsia="Times New Roman" w:hAnsi="Book Antiqua" w:cs="Tahoma"/>
          <w:sz w:val="24"/>
          <w:szCs w:val="24"/>
          <w:lang w:val="en-US"/>
        </w:rPr>
        <w:fldChar w:fldCharType="end"/>
      </w:r>
      <w:r w:rsidR="00B24422" w:rsidRPr="001B3D7B">
        <w:rPr>
          <w:rFonts w:ascii="Book Antiqua" w:eastAsia="Times New Roman" w:hAnsi="Book Antiqua" w:cs="Tahoma"/>
          <w:sz w:val="24"/>
          <w:szCs w:val="24"/>
          <w:lang w:val="en-US"/>
        </w:rPr>
        <w:t>.</w:t>
      </w:r>
      <w:r w:rsidR="00674131" w:rsidRPr="001B3D7B">
        <w:rPr>
          <w:rFonts w:ascii="Book Antiqua" w:eastAsia="Times New Roman" w:hAnsi="Book Antiqua" w:cs="Tahoma"/>
          <w:sz w:val="24"/>
          <w:szCs w:val="24"/>
          <w:lang w:val="en-US"/>
        </w:rPr>
        <w:t xml:space="preserve"> Nonetheless</w:t>
      </w:r>
      <w:r w:rsidR="00C65951" w:rsidRPr="001B3D7B">
        <w:rPr>
          <w:rFonts w:ascii="Book Antiqua" w:eastAsia="Times New Roman" w:hAnsi="Book Antiqua" w:cs="Tahoma"/>
          <w:sz w:val="24"/>
          <w:szCs w:val="24"/>
          <w:lang w:val="en-US"/>
        </w:rPr>
        <w:t xml:space="preserve">, </w:t>
      </w:r>
      <w:r w:rsidR="00BB5907" w:rsidRPr="001B3D7B">
        <w:rPr>
          <w:rFonts w:ascii="Book Antiqua" w:eastAsia="Times New Roman" w:hAnsi="Book Antiqua" w:cs="Tahoma"/>
          <w:sz w:val="24"/>
          <w:szCs w:val="24"/>
          <w:lang w:val="en-US"/>
        </w:rPr>
        <w:t>the hepatic and survival benef</w:t>
      </w:r>
      <w:r w:rsidR="00E31177" w:rsidRPr="001B3D7B">
        <w:rPr>
          <w:rFonts w:ascii="Book Antiqua" w:eastAsia="Times New Roman" w:hAnsi="Book Antiqua" w:cs="Tahoma"/>
          <w:sz w:val="24"/>
          <w:szCs w:val="24"/>
          <w:lang w:val="en-US"/>
        </w:rPr>
        <w:t>its of achieving SVR are maximiz</w:t>
      </w:r>
      <w:r w:rsidR="00BB5907" w:rsidRPr="001B3D7B">
        <w:rPr>
          <w:rFonts w:ascii="Book Antiqua" w:eastAsia="Times New Roman" w:hAnsi="Book Antiqua" w:cs="Tahoma"/>
          <w:sz w:val="24"/>
          <w:szCs w:val="24"/>
          <w:lang w:val="en-US"/>
        </w:rPr>
        <w:t xml:space="preserve">ed </w:t>
      </w:r>
      <w:r w:rsidR="00EE628D" w:rsidRPr="001B3D7B">
        <w:rPr>
          <w:rFonts w:ascii="Book Antiqua" w:eastAsia="Times New Roman" w:hAnsi="Book Antiqua" w:cs="Tahoma"/>
          <w:sz w:val="24"/>
          <w:szCs w:val="24"/>
          <w:lang w:val="en-US"/>
        </w:rPr>
        <w:t xml:space="preserve">by </w:t>
      </w:r>
      <w:r w:rsidR="00BB5907" w:rsidRPr="001B3D7B">
        <w:rPr>
          <w:rFonts w:ascii="Book Antiqua" w:eastAsia="Times New Roman" w:hAnsi="Book Antiqua" w:cs="Tahoma"/>
          <w:sz w:val="24"/>
          <w:szCs w:val="24"/>
          <w:lang w:val="en-US"/>
        </w:rPr>
        <w:t>treating patients in earlier disease stages</w:t>
      </w:r>
      <w:r w:rsidR="00BB5907" w:rsidRPr="001B3D7B">
        <w:rPr>
          <w:rFonts w:ascii="Book Antiqua" w:hAnsi="Book Antiqua"/>
          <w:sz w:val="24"/>
          <w:szCs w:val="24"/>
          <w:lang w:val="en-US"/>
        </w:rPr>
        <w:fldChar w:fldCharType="begin">
          <w:fldData xml:space="preserve">PEVuZE5vdGU+PENpdGU+PEF1dGhvcj5MZWU8L0F1dGhvcj48WWVhcj4yMDE3PC9ZZWFyPjxSZWNO
dW0+MTM0PC9SZWNOdW0+PERpc3BsYXlUZXh0PjxzdHlsZSBmYWNlPSJzdXBlcnNjcmlwdCI+WzMx
LCAzNV08L3N0eWxlPjwvRGlzcGxheVRleHQ+PHJlY29yZD48cmVjLW51bWJlcj4xMzQ8L3JlYy1u
dW1iZXI+PGZvcmVpZ24ta2V5cz48a2V5IGFwcD0iRU4iIGRiLWlkPSJzeGFzdjB6eGZmZDB2aWVl
djVheDBwMDgyMjJlcjJwMHZ3ZXgiIHRpbWVzdGFtcD0iMTUyNjA0OTg3NiI+MTM0PC9rZXk+PC9m
b3JlaWduLWtleXM+PHJlZi10eXBlIG5hbWU9IkpvdXJuYWwgQXJ0aWNsZSI+MTc8L3JlZi10eXBl
Pjxjb250cmlidXRvcnM+PGF1dGhvcnM+PGF1dGhvcj5MZWUsIE1laSBIc3VhbjwvYXV0aG9yPjxh
dXRob3I+SHVhbmcsIENodW5nIEZlbmc8L2F1dGhvcj48YXV0aG9yPkxhaSwgSHN1ZWggQ2hvdTwv
YXV0aG9yPjxhdXRob3I+TGluLCBDaHVuIFllbjwvYXV0aG9yPjxhdXRob3I+RGFpLCBDaGlhIFll
bjwvYXV0aG9yPjxhdXRob3I+TGl1LCBDaHVuIEplbjwvYXV0aG9yPjxhdXRob3I+V2FuZywgSmlu
ZyBIb3VuZzwvYXV0aG9yPjxhdXRob3I+SHVhbmcsIEplZSBGdTwvYXV0aG9yPjxhdXRob3I+U3Us
IFdlbiBQYW5nPC9hdXRob3I+PGF1dGhvcj5ZYW5nLCBIdW5nIENoaWg8L2F1dGhvcj48L2F1dGhv
cnM+PC9jb250cmlidXRvcnM+PHRpdGxlcz48dGl0bGU+Q2xpbmljYWwgZWZmaWNhY3kgYW5kIHBv
c3QtdHJlYXRtZW50IHNlcm9tYXJrZXJzIGFzc29jaWF0ZWQgd2l0aCB0aGUgcmlzayBvZiBoZXBh
dG9jZWxsdWxhciBjYXJjaW5vbWEgYW1vbmcgY2hyb25pYyBoZXBhdGl0aXMgQyBwYXRpZW50czwv
dGl0bGU+PHNlY29uZGFyeS10aXRsZT5TY2llbnRpZmljIFJlcG9ydHM8L3NlY29uZGFyeS10aXRs
ZT48L3RpdGxlcz48cGVyaW9kaWNhbD48ZnVsbC10aXRsZT5TY2llbnRpZmljIFJlcG9ydHM8L2Z1
bGwtdGl0bGU+PGFiYnItMT5TY2kuIFJlcC48L2FiYnItMT48YWJici0yPlNjaSBSZXA8L2FiYnIt
Mj48L3BlcmlvZGljYWw+PHBhZ2VzPjM3MTg8L3BhZ2VzPjx2b2x1bWU+Nzwvdm9sdW1lPjxudW1i
ZXI+MTwvbnVtYmVyPjxkYXRlcz48eWVhcj4yMDE3PC95ZWFyPjwvZGF0ZXM+PGlzYm4+MjA0NS0y
MzIyPC9pc2JuPjxhY2Nlc3Npb24tbnVtPjI4NjIzMzMxPC9hY2Nlc3Npb24tbnVtPjx1cmxzPjxy
ZWxhdGVkLXVybHM+PHVybD5odHRwczovL3d3dy5uY2JpLm5sbS5uaWguZ292L3BtYy9hcnRpY2xl
cy9QTUM1NDczODExLzwvdXJsPjwvcmVsYXRlZC11cmxzPjwvdXJscz48ZWxlY3Ryb25pYy1yZXNv
dXJjZS1udW0+MTAuMTAzOC9zNDE1OTgtMDE3LTAyMzEzLXk8L2VsZWN0cm9uaWMtcmVzb3VyY2Ut
bnVtPjxhY2Nlc3MtZGF0ZT4yMDE4LjA1LjA4PC9hY2Nlc3MtZGF0ZT48L3JlY29yZD48L0NpdGU+
PENpdGU+PEF1dGhvcj5Jb2Fubm91PC9BdXRob3I+PFllYXI+MjAxODwvWWVhcj48UmVjTnVtPjEz
PC9SZWNOdW0+PHJlY29yZD48cmVjLW51bWJlcj4xMzwvcmVjLW51bWJlcj48Zm9yZWlnbi1rZXlz
PjxrZXkgYXBwPSJFTiIgZGItaWQ9InN4YXN2MHp4ZmZkMHZpZWV2NWF4MHAwODIyMmVyMnAwdndl
eCIgdGltZXN0YW1wPSIxNTE5NjE5ODUyIj4xMzwva2V5PjxrZXkgYXBwPSJFTldlYiIgZGItaWQ9
IiI+MDwva2V5PjwvZm9yZWlnbi1rZXlzPjxyZWYtdHlwZSBuYW1lPSJKb3VybmFsIEFydGljbGUi
PjE3PC9yZWYtdHlwZT48Y29udHJpYnV0b3JzPjxhdXRob3JzPjxhdXRob3I+SW9hbm5vdSwgRy4g
Ti48L2F1dGhvcj48YXV0aG9yPkdyZWVuLCBQLiBLLjwvYXV0aG9yPjxhdXRob3I+QmVycnksIEsu
PC9hdXRob3I+PC9hdXRob3JzPjwvY29udHJpYnV0b3JzPjxhdXRoLWFkZHJlc3M+RGl2aXNpb24g
b2YgR2FzdHJvZW50ZXJvbG9neSwgRGVwYXJ0bWVudCBvZiBNZWRpY2luZSBWZXRlcmFucyBBZmZh
aXJzIFB1Z2V0IFNvdW5kIEhlYWx0aGNhcmUgU3lzdGVtIGFuZCBVbml2ZXJzaXR5IG9mIFdhc2hp
bmd0b24sIFNlYXR0bGUsIFdBLCBVU0E7IEhlYWx0aCBTZXJ2aWNlcyBSZXNlYXJjaCBhbmQgRGV2
ZWxvcG1lbnQsIFZldGVyYW5zIEFmZmFpcnMgUHVnZXQgU291bmQgSGVhbHRoY2FyZSBTeXN0ZW0s
IFNlYXR0bGUsIFdBLCBVU0EuIEVsZWN0cm9uaWMgYWRkcmVzczogZ2VvcmdlaUBtZWRpY2luZS53
YXNoaW5ndG9uLmVkdS4mI3hEO0hlYWx0aCBTZXJ2aWNlcyBSZXNlYXJjaCBhbmQgRGV2ZWxvcG1l
bnQsIFZldGVyYW5zIEFmZmFpcnMgUHVnZXQgU291bmQgSGVhbHRoY2FyZSBTeXN0ZW0sIFNlYXR0
bGUsIFdBLCBVU0EuPC9hdXRoLWFkZHJlc3M+PHRpdGxlcz48dGl0bGU+SENWIGVyYWRpY2F0aW9u
IGluZHVjZWQgYnkgZGlyZWN0LWFjdGluZyBhbnRpdmlyYWwgYWdlbnRzIHJlZHVjZXMgdGhlIHJp
c2sgb2YgaGVwYXRvY2VsbHVsYXIgY2FyY2lub21hPC90aXRsZT48c2Vjb25kYXJ5LXRpdGxlPkog
SGVwYXRvbDwvc2Vjb25kYXJ5LXRpdGxlPjwvdGl0bGVzPjxwZXJpb2RpY2FsPjxmdWxsLXRpdGxl
PkpvdXJuYWwgb2YgSGVwYXRvbG9neTwvZnVsbC10aXRsZT48YWJici0xPkouIEhlcGF0b2wuPC9h
YmJyLTE+PGFiYnItMj5KIEhlcGF0b2w8L2FiYnItMj48L3BlcmlvZGljYWw+PHBhZ2VzPjI1LTMy
PC9wYWdlcz48dm9sdW1lPjY4PC92b2x1bWU+PG51bWJlcj4xPC9udW1iZXI+PGVkaXRpb24+MjAx
Ny8wOS8xMDwvZWRpdGlvbj48a2V5d29yZHM+PGtleXdvcmQ+RGFhPC9rZXl3b3JkPjxrZXl3b3Jk
PkhDViB0cmVhdG1lbnQ8L2tleXdvcmQ+PGtleXdvcmQ+SW50ZXJmZXJvbjwva2V5d29yZD48a2V5
d29yZD5MaXZlciBjYW5jZXI8L2tleXdvcmQ+PGtleXdvcmQ+UHJlZGljdGlvbiBtb2RlbHM8L2tl
eXdvcmQ+PC9rZXl3b3Jkcz48ZGF0ZXM+PHllYXI+MjAxODwveWVhcj48cHViLWRhdGVzPjxkYXRl
PlNlcCA1PC9kYXRlPjwvcHViLWRhdGVzPjwvZGF0ZXM+PGlzYm4+MTYwMC0wNjQxIChFbGVjdHJv
bmljKSYjeEQ7MDE2OC04Mjc4IChMaW5raW5nKTwvaXNibj48YWNjZXNzaW9uLW51bT4yODg4NzE2
ODwvYWNjZXNzaW9uLW51bT48dXJscz48cmVsYXRlZC11cmxzPjx1cmw+aHR0cHM6Ly93d3cubmNi
aS5ubG0ubmloLmdvdi9wdWJtZWQvMjg4ODcxNjg8L3VybD48L3JlbGF0ZWQtdXJscz48L3VybHM+
PGVsZWN0cm9uaWMtcmVzb3VyY2UtbnVtPjEwLjEwMTYvai5qaGVwLjIwMTcuMDguMDMwPC9lbGVj
dHJvbmljLXJlc291cmNlLW51bT48L3JlY29yZD48L0NpdGU+PC9FbmROb3RlPn==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MZWU8L0F1dGhvcj48WWVhcj4yMDE3PC9ZZWFyPjxSZWNO
dW0+MTM0PC9SZWNOdW0+PERpc3BsYXlUZXh0PjxzdHlsZSBmYWNlPSJzdXBlcnNjcmlwdCI+WzMx
LCAzNV08L3N0eWxlPjwvRGlzcGxheVRleHQ+PHJlY29yZD48cmVjLW51bWJlcj4xMzQ8L3JlYy1u
dW1iZXI+PGZvcmVpZ24ta2V5cz48a2V5IGFwcD0iRU4iIGRiLWlkPSJzeGFzdjB6eGZmZDB2aWVl
djVheDBwMDgyMjJlcjJwMHZ3ZXgiIHRpbWVzdGFtcD0iMTUyNjA0OTg3NiI+MTM0PC9rZXk+PC9m
b3JlaWduLWtleXM+PHJlZi10eXBlIG5hbWU9IkpvdXJuYWwgQXJ0aWNsZSI+MTc8L3JlZi10eXBl
Pjxjb250cmlidXRvcnM+PGF1dGhvcnM+PGF1dGhvcj5MZWUsIE1laSBIc3VhbjwvYXV0aG9yPjxh
dXRob3I+SHVhbmcsIENodW5nIEZlbmc8L2F1dGhvcj48YXV0aG9yPkxhaSwgSHN1ZWggQ2hvdTwv
YXV0aG9yPjxhdXRob3I+TGluLCBDaHVuIFllbjwvYXV0aG9yPjxhdXRob3I+RGFpLCBDaGlhIFll
bjwvYXV0aG9yPjxhdXRob3I+TGl1LCBDaHVuIEplbjwvYXV0aG9yPjxhdXRob3I+V2FuZywgSmlu
ZyBIb3VuZzwvYXV0aG9yPjxhdXRob3I+SHVhbmcsIEplZSBGdTwvYXV0aG9yPjxhdXRob3I+U3Us
IFdlbiBQYW5nPC9hdXRob3I+PGF1dGhvcj5ZYW5nLCBIdW5nIENoaWg8L2F1dGhvcj48L2F1dGhv
cnM+PC9jb250cmlidXRvcnM+PHRpdGxlcz48dGl0bGU+Q2xpbmljYWwgZWZmaWNhY3kgYW5kIHBv
c3QtdHJlYXRtZW50IHNlcm9tYXJrZXJzIGFzc29jaWF0ZWQgd2l0aCB0aGUgcmlzayBvZiBoZXBh
dG9jZWxsdWxhciBjYXJjaW5vbWEgYW1vbmcgY2hyb25pYyBoZXBhdGl0aXMgQyBwYXRpZW50czwv
dGl0bGU+PHNlY29uZGFyeS10aXRsZT5TY2llbnRpZmljIFJlcG9ydHM8L3NlY29uZGFyeS10aXRs
ZT48L3RpdGxlcz48cGVyaW9kaWNhbD48ZnVsbC10aXRsZT5TY2llbnRpZmljIFJlcG9ydHM8L2Z1
bGwtdGl0bGU+PGFiYnItMT5TY2kuIFJlcC48L2FiYnItMT48YWJici0yPlNjaSBSZXA8L2FiYnIt
Mj48L3BlcmlvZGljYWw+PHBhZ2VzPjM3MTg8L3BhZ2VzPjx2b2x1bWU+Nzwvdm9sdW1lPjxudW1i
ZXI+MTwvbnVtYmVyPjxkYXRlcz48eWVhcj4yMDE3PC95ZWFyPjwvZGF0ZXM+PGlzYm4+MjA0NS0y
MzIyPC9pc2JuPjxhY2Nlc3Npb24tbnVtPjI4NjIzMzMxPC9hY2Nlc3Npb24tbnVtPjx1cmxzPjxy
ZWxhdGVkLXVybHM+PHVybD5odHRwczovL3d3dy5uY2JpLm5sbS5uaWguZ292L3BtYy9hcnRpY2xl
cy9QTUM1NDczODExLzwvdXJsPjwvcmVsYXRlZC11cmxzPjwvdXJscz48ZWxlY3Ryb25pYy1yZXNv
dXJjZS1udW0+MTAuMTAzOC9zNDE1OTgtMDE3LTAyMzEzLXk8L2VsZWN0cm9uaWMtcmVzb3VyY2Ut
bnVtPjxhY2Nlc3MtZGF0ZT4yMDE4LjA1LjA4PC9hY2Nlc3MtZGF0ZT48L3JlY29yZD48L0NpdGU+
PENpdGU+PEF1dGhvcj5Jb2Fubm91PC9BdXRob3I+PFllYXI+MjAxODwvWWVhcj48UmVjTnVtPjEz
PC9SZWNOdW0+PHJlY29yZD48cmVjLW51bWJlcj4xMzwvcmVjLW51bWJlcj48Zm9yZWlnbi1rZXlz
PjxrZXkgYXBwPSJFTiIgZGItaWQ9InN4YXN2MHp4ZmZkMHZpZWV2NWF4MHAwODIyMmVyMnAwdndl
eCIgdGltZXN0YW1wPSIxNTE5NjE5ODUyIj4xMzwva2V5PjxrZXkgYXBwPSJFTldlYiIgZGItaWQ9
IiI+MDwva2V5PjwvZm9yZWlnbi1rZXlzPjxyZWYtdHlwZSBuYW1lPSJKb3VybmFsIEFydGljbGUi
PjE3PC9yZWYtdHlwZT48Y29udHJpYnV0b3JzPjxhdXRob3JzPjxhdXRob3I+SW9hbm5vdSwgRy4g
Ti48L2F1dGhvcj48YXV0aG9yPkdyZWVuLCBQLiBLLjwvYXV0aG9yPjxhdXRob3I+QmVycnksIEsu
PC9hdXRob3I+PC9hdXRob3JzPjwvY29udHJpYnV0b3JzPjxhdXRoLWFkZHJlc3M+RGl2aXNpb24g
b2YgR2FzdHJvZW50ZXJvbG9neSwgRGVwYXJ0bWVudCBvZiBNZWRpY2luZSBWZXRlcmFucyBBZmZh
aXJzIFB1Z2V0IFNvdW5kIEhlYWx0aGNhcmUgU3lzdGVtIGFuZCBVbml2ZXJzaXR5IG9mIFdhc2hp
bmd0b24sIFNlYXR0bGUsIFdBLCBVU0E7IEhlYWx0aCBTZXJ2aWNlcyBSZXNlYXJjaCBhbmQgRGV2
ZWxvcG1lbnQsIFZldGVyYW5zIEFmZmFpcnMgUHVnZXQgU291bmQgSGVhbHRoY2FyZSBTeXN0ZW0s
IFNlYXR0bGUsIFdBLCBVU0EuIEVsZWN0cm9uaWMgYWRkcmVzczogZ2VvcmdlaUBtZWRpY2luZS53
YXNoaW5ndG9uLmVkdS4mI3hEO0hlYWx0aCBTZXJ2aWNlcyBSZXNlYXJjaCBhbmQgRGV2ZWxvcG1l
bnQsIFZldGVyYW5zIEFmZmFpcnMgUHVnZXQgU291bmQgSGVhbHRoY2FyZSBTeXN0ZW0sIFNlYXR0
bGUsIFdBLCBVU0EuPC9hdXRoLWFkZHJlc3M+PHRpdGxlcz48dGl0bGU+SENWIGVyYWRpY2F0aW9u
IGluZHVjZWQgYnkgZGlyZWN0LWFjdGluZyBhbnRpdmlyYWwgYWdlbnRzIHJlZHVjZXMgdGhlIHJp
c2sgb2YgaGVwYXRvY2VsbHVsYXIgY2FyY2lub21hPC90aXRsZT48c2Vjb25kYXJ5LXRpdGxlPkog
SGVwYXRvbDwvc2Vjb25kYXJ5LXRpdGxlPjwvdGl0bGVzPjxwZXJpb2RpY2FsPjxmdWxsLXRpdGxl
PkpvdXJuYWwgb2YgSGVwYXRvbG9neTwvZnVsbC10aXRsZT48YWJici0xPkouIEhlcGF0b2wuPC9h
YmJyLTE+PGFiYnItMj5KIEhlcGF0b2w8L2FiYnItMj48L3BlcmlvZGljYWw+PHBhZ2VzPjI1LTMy
PC9wYWdlcz48dm9sdW1lPjY4PC92b2x1bWU+PG51bWJlcj4xPC9udW1iZXI+PGVkaXRpb24+MjAx
Ny8wOS8xMDwvZWRpdGlvbj48a2V5d29yZHM+PGtleXdvcmQ+RGFhPC9rZXl3b3JkPjxrZXl3b3Jk
PkhDViB0cmVhdG1lbnQ8L2tleXdvcmQ+PGtleXdvcmQ+SW50ZXJmZXJvbjwva2V5d29yZD48a2V5
d29yZD5MaXZlciBjYW5jZXI8L2tleXdvcmQ+PGtleXdvcmQ+UHJlZGljdGlvbiBtb2RlbHM8L2tl
eXdvcmQ+PC9rZXl3b3Jkcz48ZGF0ZXM+PHllYXI+MjAxODwveWVhcj48cHViLWRhdGVzPjxkYXRl
PlNlcCA1PC9kYXRlPjwvcHViLWRhdGVzPjwvZGF0ZXM+PGlzYm4+MTYwMC0wNjQxIChFbGVjdHJv
bmljKSYjeEQ7MDE2OC04Mjc4IChMaW5raW5nKTwvaXNibj48YWNjZXNzaW9uLW51bT4yODg4NzE2
ODwvYWNjZXNzaW9uLW51bT48dXJscz48cmVsYXRlZC11cmxzPjx1cmw+aHR0cHM6Ly93d3cubmNi
aS5ubG0ubmloLmdvdi9wdWJtZWQvMjg4ODcxNjg8L3VybD48L3JlbGF0ZWQtdXJscz48L3VybHM+
PGVsZWN0cm9uaWMtcmVzb3VyY2UtbnVtPjEwLjEwMTYvai5qaGVwLjIwMTcuMDguMDMwPC9lbGVj
dHJvbmljLXJlc291cmNlLW51bT48L3JlY29yZD48L0NpdGU+PC9FbmROb3RlPn==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BB5907" w:rsidRPr="001B3D7B">
        <w:rPr>
          <w:rFonts w:ascii="Book Antiqua" w:eastAsia="Times New Roman" w:hAnsi="Book Antiqua" w:cs="Tahoma"/>
          <w:sz w:val="24"/>
          <w:szCs w:val="24"/>
          <w:lang w:val="en-US"/>
        </w:rPr>
      </w:r>
      <w:r w:rsidR="00BB5907" w:rsidRPr="001B3D7B">
        <w:rPr>
          <w:rFonts w:ascii="Book Antiqua" w:eastAsia="Times New Roman" w:hAnsi="Book Antiqua" w:cs="Tahoma"/>
          <w:sz w:val="24"/>
          <w:szCs w:val="24"/>
          <w:lang w:val="en-US"/>
        </w:rPr>
        <w:fldChar w:fldCharType="separate"/>
      </w:r>
      <w:r w:rsidR="00407295" w:rsidRPr="001B3D7B">
        <w:rPr>
          <w:rFonts w:ascii="Book Antiqua" w:eastAsia="Times New Roman" w:hAnsi="Book Antiqua" w:cs="Tahoma"/>
          <w:noProof/>
          <w:sz w:val="24"/>
          <w:szCs w:val="24"/>
          <w:vertAlign w:val="superscript"/>
          <w:lang w:val="en-US"/>
        </w:rPr>
        <w:t>[31,35]</w:t>
      </w:r>
      <w:r w:rsidR="00BB5907" w:rsidRPr="001B3D7B">
        <w:rPr>
          <w:rFonts w:ascii="Book Antiqua" w:hAnsi="Book Antiqua"/>
          <w:sz w:val="24"/>
          <w:szCs w:val="24"/>
          <w:lang w:val="en-US"/>
        </w:rPr>
        <w:fldChar w:fldCharType="end"/>
      </w:r>
      <w:r w:rsidR="00B24422" w:rsidRPr="001B3D7B">
        <w:rPr>
          <w:rFonts w:ascii="Book Antiqua" w:hAnsi="Book Antiqua"/>
          <w:sz w:val="24"/>
          <w:szCs w:val="24"/>
          <w:lang w:val="en-US"/>
        </w:rPr>
        <w:t>.</w:t>
      </w:r>
      <w:r w:rsidR="00674131" w:rsidRPr="001B3D7B">
        <w:rPr>
          <w:rFonts w:ascii="Book Antiqua" w:hAnsi="Book Antiqua"/>
          <w:sz w:val="24"/>
          <w:szCs w:val="24"/>
          <w:lang w:val="en-US"/>
        </w:rPr>
        <w:t xml:space="preserve"> </w:t>
      </w:r>
      <w:r w:rsidR="00F3414C" w:rsidRPr="001B3D7B">
        <w:rPr>
          <w:rFonts w:ascii="Book Antiqua" w:eastAsia="Times New Roman" w:hAnsi="Book Antiqua" w:cs="Tahoma"/>
          <w:sz w:val="24"/>
          <w:szCs w:val="24"/>
          <w:lang w:val="en-US"/>
        </w:rPr>
        <w:t xml:space="preserve">For instance, for Asian cirrhotic patients who achieved SVR, despite a reduction in cumulative risk of HCC by 25.5 percentage points relative to cirrhotic patients without SVR, the associated risk of HCC was still higher than non-cirrhotic patients with SVR (0.54 </w:t>
      </w:r>
      <w:r w:rsidR="00F3414C" w:rsidRPr="001B3D7B">
        <w:rPr>
          <w:rFonts w:ascii="Book Antiqua" w:eastAsia="Times New Roman" w:hAnsi="Book Antiqua" w:cs="Tahoma"/>
          <w:i/>
          <w:sz w:val="24"/>
          <w:szCs w:val="24"/>
          <w:lang w:val="en-US"/>
        </w:rPr>
        <w:t>vs</w:t>
      </w:r>
      <w:r w:rsidR="00F3414C" w:rsidRPr="001B3D7B">
        <w:rPr>
          <w:rFonts w:ascii="Book Antiqua" w:eastAsia="Times New Roman" w:hAnsi="Book Antiqua" w:cs="Tahoma"/>
          <w:sz w:val="24"/>
          <w:szCs w:val="24"/>
          <w:lang w:val="en-US"/>
        </w:rPr>
        <w:t xml:space="preserve"> 0.37)</w:t>
      </w:r>
      <w:r w:rsidR="00F3414C" w:rsidRPr="001B3D7B">
        <w:rPr>
          <w:rFonts w:ascii="Book Antiqua" w:hAnsi="Book Antiqua"/>
          <w:sz w:val="24"/>
          <w:szCs w:val="24"/>
          <w:lang w:val="en-US"/>
        </w:rPr>
        <w:fldChar w:fldCharType="begin"/>
      </w:r>
      <w:r w:rsidR="00407295" w:rsidRPr="001B3D7B">
        <w:rPr>
          <w:rFonts w:ascii="Book Antiqua" w:eastAsia="Times New Roman" w:hAnsi="Book Antiqua" w:cs="Tahoma"/>
          <w:sz w:val="24"/>
          <w:szCs w:val="24"/>
          <w:lang w:val="en-US"/>
        </w:rPr>
        <w:instrText xml:space="preserve"> ADDIN EN.CITE &lt;EndNote&gt;&lt;Cite&gt;&lt;Author&gt;Lee&lt;/Author&gt;&lt;Year&gt;2017&lt;/Year&gt;&lt;RecNum&gt;134&lt;/RecNum&gt;&lt;DisplayText&gt;&lt;style face="superscript"&gt;[31]&lt;/style&gt;&lt;/DisplayText&gt;&lt;record&gt;&lt;rec-number&gt;134&lt;/rec-number&gt;&lt;foreign-keys&gt;&lt;key app="EN" db-id="sxasv0zxffd0vieev5ax0p08222er2p0vwex" timestamp="1526049876"&gt;134&lt;/key&gt;&lt;/foreign-keys&gt;&lt;ref-type name="Journal Article"&gt;17&lt;/ref-type&gt;&lt;contributors&gt;&lt;authors&gt;&lt;author&gt;Lee, Mei Hsuan&lt;/author&gt;&lt;author&gt;Huang, Chung Feng&lt;/author&gt;&lt;author&gt;Lai, Hsueh Chou&lt;/author&gt;&lt;author&gt;Lin, Chun Yen&lt;/author&gt;&lt;author&gt;Dai, Chia Yen&lt;/author&gt;&lt;author&gt;Liu, Chun Jen&lt;/author&gt;&lt;author&gt;Wang, Jing Houng&lt;/author&gt;&lt;author&gt;Huang, Jee Fu&lt;/author&gt;&lt;author&gt;Su, Wen Pang&lt;/author&gt;&lt;author&gt;Yang, Hung Chih&lt;/author&gt;&lt;/authors&gt;&lt;/contributors&gt;&lt;titles&gt;&lt;title&gt;Clinical efficacy and post-treatment seromarkers associated with the risk of hepatocellular carcinoma among chronic hepatitis C patients&lt;/title&gt;&lt;secondary-title&gt;Scientific Reports&lt;/secondary-title&gt;&lt;/titles&gt;&lt;periodical&gt;&lt;full-title&gt;Scientific Reports&lt;/full-title&gt;&lt;abbr-1&gt;Sci. Rep.&lt;/abbr-1&gt;&lt;abbr-2&gt;Sci Rep&lt;/abbr-2&gt;&lt;/periodical&gt;&lt;pages&gt;3718&lt;/pages&gt;&lt;volume&gt;7&lt;/volume&gt;&lt;number&gt;1&lt;/number&gt;&lt;dates&gt;&lt;year&gt;2017&lt;/year&gt;&lt;/dates&gt;&lt;isbn&gt;2045-2322&lt;/isbn&gt;&lt;accession-num&gt;28623331&lt;/accession-num&gt;&lt;urls&gt;&lt;related-urls&gt;&lt;url&gt;https://www.ncbi.nlm.nih.gov/pmc/articles/PMC5473811/&lt;/url&gt;&lt;/related-urls&gt;&lt;/urls&gt;&lt;electronic-resource-num&gt;10.1038/s41598-017-02313-y&lt;/electronic-resource-num&gt;&lt;access-date&gt;2018.05.08&lt;/access-date&gt;&lt;/record&gt;&lt;/Cite&gt;&lt;/EndNote&gt;</w:instrText>
      </w:r>
      <w:r w:rsidR="00F3414C" w:rsidRPr="001B3D7B">
        <w:rPr>
          <w:rFonts w:ascii="Book Antiqua" w:eastAsia="Times New Roman" w:hAnsi="Book Antiqua" w:cs="Tahoma"/>
          <w:sz w:val="24"/>
          <w:szCs w:val="24"/>
          <w:lang w:val="en-US"/>
        </w:rPr>
        <w:fldChar w:fldCharType="separate"/>
      </w:r>
      <w:r w:rsidR="00407295" w:rsidRPr="001B3D7B">
        <w:rPr>
          <w:rFonts w:ascii="Book Antiqua" w:eastAsia="Times New Roman" w:hAnsi="Book Antiqua" w:cs="Tahoma"/>
          <w:noProof/>
          <w:sz w:val="24"/>
          <w:szCs w:val="24"/>
          <w:vertAlign w:val="superscript"/>
          <w:lang w:val="en-US"/>
        </w:rPr>
        <w:t>[31]</w:t>
      </w:r>
      <w:r w:rsidR="00F3414C" w:rsidRPr="001B3D7B">
        <w:rPr>
          <w:rFonts w:ascii="Book Antiqua" w:hAnsi="Book Antiqua"/>
          <w:sz w:val="24"/>
          <w:szCs w:val="24"/>
          <w:lang w:val="en-US"/>
        </w:rPr>
        <w:fldChar w:fldCharType="end"/>
      </w:r>
      <w:r w:rsidR="00B24422" w:rsidRPr="001B3D7B">
        <w:rPr>
          <w:rFonts w:ascii="Book Antiqua" w:hAnsi="Book Antiqua"/>
          <w:sz w:val="24"/>
          <w:szCs w:val="24"/>
          <w:lang w:val="en-US"/>
        </w:rPr>
        <w:t>.</w:t>
      </w:r>
      <w:r w:rsidR="001D0053" w:rsidRPr="001B3D7B">
        <w:rPr>
          <w:rFonts w:ascii="Book Antiqua" w:eastAsia="Times New Roman" w:hAnsi="Book Antiqua" w:cs="Tahoma"/>
          <w:sz w:val="24"/>
          <w:szCs w:val="24"/>
          <w:lang w:val="en-US"/>
        </w:rPr>
        <w:t xml:space="preserve"> </w:t>
      </w:r>
      <w:r w:rsidR="00471FE8" w:rsidRPr="001B3D7B">
        <w:rPr>
          <w:rFonts w:ascii="Book Antiqua" w:eastAsia="Times New Roman" w:hAnsi="Book Antiqua" w:cs="Tahoma"/>
          <w:sz w:val="24"/>
          <w:szCs w:val="24"/>
          <w:lang w:val="en-US"/>
        </w:rPr>
        <w:t>Thus</w:t>
      </w:r>
      <w:r w:rsidR="005A1C95" w:rsidRPr="001B3D7B">
        <w:rPr>
          <w:rFonts w:ascii="Book Antiqua" w:eastAsia="Times New Roman" w:hAnsi="Book Antiqua" w:cs="Tahoma"/>
          <w:sz w:val="24"/>
          <w:szCs w:val="24"/>
          <w:lang w:val="en-US"/>
        </w:rPr>
        <w:t>,</w:t>
      </w:r>
      <w:r w:rsidR="00471FE8" w:rsidRPr="001B3D7B">
        <w:rPr>
          <w:rFonts w:ascii="Book Antiqua" w:eastAsia="Times New Roman" w:hAnsi="Book Antiqua" w:cs="Tahoma"/>
          <w:sz w:val="24"/>
          <w:szCs w:val="24"/>
          <w:lang w:val="en-US"/>
        </w:rPr>
        <w:t xml:space="preserve"> the WHO guidelines recommend</w:t>
      </w:r>
      <w:r w:rsidR="00EA656B" w:rsidRPr="001B3D7B">
        <w:rPr>
          <w:rFonts w:ascii="Book Antiqua" w:eastAsia="Times New Roman" w:hAnsi="Book Antiqua" w:cs="Tahoma"/>
          <w:sz w:val="24"/>
          <w:szCs w:val="24"/>
          <w:lang w:val="en-US"/>
        </w:rPr>
        <w:t xml:space="preserve"> treating</w:t>
      </w:r>
      <w:r w:rsidR="00471FE8" w:rsidRPr="001B3D7B">
        <w:rPr>
          <w:rFonts w:ascii="Book Antiqua" w:eastAsia="Times New Roman" w:hAnsi="Book Antiqua" w:cs="Tahoma"/>
          <w:sz w:val="24"/>
          <w:szCs w:val="24"/>
          <w:lang w:val="en-US"/>
        </w:rPr>
        <w:t xml:space="preserve"> all HCV-infected patients </w:t>
      </w:r>
      <w:r w:rsidR="0027001A" w:rsidRPr="001B3D7B">
        <w:rPr>
          <w:rFonts w:ascii="Book Antiqua" w:eastAsia="Times New Roman" w:hAnsi="Book Antiqua" w:cs="Tahoma"/>
          <w:sz w:val="24"/>
          <w:szCs w:val="24"/>
          <w:lang w:val="en-US"/>
        </w:rPr>
        <w:t xml:space="preserve">without disease stage-based </w:t>
      </w:r>
      <w:r w:rsidR="001D152B" w:rsidRPr="001B3D7B">
        <w:rPr>
          <w:rFonts w:ascii="Book Antiqua" w:eastAsia="Times New Roman" w:hAnsi="Book Antiqua" w:cs="Tahoma"/>
          <w:sz w:val="24"/>
          <w:szCs w:val="24"/>
          <w:lang w:val="en-US"/>
        </w:rPr>
        <w:t>restriction or prioritization,</w:t>
      </w:r>
      <w:r w:rsidR="0027001A" w:rsidRPr="001B3D7B">
        <w:rPr>
          <w:rFonts w:ascii="Book Antiqua" w:eastAsia="Times New Roman" w:hAnsi="Book Antiqua" w:cs="Tahoma"/>
          <w:sz w:val="24"/>
          <w:szCs w:val="24"/>
          <w:lang w:val="en-US"/>
        </w:rPr>
        <w:t xml:space="preserve"> </w:t>
      </w:r>
      <w:r w:rsidR="001710A4" w:rsidRPr="001B3D7B">
        <w:rPr>
          <w:rFonts w:ascii="Book Antiqua" w:eastAsia="Times New Roman" w:hAnsi="Book Antiqua" w:cs="Tahoma"/>
          <w:sz w:val="24"/>
          <w:szCs w:val="24"/>
          <w:lang w:val="en-US"/>
        </w:rPr>
        <w:t>with an emphasis on</w:t>
      </w:r>
      <w:r w:rsidR="00EF2D63" w:rsidRPr="001B3D7B">
        <w:rPr>
          <w:rFonts w:ascii="Book Antiqua" w:eastAsia="Times New Roman" w:hAnsi="Book Antiqua" w:cs="Tahoma"/>
          <w:sz w:val="24"/>
          <w:szCs w:val="24"/>
          <w:lang w:val="en-US"/>
        </w:rPr>
        <w:t xml:space="preserve"> minimizing t</w:t>
      </w:r>
      <w:r w:rsidR="002F25FC" w:rsidRPr="001B3D7B">
        <w:rPr>
          <w:rFonts w:ascii="Book Antiqua" w:eastAsia="Times New Roman" w:hAnsi="Book Antiqua" w:cs="Tahoma"/>
          <w:sz w:val="24"/>
          <w:szCs w:val="24"/>
          <w:lang w:val="en-US"/>
        </w:rPr>
        <w:t>reatment delay after diagnosis</w:t>
      </w:r>
      <w:r w:rsidR="00201842"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201842"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201842" w:rsidRPr="001B3D7B">
        <w:rPr>
          <w:rFonts w:ascii="Book Antiqua" w:hAnsi="Book Antiqua" w:cs="Tahoma"/>
          <w:sz w:val="24"/>
          <w:szCs w:val="24"/>
          <w:lang w:val="en-US"/>
        </w:rPr>
        <w:fldChar w:fldCharType="end"/>
      </w:r>
      <w:r w:rsidR="00B24422" w:rsidRPr="001B3D7B">
        <w:rPr>
          <w:rFonts w:ascii="Book Antiqua" w:hAnsi="Book Antiqua" w:cs="Tahoma"/>
          <w:sz w:val="24"/>
          <w:szCs w:val="24"/>
          <w:lang w:val="en-US"/>
        </w:rPr>
        <w:t>.</w:t>
      </w:r>
    </w:p>
    <w:p w14:paraId="6AE2ED38" w14:textId="74D2463A" w:rsidR="00A90813" w:rsidRPr="001B3D7B" w:rsidRDefault="00127402"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Although </w:t>
      </w:r>
      <w:r w:rsidR="00320DFA" w:rsidRPr="001B3D7B">
        <w:rPr>
          <w:rFonts w:ascii="Book Antiqua" w:hAnsi="Book Antiqua" w:cs="Tahoma"/>
          <w:sz w:val="24"/>
          <w:szCs w:val="24"/>
          <w:lang w:val="en-US"/>
        </w:rPr>
        <w:t xml:space="preserve">SVR to </w:t>
      </w:r>
      <w:r w:rsidRPr="001B3D7B">
        <w:rPr>
          <w:rFonts w:ascii="Book Antiqua" w:hAnsi="Book Antiqua" w:cs="Tahoma"/>
          <w:sz w:val="24"/>
          <w:szCs w:val="24"/>
          <w:lang w:val="en-US"/>
        </w:rPr>
        <w:t xml:space="preserve">either </w:t>
      </w:r>
      <w:r w:rsidR="00320DFA" w:rsidRPr="001B3D7B">
        <w:rPr>
          <w:rFonts w:ascii="Book Antiqua" w:hAnsi="Book Antiqua" w:cs="Tahoma"/>
          <w:sz w:val="24"/>
          <w:szCs w:val="24"/>
          <w:lang w:val="en-US"/>
        </w:rPr>
        <w:t>IFN</w:t>
      </w:r>
      <w:r w:rsidRPr="001B3D7B">
        <w:rPr>
          <w:rFonts w:ascii="Book Antiqua" w:hAnsi="Book Antiqua" w:cs="Tahoma"/>
          <w:sz w:val="24"/>
          <w:szCs w:val="24"/>
          <w:lang w:val="en-US"/>
        </w:rPr>
        <w:t xml:space="preserve">- or </w:t>
      </w:r>
      <w:r w:rsidR="00320DFA" w:rsidRPr="001B3D7B">
        <w:rPr>
          <w:rFonts w:ascii="Book Antiqua" w:hAnsi="Book Antiqua" w:cs="Tahoma"/>
          <w:sz w:val="24"/>
          <w:szCs w:val="24"/>
          <w:lang w:val="en-US"/>
        </w:rPr>
        <w:t>DAA-based treatment reduces liver disease progression</w:t>
      </w:r>
      <w:r w:rsidRPr="001B3D7B">
        <w:rPr>
          <w:rFonts w:ascii="Book Antiqua" w:hAnsi="Book Antiqua" w:cs="Tahoma"/>
          <w:sz w:val="24"/>
          <w:szCs w:val="24"/>
          <w:lang w:val="en-US"/>
        </w:rPr>
        <w:t>,</w:t>
      </w:r>
      <w:r w:rsidR="004C3063" w:rsidRPr="001B3D7B">
        <w:rPr>
          <w:rFonts w:ascii="Book Antiqua" w:hAnsi="Book Antiqua" w:cs="Tahoma"/>
          <w:sz w:val="24"/>
          <w:szCs w:val="24"/>
          <w:lang w:val="en-US"/>
        </w:rPr>
        <w:t xml:space="preserve"> the</w:t>
      </w:r>
      <w:r w:rsidR="00AB3FE2" w:rsidRPr="001B3D7B">
        <w:rPr>
          <w:rFonts w:ascii="Book Antiqua" w:hAnsi="Book Antiqua" w:cs="Tahoma"/>
          <w:sz w:val="24"/>
          <w:szCs w:val="24"/>
          <w:lang w:val="en-US"/>
        </w:rPr>
        <w:t xml:space="preserve"> impact of </w:t>
      </w:r>
      <w:r w:rsidR="00560F32" w:rsidRPr="001B3D7B">
        <w:rPr>
          <w:rFonts w:ascii="Book Antiqua" w:hAnsi="Book Antiqua" w:cs="Tahoma"/>
          <w:sz w:val="24"/>
          <w:szCs w:val="24"/>
          <w:lang w:val="en-US"/>
        </w:rPr>
        <w:t xml:space="preserve">IFN-based treatment would be limited </w:t>
      </w:r>
      <w:r w:rsidR="00D44AE9" w:rsidRPr="001B3D7B">
        <w:rPr>
          <w:rFonts w:ascii="Book Antiqua" w:hAnsi="Book Antiqua" w:cs="Tahoma"/>
          <w:sz w:val="24"/>
          <w:szCs w:val="24"/>
          <w:lang w:val="en-US"/>
        </w:rPr>
        <w:t>due to</w:t>
      </w:r>
      <w:r w:rsidRPr="001B3D7B">
        <w:rPr>
          <w:rFonts w:ascii="Book Antiqua" w:hAnsi="Book Antiqua" w:cs="Tahoma"/>
          <w:sz w:val="24"/>
          <w:szCs w:val="24"/>
          <w:lang w:val="en-US"/>
        </w:rPr>
        <w:t xml:space="preserve"> low SVR rates (40%–</w:t>
      </w:r>
      <w:r w:rsidR="002F2720" w:rsidRPr="001B3D7B">
        <w:rPr>
          <w:rFonts w:ascii="Book Antiqua" w:hAnsi="Book Antiqua" w:cs="Tahoma"/>
          <w:sz w:val="24"/>
          <w:szCs w:val="24"/>
          <w:lang w:val="en-US"/>
        </w:rPr>
        <w:t>75</w:t>
      </w:r>
      <w:r w:rsidRPr="001B3D7B">
        <w:rPr>
          <w:rFonts w:ascii="Book Antiqua" w:hAnsi="Book Antiqua" w:cs="Tahoma"/>
          <w:sz w:val="24"/>
          <w:szCs w:val="24"/>
          <w:lang w:val="en-US"/>
        </w:rPr>
        <w:t>%)</w:t>
      </w:r>
      <w:r w:rsidR="00933CC3"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LCAzNl08L3N0eWxlPjwvRGlzcGxheVRleHQ+PHJlY29yZD48cmVjLW51bWJlcj4yNTwvcmVj
LW51bWJlcj48Zm9yZWlnbi1rZXlzPjxrZXkgYXBwPSJFTiIgZGItaWQ9InN4YXN2MHp4ZmZkMHZp
ZWV2NWF4MHAwODIyMmVyMnAwdndleCIgdGltZXN0YW1wPSIxNTE5NjMwNTU1Ij4yNTwva2V5Pjxr
ZXkgYXBwPSJFTldlYiIgZGItaWQ9IiI+MDwva2V5PjwvZm9yZWlnbi1rZXlzPjxyZWYtdHlwZSBu
YW1lPSJKb3VybmFsIEFydGljbGUiPjE3PC9yZWYtdHlwZT48Y29udHJpYnV0b3JzPjxhdXRob3Jz
PjxhdXRob3I+WW91bm9zc2ksIFouIE0uPC9hdXRob3I+PGF1dGhvcj5UYW5ha2EsIEEuPC9hdXRo
b3I+PGF1dGhvcj5FZ3VjaGksIFkuPC9hdXRob3I+PGF1dGhvcj5MaW0sIFkuIFMuPC9hdXRob3I+
PGF1dGhvcj5ZdSwgTS4gTC48L2F1dGhvcj48YXV0aG9yPkthd2FkYSwgTi48L2F1dGhvcj48YXV0
aG9yPkRhbiwgWS4gWS48L2F1dGhvcj48YXV0aG9yPkJyb29rcy1Sb29uZXksIEMuPC9hdXRob3I+
PGF1dGhvcj5OZWdybywgRi48L2F1dGhvcj48YXV0aG9yPk1vbmRlbGxpLCBNLiBVLjwvYXV0aG9y
PjwvYXV0aG9ycz48L2NvbnRyaWJ1dG9ycz48YXV0aC1hZGRyZXNzPkJldHR5IGFuZCBHdXkgQmVh
dHR5IENlbnRlciBmb3IgSW50ZWdyYXRlZCBSZXNlYXJjaCwgSW5vdmEgSGVhbHRoIFN5c3RlbSwg
RmFsbHMgQ2h1cmNoLCBWQSwgVVNBLiYjeEQ7RGVwYXJ0bWVudCBvZiBNZWRpY2luZSwgSW5vdmEg
RmFpcmZheCBIb3NwaXRhbCwgRmFsbHMgQ2h1cmNoLCBWQSwgVVNBLiYjeEQ7RGVwYXJ0bWVudCBv
ZiBNZWRpY2luZSwgVGVpa3lvIFVuaXZlcnNpdHkgU2Nob29sIG9mIE1lZGljaW5lLCBUb2t5bywg
SmFwYW4uJiN4RDtMaXZlciBDZW50ZXIsIFNhZ2EgVW5pdmVyc2l0eSBIb3NwaXRhbCwgU2FnYSBV
bml2ZXJzaXR5LCBTYWdhLCBKYXBhbi4mI3hEO0RlcGFydG1lbnQgb2YgR2FzdHJvZW50ZXJvbG9n
eSwgTGl2ZXIgQ2VudGVyLCBBc2FuIE1lZGljYWwgQ2VudGVyLCBTZW91bCwgS29yZWEuJiN4RDtI
ZXBhdG9iaWxpYXJ5IERpdmlzaW9uLCBEZXBhcnRtZW50IG9mIEludGVybmFsIE1lZGljaW5lIGFu
ZCBIZXBhdGl0aXMgQ2VudGVyLCBLYW9oc2l1bmcgTWVkaWNhbCBVbml2ZXJzaXR5IEhvc3BpdGFs
LCBLYW9oc2l1bmcgTWVkaWNhbCBVbml2ZXJzaXR5LCBLYW9oc2l1bmcsIFRhaXdhbi4mI3hEO0Rl
cGFydG1lbnQgb2YgSGVwYXRvbG9neSwgR3JhZHVhdGUgU2Nob29sIG9mIE1lZGljaW5lLCBPc2Fr
YSBDaXR5IFVuaXZlcnNpdHksIE9zYWthLCBKYXBhbi4mI3hEO0RlcGFydG1lbnQgb2YgTWVkaWNp
bmUsIE5hdGlvbmFsIFVuaXZlcnNpdHkgb2YgU2luZ2Fwb3JlLCBTaW5nYXBvcmUuJiN4RDtDb3N0
ZWxsbyBNZWRpY2FsIFNpbmdhcG9yZSBQdGUgTHRkLCBTaW5nYXBvcmUuJiN4RDtEaXZpc2lvbiBv
ZiBHYXN0cm9lbnRlcm9sb2d5IGFuZCBIZXBhdG9sb2d5IGFuZCBEaXZpc2lvbiBvZiBDbGluaWNh
bCBQYXRob2xvZ3ksIFVuaXZlcnNpdHkgSG9zcGl0YWwsIEdlbmV2YSwgU3dpdHplcmxhbmQuJiN4
RDtEZXBhcnRtZW50IG9mIEludGVybmFsIE1lZGljaW5lIGFuZCBUaGVyYXBldXRpY3MsIFVuaXZl
cnNpdHkgb2YgUGF2aWEsIFBhdmlhLCBJdGFseS48L2F1dGgtYWRkcmVzcz48dGl0bGVzPjx0aXRs
ZT5UaGUgaW1wYWN0IG9mIGhlcGF0aXRpcyBDIHZpcnVzIG91dHNpZGUgdGhlIGxpdmVyOiBFdmlk
ZW5jZSBmcm9tIEFzaWE8L3RpdGxlPjxzZWNvbmRhcnktdGl0bGU+TGl2ZXIgSW50ZXJuYXRpb25h
bDwvc2Vjb25kYXJ5LXRpdGxlPjwvdGl0bGVzPjxwZXJpb2RpY2FsPjxmdWxsLXRpdGxlPkxpdmVy
IEludGVybmF0aW9uYWw8L2Z1bGwtdGl0bGU+PGFiYnItMj5MaXZlciBJbnQ8L2FiYnItMj48L3Bl
cmlvZGljYWw+PHBhZ2VzPjE1OS0xNzI8L3BhZ2VzPjx2b2x1bWU+Mzc8L3ZvbHVtZT48bnVtYmVy
PjI8L251bWJlcj48ZWRpdGlvbj4yMDE2LzEwLzE4PC9lZGl0aW9uPjxrZXl3b3Jkcz48a2V5d29y
ZD5BbnRpdmlyYWwgQWdlbnRzLyp0aGVyYXBldXRpYyB1c2U8L2tleXdvcmQ+PGtleXdvcmQ+Q2Fy
Y2lub21hLCBIZXBhdG9jZWxsdWxhci92aXJvbG9neTwva2V5d29yZD48a2V5d29yZD5Db3N0cyBh
bmQgQ29zdCBBbmFseXNpczwva2V5d29yZD48a2V5d29yZD5EcnVnIFRoZXJhcHksIENvbWJpbmF0
aW9uPC9rZXl3b3JkPjxrZXl3b3JkPkhlcGFjaXZpcnVzPC9rZXl3b3JkPjxrZXl3b3JkPkhlcGF0
aXRpcyBDLCBDaHJvbmljL2NvbXBsaWNhdGlvbnMvKmRydWcgdGhlcmFweS8qZXBpZGVtaW9sb2d5
PC9rZXl3b3JkPjxrZXl3b3JkPkh1bWFuczwva2V5d29yZD48a2V5d29yZD5JbnRlcmZlcm9uLWFs
cGhhLyp0aGVyYXBldXRpYyB1c2U8L2tleXdvcmQ+PGtleXdvcmQ+SmFwYW48L2tleXdvcmQ+PGtl
eXdvcmQ+TGl2ZXIgQ2lycmhvc2lzL3Zpcm9sb2d5PC9rZXl3b3JkPjxrZXl3b3JkPkxpdmVyIE5l
b3BsYXNtcy92aXJvbG9neTwva2V5d29yZD48a2V5d29yZD5RdWFsaXR5IG9mIExpZmU8L2tleXdv
cmQ+PGtleXdvcmQ+UmFuZG9taXplZCBDb250cm9sbGVkIFRyaWFscyBhcyBUb3BpYzwva2V5d29y
ZD48a2V5d29yZD5SaWJhdmlyaW4vKnRoZXJhcGV1dGljIHVzZTwva2V5d29yZD48a2V5d29yZD5T
dXN0YWluZWQgVmlyb2xvZ2ljIFJlc3BvbnNlPC9rZXl3b3JkPjxrZXl3b3JkPlRyZWF0bWVudCBG
YWlsdXJlPC9rZXl3b3JkPjxrZXl3b3JkPipjb3N0LWVmZmVjdGl2ZW5lc3M8L2tleXdvcmQ+PGtl
eXdvcmQ+KmhlYWx0aC1yZWxhdGVkIHF1YWxpdHkgb2YgbGlmZTwva2V5d29yZD48a2V5d29yZD4q
aGVwYXRpdGlzIEM8L2tleXdvcmQ+PGtleXdvcmQ+KnBhdGllbnQtcmVwb3J0ZWQgb3V0Y29tZXM8
L2tleXdvcmQ+PGtleXdvcmQ+KndvcmsgcHJvZHVjdGl2aXR5PC9rZXl3b3JkPjwva2V5d29yZHM+
PGRhdGVzPjx5ZWFyPjIwMTc8L3llYXI+PHB1Yi1kYXRlcz48ZGF0ZT5GZWI8L2RhdGU+PC9wdWIt
ZGF0ZXM+PC9kYXRlcz48aXNibj4xNDc4LTMyMzEgKEVsZWN0cm9uaWMpJiN4RDsxNDc4LTMyMjMg
KExpbmtpbmcpPC9pc2JuPjxhY2Nlc3Npb24tbnVtPjI3NzQ4NTY0PC9hY2Nlc3Npb24tbnVtPjx1
cmxzPjxyZWxhdGVkLXVybHM+PHVybD5odHRwczovL3d3dy5uY2JpLm5sbS5uaWguZ292L3B1Ym1l
ZC8yNzc0ODU2NDwvdXJsPjwvcmVsYXRlZC11cmxzPjwvdXJscz48ZWxlY3Ryb25pYy1yZXNvdXJj
ZS1udW0+MTAuMTExMS9saXYuMTMyNzI8L2VsZWN0cm9uaWMtcmVzb3VyY2UtbnVtPjwvcmVjb3Jk
PjwvQ2l0ZT48Q2l0ZT48QXV0aG9yPldlaTwvQXV0aG9yPjxZZWFyPjIwMTQ8L1llYXI+PFJlY051
bT4xOTY8L1JlY051bT48cmVjb3JkPjxyZWMtbnVtYmVyPjE5NjwvcmVjLW51bWJlcj48Zm9yZWln
bi1rZXlzPjxrZXkgYXBwPSJFTiIgZGItaWQ9InN4YXN2MHp4ZmZkMHZpZWV2NWF4MHAwODIyMmVy
MnAwdndleCIgdGltZXN0YW1wPSIxNTI4Njg4MjQzIj4xOTY8L2tleT48L2ZvcmVpZ24ta2V5cz48
cmVmLXR5cGUgbmFtZT0iSm91cm5hbCBBcnRpY2xlIj4xNzwvcmVmLXR5cGU+PGNvbnRyaWJ1dG9y
cz48YXV0aG9ycz48YXV0aG9yPldlaSwgTC48L2F1dGhvcj48YXV0aG9yPkxvaywgQS4gUy48L2F1
dGhvcj48L2F1dGhvcnM+PC9jb250cmlidXRvcnM+PHRpdGxlcz48dGl0bGU+SW1wYWN0IG9mIG5l
dyBoZXBhdGl0aXMgQyB0cmVhdG1lbnRzIGluIGRpZmZlcmVudCByZWdpb25zIG9mIHRoZSB3b3Js
ZDwvdGl0bGU+PHNlY29uZGFyeS10aXRsZT5HYXN0cm9lbnRlcm9sb2d5PC9zZWNvbmRhcnktdGl0
bGU+PC90aXRsZXM+PHBlcmlvZGljYWw+PGZ1bGwtdGl0bGU+R2FzdHJvZW50ZXJvbG9neTwvZnVs
bC10aXRsZT48YWJici0xPkdhc3Ryb2VudGVyb2xvZ3k8L2FiYnItMT48YWJici0yPkdhc3Ryb2Vu
dGVyb2xvZ3k8L2FiYnItMj48L3BlcmlvZGljYWw+PHBhZ2VzPjExNDUtMTE1MC5lMS00PC9wYWdl
cz48dm9sdW1lPjE0Njwvdm9sdW1lPjxudW1iZXI+NTwvbnVtYmVyPjxkYXRlcz48eWVhcj4yMDE0
PC95ZWFyPjwvZGF0ZXM+PGlzYm4+MDAxNi01MDg1PC9pc2JuPjxhY2Nlc3Npb24tbnVtPjI0NjYy
NDg4PC9hY2Nlc3Npb24tbnVtPjx1cmxzPjwvdXJscz48ZWxlY3Ryb25pYy1yZXNvdXJjZS1udW0+
MTAuMTA1My9qLmdhc3Ryby4yMDE0LjAzLjAwODwvZWxlY3Ryb25pYy1yZXNvdXJjZS1udW0+PC9y
ZWNvcmQ+PC9DaXRlPjwvRW5kTm90ZT5=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LCAzNl08L3N0eWxlPjwvRGlzcGxheVRleHQ+PHJlY29yZD48cmVjLW51bWJlcj4yNTwvcmVj
LW51bWJlcj48Zm9yZWlnbi1rZXlzPjxrZXkgYXBwPSJFTiIgZGItaWQ9InN4YXN2MHp4ZmZkMHZp
ZWV2NWF4MHAwODIyMmVyMnAwdndleCIgdGltZXN0YW1wPSIxNTE5NjMwNTU1Ij4yNTwva2V5Pjxr
ZXkgYXBwPSJFTldlYiIgZGItaWQ9IiI+MDwva2V5PjwvZm9yZWlnbi1rZXlzPjxyZWYtdHlwZSBu
YW1lPSJKb3VybmFsIEFydGljbGUiPjE3PC9yZWYtdHlwZT48Y29udHJpYnV0b3JzPjxhdXRob3Jz
PjxhdXRob3I+WW91bm9zc2ksIFouIE0uPC9hdXRob3I+PGF1dGhvcj5UYW5ha2EsIEEuPC9hdXRo
b3I+PGF1dGhvcj5FZ3VjaGksIFkuPC9hdXRob3I+PGF1dGhvcj5MaW0sIFkuIFMuPC9hdXRob3I+
PGF1dGhvcj5ZdSwgTS4gTC48L2F1dGhvcj48YXV0aG9yPkthd2FkYSwgTi48L2F1dGhvcj48YXV0
aG9yPkRhbiwgWS4gWS48L2F1dGhvcj48YXV0aG9yPkJyb29rcy1Sb29uZXksIEMuPC9hdXRob3I+
PGF1dGhvcj5OZWdybywgRi48L2F1dGhvcj48YXV0aG9yPk1vbmRlbGxpLCBNLiBVLjwvYXV0aG9y
PjwvYXV0aG9ycz48L2NvbnRyaWJ1dG9ycz48YXV0aC1hZGRyZXNzPkJldHR5IGFuZCBHdXkgQmVh
dHR5IENlbnRlciBmb3IgSW50ZWdyYXRlZCBSZXNlYXJjaCwgSW5vdmEgSGVhbHRoIFN5c3RlbSwg
RmFsbHMgQ2h1cmNoLCBWQSwgVVNBLiYjeEQ7RGVwYXJ0bWVudCBvZiBNZWRpY2luZSwgSW5vdmEg
RmFpcmZheCBIb3NwaXRhbCwgRmFsbHMgQ2h1cmNoLCBWQSwgVVNBLiYjeEQ7RGVwYXJ0bWVudCBv
ZiBNZWRpY2luZSwgVGVpa3lvIFVuaXZlcnNpdHkgU2Nob29sIG9mIE1lZGljaW5lLCBUb2t5bywg
SmFwYW4uJiN4RDtMaXZlciBDZW50ZXIsIFNhZ2EgVW5pdmVyc2l0eSBIb3NwaXRhbCwgU2FnYSBV
bml2ZXJzaXR5LCBTYWdhLCBKYXBhbi4mI3hEO0RlcGFydG1lbnQgb2YgR2FzdHJvZW50ZXJvbG9n
eSwgTGl2ZXIgQ2VudGVyLCBBc2FuIE1lZGljYWwgQ2VudGVyLCBTZW91bCwgS29yZWEuJiN4RDtI
ZXBhdG9iaWxpYXJ5IERpdmlzaW9uLCBEZXBhcnRtZW50IG9mIEludGVybmFsIE1lZGljaW5lIGFu
ZCBIZXBhdGl0aXMgQ2VudGVyLCBLYW9oc2l1bmcgTWVkaWNhbCBVbml2ZXJzaXR5IEhvc3BpdGFs
LCBLYW9oc2l1bmcgTWVkaWNhbCBVbml2ZXJzaXR5LCBLYW9oc2l1bmcsIFRhaXdhbi4mI3hEO0Rl
cGFydG1lbnQgb2YgSGVwYXRvbG9neSwgR3JhZHVhdGUgU2Nob29sIG9mIE1lZGljaW5lLCBPc2Fr
YSBDaXR5IFVuaXZlcnNpdHksIE9zYWthLCBKYXBhbi4mI3hEO0RlcGFydG1lbnQgb2YgTWVkaWNp
bmUsIE5hdGlvbmFsIFVuaXZlcnNpdHkgb2YgU2luZ2Fwb3JlLCBTaW5nYXBvcmUuJiN4RDtDb3N0
ZWxsbyBNZWRpY2FsIFNpbmdhcG9yZSBQdGUgTHRkLCBTaW5nYXBvcmUuJiN4RDtEaXZpc2lvbiBv
ZiBHYXN0cm9lbnRlcm9sb2d5IGFuZCBIZXBhdG9sb2d5IGFuZCBEaXZpc2lvbiBvZiBDbGluaWNh
bCBQYXRob2xvZ3ksIFVuaXZlcnNpdHkgSG9zcGl0YWwsIEdlbmV2YSwgU3dpdHplcmxhbmQuJiN4
RDtEZXBhcnRtZW50IG9mIEludGVybmFsIE1lZGljaW5lIGFuZCBUaGVyYXBldXRpY3MsIFVuaXZl
cnNpdHkgb2YgUGF2aWEsIFBhdmlhLCBJdGFseS48L2F1dGgtYWRkcmVzcz48dGl0bGVzPjx0aXRs
ZT5UaGUgaW1wYWN0IG9mIGhlcGF0aXRpcyBDIHZpcnVzIG91dHNpZGUgdGhlIGxpdmVyOiBFdmlk
ZW5jZSBmcm9tIEFzaWE8L3RpdGxlPjxzZWNvbmRhcnktdGl0bGU+TGl2ZXIgSW50ZXJuYXRpb25h
bDwvc2Vjb25kYXJ5LXRpdGxlPjwvdGl0bGVzPjxwZXJpb2RpY2FsPjxmdWxsLXRpdGxlPkxpdmVy
IEludGVybmF0aW9uYWw8L2Z1bGwtdGl0bGU+PGFiYnItMj5MaXZlciBJbnQ8L2FiYnItMj48L3Bl
cmlvZGljYWw+PHBhZ2VzPjE1OS0xNzI8L3BhZ2VzPjx2b2x1bWU+Mzc8L3ZvbHVtZT48bnVtYmVy
PjI8L251bWJlcj48ZWRpdGlvbj4yMDE2LzEwLzE4PC9lZGl0aW9uPjxrZXl3b3Jkcz48a2V5d29y
ZD5BbnRpdmlyYWwgQWdlbnRzLyp0aGVyYXBldXRpYyB1c2U8L2tleXdvcmQ+PGtleXdvcmQ+Q2Fy
Y2lub21hLCBIZXBhdG9jZWxsdWxhci92aXJvbG9neTwva2V5d29yZD48a2V5d29yZD5Db3N0cyBh
bmQgQ29zdCBBbmFseXNpczwva2V5d29yZD48a2V5d29yZD5EcnVnIFRoZXJhcHksIENvbWJpbmF0
aW9uPC9rZXl3b3JkPjxrZXl3b3JkPkhlcGFjaXZpcnVzPC9rZXl3b3JkPjxrZXl3b3JkPkhlcGF0
aXRpcyBDLCBDaHJvbmljL2NvbXBsaWNhdGlvbnMvKmRydWcgdGhlcmFweS8qZXBpZGVtaW9sb2d5
PC9rZXl3b3JkPjxrZXl3b3JkPkh1bWFuczwva2V5d29yZD48a2V5d29yZD5JbnRlcmZlcm9uLWFs
cGhhLyp0aGVyYXBldXRpYyB1c2U8L2tleXdvcmQ+PGtleXdvcmQ+SmFwYW48L2tleXdvcmQ+PGtl
eXdvcmQ+TGl2ZXIgQ2lycmhvc2lzL3Zpcm9sb2d5PC9rZXl3b3JkPjxrZXl3b3JkPkxpdmVyIE5l
b3BsYXNtcy92aXJvbG9neTwva2V5d29yZD48a2V5d29yZD5RdWFsaXR5IG9mIExpZmU8L2tleXdv
cmQ+PGtleXdvcmQ+UmFuZG9taXplZCBDb250cm9sbGVkIFRyaWFscyBhcyBUb3BpYzwva2V5d29y
ZD48a2V5d29yZD5SaWJhdmlyaW4vKnRoZXJhcGV1dGljIHVzZTwva2V5d29yZD48a2V5d29yZD5T
dXN0YWluZWQgVmlyb2xvZ2ljIFJlc3BvbnNlPC9rZXl3b3JkPjxrZXl3b3JkPlRyZWF0bWVudCBG
YWlsdXJlPC9rZXl3b3JkPjxrZXl3b3JkPipjb3N0LWVmZmVjdGl2ZW5lc3M8L2tleXdvcmQ+PGtl
eXdvcmQ+KmhlYWx0aC1yZWxhdGVkIHF1YWxpdHkgb2YgbGlmZTwva2V5d29yZD48a2V5d29yZD4q
aGVwYXRpdGlzIEM8L2tleXdvcmQ+PGtleXdvcmQ+KnBhdGllbnQtcmVwb3J0ZWQgb3V0Y29tZXM8
L2tleXdvcmQ+PGtleXdvcmQ+KndvcmsgcHJvZHVjdGl2aXR5PC9rZXl3b3JkPjwva2V5d29yZHM+
PGRhdGVzPjx5ZWFyPjIwMTc8L3llYXI+PHB1Yi1kYXRlcz48ZGF0ZT5GZWI8L2RhdGU+PC9wdWIt
ZGF0ZXM+PC9kYXRlcz48aXNibj4xNDc4LTMyMzEgKEVsZWN0cm9uaWMpJiN4RDsxNDc4LTMyMjMg
KExpbmtpbmcpPC9pc2JuPjxhY2Nlc3Npb24tbnVtPjI3NzQ4NTY0PC9hY2Nlc3Npb24tbnVtPjx1
cmxzPjxyZWxhdGVkLXVybHM+PHVybD5odHRwczovL3d3dy5uY2JpLm5sbS5uaWguZ292L3B1Ym1l
ZC8yNzc0ODU2NDwvdXJsPjwvcmVsYXRlZC11cmxzPjwvdXJscz48ZWxlY3Ryb25pYy1yZXNvdXJj
ZS1udW0+MTAuMTExMS9saXYuMTMyNzI8L2VsZWN0cm9uaWMtcmVzb3VyY2UtbnVtPjwvcmVjb3Jk
PjwvQ2l0ZT48Q2l0ZT48QXV0aG9yPldlaTwvQXV0aG9yPjxZZWFyPjIwMTQ8L1llYXI+PFJlY051
bT4xOTY8L1JlY051bT48cmVjb3JkPjxyZWMtbnVtYmVyPjE5NjwvcmVjLW51bWJlcj48Zm9yZWln
bi1rZXlzPjxrZXkgYXBwPSJFTiIgZGItaWQ9InN4YXN2MHp4ZmZkMHZpZWV2NWF4MHAwODIyMmVy
MnAwdndleCIgdGltZXN0YW1wPSIxNTI4Njg4MjQzIj4xOTY8L2tleT48L2ZvcmVpZ24ta2V5cz48
cmVmLXR5cGUgbmFtZT0iSm91cm5hbCBBcnRpY2xlIj4xNzwvcmVmLXR5cGU+PGNvbnRyaWJ1dG9y
cz48YXV0aG9ycz48YXV0aG9yPldlaSwgTC48L2F1dGhvcj48YXV0aG9yPkxvaywgQS4gUy48L2F1
dGhvcj48L2F1dGhvcnM+PC9jb250cmlidXRvcnM+PHRpdGxlcz48dGl0bGU+SW1wYWN0IG9mIG5l
dyBoZXBhdGl0aXMgQyB0cmVhdG1lbnRzIGluIGRpZmZlcmVudCByZWdpb25zIG9mIHRoZSB3b3Js
ZDwvdGl0bGU+PHNlY29uZGFyeS10aXRsZT5HYXN0cm9lbnRlcm9sb2d5PC9zZWNvbmRhcnktdGl0
bGU+PC90aXRsZXM+PHBlcmlvZGljYWw+PGZ1bGwtdGl0bGU+R2FzdHJvZW50ZXJvbG9neTwvZnVs
bC10aXRsZT48YWJici0xPkdhc3Ryb2VudGVyb2xvZ3k8L2FiYnItMT48YWJici0yPkdhc3Ryb2Vu
dGVyb2xvZ3k8L2FiYnItMj48L3BlcmlvZGljYWw+PHBhZ2VzPjExNDUtMTE1MC5lMS00PC9wYWdl
cz48dm9sdW1lPjE0Njwvdm9sdW1lPjxudW1iZXI+NTwvbnVtYmVyPjxkYXRlcz48eWVhcj4yMDE0
PC95ZWFyPjwvZGF0ZXM+PGlzYm4+MDAxNi01MDg1PC9pc2JuPjxhY2Nlc3Npb24tbnVtPjI0NjYy
NDg4PC9hY2Nlc3Npb24tbnVtPjx1cmxzPjwvdXJscz48ZWxlY3Ryb25pYy1yZXNvdXJjZS1udW0+
MTAuMTA1My9qLmdhc3Ryby4yMDE0LjAzLjAwODwvZWxlY3Ryb25pYy1yZXNvdXJjZS1udW0+PC9y
ZWNvcmQ+PC9DaXRlPjwvRW5kTm90ZT5=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933CC3" w:rsidRPr="001B3D7B">
        <w:rPr>
          <w:rFonts w:ascii="Book Antiqua" w:hAnsi="Book Antiqua" w:cs="Tahoma"/>
          <w:sz w:val="24"/>
          <w:szCs w:val="24"/>
          <w:lang w:val="en-US"/>
        </w:rPr>
      </w:r>
      <w:r w:rsidR="00933CC3"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4,36]</w:t>
      </w:r>
      <w:r w:rsidR="00933CC3" w:rsidRPr="001B3D7B">
        <w:rPr>
          <w:rFonts w:ascii="Book Antiqua" w:hAnsi="Book Antiqua"/>
          <w:sz w:val="24"/>
          <w:szCs w:val="24"/>
          <w:lang w:val="en-US"/>
        </w:rPr>
        <w:fldChar w:fldCharType="end"/>
      </w:r>
      <w:r w:rsidR="000B3510" w:rsidRPr="001B3D7B">
        <w:rPr>
          <w:rFonts w:ascii="Book Antiqua" w:hAnsi="Book Antiqua"/>
          <w:sz w:val="24"/>
          <w:szCs w:val="24"/>
          <w:lang w:val="en-US"/>
        </w:rPr>
        <w:t>.</w:t>
      </w:r>
      <w:r w:rsidR="00933CC3" w:rsidRPr="001B3D7B">
        <w:rPr>
          <w:rFonts w:ascii="Book Antiqua" w:hAnsi="Book Antiqua" w:cs="Tahoma"/>
          <w:sz w:val="24"/>
          <w:szCs w:val="24"/>
          <w:lang w:val="en-US"/>
        </w:rPr>
        <w:t xml:space="preserve"> </w:t>
      </w:r>
      <w:r w:rsidR="00131B70" w:rsidRPr="001B3D7B">
        <w:rPr>
          <w:rFonts w:ascii="Book Antiqua" w:hAnsi="Book Antiqua" w:cs="Tahoma"/>
          <w:sz w:val="24"/>
          <w:szCs w:val="24"/>
          <w:lang w:val="en-US"/>
        </w:rPr>
        <w:t>In a meta-analysis of 12 studies involving 25497 CHC patients on IFN-</w:t>
      </w:r>
      <w:r w:rsidR="00131B70" w:rsidRPr="001B3D7B">
        <w:rPr>
          <w:rFonts w:ascii="Book Antiqua" w:hAnsi="Book Antiqua" w:cs="Tahoma"/>
          <w:sz w:val="24"/>
          <w:szCs w:val="24"/>
          <w:lang w:val="en-US"/>
        </w:rPr>
        <w:lastRenderedPageBreak/>
        <w:t>based therapy, although SVR achievement led to a 76% reduction in HCC risk, only 36% of patients achieved SVR</w:t>
      </w:r>
      <w:r w:rsidR="00131B70"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Morgan&lt;/Author&gt;&lt;Year&gt;2013&lt;/Year&gt;&lt;RecNum&gt;5&lt;/RecNum&gt;&lt;DisplayText&gt;&lt;style face="superscript"&gt;[37]&lt;/style&gt;&lt;/DisplayText&gt;&lt;record&gt;&lt;rec-number&gt;5&lt;/rec-number&gt;&lt;foreign-keys&gt;&lt;key app="EN" db-id="sxasv0zxffd0vieev5ax0p08222er2p0vwex" timestamp="1519614783"&gt;5&lt;/key&gt;&lt;/foreign-keys&gt;&lt;ref-type name="Journal Article"&gt;17&lt;/ref-type&gt;&lt;contributors&gt;&lt;authors&gt;&lt;author&gt;Rebecca L. Morgan&lt;/author&gt;&lt;author&gt;Brittney Baack&lt;/author&gt;&lt;author&gt;Bryce D. Smith&lt;/author&gt;&lt;author&gt;Anthony Yartel&lt;/author&gt;&lt;author&gt;Marc Pitasi&lt;/author&gt;&lt;author&gt;Yngve Falck-Ytter&lt;/author&gt;&lt;/authors&gt;&lt;/contributors&gt;&lt;titles&gt;&lt;title&gt;Eradication of hepatitis C virus infection and the development of hepatocellular carcinoma: A meta-analysis of observational studies&lt;/title&gt;&lt;secondary-title&gt;Ann Intern Med&lt;/secondary-title&gt;&lt;/titles&gt;&lt;periodical&gt;&lt;full-title&gt;Annals of Internal Medicine&lt;/full-title&gt;&lt;abbr-1&gt;Ann. Intern. Med.&lt;/abbr-1&gt;&lt;abbr-2&gt;Ann Intern Med&lt;/abbr-2&gt;&lt;/periodical&gt;&lt;pages&gt;329-37&lt;/pages&gt;&lt;volume&gt;158&lt;/volume&gt;&lt;number&gt;5_Part_1&lt;/number&gt;&lt;dates&gt;&lt;year&gt;2013&lt;/year&gt;&lt;/dates&gt;&lt;accession-num&gt;23460056&lt;/accession-num&gt;&lt;urls&gt;&lt;related-urls&gt;&lt;url&gt;http://annals.org/aim/fullarticle/1657880/eradication-hepatitis-c-virus-infection-development-hepatocellular-carcinoma-meta-analysis&lt;/url&gt;&lt;/related-urls&gt;&lt;/urls&gt;&lt;electronic-resource-num&gt;10.7326/0003-4819-158-5-201303050-00005&lt;/electronic-resource-num&gt;&lt;/record&gt;&lt;/Cite&gt;&lt;/EndNote&gt;</w:instrText>
      </w:r>
      <w:r w:rsidR="00131B70"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37]</w:t>
      </w:r>
      <w:r w:rsidR="00131B70" w:rsidRPr="001B3D7B">
        <w:rPr>
          <w:rFonts w:ascii="Book Antiqua" w:hAnsi="Book Antiqua"/>
          <w:sz w:val="24"/>
          <w:szCs w:val="24"/>
          <w:lang w:val="en-US"/>
        </w:rPr>
        <w:fldChar w:fldCharType="end"/>
      </w:r>
      <w:r w:rsidR="000B3510" w:rsidRPr="001B3D7B">
        <w:rPr>
          <w:rFonts w:ascii="Book Antiqua" w:hAnsi="Book Antiqua"/>
          <w:sz w:val="24"/>
          <w:szCs w:val="24"/>
          <w:lang w:val="en-US"/>
        </w:rPr>
        <w:t>.</w:t>
      </w:r>
      <w:r w:rsidR="00AA7561" w:rsidRPr="001B3D7B">
        <w:rPr>
          <w:rFonts w:ascii="Book Antiqua" w:hAnsi="Book Antiqua" w:cs="Tahoma"/>
          <w:sz w:val="24"/>
          <w:szCs w:val="24"/>
          <w:lang w:val="en-US"/>
        </w:rPr>
        <w:t xml:space="preserve"> </w:t>
      </w:r>
      <w:r w:rsidR="000C1572" w:rsidRPr="001B3D7B">
        <w:rPr>
          <w:rFonts w:ascii="Book Antiqua" w:hAnsi="Book Antiqua" w:cs="Tahoma"/>
          <w:sz w:val="24"/>
          <w:szCs w:val="24"/>
          <w:lang w:val="en-US"/>
        </w:rPr>
        <w:t>PR treatment</w:t>
      </w:r>
      <w:r w:rsidR="003E0F89" w:rsidRPr="001B3D7B">
        <w:rPr>
          <w:rFonts w:ascii="Book Antiqua" w:hAnsi="Book Antiqua" w:cs="Tahoma"/>
          <w:sz w:val="24"/>
          <w:szCs w:val="24"/>
          <w:lang w:val="en-US"/>
        </w:rPr>
        <w:t xml:space="preserve"> also</w:t>
      </w:r>
      <w:r w:rsidR="00BD2DCF" w:rsidRPr="001B3D7B">
        <w:rPr>
          <w:rFonts w:ascii="Book Antiqua" w:hAnsi="Book Antiqua" w:cs="Tahoma"/>
          <w:sz w:val="24"/>
          <w:szCs w:val="24"/>
          <w:lang w:val="en-US"/>
        </w:rPr>
        <w:t xml:space="preserve"> </w:t>
      </w:r>
      <w:r w:rsidR="00752272" w:rsidRPr="001B3D7B">
        <w:rPr>
          <w:rFonts w:ascii="Book Antiqua" w:hAnsi="Book Antiqua" w:cs="Tahoma"/>
          <w:sz w:val="24"/>
          <w:szCs w:val="24"/>
          <w:lang w:val="en-US"/>
        </w:rPr>
        <w:t>has</w:t>
      </w:r>
      <w:r w:rsidR="00BD2DCF" w:rsidRPr="001B3D7B">
        <w:rPr>
          <w:rFonts w:ascii="Book Antiqua" w:hAnsi="Book Antiqua" w:cs="Tahoma"/>
          <w:sz w:val="24"/>
          <w:szCs w:val="24"/>
          <w:lang w:val="en-US"/>
        </w:rPr>
        <w:t xml:space="preserve"> numerous contraindications and side effects</w:t>
      </w:r>
      <w:r w:rsidR="00F3048D" w:rsidRPr="001B3D7B">
        <w:rPr>
          <w:rFonts w:ascii="Book Antiqua" w:hAnsi="Book Antiqua" w:cs="Tahoma"/>
          <w:sz w:val="24"/>
          <w:szCs w:val="24"/>
          <w:lang w:val="en-US"/>
        </w:rPr>
        <w:t xml:space="preserve">, such as </w:t>
      </w:r>
      <w:r w:rsidR="00913A8E" w:rsidRPr="001B3D7B">
        <w:rPr>
          <w:rFonts w:ascii="Book Antiqua" w:hAnsi="Book Antiqua" w:cs="Tahoma"/>
          <w:sz w:val="24"/>
          <w:szCs w:val="24"/>
          <w:lang w:val="en-US"/>
        </w:rPr>
        <w:t xml:space="preserve">RBV-induced </w:t>
      </w:r>
      <w:r w:rsidR="00165359" w:rsidRPr="001B3D7B">
        <w:rPr>
          <w:rFonts w:ascii="Book Antiqua" w:hAnsi="Book Antiqua" w:cs="Tahoma"/>
          <w:sz w:val="24"/>
          <w:szCs w:val="24"/>
          <w:lang w:val="en-US"/>
        </w:rPr>
        <w:t>hemolytic</w:t>
      </w:r>
      <w:r w:rsidR="00F3048D" w:rsidRPr="001B3D7B">
        <w:rPr>
          <w:rFonts w:ascii="Book Antiqua" w:hAnsi="Book Antiqua" w:cs="Tahoma"/>
          <w:sz w:val="24"/>
          <w:szCs w:val="24"/>
          <w:lang w:val="en-US"/>
        </w:rPr>
        <w:t xml:space="preserve"> </w:t>
      </w:r>
      <w:r w:rsidR="00165359" w:rsidRPr="001B3D7B">
        <w:rPr>
          <w:rFonts w:ascii="Book Antiqua" w:hAnsi="Book Antiqua" w:cs="Tahoma"/>
          <w:sz w:val="24"/>
          <w:szCs w:val="24"/>
          <w:lang w:val="en-US"/>
        </w:rPr>
        <w:t>anemia</w:t>
      </w:r>
      <w:r w:rsidR="00F3048D" w:rsidRPr="001B3D7B">
        <w:rPr>
          <w:rFonts w:ascii="Book Antiqua" w:hAnsi="Book Antiqua" w:cs="Tahoma"/>
          <w:sz w:val="24"/>
          <w:szCs w:val="24"/>
          <w:lang w:val="en-US"/>
        </w:rPr>
        <w:t xml:space="preserve"> and </w:t>
      </w:r>
      <w:r w:rsidR="00913A8E" w:rsidRPr="001B3D7B">
        <w:rPr>
          <w:rFonts w:ascii="Book Antiqua" w:hAnsi="Book Antiqua" w:cs="Tahoma"/>
          <w:sz w:val="24"/>
          <w:szCs w:val="24"/>
          <w:lang w:val="en-US"/>
        </w:rPr>
        <w:t>various</w:t>
      </w:r>
      <w:r w:rsidR="00F3048D" w:rsidRPr="001B3D7B">
        <w:rPr>
          <w:rFonts w:ascii="Book Antiqua" w:hAnsi="Book Antiqua" w:cs="Tahoma"/>
          <w:sz w:val="24"/>
          <w:szCs w:val="24"/>
          <w:lang w:val="en-US"/>
        </w:rPr>
        <w:t xml:space="preserve"> </w:t>
      </w:r>
      <w:r w:rsidR="00AA7561" w:rsidRPr="001B3D7B">
        <w:rPr>
          <w:rFonts w:ascii="Book Antiqua" w:hAnsi="Book Antiqua" w:cs="Tahoma"/>
          <w:sz w:val="24"/>
          <w:szCs w:val="24"/>
          <w:lang w:val="en-US"/>
        </w:rPr>
        <w:t>neuropsychiatric, autoimmune, ischemic</w:t>
      </w:r>
      <w:r w:rsidR="00EE628D" w:rsidRPr="001B3D7B">
        <w:rPr>
          <w:rFonts w:ascii="Book Antiqua" w:hAnsi="Book Antiqua" w:cs="Tahoma"/>
          <w:sz w:val="24"/>
          <w:szCs w:val="24"/>
          <w:lang w:val="en-US"/>
        </w:rPr>
        <w:t>,</w:t>
      </w:r>
      <w:r w:rsidR="00AA7561" w:rsidRPr="001B3D7B">
        <w:rPr>
          <w:rFonts w:ascii="Book Antiqua" w:hAnsi="Book Antiqua" w:cs="Tahoma"/>
          <w:sz w:val="24"/>
          <w:szCs w:val="24"/>
          <w:lang w:val="en-US"/>
        </w:rPr>
        <w:t xml:space="preserve"> and infectious disorders</w:t>
      </w:r>
      <w:r w:rsidR="00F3048D" w:rsidRPr="001B3D7B">
        <w:rPr>
          <w:rFonts w:ascii="Book Antiqua" w:hAnsi="Book Antiqua" w:cs="Tahoma"/>
          <w:sz w:val="24"/>
          <w:szCs w:val="24"/>
          <w:lang w:val="en-US"/>
        </w:rPr>
        <w:t xml:space="preserve"> that may be caused or aggravated by IFN</w:t>
      </w:r>
      <w:r w:rsidR="00D77F9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 ExcludeAuth="1"&gt;&lt;Year&gt;2017 Oct&lt;/Year&gt;&lt;RecNum&gt;197&lt;/RecNum&gt;&lt;DisplayText&gt;&lt;style face="superscript"&gt;[38, 39]&lt;/style&gt;&lt;/DisplayText&gt;&lt;record&gt;&lt;rec-number&gt;197&lt;/rec-number&gt;&lt;foreign-keys&gt;&lt;key app="EN" db-id="sxasv0zxffd0vieev5ax0p08222er2p0vwex" timestamp="1528698899"&gt;197&lt;/key&gt;&lt;/foreign-keys&gt;&lt;ref-type name="Generic"&gt;13&lt;/ref-type&gt;&lt;contributors&gt;&lt;/contributors&gt;&lt;titles&gt;&lt;title&gt;Pegasys® Prescribing Information&lt;/title&gt;&lt;/titles&gt;&lt;dates&gt;&lt;year&gt;2017 Oct&lt;/year&gt;&lt;/dates&gt;&lt;pub-location&gt;South San Francisco, CA&lt;/pub-location&gt;&lt;publisher&gt;Genentech USA, Inc.&lt;/publisher&gt;&lt;urls&gt;&lt;related-urls&gt;&lt;url&gt;https://www.gene.com/download/pdf/pegasys_prescribing.pdf&lt;/url&gt;&lt;/related-urls&gt;&lt;/urls&gt;&lt;/record&gt;&lt;/Cite&gt;&lt;Cite ExcludeAuth="1"&gt;&lt;Year&gt;2017&lt;/Year&gt;&lt;RecNum&gt;200&lt;/RecNum&gt;&lt;record&gt;&lt;rec-number&gt;200&lt;/rec-number&gt;&lt;foreign-keys&gt;&lt;key app="EN" db-id="sxasv0zxffd0vieev5ax0p08222er2p0vwex" timestamp="1528786586"&gt;200&lt;/key&gt;&lt;/foreign-keys&gt;&lt;ref-type name="Generic"&gt;13&lt;/ref-type&gt;&lt;contributors&gt;&lt;/contributors&gt;&lt;titles&gt;&lt;title&gt;Rebetol® Prescribing Information&lt;/title&gt;&lt;/titles&gt;&lt;dates&gt;&lt;year&gt;2017 Oct&lt;/year&gt;&lt;/dates&gt;&lt;pub-location&gt;Whitehouse Station, NJ&lt;/pub-location&gt;&lt;publisher&gt;Merck Sharp &amp;amp; Cohme Corp&lt;/publisher&gt;&lt;urls&gt;&lt;related-urls&gt;&lt;url&gt;https://www.merck.com/product/usa/pi_circulars/r/rebetol/rebetol_pi.pdf&lt;/url&gt;&lt;/related-urls&gt;&lt;/urls&gt;&lt;/record&gt;&lt;/Cite&gt;&lt;/EndNote&gt;</w:instrText>
      </w:r>
      <w:r w:rsidR="00D77F96"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38,39]</w:t>
      </w:r>
      <w:r w:rsidR="00D77F96" w:rsidRPr="001B3D7B">
        <w:rPr>
          <w:rFonts w:ascii="Book Antiqua" w:hAnsi="Book Antiqua"/>
          <w:sz w:val="24"/>
          <w:szCs w:val="24"/>
          <w:lang w:val="en-US"/>
        </w:rPr>
        <w:fldChar w:fldCharType="end"/>
      </w:r>
      <w:r w:rsidR="000B3510" w:rsidRPr="001B3D7B">
        <w:rPr>
          <w:rFonts w:ascii="Book Antiqua" w:hAnsi="Book Antiqua"/>
          <w:sz w:val="24"/>
          <w:szCs w:val="24"/>
          <w:lang w:val="en-US"/>
        </w:rPr>
        <w:t>.</w:t>
      </w:r>
      <w:r w:rsidR="00F3048D" w:rsidRPr="001B3D7B">
        <w:rPr>
          <w:rFonts w:ascii="Book Antiqua" w:hAnsi="Book Antiqua" w:cs="Tahoma"/>
          <w:sz w:val="24"/>
          <w:szCs w:val="24"/>
          <w:lang w:val="en-US"/>
        </w:rPr>
        <w:t xml:space="preserve"> In the </w:t>
      </w:r>
      <w:r w:rsidR="00DF1CDE" w:rsidRPr="001B3D7B">
        <w:rPr>
          <w:rFonts w:ascii="Book Antiqua" w:hAnsi="Book Antiqua" w:cs="Tahoma"/>
          <w:sz w:val="24"/>
          <w:szCs w:val="24"/>
          <w:lang w:val="en-US"/>
        </w:rPr>
        <w:t xml:space="preserve">nationwide </w:t>
      </w:r>
      <w:r w:rsidR="00F3048D" w:rsidRPr="001B3D7B">
        <w:rPr>
          <w:rFonts w:ascii="Book Antiqua" w:hAnsi="Book Antiqua" w:cs="Tahoma"/>
          <w:sz w:val="24"/>
          <w:szCs w:val="24"/>
          <w:lang w:val="en-US"/>
        </w:rPr>
        <w:t>CC</w:t>
      </w:r>
      <w:r w:rsidR="003A2027" w:rsidRPr="001B3D7B">
        <w:rPr>
          <w:rFonts w:ascii="Book Antiqua" w:hAnsi="Book Antiqua" w:cs="Tahoma"/>
          <w:sz w:val="24"/>
          <w:szCs w:val="24"/>
          <w:lang w:val="en-US"/>
        </w:rPr>
        <w:t xml:space="preserve"> </w:t>
      </w:r>
      <w:r w:rsidR="00F3048D" w:rsidRPr="001B3D7B">
        <w:rPr>
          <w:rFonts w:ascii="Book Antiqua" w:hAnsi="Book Antiqua" w:cs="Tahoma"/>
          <w:sz w:val="24"/>
          <w:szCs w:val="24"/>
          <w:lang w:val="en-US"/>
        </w:rPr>
        <w:t>genos study, 56.7% of untreated Chinese HCV patients were IFN-ineligible</w:t>
      </w:r>
      <w:r w:rsidR="00D77F9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Rao&lt;/Author&gt;&lt;Year&gt;2017&lt;/Year&gt;&lt;RecNum&gt;1&lt;/RecNum&gt;&lt;DisplayText&gt;&lt;style face="superscript"&gt;[40]&lt;/style&gt;&lt;/DisplayText&gt;&lt;record&gt;&lt;rec-number&gt;1&lt;/rec-number&gt;&lt;foreign-keys&gt;&lt;key app="EN" db-id="sxasv0zxffd0vieev5ax0p08222er2p0vwex" timestamp="1516163599"&gt;1&lt;/key&gt;&lt;/foreign-keys&gt;&lt;ref-type name="Journal Article"&gt;17&lt;/ref-type&gt;&lt;contributors&gt;&lt;authors&gt;&lt;author&gt;Rao, H. Y.&lt;/author&gt;&lt;author&gt;Li, H.&lt;/author&gt;&lt;author&gt;Chen, H.&lt;/author&gt;&lt;author&gt;Shang, J.&lt;/author&gt;&lt;author&gt;Xie, Q.&lt;/author&gt;&lt;author&gt;Gao, Z. L.&lt;/author&gt;&lt;author&gt;Li, J.&lt;/author&gt;&lt;author&gt;Sun, Y.&lt;/author&gt;&lt;author&gt;Jiang, J.&lt;/author&gt;&lt;author&gt;Wang, L.&lt;/author&gt;&lt;author&gt;Zhao, L.&lt;/author&gt;&lt;author&gt;Zhang, L.&lt;/author&gt;&lt;author&gt;Yang, W.&lt;/author&gt;&lt;author&gt;Niu, J.&lt;/author&gt;&lt;author&gt;Gong, Z.&lt;/author&gt;&lt;author&gt;Gong, G.&lt;/author&gt;&lt;author&gt;Yang, R.&lt;/author&gt;&lt;author&gt;Lee, M. H.&lt;/author&gt;&lt;author&gt;Wei, L.&lt;/author&gt;&lt;/authors&gt;&lt;/contributors&gt;&lt;titles&gt;&lt;title&gt;Real-world treatment patterns and clinical outcomes of HCV treatment-naive patients in China: an interim analysis from the CCgenos study&lt;/title&gt;&lt;secondary-title&gt;Journal of Gastroenterology and Hepatology&lt;/secondary-title&gt;&lt;/titles&gt;&lt;periodical&gt;&lt;full-title&gt;Journal of Gastroenterology and Hepatology&lt;/full-title&gt;&lt;abbr-1&gt;J. Gastroenterol. Hepatol.&lt;/abbr-1&gt;&lt;abbr-2&gt;J Gastroenterol Hepatol&lt;/abbr-2&gt;&lt;abbr-3&gt;Journal of Gastroenterology &amp;amp; Hepatology&lt;/abbr-3&gt;&lt;/periodical&gt;&lt;pages&gt;244-252&lt;/pages&gt;&lt;volume&gt;32&lt;/volume&gt;&lt;number&gt;1&lt;/number&gt;&lt;edition&gt;2016/06/12&lt;/edition&gt;&lt;dates&gt;&lt;year&gt;2017&lt;/year&gt;&lt;/dates&gt;&lt;accession-num&gt;27289083&lt;/accession-num&gt;&lt;urls&gt;&lt;/urls&gt;&lt;electronic-resource-num&gt;10.1111/jgh.13467&lt;/electronic-resource-num&gt;&lt;/record&gt;&lt;/Cite&gt;&lt;/EndNote&gt;</w:instrText>
      </w:r>
      <w:r w:rsidR="00D77F96"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40]</w:t>
      </w:r>
      <w:r w:rsidR="00D77F96" w:rsidRPr="001B3D7B">
        <w:rPr>
          <w:rFonts w:ascii="Book Antiqua" w:hAnsi="Book Antiqua"/>
          <w:sz w:val="24"/>
          <w:szCs w:val="24"/>
          <w:lang w:val="en-US"/>
        </w:rPr>
        <w:fldChar w:fldCharType="end"/>
      </w:r>
      <w:r w:rsidR="000B3510" w:rsidRPr="001B3D7B">
        <w:rPr>
          <w:rFonts w:ascii="Book Antiqua" w:hAnsi="Book Antiqua"/>
          <w:sz w:val="24"/>
          <w:szCs w:val="24"/>
          <w:lang w:val="en-US"/>
        </w:rPr>
        <w:t>.</w:t>
      </w:r>
      <w:r w:rsidR="00E418D2" w:rsidRPr="001B3D7B">
        <w:rPr>
          <w:rFonts w:ascii="Book Antiqua" w:hAnsi="Book Antiqua" w:cs="Tahoma"/>
          <w:sz w:val="24"/>
          <w:szCs w:val="24"/>
          <w:lang w:val="en-US"/>
        </w:rPr>
        <w:t xml:space="preserve"> </w:t>
      </w:r>
      <w:r w:rsidR="003E0F89" w:rsidRPr="001B3D7B">
        <w:rPr>
          <w:rFonts w:ascii="Book Antiqua" w:hAnsi="Book Antiqua" w:cs="Tahoma"/>
          <w:sz w:val="24"/>
          <w:szCs w:val="24"/>
          <w:lang w:val="en-US"/>
        </w:rPr>
        <w:t>In contrast, DAA regimens confer high real-world SVR rates of 90</w:t>
      </w:r>
      <w:r w:rsidR="00C019BD" w:rsidRPr="001B3D7B">
        <w:rPr>
          <w:rFonts w:ascii="Book Antiqua" w:hAnsi="Book Antiqua" w:cs="Tahoma"/>
          <w:sz w:val="24"/>
          <w:szCs w:val="24"/>
          <w:lang w:val="en-US"/>
        </w:rPr>
        <w:t>%</w:t>
      </w:r>
      <w:r w:rsidR="00C2668D" w:rsidRPr="001B3D7B">
        <w:rPr>
          <w:rFonts w:ascii="Book Antiqua" w:hAnsi="Book Antiqua" w:cs="Tahoma"/>
          <w:sz w:val="24"/>
          <w:szCs w:val="24"/>
          <w:lang w:val="en-US"/>
        </w:rPr>
        <w:t>–</w:t>
      </w:r>
      <w:r w:rsidR="003E0F89" w:rsidRPr="001B3D7B">
        <w:rPr>
          <w:rFonts w:ascii="Book Antiqua" w:hAnsi="Book Antiqua" w:cs="Tahoma"/>
          <w:sz w:val="24"/>
          <w:szCs w:val="24"/>
          <w:lang w:val="en-US"/>
        </w:rPr>
        <w:t xml:space="preserve">100%, </w:t>
      </w:r>
      <w:r w:rsidR="00AD4B00" w:rsidRPr="001B3D7B">
        <w:rPr>
          <w:rFonts w:ascii="Book Antiqua" w:hAnsi="Book Antiqua" w:cs="Tahoma"/>
          <w:sz w:val="24"/>
          <w:szCs w:val="24"/>
          <w:lang w:val="en-US"/>
        </w:rPr>
        <w:t xml:space="preserve">and </w:t>
      </w:r>
      <w:r w:rsidR="00F725C8" w:rsidRPr="001B3D7B">
        <w:rPr>
          <w:rFonts w:ascii="Book Antiqua" w:hAnsi="Book Antiqua" w:cs="Tahoma"/>
          <w:sz w:val="24"/>
          <w:szCs w:val="24"/>
          <w:lang w:val="en-US"/>
        </w:rPr>
        <w:t xml:space="preserve">extend HCV cure to </w:t>
      </w:r>
      <w:r w:rsidR="00A530C6" w:rsidRPr="001B3D7B">
        <w:rPr>
          <w:rFonts w:ascii="Book Antiqua" w:hAnsi="Book Antiqua" w:cs="Tahoma"/>
          <w:sz w:val="24"/>
          <w:szCs w:val="24"/>
          <w:lang w:val="en-US"/>
        </w:rPr>
        <w:t>patient populations that could not be effectively treated in the PR era, such as patients with DCC and/or liver transplant, and patients with concomitant renal impairment or psychiatric disorders</w:t>
      </w:r>
      <w:r w:rsidR="003E54CE" w:rsidRPr="001B3D7B">
        <w:rPr>
          <w:rFonts w:ascii="Book Antiqua" w:hAnsi="Book Antiqua" w:cs="Tahoma"/>
          <w:sz w:val="24"/>
          <w:szCs w:val="24"/>
          <w:lang w:val="en-US"/>
        </w:rPr>
        <w:t xml:space="preserve"> (although the eligible patient populations and efficacy profiles do differ among DAA regimens)</w:t>
      </w:r>
      <w:r w:rsidR="00A530C6" w:rsidRPr="001B3D7B">
        <w:rPr>
          <w:rFonts w:ascii="Book Antiqua" w:hAnsi="Book Antiqu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P&lt;/Author&gt;&lt;Year&gt;2016&lt;/Year&gt;&lt;RecNum&gt;201&lt;/RecNum&gt;&lt;DisplayText&gt;&lt;style face="superscript"&gt;[41]&lt;/style&gt;&lt;/DisplayText&gt;&lt;record&gt;&lt;rec-number&gt;201&lt;/rec-number&gt;&lt;foreign-keys&gt;&lt;key app="EN" db-id="sxasv0zxffd0vieev5ax0p08222er2p0vwex" timestamp="1528786750"&gt;201&lt;/key&gt;&lt;/foreign-keys&gt;&lt;ref-type name="Journal Article"&gt;17&lt;/ref-type&gt;&lt;contributors&gt;&lt;authors&gt;&lt;author&gt;Hu, Peng&lt;/author&gt;&lt;author&gt;Ren, Hong&lt;/author&gt;&lt;/authors&gt;&lt;/contributors&gt;&lt;titles&gt;&lt;title&gt;&lt;style face="normal" font="default" charset="134" size="100%"&gt;Current status of treatment of chronic hepatitis C and related challenges in the &amp;quot;&lt;/style&gt;&lt;style face="normal" font="default" size="100%"&gt;p&lt;/style&gt;&lt;style face="normal" font="default" charset="134" size="100%"&gt;re-DAA &lt;/style&gt;&lt;style face="normal" font="default" size="100%"&gt;e&lt;/style&gt;&lt;style face="normal" font="default" charset="134" size="100%"&gt;ra&amp;quot; in China&lt;/style&gt;&lt;/title&gt;&lt;secondary-title&gt;Zhonghua Gan Zang Bing Za Zhi&lt;/secondary-title&gt;&lt;/titles&gt;&lt;periodical&gt;&lt;full-title&gt;Zhonghua Gan Zang Bing Za Zhi. Zhonghua Ganzangbing Zazhi. Chinese Journal of Hepatology&lt;/full-title&gt;&lt;abbr-1&gt;Zhonghua Gan Zang Bing Za Zhi&lt;/abbr-1&gt;&lt;abbr-2&gt;Zhonghua Gan Zang Bing Za Zhi&lt;/abbr-2&gt;&lt;/periodical&gt;&lt;pages&gt;869-873&lt;/pages&gt;&lt;volume&gt;24&lt;/volume&gt;&lt;number&gt;11&lt;/number&gt;&lt;dates&gt;&lt;year&gt;2016&lt;/year&gt;&lt;/dates&gt;&lt;accession-num&gt;27978936&lt;/accession-num&gt;&lt;urls&gt;&lt;/urls&gt;&lt;electronic-resource-num&gt;10.3760/cma.j.issn.1007-3418.2016.11.015&lt;/electronic-resource-num&gt;&lt;/record&gt;&lt;/Cite&gt;&lt;/EndNote&gt;</w:instrText>
      </w:r>
      <w:r w:rsidR="00A530C6"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41]</w:t>
      </w:r>
      <w:r w:rsidR="00A530C6" w:rsidRPr="001B3D7B">
        <w:rPr>
          <w:rFonts w:ascii="Book Antiqua" w:hAnsi="Book Antiqua"/>
          <w:sz w:val="24"/>
          <w:szCs w:val="24"/>
          <w:lang w:val="en-US"/>
        </w:rPr>
        <w:fldChar w:fldCharType="end"/>
      </w:r>
      <w:r w:rsidR="000B3510" w:rsidRPr="001B3D7B">
        <w:rPr>
          <w:rFonts w:ascii="Book Antiqua" w:hAnsi="Book Antiqua"/>
          <w:sz w:val="24"/>
          <w:szCs w:val="24"/>
          <w:lang w:val="en-US"/>
        </w:rPr>
        <w:t>.</w:t>
      </w:r>
      <w:r w:rsidR="00956166" w:rsidRPr="001B3D7B">
        <w:rPr>
          <w:rFonts w:ascii="Book Antiqua" w:hAnsi="Book Antiqua"/>
          <w:sz w:val="24"/>
          <w:szCs w:val="24"/>
          <w:lang w:val="en-US"/>
        </w:rPr>
        <w:t xml:space="preserve"> </w:t>
      </w:r>
      <w:r w:rsidR="00956166" w:rsidRPr="001B3D7B">
        <w:rPr>
          <w:rFonts w:ascii="Book Antiqua" w:hAnsi="Book Antiqua" w:cs="Tahoma"/>
          <w:sz w:val="24"/>
          <w:szCs w:val="24"/>
          <w:lang w:val="en-US"/>
        </w:rPr>
        <w:t xml:space="preserve">As such, </w:t>
      </w:r>
      <w:r w:rsidR="000273A1" w:rsidRPr="001B3D7B">
        <w:rPr>
          <w:rFonts w:ascii="Book Antiqua" w:hAnsi="Book Antiqua" w:cs="Tahoma"/>
          <w:sz w:val="24"/>
          <w:szCs w:val="24"/>
          <w:lang w:val="en-US"/>
        </w:rPr>
        <w:t xml:space="preserve">DAAs would have </w:t>
      </w:r>
      <w:r w:rsidR="0006601F" w:rsidRPr="001B3D7B">
        <w:rPr>
          <w:rFonts w:ascii="Book Antiqua" w:hAnsi="Book Antiqua" w:cs="Tahoma"/>
          <w:sz w:val="24"/>
          <w:szCs w:val="24"/>
          <w:lang w:val="en-US"/>
        </w:rPr>
        <w:t>a greater i</w:t>
      </w:r>
      <w:r w:rsidR="00B91DC5" w:rsidRPr="001B3D7B">
        <w:rPr>
          <w:rFonts w:ascii="Book Antiqua" w:hAnsi="Book Antiqua" w:cs="Tahoma"/>
          <w:sz w:val="24"/>
          <w:szCs w:val="24"/>
          <w:lang w:val="en-US"/>
        </w:rPr>
        <w:t>mpact than IFN-based therapy in significantly reducing</w:t>
      </w:r>
      <w:r w:rsidR="003E0F89" w:rsidRPr="001B3D7B">
        <w:rPr>
          <w:rFonts w:ascii="Book Antiqua" w:hAnsi="Book Antiqua" w:cs="Tahoma"/>
          <w:sz w:val="24"/>
          <w:szCs w:val="24"/>
          <w:lang w:val="en-US"/>
        </w:rPr>
        <w:t xml:space="preserve"> HCV-related liver sequelae and deaths at the population level</w:t>
      </w:r>
      <w:r w:rsidR="003E0F89"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Solinís&lt;/Author&gt;&lt;Year&gt;2016&lt;/Year&gt;&lt;RecNum&gt;47&lt;/RecNum&gt;&lt;DisplayText&gt;&lt;style face="superscript"&gt;[42]&lt;/style&gt;&lt;/DisplayText&gt;&lt;record&gt;&lt;rec-number&gt;47&lt;/rec-number&gt;&lt;foreign-keys&gt;&lt;key app="EN" db-id="sxasv0zxffd0vieev5ax0p08222er2p0vwex" timestamp="1519643840"&gt;47&lt;/key&gt;&lt;/foreign-keys&gt;&lt;ref-type name="Journal Article"&gt;17&lt;/ref-type&gt;&lt;contributors&gt;&lt;authors&gt;&lt;author&gt;Nuno Solinis, R.&lt;/author&gt;&lt;author&gt;Arratibel Ugarte, P.&lt;/author&gt;&lt;author&gt;Rojo, A.&lt;/author&gt;&lt;author&gt;Sanchez Gonzalez, Y.&lt;/author&gt;&lt;/authors&gt;&lt;/contributors&gt;&lt;titles&gt;&lt;title&gt;Value of treating all stages of chronic hepatitis C: a comprehensive review of clinical and economic evidence&lt;/title&gt;&lt;secondary-title&gt;Infectious diseases and therapy&lt;/secondary-title&gt;&lt;/titles&gt;&lt;periodical&gt;&lt;full-title&gt;Infectious Diseases and Therapy&lt;/full-title&gt;&lt;abbr-2&gt;Infect Dis Ther&lt;/abbr-2&gt;&lt;/periodical&gt;&lt;pages&gt;491-508&lt;/pages&gt;&lt;volume&gt;5&lt;/volume&gt;&lt;number&gt;4&lt;/number&gt;&lt;edition&gt;2016 Oct 25&lt;/edition&gt;&lt;dates&gt;&lt;year&gt;2016&lt;/year&gt;&lt;pub-dates&gt;&lt;date&gt;Dec 1&lt;/date&gt;&lt;/pub-dates&gt;&lt;/dates&gt;&lt;isbn&gt;2193-8229&lt;/isbn&gt;&lt;accession-num&gt;27783223&lt;/accession-num&gt;&lt;urls&gt;&lt;/urls&gt;&lt;electronic-resource-num&gt;10.1007/s40121-016-0134-x&lt;/electronic-resource-num&gt;&lt;/record&gt;&lt;/Cite&gt;&lt;/EndNote&gt;</w:instrText>
      </w:r>
      <w:r w:rsidR="003E0F89"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42]</w:t>
      </w:r>
      <w:r w:rsidR="003E0F89" w:rsidRPr="001B3D7B">
        <w:rPr>
          <w:rFonts w:ascii="Book Antiqua" w:hAnsi="Book Antiqua"/>
          <w:sz w:val="24"/>
          <w:szCs w:val="24"/>
          <w:lang w:val="en-US"/>
        </w:rPr>
        <w:fldChar w:fldCharType="end"/>
      </w:r>
      <w:r w:rsidR="000B3510" w:rsidRPr="001B3D7B">
        <w:rPr>
          <w:rFonts w:ascii="Book Antiqua" w:hAnsi="Book Antiqua"/>
          <w:sz w:val="24"/>
          <w:szCs w:val="24"/>
          <w:lang w:val="en-US"/>
        </w:rPr>
        <w:t>.</w:t>
      </w:r>
      <w:r w:rsidR="003E0F89" w:rsidRPr="001B3D7B">
        <w:rPr>
          <w:rFonts w:ascii="Book Antiqua" w:hAnsi="Book Antiqua" w:cs="Tahoma"/>
          <w:sz w:val="24"/>
          <w:szCs w:val="24"/>
          <w:lang w:val="en-US"/>
        </w:rPr>
        <w:t xml:space="preserve"> </w:t>
      </w:r>
      <w:r w:rsidR="00F7709A" w:rsidRPr="001B3D7B">
        <w:rPr>
          <w:rFonts w:ascii="Book Antiqua" w:hAnsi="Book Antiqua" w:cs="Tahoma"/>
          <w:sz w:val="24"/>
          <w:szCs w:val="24"/>
          <w:lang w:val="en-US"/>
        </w:rPr>
        <w:t>Evidence for such populational benefits associated with</w:t>
      </w:r>
      <w:r w:rsidR="0095755B" w:rsidRPr="001B3D7B">
        <w:rPr>
          <w:rFonts w:ascii="Book Antiqua" w:hAnsi="Book Antiqua" w:cs="Tahoma"/>
          <w:sz w:val="24"/>
          <w:szCs w:val="24"/>
          <w:lang w:val="en-US"/>
        </w:rPr>
        <w:t xml:space="preserve"> expanded</w:t>
      </w:r>
      <w:r w:rsidR="00F7709A" w:rsidRPr="001B3D7B">
        <w:rPr>
          <w:rFonts w:ascii="Book Antiqua" w:hAnsi="Book Antiqua" w:cs="Tahoma"/>
          <w:sz w:val="24"/>
          <w:szCs w:val="24"/>
          <w:lang w:val="en-US"/>
        </w:rPr>
        <w:t xml:space="preserve"> DAA use is emerging</w:t>
      </w:r>
      <w:r w:rsidR="0095755B" w:rsidRPr="001B3D7B">
        <w:rPr>
          <w:rFonts w:ascii="Book Antiqua" w:hAnsi="Book Antiqua" w:cs="Tahoma"/>
          <w:sz w:val="24"/>
          <w:szCs w:val="24"/>
          <w:lang w:val="en-US"/>
        </w:rPr>
        <w:t xml:space="preserve"> internationally, and various countries </w:t>
      </w:r>
      <w:r w:rsidR="00EC2E98" w:rsidRPr="001B3D7B">
        <w:rPr>
          <w:rFonts w:ascii="Book Antiqua" w:hAnsi="Book Antiqua" w:cs="Tahoma"/>
          <w:sz w:val="24"/>
          <w:szCs w:val="24"/>
          <w:lang w:val="en-US"/>
        </w:rPr>
        <w:t>are promoting the</w:t>
      </w:r>
      <w:r w:rsidR="0095755B" w:rsidRPr="001B3D7B">
        <w:rPr>
          <w:rFonts w:ascii="Book Antiqua" w:hAnsi="Book Antiqua" w:cs="Tahoma"/>
          <w:sz w:val="24"/>
          <w:szCs w:val="24"/>
          <w:lang w:val="en-US"/>
        </w:rPr>
        <w:t xml:space="preserve"> use and reimbursement of DAA</w:t>
      </w:r>
      <w:r w:rsidR="001A6281" w:rsidRPr="001B3D7B">
        <w:rPr>
          <w:rFonts w:ascii="Book Antiqua" w:hAnsi="Book Antiqua" w:cs="Tahoma"/>
          <w:sz w:val="24"/>
          <w:szCs w:val="24"/>
          <w:lang w:val="en-US"/>
        </w:rPr>
        <w:t>s</w:t>
      </w:r>
      <w:r w:rsidR="0095755B" w:rsidRPr="001B3D7B">
        <w:rPr>
          <w:rFonts w:ascii="Book Antiqua" w:hAnsi="Book Antiqua" w:cs="Tahoma"/>
          <w:sz w:val="24"/>
          <w:szCs w:val="24"/>
          <w:lang w:val="en-US"/>
        </w:rPr>
        <w:t xml:space="preserve"> as </w:t>
      </w:r>
      <w:r w:rsidR="0090792E" w:rsidRPr="001B3D7B">
        <w:rPr>
          <w:rFonts w:ascii="Book Antiqua" w:hAnsi="Book Antiqua" w:cs="Tahoma"/>
          <w:sz w:val="24"/>
          <w:szCs w:val="24"/>
          <w:lang w:val="en-US"/>
        </w:rPr>
        <w:t xml:space="preserve">a key </w:t>
      </w:r>
      <w:r w:rsidR="0095755B" w:rsidRPr="001B3D7B">
        <w:rPr>
          <w:rFonts w:ascii="Book Antiqua" w:hAnsi="Book Antiqua" w:cs="Tahoma"/>
          <w:sz w:val="24"/>
          <w:szCs w:val="24"/>
          <w:lang w:val="en-US"/>
        </w:rPr>
        <w:t>strateg</w:t>
      </w:r>
      <w:r w:rsidR="0090792E" w:rsidRPr="001B3D7B">
        <w:rPr>
          <w:rFonts w:ascii="Book Antiqua" w:hAnsi="Book Antiqua" w:cs="Tahoma"/>
          <w:sz w:val="24"/>
          <w:szCs w:val="24"/>
          <w:lang w:val="en-US"/>
        </w:rPr>
        <w:t>y</w:t>
      </w:r>
      <w:r w:rsidR="0095755B" w:rsidRPr="001B3D7B">
        <w:rPr>
          <w:rFonts w:ascii="Book Antiqua" w:hAnsi="Book Antiqua" w:cs="Tahoma"/>
          <w:sz w:val="24"/>
          <w:szCs w:val="24"/>
          <w:lang w:val="en-US"/>
        </w:rPr>
        <w:t xml:space="preserve"> towards the </w:t>
      </w:r>
      <w:r w:rsidR="00DF6E14" w:rsidRPr="001B3D7B">
        <w:rPr>
          <w:rFonts w:ascii="Book Antiqua" w:hAnsi="Book Antiqua" w:cs="Tahoma"/>
          <w:sz w:val="24"/>
          <w:szCs w:val="24"/>
          <w:lang w:val="en-US"/>
        </w:rPr>
        <w:t xml:space="preserve">goal of </w:t>
      </w:r>
      <w:r w:rsidR="0095755B" w:rsidRPr="001B3D7B">
        <w:rPr>
          <w:rFonts w:ascii="Book Antiqua" w:hAnsi="Book Antiqua" w:cs="Tahoma"/>
          <w:sz w:val="24"/>
          <w:szCs w:val="24"/>
          <w:lang w:val="en-US"/>
        </w:rPr>
        <w:t xml:space="preserve">HCV elimination. </w:t>
      </w:r>
      <w:r w:rsidR="00F7709A" w:rsidRPr="001B3D7B">
        <w:rPr>
          <w:rFonts w:ascii="Book Antiqua" w:hAnsi="Book Antiqua" w:cs="Tahoma"/>
          <w:sz w:val="24"/>
          <w:szCs w:val="24"/>
          <w:lang w:val="en-US"/>
        </w:rPr>
        <w:t xml:space="preserve">For example, </w:t>
      </w:r>
      <w:r w:rsidR="0095755B" w:rsidRPr="001B3D7B">
        <w:rPr>
          <w:rFonts w:ascii="Book Antiqua" w:hAnsi="Book Antiqua" w:cs="Tahoma"/>
          <w:sz w:val="24"/>
          <w:szCs w:val="24"/>
          <w:lang w:val="en-US"/>
        </w:rPr>
        <w:t>i</w:t>
      </w:r>
      <w:r w:rsidR="00F7709A" w:rsidRPr="001B3D7B">
        <w:rPr>
          <w:rFonts w:ascii="Book Antiqua" w:hAnsi="Book Antiqua" w:cs="Tahoma"/>
          <w:sz w:val="24"/>
          <w:szCs w:val="24"/>
          <w:lang w:val="en-US"/>
        </w:rPr>
        <w:t>n England, a national 40% scale-up of DAA provision in 2015 was followed by reductions in the incidence of HCV-related cirrhosis (42%), liver transplantations (32%), and deaths (8%)</w:t>
      </w:r>
      <w:r w:rsidR="00F7709A"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Year&gt;2017&lt;/Year&gt;&lt;RecNum&gt;12&lt;/RecNum&gt;&lt;DisplayText&gt;&lt;style face="superscript"&gt;[43]&lt;/style&gt;&lt;/DisplayText&gt;&lt;record&gt;&lt;rec-number&gt;12&lt;/rec-number&gt;&lt;foreign-keys&gt;&lt;key app="EN" db-id="sxasv0zxffd0vieev5ax0p08222er2p0vwex" timestamp="1519618694"&gt;12&lt;/key&gt;&lt;key app="ENWeb" db-id=""&gt;0&lt;/key&gt;&lt;/foreign-keys&gt;&lt;ref-type name="Electronic Article"&gt;43&lt;/ref-type&gt;&lt;contributors&gt;&lt;/contributors&gt;&lt;titles&gt;&lt;title&gt;Public Health England. Hepatitis C in England: 2017 report&lt;/title&gt;&lt;/titles&gt;&lt;dates&gt;&lt;year&gt;2017&lt;/year&gt;&lt;/dates&gt;&lt;pub-location&gt;London&lt;/pub-location&gt;&lt;publisher&gt;Public Health England&lt;/publisher&gt;&lt;urls&gt;&lt;related-urls&gt;&lt;url&gt;https://assets.publishing.service.gov.uk/government/uploads/system/uploads/attachment_data/file/599738/hepatitis_c_in_england_2017_report.pdf&lt;/url&gt;&lt;/related-urls&gt;&lt;/urls&gt;&lt;/record&gt;&lt;/Cite&gt;&lt;/EndNote&gt;</w:instrText>
      </w:r>
      <w:r w:rsidR="00F7709A"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43]</w:t>
      </w:r>
      <w:r w:rsidR="00F7709A" w:rsidRPr="001B3D7B">
        <w:rPr>
          <w:rFonts w:ascii="Book Antiqua" w:hAnsi="Book Antiqua"/>
          <w:sz w:val="24"/>
          <w:szCs w:val="24"/>
          <w:lang w:val="en-US"/>
        </w:rPr>
        <w:fldChar w:fldCharType="end"/>
      </w:r>
      <w:r w:rsidR="00F7709A" w:rsidRPr="001B3D7B">
        <w:rPr>
          <w:rFonts w:ascii="Book Antiqua" w:hAnsi="Book Antiqua"/>
          <w:sz w:val="24"/>
          <w:szCs w:val="24"/>
          <w:lang w:val="en-US"/>
        </w:rPr>
        <w:t>.</w:t>
      </w:r>
      <w:r w:rsidR="0095755B" w:rsidRPr="001B3D7B">
        <w:rPr>
          <w:rFonts w:ascii="Book Antiqua" w:hAnsi="Book Antiqua"/>
          <w:sz w:val="24"/>
          <w:szCs w:val="24"/>
          <w:lang w:val="en-US"/>
        </w:rPr>
        <w:t xml:space="preserve"> </w:t>
      </w:r>
      <w:r w:rsidR="00B53B61" w:rsidRPr="001B3D7B">
        <w:rPr>
          <w:rFonts w:ascii="Book Antiqua" w:hAnsi="Book Antiqua" w:cs="Tahoma"/>
          <w:sz w:val="24"/>
          <w:szCs w:val="24"/>
          <w:lang w:val="en-US"/>
        </w:rPr>
        <w:t>In 2018, Canada</w:t>
      </w:r>
      <w:r w:rsidR="00D60E7F" w:rsidRPr="001B3D7B">
        <w:rPr>
          <w:rFonts w:ascii="Book Antiqua" w:hAnsi="Book Antiqua" w:cs="Tahoma"/>
          <w:sz w:val="24"/>
          <w:szCs w:val="24"/>
          <w:lang w:val="en-US"/>
        </w:rPr>
        <w:t xml:space="preserve"> </w:t>
      </w:r>
      <w:r w:rsidR="000261DD" w:rsidRPr="001B3D7B">
        <w:rPr>
          <w:rFonts w:ascii="Book Antiqua" w:hAnsi="Book Antiqua" w:cs="Tahoma"/>
          <w:sz w:val="24"/>
          <w:szCs w:val="24"/>
          <w:lang w:val="en-US"/>
        </w:rPr>
        <w:t xml:space="preserve">is progressively </w:t>
      </w:r>
      <w:r w:rsidR="00D60E7F" w:rsidRPr="001B3D7B">
        <w:rPr>
          <w:rFonts w:ascii="Book Antiqua" w:hAnsi="Book Antiqua" w:cs="Tahoma"/>
          <w:sz w:val="24"/>
          <w:szCs w:val="24"/>
          <w:lang w:val="en-US"/>
        </w:rPr>
        <w:t>remov</w:t>
      </w:r>
      <w:r w:rsidR="000261DD" w:rsidRPr="001B3D7B">
        <w:rPr>
          <w:rFonts w:ascii="Book Antiqua" w:hAnsi="Book Antiqua" w:cs="Tahoma"/>
          <w:sz w:val="24"/>
          <w:szCs w:val="24"/>
          <w:lang w:val="en-US"/>
        </w:rPr>
        <w:t>ing</w:t>
      </w:r>
      <w:r w:rsidR="00D60E7F" w:rsidRPr="001B3D7B">
        <w:rPr>
          <w:rFonts w:ascii="Book Antiqua" w:hAnsi="Book Antiqua" w:cs="Tahoma"/>
          <w:sz w:val="24"/>
          <w:szCs w:val="24"/>
          <w:lang w:val="en-US"/>
        </w:rPr>
        <w:t xml:space="preserve"> the eligibility criterion of </w:t>
      </w:r>
      <w:r w:rsidR="00E93121" w:rsidRPr="001B3D7B">
        <w:rPr>
          <w:rFonts w:ascii="Book Antiqua" w:hAnsi="Book Antiqua" w:cs="Tahoma"/>
          <w:sz w:val="24"/>
          <w:szCs w:val="24"/>
          <w:lang w:val="en-US"/>
        </w:rPr>
        <w:t xml:space="preserve">F2+ </w:t>
      </w:r>
      <w:r w:rsidR="00D60E7F" w:rsidRPr="001B3D7B">
        <w:rPr>
          <w:rFonts w:ascii="Book Antiqua" w:hAnsi="Book Antiqua" w:cs="Tahoma"/>
          <w:sz w:val="24"/>
          <w:szCs w:val="24"/>
          <w:lang w:val="en-US"/>
        </w:rPr>
        <w:t xml:space="preserve">fibrosis for DAA </w:t>
      </w:r>
      <w:r w:rsidR="00986697" w:rsidRPr="001B3D7B">
        <w:rPr>
          <w:rFonts w:ascii="Book Antiqua" w:hAnsi="Book Antiqua" w:cs="Tahoma"/>
          <w:sz w:val="24"/>
          <w:szCs w:val="24"/>
          <w:lang w:val="en-US"/>
        </w:rPr>
        <w:t>reimbursement</w:t>
      </w:r>
      <w:r w:rsidR="00D07CEF"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 ExcludeAuth="1"&gt;&lt;Year&gt;2018&lt;/Year&gt;&lt;RecNum&gt;102&lt;/RecNum&gt;&lt;DisplayText&gt;&lt;style face="superscript"&gt;[44]&lt;/style&gt;&lt;/DisplayText&gt;&lt;record&gt;&lt;rec-number&gt;102&lt;/rec-number&gt;&lt;foreign-keys&gt;&lt;key app="EN" db-id="sxasv0zxffd0vieev5ax0p08222er2p0vwex" timestamp="1524839701"&gt;102&lt;/key&gt;&lt;/foreign-keys&gt;&lt;ref-type name="Electronic Article"&gt;43&lt;/ref-type&gt;&lt;contributors&gt;&lt;/contributors&gt;&lt;titles&gt;&lt;title&gt;Action Hepatitis Canada. Treatment access update: Alberta, Saskatchewan, Manitoba, Yukon, and NIHB formularies all lift eligibility restrictions for hepatitis C treatment. &lt;/title&gt;&lt;/titles&gt;&lt;number&gt;24 April 2018&lt;/number&gt;&lt;dates&gt;&lt;year&gt;2018&lt;/year&gt;&lt;/dates&gt;&lt;urls&gt;&lt;related-urls&gt;&lt;url&gt;http://www.actionhepatitiscanada.ca/news.html&lt;/url&gt;&lt;/related-urls&gt;&lt;/urls&gt;&lt;/record&gt;&lt;/Cite&gt;&lt;/EndNote&gt;</w:instrText>
      </w:r>
      <w:r w:rsidR="00D07CEF"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44]</w:t>
      </w:r>
      <w:r w:rsidR="00D07CEF" w:rsidRPr="001B3D7B">
        <w:rPr>
          <w:rFonts w:ascii="Book Antiqua" w:hAnsi="Book Antiqua"/>
          <w:sz w:val="24"/>
          <w:szCs w:val="24"/>
          <w:lang w:val="en-US"/>
        </w:rPr>
        <w:fldChar w:fldCharType="end"/>
      </w:r>
      <w:r w:rsidR="00107B56" w:rsidRPr="001B3D7B">
        <w:rPr>
          <w:rFonts w:ascii="Book Antiqua" w:hAnsi="Book Antiqua"/>
          <w:sz w:val="24"/>
          <w:szCs w:val="24"/>
          <w:lang w:val="en-US"/>
        </w:rPr>
        <w:t>.</w:t>
      </w:r>
      <w:r w:rsidR="00B61061" w:rsidRPr="001B3D7B">
        <w:rPr>
          <w:rFonts w:ascii="Book Antiqua" w:hAnsi="Book Antiqua" w:cs="Tahoma"/>
          <w:sz w:val="24"/>
          <w:szCs w:val="24"/>
          <w:lang w:val="en-US"/>
        </w:rPr>
        <w:t xml:space="preserve"> </w:t>
      </w:r>
    </w:p>
    <w:p w14:paraId="12CFC945" w14:textId="5AD7943F" w:rsidR="00444EBC" w:rsidRPr="001B3D7B" w:rsidRDefault="00275DC6"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In China, DAAs </w:t>
      </w:r>
      <w:r w:rsidR="002D65C9" w:rsidRPr="001B3D7B">
        <w:rPr>
          <w:rFonts w:ascii="Book Antiqua" w:hAnsi="Book Antiqua" w:cs="Tahoma"/>
          <w:sz w:val="24"/>
          <w:szCs w:val="24"/>
          <w:lang w:val="en-US"/>
        </w:rPr>
        <w:t xml:space="preserve">achieved </w:t>
      </w:r>
      <w:r w:rsidRPr="001B3D7B">
        <w:rPr>
          <w:rFonts w:ascii="Book Antiqua" w:hAnsi="Book Antiqua" w:cs="Tahoma"/>
          <w:sz w:val="24"/>
          <w:szCs w:val="24"/>
          <w:lang w:val="en-US"/>
        </w:rPr>
        <w:t>high SVR rates in pivotal clinical studies</w:t>
      </w:r>
      <w:r w:rsidR="006235BD"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 xml:space="preserve">(Table 1). </w:t>
      </w:r>
      <w:r w:rsidR="00CF1674" w:rsidRPr="001B3D7B">
        <w:rPr>
          <w:rFonts w:ascii="Book Antiqua" w:hAnsi="Book Antiqua" w:cs="Tahoma"/>
          <w:sz w:val="24"/>
          <w:szCs w:val="24"/>
          <w:lang w:val="en-US"/>
        </w:rPr>
        <w:t>Evaluated g</w:t>
      </w:r>
      <w:r w:rsidR="000F26FF" w:rsidRPr="001B3D7B">
        <w:rPr>
          <w:rFonts w:ascii="Book Antiqua" w:hAnsi="Book Antiqua" w:cs="Tahoma"/>
          <w:sz w:val="24"/>
          <w:szCs w:val="24"/>
          <w:lang w:val="en-US"/>
        </w:rPr>
        <w:t>enotype-specific regimens (DCV</w:t>
      </w:r>
      <w:r w:rsidR="003A4082"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ASV, LDV/SOF, EBR/GZR, and O/</w:t>
      </w:r>
      <w:r w:rsidR="00BC3F85" w:rsidRPr="001B3D7B">
        <w:rPr>
          <w:rFonts w:ascii="Book Antiqua" w:hAnsi="Book Antiqua" w:cs="Tahoma"/>
          <w:sz w:val="24"/>
          <w:szCs w:val="24"/>
          <w:lang w:val="en-US"/>
        </w:rPr>
        <w:t>P</w:t>
      </w:r>
      <w:r w:rsidR="000F26FF" w:rsidRPr="001B3D7B">
        <w:rPr>
          <w:rFonts w:ascii="Book Antiqua" w:hAnsi="Book Antiqua" w:cs="Tahoma"/>
          <w:sz w:val="24"/>
          <w:szCs w:val="24"/>
          <w:lang w:val="en-US"/>
        </w:rPr>
        <w:t>/r</w:t>
      </w:r>
      <w:r w:rsidR="003A4082"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D)</w:t>
      </w:r>
      <w:r w:rsidR="000D4DC9"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all achieved SVR12 rates ≥</w:t>
      </w:r>
      <w:r w:rsidR="00C019BD"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92% in GT1 or GT1b patients</w:t>
      </w:r>
      <w:r w:rsidR="008917E5" w:rsidRPr="001B3D7B">
        <w:rPr>
          <w:rFonts w:ascii="Book Antiqua" w:hAnsi="Book Antiqua" w:cs="Tahoma"/>
          <w:sz w:val="24"/>
          <w:szCs w:val="24"/>
          <w:lang w:val="en-US"/>
        </w:rPr>
        <w:fldChar w:fldCharType="begin">
          <w:fldData xml:space="preserve">PEVuZE5vdGU+PENpdGU+PEF1dGhvcj5XZWk8L0F1dGhvcj48WWVhcj4yMDE4PC9ZZWFyPjxSZWNO
dW0+MTU5PC9SZWNOdW0+PERpc3BsYXlUZXh0PjxzdHlsZSBmYWNlPSJzdXBlcnNjcmlwdCI+WzQ1
LTQ4XTwvc3R5bGU+PC9EaXNwbGF5VGV4dD48cmVjb3JkPjxyZWMtbnVtYmVyPjE1OTwvcmVjLW51
bWJlcj48Zm9yZWlnbi1rZXlzPjxrZXkgYXBwPSJFTiIgZGItaWQ9InN4YXN2MHp4ZmZkMHZpZWV2
NWF4MHAwODIyMmVyMnAwdndleCIgdGltZXN0YW1wPSIxNTI2MDQ5ODc2Ij4xNTk8L2tleT48L2Zv
cmVpZ24ta2V5cz48cmVmLXR5cGUgbmFtZT0iSm91cm5hbCBBcnRpY2xlIj4xNzwvcmVmLXR5cGU+
PGNvbnRyaWJ1dG9ycz48YXV0aG9ycz48YXV0aG9yPldlaSwgTC48L2F1dGhvcj48YXV0aG9yPldh
bmcsIEYuIFMuPC9hdXRob3I+PGF1dGhvcj5aaGFuZywgTS4gWC48L2F1dGhvcj48YXV0aG9yPkpp
YSwgSi4gRC48L2F1dGhvcj48YXV0aG9yPllha292bGV2LCBBLiBBLjwvYXV0aG9yPjxhdXRob3I+
WGllLCBXLjwvYXV0aG9yPjxhdXRob3I+QnVybmV2aWNoLCBFLjwvYXV0aG9yPjxhdXRob3I+Tml1
LCBKLiBRLjwvYXV0aG9yPjxhdXRob3I+SnVuZywgWS4gSi48L2F1dGhvcj48YXV0aG9yPkppYW5n
LCBYLiBKLjwvYXV0aG9yPjxhdXRob3I+WHUsIE0uPC9hdXRob3I+PGF1dGhvcj5DaGVuLCBYLiBZ
LjwvYXV0aG9yPjxhdXRob3I+WGllLCBRLjwvYXV0aG9yPjxhdXRob3I+TGksIEouPC9hdXRob3I+
PGF1dGhvcj5Ib3UsIEouIEwuPC9hdXRob3I+PGF1dGhvcj5UYW5nLCBILjwvYXV0aG9yPjxhdXRo
b3I+RG91LCBYLiBHLjwvYXV0aG9yPjxhdXRob3I+R2FuZGhpLCBZLjwvYXV0aG9yPjxhdXRob3I+
SHUsIFcuIEguPC9hdXRob3I+PGF1dGhvcj5NY1BoZWUsIEYuPC9hdXRob3I+PGF1dGhvcj5Ob3Zp
ZWxsbywgUy48L2F1dGhvcj48YXV0aG9yPlRyZWl0ZWwsIE0uPC9hdXRob3I+PGF1dGhvcj5Nbywg
TC48L2F1dGhvcj48YXV0aG9yPkRlbmcsIEouPC9hdXRob3I+PC9hdXRob3JzPjwvY29udHJpYnV0
b3JzPjx0aXRsZXM+PHRpdGxlPkRhY2xhdGFzdmlyIHBsdXMgYXN1bmFwcmV2aXIgaW4gdHJlYXRt
ZW50LW5hw692ZSBwYXRpZW50cyB3aXRoIGhlcGF0aXRpcyBDIHZpcnVzIGdlbm90eXBlIDFiIGlu
ZmVjdGlvbjwvdGl0bGU+PHNlY29uZGFyeS10aXRsZT5Xb3JsZCBqb3VybmFsIG9mIG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xMzYxLTEzNzI8L3BhZ2VzPjx2b2x1bWU+
MjQ8L3ZvbHVtZT48bnVtYmVyPjEyPC9udW1iZXI+PGRhdGVzPjx5ZWFyPjIwMTg8L3llYXI+PC9k
YXRlcz48YWNjZXNzaW9uLW51bT4yOTU5OTYxMTwvYWNjZXNzaW9uLW51bT48dXJscz48cmVsYXRl
ZC11cmxzPjx1cmw+aHR0cHM6Ly93d3cud2pnbmV0LmNvbS8xMDA3LTkzMjcvZnVsbC92MjQvaTEy
LzEzNjEuaHRtPC91cmw+PC9yZWxhdGVkLXVybHM+PC91cmxzPjxlbGVjdHJvbmljLXJlc291cmNl
LW51bT4xMC4zNzQ4L3dqZy52MjQuaTEyLjEzNjE8L2VsZWN0cm9uaWMtcmVzb3VyY2UtbnVtPjxh
Y2Nlc3MtZGF0ZT4yMDE4LjA1LjA5PC9hY2Nlc3MtZGF0ZT48L3JlY29yZD48L0NpdGU+PENpdGU+
PEF1dGhvcj5XZWk8L0F1dGhvcj48WWVhcj4yMDE4PC9ZZWFyPjxSZWNOdW0+MTU4PC9SZWNOdW0+
PHJlY29yZD48cmVjLW51bWJlcj4xNTg8L3JlYy1udW1iZXI+PGZvcmVpZ24ta2V5cz48a2V5IGFw
cD0iRU4iIGRiLWlkPSJzeGFzdjB6eGZmZDB2aWVldjVheDBwMDgyMjJlcjJwMHZ3ZXgiIHRpbWVz
dGFtcD0iMTUyNjA0OTg3NiI+MTU4PC9rZXk+PC9mb3JlaWduLWtleXM+PHJlZi10eXBlIG5hbWU9
IkpvdXJuYWwgQXJ0aWNsZSI+MTc8L3JlZi10eXBlPjxjb250cmlidXRvcnM+PGF1dGhvcnM+PGF1
dGhvcj5XZWksIEwuPC9hdXRob3I+PGF1dGhvcj5YaWUsIFEuPC9hdXRob3I+PGF1dGhvcj5Ib3Us
IEouIEwuPC9hdXRob3I+PGF1dGhvcj5UYW5nLCBILjwvYXV0aG9yPjxhdXRob3I+TmluZywgUS48
L2F1dGhvcj48YXV0aG9yPkNoZW5nLCBKLjwvYXV0aG9yPjxhdXRob3I+TmFuLCBZLjwvYXV0aG9y
PjxhdXRob3I+WmhhbmcsIEwuPC9hdXRob3I+PGF1dGhvcj5MaSwgSi48L2F1dGhvcj48YXV0aG9y
PkppYW5nLCBKLjwvYXV0aG9yPjxhdXRob3I+TWNOYWJiLCBCLjwvYXV0aG9yPjxhdXRob3I+Wmhh
bmcsIEYuPC9hdXRob3I+PGF1dGhvcj5DYW11cywgRy48L2F1dGhvcj48YXV0aG9yPk1vLCBILjwv
YXV0aG9yPjxhdXRob3I+T3NpbnVzaSwgQS48L2F1dGhvcj48YXV0aG9yPkJyYWluYXJkLCBELiBN
LjwvYXV0aG9yPjxhdXRob3I+R29uZywgRy48L2F1dGhvcj48YXV0aG9yPk1vdSwgWi48L2F1dGhv
cj48YXV0aG9yPld1LCBTLjwvYXV0aG9yPjxhdXRob3I+V2FuZywgRy48L2F1dGhvcj48YXV0aG9y
Pkh1LCBQLjwvYXV0aG9yPjxhdXRob3I+R2FvLCBZLjwvYXV0aG9yPjxhdXRob3I+SmlhLCBKLjwv
YXV0aG9yPjxhdXRob3I+RHVhbiwgWi48L2F1dGhvcj48L2F1dGhvcnM+PC9jb250cmlidXRvcnM+
PHRpdGxlcz48dGl0bGU+TGVkaXBhc3Zpci9zb2Zvc2J1dmlyIGZvciB0cmVhdG1lbnQtbmFpdmUg
YW5kIHRyZWF0bWVudC1leHBlcmllbmNlZCBDaGluZXNlIHBhdGllbnRzIHdpdGggZ2Vub3R5cGUg
MSBIQ1Y6IGFuIG9wZW4tbGFiZWwsIHBoYXNlIDNiIHN0dWR5PC90aXRsZT48c2Vjb25kYXJ5LXRp
dGxlPkhlcGF0b2xvZ3kgaW50ZXJuYXRpb25hbDwvc2Vjb25kYXJ5LXRpdGxlPjwvdGl0bGVzPjxw
ZXJpb2RpY2FsPjxmdWxsLXRpdGxlPkhlcGF0b2xvZ3kgSW50ZXJuYXRpb25hbDwvZnVsbC10aXRs
ZT48YWJici0xPkhlcGF0b2wuIEludC48L2FiYnItMT48YWJici0yPkhlcGF0b2wgSW50PC9hYmJy
LTI+PC9wZXJpb2RpY2FsPjxwYWdlcz4xMjYtMTMyPC9wYWdlcz48dm9sdW1lPjEyPC92b2x1bWU+
PG51bWJlcj4yPC9udW1iZXI+PGRhdGVzPjx5ZWFyPjIwMTg8L3llYXI+PC9kYXRlcz48aXNibj4x
OTM2LTA1MzM8L2lzYm4+PGFjY2Vzc2lvbi1udW0+Mjk2Mzc1MTE8L2FjY2Vzc2lvbi1udW0+PHVy
bHM+PHJlbGF0ZWQtdXJscz48dXJsPmh0dHBzOi8vbGluay5zcHJpbmdlci5jb20vYXJ0aWNsZS8x
MC4xMDA3JTJGczEyMDcyLTAxOC05ODU2LXo8L3VybD48L3JlbGF0ZWQtdXJscz48L3VybHM+PGVs
ZWN0cm9uaWMtcmVzb3VyY2UtbnVtPjEwLjEwMDcvczEyMDcyLTAxOC05ODU2LXo8L2VsZWN0cm9u
aWMtcmVzb3VyY2UtbnVtPjxhY2Nlc3MtZGF0ZT4yMDE4LjA1LjA5PC9hY2Nlc3MtZGF0ZT48L3Jl
Y29yZD48L0NpdGU+PENpdGU+PEF1dGhvcj5XZWk8L0F1dGhvcj48WWVhcj4yMDE4PC9ZZWFyPjxS
ZWNOdW0+MjQ0PC9SZWNOdW0+PHJlY29yZD48cmVjLW51bWJlcj4yNDQ8L3JlYy1udW1iZXI+PGZv
cmVpZ24ta2V5cz48a2V5IGFwcD0iRU4iIGRiLWlkPSJzeGFzdjB6eGZmZDB2aWVldjVheDBwMDgy
MjJlcjJwMHZ3ZXgiIHRpbWVzdGFtcD0iMTU1Mzc0Mjc3NSI+MjQ0PC9rZXk+PC9mb3JlaWduLWtl
eXM+PHJlZi10eXBlIG5hbWU9IkpvdXJuYWwgQXJ0aWNsZSI+MTc8L3JlZi10eXBlPjxjb250cmli
dXRvcnM+PGF1dGhvcnM+PGF1dGhvcj5XZWksIEwuPC9hdXRob3I+PGF1dGhvcj5DaGVuZywgSi48
L2F1dGhvcj48YXV0aG9yPkx1bywgSi48L2F1dGhvcj48YXV0aG9yPkxpLCBaLiBQLjwvYXV0aG9y
PjxhdXRob3I+RHVhbiwgSi4gTC48L2F1dGhvcj48YXV0aG9yPkhvdSwgSi4gRC48L2F1dGhvcj48
YXV0aG9yPkppYSwgTS4gWC48L2F1dGhvcj48YXV0aG9yPlpoYW5nLCBZLjwvYXV0aG9yPjxhdXRo
b3I+SHVhbmcsIFEuPC9hdXRob3I+PGF1dGhvcj5YaWUsIEcuIEouPC9hdXRob3I+PGF1dGhvcj5X
YW5nLCBELiBMLjwvYXV0aG9yPjxhdXRob3I+WWFuZywgVy48L2F1dGhvcj48YXV0aG9yPlpoYW8s
IEMuIFkuPC9hdXRob3I+PGF1dGhvcj5aaGFvLCBHLjwvYXV0aG9yPjxhdXRob3I+VGFuZywgUy4g
TS48L2F1dGhvcj48YXV0aG9yPkxpbiwgRy4gWi48L2F1dGhvcj48YXV0aG9yPkdvbmcsIEouIEou
PC9hdXRob3I+PGF1dGhvcj5OaXUsIFouIEwuPC9hdXRob3I+PGF1dGhvcj5HYW8sIEouIEYuPC9h
dXRob3I+PGF1dGhvcj5TYXJhaCwgSy4gQi48L2F1dGhvcj48YXV0aG9yPkxpbmRhLCBGLjwvYXV0
aG9yPjxhdXRob3I+Tmlsb3VmYXIsIE0uPC9hdXRob3I+PGF1dGhvcj5XYW5nLCBZLjwvYXV0aG9y
PjxhdXRob3I+V2FuZywgSi48L2F1dGhvcj48L2F1dGhvcnM+PC9jb250cmlidXRvcnM+PGF1dGgt
YWRkcmVzcz5QZWtpbmcgVW5pdmVyc2l0eSBQZW9wbGUmYXBvcztzIEhvc3BpdGFsLCBCZWlqaW5n
IDEwMDA0NCwgQ2hpbmEuJiN4RDtCZWlqaW5nIERpdGFuIEhvc3BpdGFsLCBDYXBpdGFsIE1lZGlj
YWwgVW5pdmVyc2l0eSwgQmVpamluZyAxMDAwMTUsIENoaW5hLiYjeEQ7QWJiVmllIEluYy4sIE5v
cnRoIENoaWNhZ28gNjAwNjQsIElMLCBVU0EuJiN4RDtKaWFuZ3N1IFByb3ZpbmNlIEhvc3BpdGFs
LCBOYW5qaW5nIDIxMDAyOSwgQ2hpbmEuJiN4RDtCZWlqaW5nIFlvdSZhcG9zO2FuIEhvc3BpdGFs
LCBDYXBpdGFsIE1lZGljYWwgVW5pdmVyc2l0eSwgQmVpamluZyAxMDAwNjksIENoaW5hLiYjeEQ7
TmFuIEZhbmcgSG9zcGl0YWwsIEd1YW5nemhvdSA1MTA1MTUsIENoaW5hLiYjeEQ7QmVpamluZyBG
cmllbmRzaGlwIEhvc3BpdGFsLCBDYXBpdGFsIE1lZGljYWwgVW5pdmVyc2l0eSwgQmVpamluZyAx
MDAwNTAsIENoaW5hLiYjeEQ7U2hlbnlhbmcgNnRoIFBlb3BsZSZhcG9zO3MgSG9zcGl0YWwsIFNo
ZW55YW5nIDExMDAwNiwgQ2hpbmEuJiN4RDtYaWFuZ3lhIEhvc3BpdGFsIENlbnRyYWwgU291dGgg
VW5pdmVyc2l0eSwgQ2hhbmdzaGEgNDEwMDA4LCBDaGluYS4mI3hEO1J1aSBKaW4gSG9zcGl0YWws
IFNoYW5naGFpIEppYW8gVG9uZyBVbml2ZXJzaXR5IFNjaG9vbCBvZiBNZWRpY2luZSwgU2hhbmdo
YWkgMjAwMDI1LCBDaGluYS4mI3hEO1Bla2luZyBVbml2ZXJzaXR5IEZpcnN0IEhvc3BpdGFsLCBC
ZWlqaW5nIDEwMDAzNCwgQ2hpbmEuJiN4RDtVbmlvbiBIb3NwaXRhbCBUb25namkgTWVjaWNhbCBD
b2xsZWdlLCBIdWF6aG9uZyBVbml2ZXJzaXR5IG9mIFNjaWVuY2UgYW5kIFRlY2hub2xvZ3ksIFd1
aGFuIDQzMDAyMiwgQ2hpbmEuJiN4RDtOYW5qaW5nIDJuZCBIb3NwaXRhbCwgTmFuamluZyAyMTAw
MjgsIENoaW5hLiYjeEQ7VGhlIDNyZCBIb3NwaXRhbCBvZiBIZWJlaSBNZWRpY2FsIFVuaXZlcnNp
dHksIFNoaWppYXpodWFuZyA1MDAwMDAsIENoaW5hLiYjeEQ7V2VzdCBDaGluYSBTY2hvb2wgb2Yg
TWVkaWNpbmUsIENoZW5nZHUgNjEwMDQxLCBDaGluYS4mI3hEO1RoZSAxc3QgSG9zcGl0YWwgb2Yg
WGkmYXBvczthbiBKaWFvdG9uZyBVbml2ZWVyc2l0eSwgWGkmYXBvczthbiA3MTAwNjUsIENoaW5h
LiYjeEQ7VGhlIDJuZCBIb3NwaXRhbCBvZiBDZW50cmFsIFNvdXRoIFVuaXZlcnNpdHksIENoYW5n
c2hhIDQxMDAxMSwgQ2hpbmEuJiN4RDtUaGUgMXN0IEhvc3BpdGFsIG9mIEppbGluIFVuaXZlcnNp
dHksIENoYW5nY2h1biAxMzAwMjEsIENoaW5hLiYjeEQ7VGhlIDNyZCBIb3NwaXRhbCwgU3VuIFlh
eS1zZW4gSG9zcGl0YWwsIEd1YW5nemhvdSA1MTA2MzAsIENoaW5hLiYjeEQ7QWJiVmllLiBDaGlu
YS4gU2hhbmdoYWkgMjAwMDQxLCBDaGluYS4mI3hEO1NoYW5naGFpIFB1YmxpYyBIZWFsdGggQ2xp
bmljYWwgQ2VudGVyLCBTaGFuZ2hhaSAyMDE1MDgsIENoaW5hLjwvYXV0aC1hZGRyZXNzPjx0aXRs
ZXM+PHRpdGxlPkVmZmljYWN5IGFuZCBzYWZldHkgb2YgcGFyaXRhcHJldmlyL3JpdG9uYXZpci9v
bWJpdGFzdmlyIGNvbWJpbmVkIHdpdGggZGFzYWJ1dmlyIGluIG5vbi1jaXJyaG90aWMgQXNpYW4g
YWR1bHQgcGF0aWVudHMgd2l0aCBuZXdseSBkaWFnbm9zZWQgYW5kIHRyZWF0ZWQgY2hyb25pYyBI
Q1YgZ2Vub3R5cGUgMWIgaW5mZWN0aW9uOiBhIHJhbmRvbWl6ZWQsIGRvdWJsZS1ibGluZCwgcGxh
Y2Viby1jb250cm9sbGVkIHN0dWR5IC0gQ2hpbmEgZGF0YTwvdGl0bGU+PHNlY29uZGFyeS10aXRs
ZT5aaG9uZ2h1YSBHYW4gWmFuZyBCaW5nIFphIFpoaTwvc2Vjb25kYXJ5LXRpdGxlPjxhbHQtdGl0
bGU+WmhvbmdodWEgZ2FuIHphbmcgYmluZyB6YSB6aGkgPSBaaG9uZ2h1YSBnYW56YW5nYmluZyB6
YXpoaSA9IENoaW5lc2Ugam91cm5hbCBvZiBoZXBhdG9sb2d5PC9hbHQtdGl0bGU+PC90aXRsZXM+
PHBlcmlvZGljYWw+PGZ1bGwtdGl0bGU+WmhvbmdodWEgR2FuIFphbmcgQmluZyBaYSBaaGkuIFpo
b25naHVhIEdhbnphbmdiaW5nIFphemhpLiBDaGluZXNlIEpvdXJuYWwgb2YgSGVwYXRvbG9neTwv
ZnVsbC10aXRsZT48YWJici0xPlpob25naHVhIEdhbiBaYW5nIEJpbmcgWmEgWmhpPC9hYmJyLTE+
PGFiYnItMj5aaG9uZ2h1YSBHYW4gWmFuZyBCaW5nIFphIFpoaTwvYWJici0yPjwvcGVyaW9kaWNh
bD48cGFnZXM+MzU5LTM2NDwvcGFnZXM+PHZvbHVtZT4yNjwvdm9sdW1lPjxudW1iZXI+NTwvbnVt
YmVyPjxlZGl0aW9uPjIwMTgvMDcvMTM8L2VkaXRpb24+PGtleXdvcmRzPjxrZXl3b3JkPkFkdWx0
PC9rZXl3b3JkPjxrZXl3b3JkPkFsYW5pbmUgVHJhbnNhbWluYXNlPC9rZXl3b3JkPjxrZXl3b3Jk
PkFuaWxpZGVzPC9rZXl3b3JkPjxrZXl3b3JkPkFudGl2aXJhbCBBZ2VudHM8L2tleXdvcmQ+PGtl
eXdvcmQ+QXNpYW4gQ29udGluZW50YWwgQW5jZXN0cnkgR3JvdXA8L2tleXdvcmQ+PGtleXdvcmQ+
QXNwYXJ0YXRlIEFtaW5vdHJhbnNmZXJhc2VzPC9rZXl3b3JkPjxrZXl3b3JkPkJpbGlydWJpbjwv
a2V5d29yZD48a2V5d29yZD5DYXJiYW1hdGVzPC9rZXl3b3JkPjxrZXl3b3JkPkNoaW5hPC9rZXl3
b3JkPjxrZXl3b3JkPkRvdWJsZS1CbGluZCBNZXRob2Q8L2tleXdvcmQ+PGtleXdvcmQ+RHJ1ZyBU
aGVyYXB5LCBDb21iaW5hdGlvbjwva2V5d29yZD48a2V5d29yZD5HZW5vdHlwZTwva2V5d29yZD48
a2V5d29yZD5IZXBhY2l2aXJ1czwva2V5d29yZD48a2V5d29yZD4qSGVwYXRpdGlzIEMsIENocm9u
aWM8L2tleXdvcmQ+PGtleXdvcmQ+SHVtYW5zPC9rZXl3b3JkPjxrZXl3b3JkPkludGVyZmVyb24t
YWxwaGE8L2tleXdvcmQ+PGtleXdvcmQ+TWFjcm9jeWNsaWMgQ29tcG91bmRzPC9rZXl3b3JkPjxr
ZXl3b3JkPlJpYmF2aXJpbjwva2V5d29yZD48a2V5d29yZD5SaXRvbmF2aXI8L2tleXdvcmQ+PGtl
eXdvcmQ+U3VsZm9uYW1pZGVzPC9rZXl3b3JkPjxrZXl3b3JkPlVyYWNpbC9hbmFsb2dzICZhbXA7
IGRlcml2YXRpdmVzPC9rZXl3b3JkPjxrZXl3b3JkPkRpcmVjdC1hY3RpbmcgYW50aXZpcmFsIGFn
ZW50PC9rZXl3b3JkPjxrZXl3b3JkPkhlcGF0aXRpcyBDLCBjaHJvbmljPC9rZXl3b3JkPjxrZXl3
b3JkPlNhZmV0eTwva2V5d29yZD48L2tleXdvcmRzPjxkYXRlcz48eWVhcj4yMDE4PC95ZWFyPjxw
dWItZGF0ZXM+PGRhdGU+TWF5IDIwPC9kYXRlPjwvcHViLWRhdGVzPjwvZGF0ZXM+PGlzYm4+MTAw
Ny0zNDE4IChQcmludCkmI3hEOzEwMDctMzQxODwvaXNibj48YWNjZXNzaW9uLW51bT4yOTk5NjIw
NDwvYWNjZXNzaW9uLW51bT48dXJscz48cmVsYXRlZC11cmxzPjx1cmw+aHR0cDovL3poZ3pienou
eWlpZ2xlLmNvbS9DTjUwMTExMzIwMTgwNS8xMDQ5MDM2Lmh0bT9sb2NhbGU9emhfQ048L3VybD48
L3JlbGF0ZWQtdXJscz48L3VybHM+PGVsZWN0cm9uaWMtcmVzb3VyY2UtbnVtPjEwLjM3NjAvY21h
LmouaXNzbi4xMDA3LTM0MTguMjAxOC4wNS4wMDk8L2VsZWN0cm9uaWMtcmVzb3VyY2UtbnVtPjxy
ZW1vdGUtZGF0YWJhc2UtcHJvdmlkZXI+TkxNPC9yZW1vdGUtZGF0YWJhc2UtcHJvdmlkZXI+PGxh
bmd1YWdlPmNoaTwvbGFuZ3VhZ2U+PC9yZWNvcmQ+PC9DaXRlPjxDaXRlPjxBdXRob3I+V2VpPC9B
dXRob3I+PFllYXI+MjAxOTwvWWVhcj48UmVjTnVtPjIzNzwvUmVjTnVtPjxyZWNvcmQ+PHJlYy1u
dW1iZXI+MjM3PC9yZWMtbnVtYmVyPjxmb3JlaWduLWtleXM+PGtleSBhcHA9IkVOIiBkYi1pZD0i
c3hhc3YwenhmZmQwdmllZXY1YXgwcDA4MjIyZXIycDB2d2V4IiB0aW1lc3RhbXA9IjE1NTM1NzA3
MjUiPjIzNzwva2V5PjwvZm9yZWlnbi1rZXlzPjxyZWYtdHlwZSBuYW1lPSJKb3VybmFsIEFydGlj
bGUiPjE3PC9yZWYtdHlwZT48Y29udHJpYnV0b3JzPjxhdXRob3JzPjxhdXRob3I+V2VpLCBMLjwv
YXV0aG9yPjxhdXRob3I+SmlhLCBKLiBELjwvYXV0aG9yPjxhdXRob3I+V2FuZywgRi4gUy48L2F1
dGhvcj48YXV0aG9yPk5pdSwgSi4gUS48L2F1dGhvcj48YXV0aG9yPlpoYW8sIFguIE0uPC9hdXRo
b3I+PGF1dGhvcj5NdSwgUy48L2F1dGhvcj48YXV0aG9yPkxpYW5nLCBMLiBXLjwvYXV0aG9yPjxh
dXRob3I+V2FuZywgWi48L2F1dGhvcj48YXV0aG9yPkh3YW5nLCBQLjwvYXV0aG9yPjxhdXRob3I+
Um9iZXJ0c29uLCBNLiBOLjwvYXV0aG9yPjxhdXRob3I+SW5ncmF2YWxsbywgUC48L2F1dGhvcj48
YXV0aG9yPkFzYW50ZS1BcHBpYWgsIEUuPC9hdXRob3I+PGF1dGhvcj5XZWksIEIuPC9hdXRob3I+
PGF1dGhvcj5FdmFucywgQi48L2F1dGhvcj48YXV0aG9yPkhhbm5hLCBHLiBKLjwvYXV0aG9yPjxh
dXRob3I+VGFsd2FuaSwgUi48L2F1dGhvcj48YXV0aG9yPkR1YW4sIFouIFAuPC9hdXRob3I+PGF1
dGhvcj5aaGRhbm92LCBLLjwvYXV0aG9yPjxhdXRob3I+Q2hlbmcsIFAuIE4uPC9hdXRob3I+PGF1
dGhvcj5UYW53YW5kZWUsIFQuPC9hdXRob3I+PGF1dGhvcj5OZ3V5ZW4sIFYuIEsuPC9hdXRob3I+
PGF1dGhvcj5IZW8sIEouPC9hdXRob3I+PGF1dGhvcj5Jc2Frb3YsIFYuPC9hdXRob3I+PGF1dGhv
cj5HZW9yZ2UsIEouPC9hdXRob3I+PC9hdXRob3JzPjwvY29udHJpYnV0b3JzPjxhdXRoLWFkZHJl
c3M+UGVraW5nIFVuaXZlcnNpdHkgSGVwYXRvbG9neSBJbnN0aXR1dGUsIEJlaWppbmcgS2V5IExh
Ym9yYXRvcnkgZm9yIEhlcGF0aXRpcyBDIGFuZCBJbW11bm90aGVyYXB5IGZvciBMaXZlciBEaXNl
YXNlLCBQZWtpbmcgVW5pdmVyc2l0eSBQZW9wbGUmYXBvcztzIEhvc3BpdGFsLCBCZWlqaW5nLCBD
aGluYS4mI3hEO0xpdmVyIFJlc2VhcmNoIENlbnRlciwgQmVpamluZyBGcmllbmRzaGlwIEhvc3Bp
dGFsLCBDYXBpdGFsIE1lZGljYWwgVW5pdmVyc2l0eSwgQmVpamluZyBLZXkgTGFib3JhdG9yeSBv
ZiBUcmFuc2xhdGlvbmFsIE1lZGljaW5lIG9uIENpcnJob3NpcywgTmF0aW9uYWwgQ2xpbmljYWwg
UmVzZWFyY2ggQ2VudGVyIGZvciBEaWdlc3RpdmUgRGlzZWFzZXMsIENhcGl0YWwgTWVkaWNhbCBV
bml2ZXJzaXR5LCBCZWlqaW5nLCBDaGluYS4mI3hEO1RyZWF0bWVudCBhbmQgUmVzZWFyY2ggQ2Vu
dGVyIGZvciBJbmZlY3Rpb3VzIERpc2Vhc2VzLCBCZWlqaW5nIDMwMiBIb3NwaXRhbCwgQmVpamlu
ZywgQ2hpbmEuJiN4RDtEZXBhcnRtZW50IG9mIEhlcGF0b2xvZ3ksIEZpcnN0IEhvc3BpdGFsLCBK
aWxpbiBVbml2ZXJzaXR5LCBDaGFuZ2NodW4sIEppbGluLCBDaGluYS4mI3hEO01lcmNrIFNoYXJw
ICZhbXA7IERvaG1lLCBDYXBpdGFsIE1lZGljYWwgVW5pdmVyc2l0eSwgQmVpamluZywgQ2hpbmEu
JiN4RDtNZXJjayAmYW1wOyBDby4sIEluYy4sIEtlbmlsd29ydGgsIE5ldyBKZXJzZXksIFVTQS4m
I3hEO0FydGlmaWNpYWwgTGl2ZXIgQ2VudGVyLCBCZWlqaW5nIFlvdUFuIEhvc3BpdGFsLCBDYXBp
dGFsIE1lZGljYWwgVW5pdmVyc2l0eSwgQmVpamluZywgQ2hpbmEuJiN4RDtNaWxpdGFyeSBNZWRp
Y2FsIEFjYWRlbXkgbi5hLiBTLk0uIEtpcm92LCBTdC4gUGV0ZXJzYnVyZywgUnVzc2lhLiYjeEQ7
TmF0aW9uYWwgQ2hlbmcgS3VuZyBVbml2ZXJzaXR5LCBUYWluYW4sIFRhaXdhbi4mI3hEO0RlcGFy
dG1lbnQgb2YgTWVkaWNpbmUsIEZhY3VsdHkgb2YgTWVkaWNpbmUgU2lyaXJhaiBIb3NwaXRhbCwg
QmFuZ2tvaywgVGhhaWxhbmQuJiN4RDtOYXRpb25hbCBIb3NwaXRhbCBvZiBUcm9waWNhbCBEaXNl
YXNlcywgSGFub2ksIFZpZXRuYW0uJiN4RDtDb2xsZWdlIG9mIE1lZGljaW5lLCBQdXNhbiBOYXRp
b25hbCBVbml2ZXJzaXR5IGFuZCBNZWRpY2FsIFJlc2VhcmNoIEluc3RpdHV0ZSwgUHVzYW4gTmF0
aW9uYWwgVW5pdmVyc2l0eSBIb3NwaXRhbCwgQnVzYW4sIFJlcHVibGljIG9mIEtvcmVhLiYjeEQ7
RGVwYXJ0bWVudCBvZiBHYXN0cm9lbnRlcm9sb2d5IGFuZCBIZXBhdG9sb2d5LCBGZWRlcmFsIFJl
c2VhcmNoIENlbnRlciBvZiBOdXRyaXRpb24gYW5kIEJpb3RlY2hub2xvZ3ksIE1vc2NvdywgUnVz
c2lhLiYjeEQ7U3RvcnIgTGl2ZXIgQ2VudHJlLCBXZXN0bWVhZCBJbnN0aXR1dGUgZm9yIE1lZGlj
YWwgUmVzZWFyY2gsIFdlc3RtZWFkIEhvc3BpdGFsIGFuZCBVbml2ZXJzaXR5IG9mIFN5ZG5leSwg
V2VzdG1lYWQsIE5ldyBTb3V0aCBXYWxlcywgQXVzdHJhbGlhLjwvYXV0aC1hZGRyZXNzPjx0aXRs
ZXM+PHRpdGxlPkVmZmljYWN5IGFuZCBzYWZldHkgb2YgZWxiYXN2aXIvZ3Jhem9wcmV2aXIgaW4g
cGFydGljaXBhbnRzIHdpdGggaGVwYXRpdGlzIEMgdmlydXMgZ2Vub3R5cGUgMSwgNCwgb3IgNiBp
bmZlY3Rpb24gZnJvbSB0aGUgQXNpYS1QYWNpZmljIHJlZ2lvbiBhbmQgUnVzc2lhOiBGaW5hbCBy
ZXN1bHRzIGZyb20gdGhlIHJhbmRvbWl6ZWQgQy1DT1JBTCBzdHVkeTwvdGl0bGU+PHNlY29uZGFy
eS10aXRsZT5KIEdhc3Ryb2VudGVyb2wgSGVwYXRvbDwvc2Vjb25kYXJ5LXRpdGxlPjxhbHQtdGl0
bGU+Sm91cm5hbCBvZiBnYXN0cm9lbnRlcm9sb2d5IGFuZCBoZXBhdG9sb2d5PC9hbHQtdGl0bGU+
PC90aXRsZXM+PHBlcmlvZGljYWw+PGZ1bGwtdGl0bGU+Sm91cm5hbCBvZiBHYXN0cm9lbnRlcm9s
b2d5IGFuZCBIZXBhdG9sb2d5PC9mdWxsLXRpdGxlPjxhYmJyLTE+Si4gR2FzdHJvZW50ZXJvbC4g
SGVwYXRvbC48L2FiYnItMT48YWJici0yPkogR2FzdHJvZW50ZXJvbCBIZXBhdG9sPC9hYmJyLTI+
PGFiYnItMz5Kb3VybmFsIG9mIEdhc3Ryb2VudGVyb2xvZ3kgJmFtcDsgSGVwYXRvbG9neTwvYWJi
ci0zPjwvcGVyaW9kaWNhbD48YWx0LX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YWx0LXBlcmlvZGljYWw+PHBhZ2VzPjEyLTIxPC9wYWdlcz48dm9s
dW1lPjM0PC92b2x1bWU+PG51bWJlcj4xPC9udW1iZXI+PGVkaXRpb24+MjAxOC8xMC8xMzwvZWRp
dGlvbj48a2V5d29yZHM+PGtleXdvcmQ+KkhDViBjbGluaWNhbCB0cmlhbHM8L2tleXdvcmQ+PGtl
eXdvcmQ+KkhDViB0cmVhdG1lbnQ8L2tleXdvcmQ+PGtleXdvcmQ+KmhlcGF0aXRpcyBDLCBjbGlu
aWNhbDwva2V5d29yZD48L2tleXdvcmRzPjxkYXRlcz48eWVhcj4yMDE5PC95ZWFyPjxwdWItZGF0
ZXM+PGRhdGU+SmFuPC9kYXRlPjwvcHViLWRhdGVzPjwvZGF0ZXM+PGlzYm4+MDgxNS05MzE5PC9p
c2JuPjxhY2Nlc3Npb24tbnVtPjMwMzExNzAxPC9hY2Nlc3Npb24tbnVtPjx1cmxzPjxyZWxhdGVk
LXVybHM+PHVybD5odHRwczovL29ubGluZWxpYnJhcnkud2lsZXkuY29tL2RvaS9mdWxsLzEwLjEx
MTEvamdoLjE0NTA5PC91cmw+PC9yZWxhdGVkLXVybHM+PC91cmxzPjxlbGVjdHJvbmljLXJlc291
cmNlLW51bT4xMC4xMTExL2pnaC4xNDUwOTwvZWxlY3Ryb25pYy1yZXNvdXJjZS1udW0+PHJlbW90
ZS1kYXRhYmFzZS1wcm92aWRlcj5OTE08L3JlbW90ZS1kYXRhYmFzZS1wcm92aWRlcj48bGFuZ3Vh
Z2U+ZW5nPC9sYW5ndWFnZT48YWNjZXNzLWRhdGU+MjAxOS4wMy4yNjwvYWNjZXNzLWRhdGU+PC9y
ZWNvcmQ+PC9DaXRlPjwvRW5kTm90ZT4A
</w:fldData>
        </w:fldChar>
      </w:r>
      <w:r w:rsidR="006235BD" w:rsidRPr="001B3D7B">
        <w:rPr>
          <w:rFonts w:ascii="Book Antiqua" w:hAnsi="Book Antiqua" w:cs="Tahoma"/>
          <w:sz w:val="24"/>
          <w:szCs w:val="24"/>
          <w:lang w:val="en-US"/>
        </w:rPr>
        <w:instrText xml:space="preserve"> ADDIN EN.CITE </w:instrText>
      </w:r>
      <w:r w:rsidR="006235BD" w:rsidRPr="001B3D7B">
        <w:rPr>
          <w:rFonts w:ascii="Book Antiqua" w:hAnsi="Book Antiqua" w:cs="Tahoma"/>
          <w:sz w:val="24"/>
          <w:szCs w:val="24"/>
          <w:lang w:val="en-US"/>
        </w:rPr>
        <w:fldChar w:fldCharType="begin">
          <w:fldData xml:space="preserve">PEVuZE5vdGU+PENpdGU+PEF1dGhvcj5XZWk8L0F1dGhvcj48WWVhcj4yMDE4PC9ZZWFyPjxSZWNO
dW0+MTU5PC9SZWNOdW0+PERpc3BsYXlUZXh0PjxzdHlsZSBmYWNlPSJzdXBlcnNjcmlwdCI+WzQ1
LTQ4XTwvc3R5bGU+PC9EaXNwbGF5VGV4dD48cmVjb3JkPjxyZWMtbnVtYmVyPjE1OTwvcmVjLW51
bWJlcj48Zm9yZWlnbi1rZXlzPjxrZXkgYXBwPSJFTiIgZGItaWQ9InN4YXN2MHp4ZmZkMHZpZWV2
NWF4MHAwODIyMmVyMnAwdndleCIgdGltZXN0YW1wPSIxNTI2MDQ5ODc2Ij4xNTk8L2tleT48L2Zv
cmVpZ24ta2V5cz48cmVmLXR5cGUgbmFtZT0iSm91cm5hbCBBcnRpY2xlIj4xNzwvcmVmLXR5cGU+
PGNvbnRyaWJ1dG9ycz48YXV0aG9ycz48YXV0aG9yPldlaSwgTC48L2F1dGhvcj48YXV0aG9yPldh
bmcsIEYuIFMuPC9hdXRob3I+PGF1dGhvcj5aaGFuZywgTS4gWC48L2F1dGhvcj48YXV0aG9yPkpp
YSwgSi4gRC48L2F1dGhvcj48YXV0aG9yPllha292bGV2LCBBLiBBLjwvYXV0aG9yPjxhdXRob3I+
WGllLCBXLjwvYXV0aG9yPjxhdXRob3I+QnVybmV2aWNoLCBFLjwvYXV0aG9yPjxhdXRob3I+Tml1
LCBKLiBRLjwvYXV0aG9yPjxhdXRob3I+SnVuZywgWS4gSi48L2F1dGhvcj48YXV0aG9yPkppYW5n
LCBYLiBKLjwvYXV0aG9yPjxhdXRob3I+WHUsIE0uPC9hdXRob3I+PGF1dGhvcj5DaGVuLCBYLiBZ
LjwvYXV0aG9yPjxhdXRob3I+WGllLCBRLjwvYXV0aG9yPjxhdXRob3I+TGksIEouPC9hdXRob3I+
PGF1dGhvcj5Ib3UsIEouIEwuPC9hdXRob3I+PGF1dGhvcj5UYW5nLCBILjwvYXV0aG9yPjxhdXRo
b3I+RG91LCBYLiBHLjwvYXV0aG9yPjxhdXRob3I+R2FuZGhpLCBZLjwvYXV0aG9yPjxhdXRob3I+
SHUsIFcuIEguPC9hdXRob3I+PGF1dGhvcj5NY1BoZWUsIEYuPC9hdXRob3I+PGF1dGhvcj5Ob3Zp
ZWxsbywgUy48L2F1dGhvcj48YXV0aG9yPlRyZWl0ZWwsIE0uPC9hdXRob3I+PGF1dGhvcj5Nbywg
TC48L2F1dGhvcj48YXV0aG9yPkRlbmcsIEouPC9hdXRob3I+PC9hdXRob3JzPjwvY29udHJpYnV0
b3JzPjx0aXRsZXM+PHRpdGxlPkRhY2xhdGFzdmlyIHBsdXMgYXN1bmFwcmV2aXIgaW4gdHJlYXRt
ZW50LW5hw692ZSBwYXRpZW50cyB3aXRoIGhlcGF0aXRpcyBDIHZpcnVzIGdlbm90eXBlIDFiIGlu
ZmVjdGlvbjwvdGl0bGU+PHNlY29uZGFyeS10aXRsZT5Xb3JsZCBqb3VybmFsIG9mIG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xMzYxLTEzNzI8L3BhZ2VzPjx2b2x1bWU+
MjQ8L3ZvbHVtZT48bnVtYmVyPjEyPC9udW1iZXI+PGRhdGVzPjx5ZWFyPjIwMTg8L3llYXI+PC9k
YXRlcz48YWNjZXNzaW9uLW51bT4yOTU5OTYxMTwvYWNjZXNzaW9uLW51bT48dXJscz48cmVsYXRl
ZC11cmxzPjx1cmw+aHR0cHM6Ly93d3cud2pnbmV0LmNvbS8xMDA3LTkzMjcvZnVsbC92MjQvaTEy
LzEzNjEuaHRtPC91cmw+PC9yZWxhdGVkLXVybHM+PC91cmxzPjxlbGVjdHJvbmljLXJlc291cmNl
LW51bT4xMC4zNzQ4L3dqZy52MjQuaTEyLjEzNjE8L2VsZWN0cm9uaWMtcmVzb3VyY2UtbnVtPjxh
Y2Nlc3MtZGF0ZT4yMDE4LjA1LjA5PC9hY2Nlc3MtZGF0ZT48L3JlY29yZD48L0NpdGU+PENpdGU+
PEF1dGhvcj5XZWk8L0F1dGhvcj48WWVhcj4yMDE4PC9ZZWFyPjxSZWNOdW0+MTU4PC9SZWNOdW0+
PHJlY29yZD48cmVjLW51bWJlcj4xNTg8L3JlYy1udW1iZXI+PGZvcmVpZ24ta2V5cz48a2V5IGFw
cD0iRU4iIGRiLWlkPSJzeGFzdjB6eGZmZDB2aWVldjVheDBwMDgyMjJlcjJwMHZ3ZXgiIHRpbWVz
dGFtcD0iMTUyNjA0OTg3NiI+MTU4PC9rZXk+PC9mb3JlaWduLWtleXM+PHJlZi10eXBlIG5hbWU9
IkpvdXJuYWwgQXJ0aWNsZSI+MTc8L3JlZi10eXBlPjxjb250cmlidXRvcnM+PGF1dGhvcnM+PGF1
dGhvcj5XZWksIEwuPC9hdXRob3I+PGF1dGhvcj5YaWUsIFEuPC9hdXRob3I+PGF1dGhvcj5Ib3Us
IEouIEwuPC9hdXRob3I+PGF1dGhvcj5UYW5nLCBILjwvYXV0aG9yPjxhdXRob3I+TmluZywgUS48
L2F1dGhvcj48YXV0aG9yPkNoZW5nLCBKLjwvYXV0aG9yPjxhdXRob3I+TmFuLCBZLjwvYXV0aG9y
PjxhdXRob3I+WmhhbmcsIEwuPC9hdXRob3I+PGF1dGhvcj5MaSwgSi48L2F1dGhvcj48YXV0aG9y
PkppYW5nLCBKLjwvYXV0aG9yPjxhdXRob3I+TWNOYWJiLCBCLjwvYXV0aG9yPjxhdXRob3I+Wmhh
bmcsIEYuPC9hdXRob3I+PGF1dGhvcj5DYW11cywgRy48L2F1dGhvcj48YXV0aG9yPk1vLCBILjwv
YXV0aG9yPjxhdXRob3I+T3NpbnVzaSwgQS48L2F1dGhvcj48YXV0aG9yPkJyYWluYXJkLCBELiBN
LjwvYXV0aG9yPjxhdXRob3I+R29uZywgRy48L2F1dGhvcj48YXV0aG9yPk1vdSwgWi48L2F1dGhv
cj48YXV0aG9yPld1LCBTLjwvYXV0aG9yPjxhdXRob3I+V2FuZywgRy48L2F1dGhvcj48YXV0aG9y
Pkh1LCBQLjwvYXV0aG9yPjxhdXRob3I+R2FvLCBZLjwvYXV0aG9yPjxhdXRob3I+SmlhLCBKLjwv
YXV0aG9yPjxhdXRob3I+RHVhbiwgWi48L2F1dGhvcj48L2F1dGhvcnM+PC9jb250cmlidXRvcnM+
PHRpdGxlcz48dGl0bGU+TGVkaXBhc3Zpci9zb2Zvc2J1dmlyIGZvciB0cmVhdG1lbnQtbmFpdmUg
YW5kIHRyZWF0bWVudC1leHBlcmllbmNlZCBDaGluZXNlIHBhdGllbnRzIHdpdGggZ2Vub3R5cGUg
MSBIQ1Y6IGFuIG9wZW4tbGFiZWwsIHBoYXNlIDNiIHN0dWR5PC90aXRsZT48c2Vjb25kYXJ5LXRp
dGxlPkhlcGF0b2xvZ3kgaW50ZXJuYXRpb25hbDwvc2Vjb25kYXJ5LXRpdGxlPjwvdGl0bGVzPjxw
ZXJpb2RpY2FsPjxmdWxsLXRpdGxlPkhlcGF0b2xvZ3kgSW50ZXJuYXRpb25hbDwvZnVsbC10aXRs
ZT48YWJici0xPkhlcGF0b2wuIEludC48L2FiYnItMT48YWJici0yPkhlcGF0b2wgSW50PC9hYmJy
LTI+PC9wZXJpb2RpY2FsPjxwYWdlcz4xMjYtMTMyPC9wYWdlcz48dm9sdW1lPjEyPC92b2x1bWU+
PG51bWJlcj4yPC9udW1iZXI+PGRhdGVzPjx5ZWFyPjIwMTg8L3llYXI+PC9kYXRlcz48aXNibj4x
OTM2LTA1MzM8L2lzYm4+PGFjY2Vzc2lvbi1udW0+Mjk2Mzc1MTE8L2FjY2Vzc2lvbi1udW0+PHVy
bHM+PHJlbGF0ZWQtdXJscz48dXJsPmh0dHBzOi8vbGluay5zcHJpbmdlci5jb20vYXJ0aWNsZS8x
MC4xMDA3JTJGczEyMDcyLTAxOC05ODU2LXo8L3VybD48L3JlbGF0ZWQtdXJscz48L3VybHM+PGVs
ZWN0cm9uaWMtcmVzb3VyY2UtbnVtPjEwLjEwMDcvczEyMDcyLTAxOC05ODU2LXo8L2VsZWN0cm9u
aWMtcmVzb3VyY2UtbnVtPjxhY2Nlc3MtZGF0ZT4yMDE4LjA1LjA5PC9hY2Nlc3MtZGF0ZT48L3Jl
Y29yZD48L0NpdGU+PENpdGU+PEF1dGhvcj5XZWk8L0F1dGhvcj48WWVhcj4yMDE4PC9ZZWFyPjxS
ZWNOdW0+MjQ0PC9SZWNOdW0+PHJlY29yZD48cmVjLW51bWJlcj4yNDQ8L3JlYy1udW1iZXI+PGZv
cmVpZ24ta2V5cz48a2V5IGFwcD0iRU4iIGRiLWlkPSJzeGFzdjB6eGZmZDB2aWVldjVheDBwMDgy
MjJlcjJwMHZ3ZXgiIHRpbWVzdGFtcD0iMTU1Mzc0Mjc3NSI+MjQ0PC9rZXk+PC9mb3JlaWduLWtl
eXM+PHJlZi10eXBlIG5hbWU9IkpvdXJuYWwgQXJ0aWNsZSI+MTc8L3JlZi10eXBlPjxjb250cmli
dXRvcnM+PGF1dGhvcnM+PGF1dGhvcj5XZWksIEwuPC9hdXRob3I+PGF1dGhvcj5DaGVuZywgSi48
L2F1dGhvcj48YXV0aG9yPkx1bywgSi48L2F1dGhvcj48YXV0aG9yPkxpLCBaLiBQLjwvYXV0aG9y
PjxhdXRob3I+RHVhbiwgSi4gTC48L2F1dGhvcj48YXV0aG9yPkhvdSwgSi4gRC48L2F1dGhvcj48
YXV0aG9yPkppYSwgTS4gWC48L2F1dGhvcj48YXV0aG9yPlpoYW5nLCBZLjwvYXV0aG9yPjxhdXRo
b3I+SHVhbmcsIFEuPC9hdXRob3I+PGF1dGhvcj5YaWUsIEcuIEouPC9hdXRob3I+PGF1dGhvcj5X
YW5nLCBELiBMLjwvYXV0aG9yPjxhdXRob3I+WWFuZywgVy48L2F1dGhvcj48YXV0aG9yPlpoYW8s
IEMuIFkuPC9hdXRob3I+PGF1dGhvcj5aaGFvLCBHLjwvYXV0aG9yPjxhdXRob3I+VGFuZywgUy4g
TS48L2F1dGhvcj48YXV0aG9yPkxpbiwgRy4gWi48L2F1dGhvcj48YXV0aG9yPkdvbmcsIEouIEou
PC9hdXRob3I+PGF1dGhvcj5OaXUsIFouIEwuPC9hdXRob3I+PGF1dGhvcj5HYW8sIEouIEYuPC9h
dXRob3I+PGF1dGhvcj5TYXJhaCwgSy4gQi48L2F1dGhvcj48YXV0aG9yPkxpbmRhLCBGLjwvYXV0
aG9yPjxhdXRob3I+Tmlsb3VmYXIsIE0uPC9hdXRob3I+PGF1dGhvcj5XYW5nLCBZLjwvYXV0aG9y
PjxhdXRob3I+V2FuZywgSi48L2F1dGhvcj48L2F1dGhvcnM+PC9jb250cmlidXRvcnM+PGF1dGgt
YWRkcmVzcz5QZWtpbmcgVW5pdmVyc2l0eSBQZW9wbGUmYXBvcztzIEhvc3BpdGFsLCBCZWlqaW5n
IDEwMDA0NCwgQ2hpbmEuJiN4RDtCZWlqaW5nIERpdGFuIEhvc3BpdGFsLCBDYXBpdGFsIE1lZGlj
YWwgVW5pdmVyc2l0eSwgQmVpamluZyAxMDAwMTUsIENoaW5hLiYjeEQ7QWJiVmllIEluYy4sIE5v
cnRoIENoaWNhZ28gNjAwNjQsIElMLCBVU0EuJiN4RDtKaWFuZ3N1IFByb3ZpbmNlIEhvc3BpdGFs
LCBOYW5qaW5nIDIxMDAyOSwgQ2hpbmEuJiN4RDtCZWlqaW5nIFlvdSZhcG9zO2FuIEhvc3BpdGFs
LCBDYXBpdGFsIE1lZGljYWwgVW5pdmVyc2l0eSwgQmVpamluZyAxMDAwNjksIENoaW5hLiYjeEQ7
TmFuIEZhbmcgSG9zcGl0YWwsIEd1YW5nemhvdSA1MTA1MTUsIENoaW5hLiYjeEQ7QmVpamluZyBG
cmllbmRzaGlwIEhvc3BpdGFsLCBDYXBpdGFsIE1lZGljYWwgVW5pdmVyc2l0eSwgQmVpamluZyAx
MDAwNTAsIENoaW5hLiYjeEQ7U2hlbnlhbmcgNnRoIFBlb3BsZSZhcG9zO3MgSG9zcGl0YWwsIFNo
ZW55YW5nIDExMDAwNiwgQ2hpbmEuJiN4RDtYaWFuZ3lhIEhvc3BpdGFsIENlbnRyYWwgU291dGgg
VW5pdmVyc2l0eSwgQ2hhbmdzaGEgNDEwMDA4LCBDaGluYS4mI3hEO1J1aSBKaW4gSG9zcGl0YWws
IFNoYW5naGFpIEppYW8gVG9uZyBVbml2ZXJzaXR5IFNjaG9vbCBvZiBNZWRpY2luZSwgU2hhbmdo
YWkgMjAwMDI1LCBDaGluYS4mI3hEO1Bla2luZyBVbml2ZXJzaXR5IEZpcnN0IEhvc3BpdGFsLCBC
ZWlqaW5nIDEwMDAzNCwgQ2hpbmEuJiN4RDtVbmlvbiBIb3NwaXRhbCBUb25namkgTWVjaWNhbCBD
b2xsZWdlLCBIdWF6aG9uZyBVbml2ZXJzaXR5IG9mIFNjaWVuY2UgYW5kIFRlY2hub2xvZ3ksIFd1
aGFuIDQzMDAyMiwgQ2hpbmEuJiN4RDtOYW5qaW5nIDJuZCBIb3NwaXRhbCwgTmFuamluZyAyMTAw
MjgsIENoaW5hLiYjeEQ7VGhlIDNyZCBIb3NwaXRhbCBvZiBIZWJlaSBNZWRpY2FsIFVuaXZlcnNp
dHksIFNoaWppYXpodWFuZyA1MDAwMDAsIENoaW5hLiYjeEQ7V2VzdCBDaGluYSBTY2hvb2wgb2Yg
TWVkaWNpbmUsIENoZW5nZHUgNjEwMDQxLCBDaGluYS4mI3hEO1RoZSAxc3QgSG9zcGl0YWwgb2Yg
WGkmYXBvczthbiBKaWFvdG9uZyBVbml2ZWVyc2l0eSwgWGkmYXBvczthbiA3MTAwNjUsIENoaW5h
LiYjeEQ7VGhlIDJuZCBIb3NwaXRhbCBvZiBDZW50cmFsIFNvdXRoIFVuaXZlcnNpdHksIENoYW5n
c2hhIDQxMDAxMSwgQ2hpbmEuJiN4RDtUaGUgMXN0IEhvc3BpdGFsIG9mIEppbGluIFVuaXZlcnNp
dHksIENoYW5nY2h1biAxMzAwMjEsIENoaW5hLiYjeEQ7VGhlIDNyZCBIb3NwaXRhbCwgU3VuIFlh
eS1zZW4gSG9zcGl0YWwsIEd1YW5nemhvdSA1MTA2MzAsIENoaW5hLiYjeEQ7QWJiVmllLiBDaGlu
YS4gU2hhbmdoYWkgMjAwMDQxLCBDaGluYS4mI3hEO1NoYW5naGFpIFB1YmxpYyBIZWFsdGggQ2xp
bmljYWwgQ2VudGVyLCBTaGFuZ2hhaSAyMDE1MDgsIENoaW5hLjwvYXV0aC1hZGRyZXNzPjx0aXRs
ZXM+PHRpdGxlPkVmZmljYWN5IGFuZCBzYWZldHkgb2YgcGFyaXRhcHJldmlyL3JpdG9uYXZpci9v
bWJpdGFzdmlyIGNvbWJpbmVkIHdpdGggZGFzYWJ1dmlyIGluIG5vbi1jaXJyaG90aWMgQXNpYW4g
YWR1bHQgcGF0aWVudHMgd2l0aCBuZXdseSBkaWFnbm9zZWQgYW5kIHRyZWF0ZWQgY2hyb25pYyBI
Q1YgZ2Vub3R5cGUgMWIgaW5mZWN0aW9uOiBhIHJhbmRvbWl6ZWQsIGRvdWJsZS1ibGluZCwgcGxh
Y2Viby1jb250cm9sbGVkIHN0dWR5IC0gQ2hpbmEgZGF0YTwvdGl0bGU+PHNlY29uZGFyeS10aXRs
ZT5aaG9uZ2h1YSBHYW4gWmFuZyBCaW5nIFphIFpoaTwvc2Vjb25kYXJ5LXRpdGxlPjxhbHQtdGl0
bGU+WmhvbmdodWEgZ2FuIHphbmcgYmluZyB6YSB6aGkgPSBaaG9uZ2h1YSBnYW56YW5nYmluZyB6
YXpoaSA9IENoaW5lc2Ugam91cm5hbCBvZiBoZXBhdG9sb2d5PC9hbHQtdGl0bGU+PC90aXRsZXM+
PHBlcmlvZGljYWw+PGZ1bGwtdGl0bGU+WmhvbmdodWEgR2FuIFphbmcgQmluZyBaYSBaaGkuIFpo
b25naHVhIEdhbnphbmdiaW5nIFphemhpLiBDaGluZXNlIEpvdXJuYWwgb2YgSGVwYXRvbG9neTwv
ZnVsbC10aXRsZT48YWJici0xPlpob25naHVhIEdhbiBaYW5nIEJpbmcgWmEgWmhpPC9hYmJyLTE+
PGFiYnItMj5aaG9uZ2h1YSBHYW4gWmFuZyBCaW5nIFphIFpoaTwvYWJici0yPjwvcGVyaW9kaWNh
bD48cGFnZXM+MzU5LTM2NDwvcGFnZXM+PHZvbHVtZT4yNjwvdm9sdW1lPjxudW1iZXI+NTwvbnVt
YmVyPjxlZGl0aW9uPjIwMTgvMDcvMTM8L2VkaXRpb24+PGtleXdvcmRzPjxrZXl3b3JkPkFkdWx0
PC9rZXl3b3JkPjxrZXl3b3JkPkFsYW5pbmUgVHJhbnNhbWluYXNlPC9rZXl3b3JkPjxrZXl3b3Jk
PkFuaWxpZGVzPC9rZXl3b3JkPjxrZXl3b3JkPkFudGl2aXJhbCBBZ2VudHM8L2tleXdvcmQ+PGtl
eXdvcmQ+QXNpYW4gQ29udGluZW50YWwgQW5jZXN0cnkgR3JvdXA8L2tleXdvcmQ+PGtleXdvcmQ+
QXNwYXJ0YXRlIEFtaW5vdHJhbnNmZXJhc2VzPC9rZXl3b3JkPjxrZXl3b3JkPkJpbGlydWJpbjwv
a2V5d29yZD48a2V5d29yZD5DYXJiYW1hdGVzPC9rZXl3b3JkPjxrZXl3b3JkPkNoaW5hPC9rZXl3
b3JkPjxrZXl3b3JkPkRvdWJsZS1CbGluZCBNZXRob2Q8L2tleXdvcmQ+PGtleXdvcmQ+RHJ1ZyBU
aGVyYXB5LCBDb21iaW5hdGlvbjwva2V5d29yZD48a2V5d29yZD5HZW5vdHlwZTwva2V5d29yZD48
a2V5d29yZD5IZXBhY2l2aXJ1czwva2V5d29yZD48a2V5d29yZD4qSGVwYXRpdGlzIEMsIENocm9u
aWM8L2tleXdvcmQ+PGtleXdvcmQ+SHVtYW5zPC9rZXl3b3JkPjxrZXl3b3JkPkludGVyZmVyb24t
YWxwaGE8L2tleXdvcmQ+PGtleXdvcmQ+TWFjcm9jeWNsaWMgQ29tcG91bmRzPC9rZXl3b3JkPjxr
ZXl3b3JkPlJpYmF2aXJpbjwva2V5d29yZD48a2V5d29yZD5SaXRvbmF2aXI8L2tleXdvcmQ+PGtl
eXdvcmQ+U3VsZm9uYW1pZGVzPC9rZXl3b3JkPjxrZXl3b3JkPlVyYWNpbC9hbmFsb2dzICZhbXA7
IGRlcml2YXRpdmVzPC9rZXl3b3JkPjxrZXl3b3JkPkRpcmVjdC1hY3RpbmcgYW50aXZpcmFsIGFn
ZW50PC9rZXl3b3JkPjxrZXl3b3JkPkhlcGF0aXRpcyBDLCBjaHJvbmljPC9rZXl3b3JkPjxrZXl3
b3JkPlNhZmV0eTwva2V5d29yZD48L2tleXdvcmRzPjxkYXRlcz48eWVhcj4yMDE4PC95ZWFyPjxw
dWItZGF0ZXM+PGRhdGU+TWF5IDIwPC9kYXRlPjwvcHViLWRhdGVzPjwvZGF0ZXM+PGlzYm4+MTAw
Ny0zNDE4IChQcmludCkmI3hEOzEwMDctMzQxODwvaXNibj48YWNjZXNzaW9uLW51bT4yOTk5NjIw
NDwvYWNjZXNzaW9uLW51bT48dXJscz48cmVsYXRlZC11cmxzPjx1cmw+aHR0cDovL3poZ3pienou
eWlpZ2xlLmNvbS9DTjUwMTExMzIwMTgwNS8xMDQ5MDM2Lmh0bT9sb2NhbGU9emhfQ048L3VybD48
L3JlbGF0ZWQtdXJscz48L3VybHM+PGVsZWN0cm9uaWMtcmVzb3VyY2UtbnVtPjEwLjM3NjAvY21h
LmouaXNzbi4xMDA3LTM0MTguMjAxOC4wNS4wMDk8L2VsZWN0cm9uaWMtcmVzb3VyY2UtbnVtPjxy
ZW1vdGUtZGF0YWJhc2UtcHJvdmlkZXI+TkxNPC9yZW1vdGUtZGF0YWJhc2UtcHJvdmlkZXI+PGxh
bmd1YWdlPmNoaTwvbGFuZ3VhZ2U+PC9yZWNvcmQ+PC9DaXRlPjxDaXRlPjxBdXRob3I+V2VpPC9B
dXRob3I+PFllYXI+MjAxOTwvWWVhcj48UmVjTnVtPjIzNzwvUmVjTnVtPjxyZWNvcmQ+PHJlYy1u
dW1iZXI+MjM3PC9yZWMtbnVtYmVyPjxmb3JlaWduLWtleXM+PGtleSBhcHA9IkVOIiBkYi1pZD0i
c3hhc3YwenhmZmQwdmllZXY1YXgwcDA4MjIyZXIycDB2d2V4IiB0aW1lc3RhbXA9IjE1NTM1NzA3
MjUiPjIzNzwva2V5PjwvZm9yZWlnbi1rZXlzPjxyZWYtdHlwZSBuYW1lPSJKb3VybmFsIEFydGlj
bGUiPjE3PC9yZWYtdHlwZT48Y29udHJpYnV0b3JzPjxhdXRob3JzPjxhdXRob3I+V2VpLCBMLjwv
YXV0aG9yPjxhdXRob3I+SmlhLCBKLiBELjwvYXV0aG9yPjxhdXRob3I+V2FuZywgRi4gUy48L2F1
dGhvcj48YXV0aG9yPk5pdSwgSi4gUS48L2F1dGhvcj48YXV0aG9yPlpoYW8sIFguIE0uPC9hdXRo
b3I+PGF1dGhvcj5NdSwgUy48L2F1dGhvcj48YXV0aG9yPkxpYW5nLCBMLiBXLjwvYXV0aG9yPjxh
dXRob3I+V2FuZywgWi48L2F1dGhvcj48YXV0aG9yPkh3YW5nLCBQLjwvYXV0aG9yPjxhdXRob3I+
Um9iZXJ0c29uLCBNLiBOLjwvYXV0aG9yPjxhdXRob3I+SW5ncmF2YWxsbywgUC48L2F1dGhvcj48
YXV0aG9yPkFzYW50ZS1BcHBpYWgsIEUuPC9hdXRob3I+PGF1dGhvcj5XZWksIEIuPC9hdXRob3I+
PGF1dGhvcj5FdmFucywgQi48L2F1dGhvcj48YXV0aG9yPkhhbm5hLCBHLiBKLjwvYXV0aG9yPjxh
dXRob3I+VGFsd2FuaSwgUi48L2F1dGhvcj48YXV0aG9yPkR1YW4sIFouIFAuPC9hdXRob3I+PGF1
dGhvcj5aaGRhbm92LCBLLjwvYXV0aG9yPjxhdXRob3I+Q2hlbmcsIFAuIE4uPC9hdXRob3I+PGF1
dGhvcj5UYW53YW5kZWUsIFQuPC9hdXRob3I+PGF1dGhvcj5OZ3V5ZW4sIFYuIEsuPC9hdXRob3I+
PGF1dGhvcj5IZW8sIEouPC9hdXRob3I+PGF1dGhvcj5Jc2Frb3YsIFYuPC9hdXRob3I+PGF1dGhv
cj5HZW9yZ2UsIEouPC9hdXRob3I+PC9hdXRob3JzPjwvY29udHJpYnV0b3JzPjxhdXRoLWFkZHJl
c3M+UGVraW5nIFVuaXZlcnNpdHkgSGVwYXRvbG9neSBJbnN0aXR1dGUsIEJlaWppbmcgS2V5IExh
Ym9yYXRvcnkgZm9yIEhlcGF0aXRpcyBDIGFuZCBJbW11bm90aGVyYXB5IGZvciBMaXZlciBEaXNl
YXNlLCBQZWtpbmcgVW5pdmVyc2l0eSBQZW9wbGUmYXBvcztzIEhvc3BpdGFsLCBCZWlqaW5nLCBD
aGluYS4mI3hEO0xpdmVyIFJlc2VhcmNoIENlbnRlciwgQmVpamluZyBGcmllbmRzaGlwIEhvc3Bp
dGFsLCBDYXBpdGFsIE1lZGljYWwgVW5pdmVyc2l0eSwgQmVpamluZyBLZXkgTGFib3JhdG9yeSBv
ZiBUcmFuc2xhdGlvbmFsIE1lZGljaW5lIG9uIENpcnJob3NpcywgTmF0aW9uYWwgQ2xpbmljYWwg
UmVzZWFyY2ggQ2VudGVyIGZvciBEaWdlc3RpdmUgRGlzZWFzZXMsIENhcGl0YWwgTWVkaWNhbCBV
bml2ZXJzaXR5LCBCZWlqaW5nLCBDaGluYS4mI3hEO1RyZWF0bWVudCBhbmQgUmVzZWFyY2ggQ2Vu
dGVyIGZvciBJbmZlY3Rpb3VzIERpc2Vhc2VzLCBCZWlqaW5nIDMwMiBIb3NwaXRhbCwgQmVpamlu
ZywgQ2hpbmEuJiN4RDtEZXBhcnRtZW50IG9mIEhlcGF0b2xvZ3ksIEZpcnN0IEhvc3BpdGFsLCBK
aWxpbiBVbml2ZXJzaXR5LCBDaGFuZ2NodW4sIEppbGluLCBDaGluYS4mI3hEO01lcmNrIFNoYXJw
ICZhbXA7IERvaG1lLCBDYXBpdGFsIE1lZGljYWwgVW5pdmVyc2l0eSwgQmVpamluZywgQ2hpbmEu
JiN4RDtNZXJjayAmYW1wOyBDby4sIEluYy4sIEtlbmlsd29ydGgsIE5ldyBKZXJzZXksIFVTQS4m
I3hEO0FydGlmaWNpYWwgTGl2ZXIgQ2VudGVyLCBCZWlqaW5nIFlvdUFuIEhvc3BpdGFsLCBDYXBp
dGFsIE1lZGljYWwgVW5pdmVyc2l0eSwgQmVpamluZywgQ2hpbmEuJiN4RDtNaWxpdGFyeSBNZWRp
Y2FsIEFjYWRlbXkgbi5hLiBTLk0uIEtpcm92LCBTdC4gUGV0ZXJzYnVyZywgUnVzc2lhLiYjeEQ7
TmF0aW9uYWwgQ2hlbmcgS3VuZyBVbml2ZXJzaXR5LCBUYWluYW4sIFRhaXdhbi4mI3hEO0RlcGFy
dG1lbnQgb2YgTWVkaWNpbmUsIEZhY3VsdHkgb2YgTWVkaWNpbmUgU2lyaXJhaiBIb3NwaXRhbCwg
QmFuZ2tvaywgVGhhaWxhbmQuJiN4RDtOYXRpb25hbCBIb3NwaXRhbCBvZiBUcm9waWNhbCBEaXNl
YXNlcywgSGFub2ksIFZpZXRuYW0uJiN4RDtDb2xsZWdlIG9mIE1lZGljaW5lLCBQdXNhbiBOYXRp
b25hbCBVbml2ZXJzaXR5IGFuZCBNZWRpY2FsIFJlc2VhcmNoIEluc3RpdHV0ZSwgUHVzYW4gTmF0
aW9uYWwgVW5pdmVyc2l0eSBIb3NwaXRhbCwgQnVzYW4sIFJlcHVibGljIG9mIEtvcmVhLiYjeEQ7
RGVwYXJ0bWVudCBvZiBHYXN0cm9lbnRlcm9sb2d5IGFuZCBIZXBhdG9sb2d5LCBGZWRlcmFsIFJl
c2VhcmNoIENlbnRlciBvZiBOdXRyaXRpb24gYW5kIEJpb3RlY2hub2xvZ3ksIE1vc2NvdywgUnVz
c2lhLiYjeEQ7U3RvcnIgTGl2ZXIgQ2VudHJlLCBXZXN0bWVhZCBJbnN0aXR1dGUgZm9yIE1lZGlj
YWwgUmVzZWFyY2gsIFdlc3RtZWFkIEhvc3BpdGFsIGFuZCBVbml2ZXJzaXR5IG9mIFN5ZG5leSwg
V2VzdG1lYWQsIE5ldyBTb3V0aCBXYWxlcywgQXVzdHJhbGlhLjwvYXV0aC1hZGRyZXNzPjx0aXRs
ZXM+PHRpdGxlPkVmZmljYWN5IGFuZCBzYWZldHkgb2YgZWxiYXN2aXIvZ3Jhem9wcmV2aXIgaW4g
cGFydGljaXBhbnRzIHdpdGggaGVwYXRpdGlzIEMgdmlydXMgZ2Vub3R5cGUgMSwgNCwgb3IgNiBp
bmZlY3Rpb24gZnJvbSB0aGUgQXNpYS1QYWNpZmljIHJlZ2lvbiBhbmQgUnVzc2lhOiBGaW5hbCBy
ZXN1bHRzIGZyb20gdGhlIHJhbmRvbWl6ZWQgQy1DT1JBTCBzdHVkeTwvdGl0bGU+PHNlY29uZGFy
eS10aXRsZT5KIEdhc3Ryb2VudGVyb2wgSGVwYXRvbDwvc2Vjb25kYXJ5LXRpdGxlPjxhbHQtdGl0
bGU+Sm91cm5hbCBvZiBnYXN0cm9lbnRlcm9sb2d5IGFuZCBoZXBhdG9sb2d5PC9hbHQtdGl0bGU+
PC90aXRsZXM+PHBlcmlvZGljYWw+PGZ1bGwtdGl0bGU+Sm91cm5hbCBvZiBHYXN0cm9lbnRlcm9s
b2d5IGFuZCBIZXBhdG9sb2d5PC9mdWxsLXRpdGxlPjxhYmJyLTE+Si4gR2FzdHJvZW50ZXJvbC4g
SGVwYXRvbC48L2FiYnItMT48YWJici0yPkogR2FzdHJvZW50ZXJvbCBIZXBhdG9sPC9hYmJyLTI+
PGFiYnItMz5Kb3VybmFsIG9mIEdhc3Ryb2VudGVyb2xvZ3kgJmFtcDsgSGVwYXRvbG9neTwvYWJi
ci0zPjwvcGVyaW9kaWNhbD48YWx0LXBlcmlvZGljYWw+PGZ1bGwtdGl0bGU+Sm91cm5hbCBvZiBH
YXN0cm9lbnRlcm9sb2d5IGFuZCBIZXBhdG9sb2d5PC9mdWxsLXRpdGxlPjxhYmJyLTE+Si4gR2Fz
dHJvZW50ZXJvbC4gSGVwYXRvbC48L2FiYnItMT48YWJici0yPkogR2FzdHJvZW50ZXJvbCBIZXBh
dG9sPC9hYmJyLTI+PGFiYnItMz5Kb3VybmFsIG9mIEdhc3Ryb2VudGVyb2xvZ3kgJmFtcDsgSGVw
YXRvbG9neTwvYWJici0zPjwvYWx0LXBlcmlvZGljYWw+PHBhZ2VzPjEyLTIxPC9wYWdlcz48dm9s
dW1lPjM0PC92b2x1bWU+PG51bWJlcj4xPC9udW1iZXI+PGVkaXRpb24+MjAxOC8xMC8xMzwvZWRp
dGlvbj48a2V5d29yZHM+PGtleXdvcmQ+KkhDViBjbGluaWNhbCB0cmlhbHM8L2tleXdvcmQ+PGtl
eXdvcmQ+KkhDViB0cmVhdG1lbnQ8L2tleXdvcmQ+PGtleXdvcmQ+KmhlcGF0aXRpcyBDLCBjbGlu
aWNhbDwva2V5d29yZD48L2tleXdvcmRzPjxkYXRlcz48eWVhcj4yMDE5PC95ZWFyPjxwdWItZGF0
ZXM+PGRhdGU+SmFuPC9kYXRlPjwvcHViLWRhdGVzPjwvZGF0ZXM+PGlzYm4+MDgxNS05MzE5PC9p
c2JuPjxhY2Nlc3Npb24tbnVtPjMwMzExNzAxPC9hY2Nlc3Npb24tbnVtPjx1cmxzPjxyZWxhdGVk
LXVybHM+PHVybD5odHRwczovL29ubGluZWxpYnJhcnkud2lsZXkuY29tL2RvaS9mdWxsLzEwLjEx
MTEvamdoLjE0NTA5PC91cmw+PC9yZWxhdGVkLXVybHM+PC91cmxzPjxlbGVjdHJvbmljLXJlc291
cmNlLW51bT4xMC4xMTExL2pnaC4xNDUwOTwvZWxlY3Ryb25pYy1yZXNvdXJjZS1udW0+PHJlbW90
ZS1kYXRhYmFzZS1wcm92aWRlcj5OTE08L3JlbW90ZS1kYXRhYmFzZS1wcm92aWRlcj48bGFuZ3Vh
Z2U+ZW5nPC9sYW5ndWFnZT48YWNjZXNzLWRhdGU+MjAxOS4wMy4yNjwvYWNjZXNzLWRhdGU+PC9y
ZWNvcmQ+PC9DaXRlPjwvRW5kTm90ZT4A
</w:fldData>
        </w:fldChar>
      </w:r>
      <w:r w:rsidR="006235BD" w:rsidRPr="001B3D7B">
        <w:rPr>
          <w:rFonts w:ascii="Book Antiqua" w:hAnsi="Book Antiqua" w:cs="Tahoma"/>
          <w:sz w:val="24"/>
          <w:szCs w:val="24"/>
          <w:lang w:val="en-US"/>
        </w:rPr>
        <w:instrText xml:space="preserve"> ADDIN EN.CITE.DATA </w:instrText>
      </w:r>
      <w:r w:rsidR="006235BD" w:rsidRPr="001B3D7B">
        <w:rPr>
          <w:rFonts w:ascii="Book Antiqua" w:hAnsi="Book Antiqua" w:cs="Tahoma"/>
          <w:sz w:val="24"/>
          <w:szCs w:val="24"/>
          <w:lang w:val="en-US"/>
        </w:rPr>
      </w:r>
      <w:r w:rsidR="006235BD"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6235BD" w:rsidRPr="001B3D7B">
        <w:rPr>
          <w:rFonts w:ascii="Book Antiqua" w:hAnsi="Book Antiqua" w:cs="Tahoma"/>
          <w:noProof/>
          <w:sz w:val="24"/>
          <w:szCs w:val="24"/>
          <w:vertAlign w:val="superscript"/>
          <w:lang w:val="en-US"/>
        </w:rPr>
        <w:t>[45-48]</w:t>
      </w:r>
      <w:r w:rsidR="008917E5" w:rsidRPr="001B3D7B">
        <w:rPr>
          <w:rFonts w:ascii="Book Antiqua" w:hAnsi="Book Antiqua" w:cs="Tahoma"/>
          <w:sz w:val="24"/>
          <w:szCs w:val="24"/>
          <w:lang w:val="en-US"/>
        </w:rPr>
        <w:fldChar w:fldCharType="end"/>
      </w:r>
      <w:r w:rsidR="000F26FF" w:rsidRPr="001B3D7B">
        <w:rPr>
          <w:rFonts w:ascii="Book Antiqua" w:hAnsi="Book Antiqua" w:cs="Tahoma"/>
          <w:sz w:val="24"/>
          <w:szCs w:val="24"/>
          <w:lang w:val="en-US"/>
        </w:rPr>
        <w:t>. Pan-genotypic regimens evaluated in clinical studies included SOF</w:t>
      </w:r>
      <w:r w:rsidR="003A4082"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0F26FF" w:rsidRPr="001B3D7B">
        <w:rPr>
          <w:rFonts w:ascii="Book Antiqua" w:hAnsi="Book Antiqua" w:cs="Tahoma"/>
          <w:sz w:val="24"/>
          <w:szCs w:val="24"/>
          <w:lang w:val="en-US"/>
        </w:rPr>
        <w:t>RBV</w:t>
      </w:r>
      <w:r w:rsidR="003A4082" w:rsidRPr="001B3D7B">
        <w:rPr>
          <w:rFonts w:ascii="Book Antiqua" w:hAnsi="Book Antiqua" w:cs="Tahoma"/>
          <w:sz w:val="24"/>
          <w:szCs w:val="24"/>
          <w:lang w:val="en-US"/>
        </w:rPr>
        <w:t xml:space="preserve"> </w:t>
      </w:r>
      <w:r w:rsidR="00431D42"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431D42" w:rsidRPr="001B3D7B">
        <w:rPr>
          <w:rFonts w:ascii="Book Antiqua" w:hAnsi="Book Antiqua" w:cs="Tahoma"/>
          <w:sz w:val="24"/>
          <w:szCs w:val="24"/>
          <w:lang w:val="en-US"/>
        </w:rPr>
        <w:t>PEG-IFN</w:t>
      </w:r>
      <w:r w:rsidR="000F26FF" w:rsidRPr="001B3D7B">
        <w:rPr>
          <w:rFonts w:ascii="Book Antiqua" w:hAnsi="Book Antiqua" w:cs="Tahoma"/>
          <w:sz w:val="24"/>
          <w:szCs w:val="24"/>
          <w:lang w:val="en-US"/>
        </w:rPr>
        <w:t xml:space="preserve"> and SOF/VEL. </w:t>
      </w:r>
      <w:r w:rsidR="00617CC9" w:rsidRPr="001B3D7B">
        <w:rPr>
          <w:rFonts w:ascii="Book Antiqua" w:hAnsi="Book Antiqua" w:cs="Tahoma"/>
          <w:sz w:val="24"/>
          <w:szCs w:val="24"/>
          <w:lang w:val="en-US"/>
        </w:rPr>
        <w:t xml:space="preserve">For </w:t>
      </w:r>
      <w:r w:rsidR="00431D42" w:rsidRPr="001B3D7B">
        <w:rPr>
          <w:rFonts w:ascii="Book Antiqua" w:hAnsi="Book Antiqua" w:cs="Tahoma"/>
          <w:sz w:val="24"/>
          <w:szCs w:val="24"/>
          <w:lang w:val="en-US"/>
        </w:rPr>
        <w:t>SOF</w:t>
      </w:r>
      <w:r w:rsidR="003A4082" w:rsidRPr="001B3D7B">
        <w:rPr>
          <w:rFonts w:ascii="Book Antiqua" w:hAnsi="Book Antiqua" w:cs="Tahoma"/>
          <w:sz w:val="24"/>
          <w:szCs w:val="24"/>
          <w:lang w:val="en-US"/>
        </w:rPr>
        <w:t xml:space="preserve"> </w:t>
      </w:r>
      <w:r w:rsidR="00431D42"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431D42" w:rsidRPr="001B3D7B">
        <w:rPr>
          <w:rFonts w:ascii="Book Antiqua" w:hAnsi="Book Antiqua" w:cs="Tahoma"/>
          <w:sz w:val="24"/>
          <w:szCs w:val="24"/>
          <w:lang w:val="en-US"/>
        </w:rPr>
        <w:t>RBV</w:t>
      </w:r>
      <w:r w:rsidR="003A4082" w:rsidRPr="001B3D7B">
        <w:rPr>
          <w:rFonts w:ascii="Book Antiqua" w:hAnsi="Book Antiqua" w:cs="Tahoma"/>
          <w:sz w:val="24"/>
          <w:szCs w:val="24"/>
          <w:lang w:val="en-US"/>
        </w:rPr>
        <w:t xml:space="preserve"> </w:t>
      </w:r>
      <w:r w:rsidR="00431D42"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431D42" w:rsidRPr="001B3D7B">
        <w:rPr>
          <w:rFonts w:ascii="Book Antiqua" w:hAnsi="Book Antiqua" w:cs="Tahoma"/>
          <w:sz w:val="24"/>
          <w:szCs w:val="24"/>
          <w:lang w:val="en-US"/>
        </w:rPr>
        <w:t>PEG-IFN</w:t>
      </w:r>
      <w:r w:rsidR="00617CC9" w:rsidRPr="001B3D7B">
        <w:rPr>
          <w:rFonts w:ascii="Book Antiqua" w:hAnsi="Book Antiqua" w:cs="Tahoma"/>
          <w:sz w:val="24"/>
          <w:szCs w:val="24"/>
          <w:lang w:val="en-US"/>
        </w:rPr>
        <w:t>, cirrhotic patients achieved lower SVR12 rates than non-cirrhotic patients (Table 1)</w:t>
      </w:r>
      <w:r w:rsidR="008917E5" w:rsidRPr="001B3D7B">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1B3D7B">
        <w:rPr>
          <w:rFonts w:ascii="Book Antiqua" w:hAnsi="Book Antiqua" w:cs="Tahoma"/>
          <w:sz w:val="24"/>
          <w:szCs w:val="24"/>
          <w:lang w:val="en-US"/>
        </w:rPr>
        <w:instrText xml:space="preserve"> ADDIN EN.CITE </w:instrText>
      </w:r>
      <w:r w:rsidR="006235BD" w:rsidRPr="001B3D7B">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1B3D7B">
        <w:rPr>
          <w:rFonts w:ascii="Book Antiqua" w:hAnsi="Book Antiqua" w:cs="Tahoma"/>
          <w:sz w:val="24"/>
          <w:szCs w:val="24"/>
          <w:lang w:val="en-US"/>
        </w:rPr>
        <w:instrText xml:space="preserve"> ADDIN EN.CITE.DATA </w:instrText>
      </w:r>
      <w:r w:rsidR="006235BD" w:rsidRPr="001B3D7B">
        <w:rPr>
          <w:rFonts w:ascii="Book Antiqua" w:hAnsi="Book Antiqua" w:cs="Tahoma"/>
          <w:sz w:val="24"/>
          <w:szCs w:val="24"/>
          <w:lang w:val="en-US"/>
        </w:rPr>
      </w:r>
      <w:r w:rsidR="006235BD"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6235BD" w:rsidRPr="001B3D7B">
        <w:rPr>
          <w:rFonts w:ascii="Book Antiqua" w:hAnsi="Book Antiqua" w:cs="Tahoma"/>
          <w:noProof/>
          <w:sz w:val="24"/>
          <w:szCs w:val="24"/>
          <w:vertAlign w:val="superscript"/>
          <w:lang w:val="en-US"/>
        </w:rPr>
        <w:t>[49]</w:t>
      </w:r>
      <w:r w:rsidR="008917E5" w:rsidRPr="001B3D7B">
        <w:rPr>
          <w:rFonts w:ascii="Book Antiqua" w:hAnsi="Book Antiqua" w:cs="Tahoma"/>
          <w:sz w:val="24"/>
          <w:szCs w:val="24"/>
          <w:lang w:val="en-US"/>
        </w:rPr>
        <w:fldChar w:fldCharType="end"/>
      </w:r>
      <w:r w:rsidR="00617CC9" w:rsidRPr="001B3D7B">
        <w:rPr>
          <w:rFonts w:ascii="Book Antiqua" w:hAnsi="Book Antiqua" w:cs="Tahoma"/>
          <w:sz w:val="24"/>
          <w:szCs w:val="24"/>
          <w:lang w:val="en-US"/>
        </w:rPr>
        <w:t>. For SOF/VEL, the only patient population with an SVR12 rate below 90% was GT3b cirrhotic patients</w:t>
      </w:r>
      <w:r w:rsidR="00DE66F9" w:rsidRPr="001B3D7B">
        <w:rPr>
          <w:rFonts w:ascii="Book Antiqua" w:hAnsi="Book Antiqua" w:cs="Tahoma"/>
          <w:sz w:val="24"/>
          <w:szCs w:val="24"/>
          <w:lang w:val="en-US"/>
        </w:rPr>
        <w:t xml:space="preserve"> (Table 1),</w:t>
      </w:r>
      <w:r w:rsidR="00617CC9" w:rsidRPr="001B3D7B">
        <w:rPr>
          <w:rFonts w:ascii="Book Antiqua" w:hAnsi="Book Antiqua" w:cs="Tahoma"/>
          <w:sz w:val="24"/>
          <w:szCs w:val="24"/>
          <w:lang w:val="en-US"/>
        </w:rPr>
        <w:t xml:space="preserve"> who also exhibited a high prevalence of baseline A30K</w:t>
      </w:r>
      <w:r w:rsidR="003A4082" w:rsidRPr="001B3D7B">
        <w:rPr>
          <w:rFonts w:ascii="Book Antiqua" w:hAnsi="Book Antiqua" w:cs="Tahoma"/>
          <w:sz w:val="24"/>
          <w:szCs w:val="24"/>
          <w:lang w:val="en-US"/>
        </w:rPr>
        <w:t xml:space="preserve"> </w:t>
      </w:r>
      <w:r w:rsidR="00617CC9"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617CC9" w:rsidRPr="001B3D7B">
        <w:rPr>
          <w:rFonts w:ascii="Book Antiqua" w:hAnsi="Book Antiqua" w:cs="Tahoma"/>
          <w:sz w:val="24"/>
          <w:szCs w:val="24"/>
          <w:lang w:val="en-US"/>
        </w:rPr>
        <w:t>L31M substitutions</w:t>
      </w:r>
      <w:r w:rsidR="008917E5" w:rsidRPr="001B3D7B">
        <w:rPr>
          <w:rFonts w:ascii="Book Antiqua" w:hAnsi="Book Antiqua" w:cs="Tahoma"/>
          <w:sz w:val="24"/>
          <w:szCs w:val="24"/>
          <w:lang w:val="en-US"/>
        </w:rPr>
        <w:fldChar w:fldCharType="begin">
          <w:fldData xml:space="preserve">PEVuZE5vdGU+PENpdGU+PEF1dGhvcj5XZWk8L0F1dGhvcj48WWVhcj4yMDE4PC9ZZWFyPjxSZWNO
dW0+MjMzPC9SZWNOdW0+PERpc3BsYXlUZXh0PjxzdHlsZSBmYWNlPSJzdXBlcnNjcmlwdCI+WzUw
LCA1MV08L3N0eWxlPjwvRGlzcGxheVRleHQ+PHJlY29yZD48cmVjLW51bWJlcj4yMzM8L3JlYy1u
dW1iZXI+PGZvcmVpZ24ta2V5cz48a2V5IGFwcD0iRU4iIGRiLWlkPSJzeGFzdjB6eGZmZDB2aWVl
djVheDBwMDgyMjJlcjJwMHZ3ZXgiIHRpbWVzdGFtcD0iMTU0NTg3ODU4NyI+MjMzPC9rZXk+PC9m
b3JlaWduLWtleXM+PHJlZi10eXBlIG5hbWU9IkNvbmZlcmVuY2UgUGFwZXIiPjQ3PC9yZWYtdHlw
ZT48Y29udHJpYnV0b3JzPjxhdXRob3JzPjxhdXRob3I+V2VpLCBMYWk8L2F1dGhvcj48YXV0aG9y
PlhpZSwgUWluZzwvYXV0aG9yPjxhdXRob3I+SHVhbmcsIFlhbjwvYXV0aG9yPjxhdXRob3I+V3Us
IFNoYW5taW5nPC9hdXRob3I+PGF1dGhvcj5YdSwgTWluPC9hdXRob3I+PGF1dGhvcj5UYW5nLCBI
b25nPC9hdXRob3I+PGF1dGhvcj5DaGVuZywgSnVuPC9hdXRob3I+PGF1dGhvcj5HYW8sIFlhbmhh
bmc8L2F1dGhvcj48YXV0aG9yPk1vdSwgWmh1YW5nYm88L2F1dGhvcj48YXV0aG9yPkRvdSwgWGlh
b2d1YW5nPC9hdXRob3I+PGF1dGhvcj5OYW4sIFl1ZW1pbjwvYXV0aG9yPjxhdXRob3I+TmluZywg
UWluPC9hdXRob3I+PGF1dGhvcj5NYW8sIFlpbWluPC9hdXRob3I+PGF1dGhvcj5TdGFtbSwgTHVp
c2E8L2F1dGhvcj48YXV0aG9yPkx1LCBTb3BoaWE8L2F1dGhvcj48YXV0aG9yPkR2b3J5LVNvYm9s
LCBIYWRhczwvYXV0aG9yPjxhdXRob3I+TW8sIEhvbmdtZWk8L2F1dGhvcj48YXV0aG9yPkJyYWlu
YXJkLCBEaWFuYTwvYXV0aG9yPjxhdXRob3I+WWFuZywgWW9uZ2Zlbmc8L2F1dGhvcj48YXV0aG9y
PldhbmcsIEd1aXFpYW5nPC9hdXRob3I+PGF1dGhvcj5IdSwgUGVuZzwvYXV0aG9yPjxhdXRob3I+
WmhhbmcsIEx1bmxpPC9hdXRob3I+PGF1dGhvcj5HYW8sIFpoaWxpYW5nPC9hdXRob3I+PGF1dGhv
cj5MaW4sIEZlbmc8L2F1dGhvcj48YXV0aG9yPlNoYW5nLCBKaWE8L2F1dGhvcj48YXV0aG9yPkdv
bmcsIEd1b3pob25nPC9hdXRob3I+PGF1dGhvcj5MaSwgSnVuPC9hdXRob3I+PGF1dGhvcj5TdSwg
TWluZ2h1YTwvYXV0aG9yPjxhdXRob3I+RHVhbiwgWmhvbmdwaW5nPC9hdXRob3I+PGF1dGhvcj5I
b3UsIEppbmxpbjwvYXV0aG9yPjxhdXRob3I+SmlhLCBKaWRvbmc8L2F1dGhvcj48L2F1dGhvcnM+
PC9jb250cmlidXRvcnM+PHRpdGxlcz48dGl0bGU+U2FmZXR5IGFuZCBFZmZpY2FjeSBvZiBzb2Zv
c2J1dmlyL3ZlbHBhdGFzdmlyIGluIGdlbm90eXBlIDEtNiBIQ1YtaW5mZWN0ZWQgcGF0aWVudGVz
IGluIENoaW5hOiBSZXN1bHRzIGZyb20gYSBwaGFzZSAzIGNsaW5pYWwgdHJpYWw8L3RpdGxlPjxz
ZWNvbmRhcnktdGl0bGU+SGVwYXRvbG9neSAyMDE4OzY4IFN1cHBsIDE6IFByb2NlZWRpbmdzIG9m
IHRoZSA2OXRoIEFubnVhbCBNZWV0aW5nIG9mIHRoZSBBbWVyaWNhbiBBc3NvY2lhdGlvbiBmb3Ig
dGhlIFN0dWR5IG9mIExpdmVyIERpc2Vhc2VzPC9zZWNvbmRhcnktdGl0bGU+PC90aXRsZXM+PHBh
Z2VzPjM3OUE8L3BhZ2VzPjx2b2x1bWU+Njg8L3ZvbHVtZT48bnVtYmVyPlN1cHBsIDE8L251bWJl
cj48ZGF0ZXM+PHllYXI+MjAxODwveWVhcj48cHViLWRhdGVzPjxkYXRlPjIwMTggTm92IDktMTM8
L2RhdGU+PC9wdWItZGF0ZXM+PC9kYXRlcz48cHViLWxvY2F0aW9uPlNhbiBGcmFuY2lzY28sIFVT
QTwvcHViLWxvY2F0aW9uPjxwdWJsaXNoZXI+Sm9obiBXaWxleSAmYW1wOyBTb25zPC9wdWJsaXNo
ZXI+PHdvcmstdHlwZT5BYnN0cmFjdCA2Mzc8L3dvcmstdHlwZT48dXJscz48L3VybHM+PC9yZWNv
cmQ+PC9DaXRlPjxDaXRlPjxBdXRob3I+V2VpPC9BdXRob3I+PFllYXI+MjAxOTwvWWVhcj48UmVj
TnVtPjI1NjwvUmVjTnVtPjxyZWNvcmQ+PHJlYy1udW1iZXI+MjU2PC9yZWMtbnVtYmVyPjxmb3Jl
aWduLWtleXM+PGtleSBhcHA9IkVOIiBkYi1pZD0ic3hhc3YwenhmZmQwdmllZXY1YXgwcDA4MjIy
ZXIycDB2d2V4IiB0aW1lc3RhbXA9IjE1NTQzNjM5MTAiPjI1Njwva2V5PjwvZm9yZWlnbi1rZXlz
PjxyZWYtdHlwZSBuYW1lPSJKb3VybmFsIEFydGljbGUiPjE3PC9yZWYtdHlwZT48Y29udHJpYnV0
b3JzPjxhdXRob3JzPjxhdXRob3I+V2VpLCBMLjwvYXV0aG9yPjxhdXRob3I+TGltLCBTLiBHLjwv
YXV0aG9yPjxhdXRob3I+WGllLCBRLjwvYXV0aG9yPjxhdXRob3I+VmFuLCBLLiBOLjwvYXV0aG9y
PjxhdXRob3I+UGlyYXR2aXN1dGgsIFQuPC9hdXRob3I+PGF1dGhvcj5IdWFuZywgWS48L2F1dGhv
cj48YXV0aG9yPld1LCBTLjwvYXV0aG9yPjxhdXRob3I+WHUsIE0uPC9hdXRob3I+PGF1dGhvcj5U
YW5nLCBILjwvYXV0aG9yPjxhdXRob3I+Q2hlbmcsIEouPC9hdXRob3I+PGF1dGhvcj5MZSBNYW5o
LCBILjwvYXV0aG9yPjxhdXRob3I+R2FvLCBZLjwvYXV0aG9yPjxhdXRob3I+TW91LCBaLjwvYXV0
aG9yPjxhdXRob3I+U29iaG9uc2xpZHN1aywgQS48L2F1dGhvcj48YXV0aG9yPkRvdSwgWC48L2F1
dGhvcj48YXV0aG9yPlRob25nc2F3YXQsIFMuPC9hdXRob3I+PGF1dGhvcj5OYW4sIFkuPC9hdXRo
b3I+PGF1dGhvcj5UYW4sIEMuIEsuPC9hdXRob3I+PGF1dGhvcj5OaW5nLCBRLjwvYXV0aG9yPjxh
dXRob3I+VGVlLCBILiBQLjwvYXV0aG9yPjxhdXRob3I+TWFvLCBZLjwvYXV0aG9yPjxhdXRob3I+
U3RhbW0sIEwuIE0uPC9hdXRob3I+PGF1dGhvcj5MdSwgUy48L2F1dGhvcj48YXV0aG9yPkR2b3J5
LVNvYm9sLCBILjwvYXV0aG9yPjxhdXRob3I+TW8sIEguPC9hdXRob3I+PGF1dGhvcj5CcmFpbmFy
ZCwgRC4gTS48L2F1dGhvcj48YXV0aG9yPllhbmcsIFkuIEYuPC9hdXRob3I+PGF1dGhvcj5EYW8s
IEwuPC9hdXRob3I+PGF1dGhvcj5XYW5nLCBHLiBRLjwvYXV0aG9yPjxhdXRob3I+VGFud2FuZGVl
LCBULjwvYXV0aG9yPjxhdXRob3I+SHUsIFAuPC9hdXRob3I+PGF1dGhvcj5UYW5na2lqdmFuaWNo
LCBQLjwvYXV0aG9yPjxhdXRob3I+WmhhbmcsIEwuPC9hdXRob3I+PGF1dGhvcj5HYW8sIFouIEwu
PC9hdXRob3I+PGF1dGhvcj5MaW4sIEYuPC9hdXRob3I+PGF1dGhvcj5MZSwgVC4gVC4gUC48L2F1
dGhvcj48YXV0aG9yPlNoYW5nLCBKLjwvYXV0aG9yPjxhdXRob3I+R29uZywgRy48L2F1dGhvcj48
YXV0aG9yPkxpLCBKLjwvYXV0aG9yPjxhdXRob3I+U3UsIE0uPC9hdXRob3I+PGF1dGhvcj5EdWFu
LCBaLjwvYXV0aG9yPjxhdXRob3I+TW9oYW1lZCwgUi48L2F1dGhvcj48YXV0aG9yPkhvdSwgSi4g
TC48L2F1dGhvcj48YXV0aG9yPkppYSwgSi48L2F1dGhvcj48L2F1dGhvcnM+PC9jb250cmlidXRv
cnM+PGF1dGgtYWRkcmVzcz5QZWtpbmcgVW5pdmVyc2l0eSBQZW9wbGUmYXBvcztzIEhvc3BpdGFs
LCBCZWlqaW5nLCBDaGluYS4mI3hEO05hdGlvbmFsIFVuaXZlcnNpdHkgSG9zcGl0YWwsIFNpbmdh
cG9yZS4gRWxlY3Ryb25pYyBhZGRyZXNzOiBtZGNsaW1zZ0BudXMuZWR1LnNnLiYjeEQ7UnVpamlu
IEhvc3BpdGFsLCBTaGFuZ2hhaSBKaWFvIFRvbmcgVW5pdmVyc2l0eSBTY2hvb2wgb2YgTWVkaWNp
bmUsIFNoYW5naGFpLCBDaGluYS4mI3hEO05hdGlvbmFsIEhvc3BpdGFsIGZvciBUcm9waWNhbCBE
aXNlYXNlcywgSGFub2ksIFZpZXRuYW0uJiN4RDtTb25na2xhbmFnYXJpbmQgSG9zcGl0YWwsIFNv
bmdrbGEsIFRoYWlsYW5kLiYjeEQ7WGlhbmd5YSBIb3NwaXRhbCwgQ2VudHJhbCBTb3V0aCBVbml2
ZXJzaXR5LCBDaGFuZ3NoYSwgSHVuYW4sIENoaW5hLiYjeEQ7U2hhbmdoYWkgUHVibGljIEhlYWx0
aCBDbGluaWNhbCBDZW50cmUsIFNoYW5naGFpLCBDaGluYS4mI3hEO0d1YW5nemhvdSBObyA4IFBl
b3BsZSZhcG9zO3MgSG9zcGl0YWwsIEd1YW5nemhvdSwgR3Vhbmdkb25nLCBDaGluYS4mI3hEO1dl
c3QgQ2hpbmEgSG9zcGl0YWwsIFNpY2h1YW4gVW5pdmVyc2l0eSwgQ2hlbmdkdSwgU2ljaHVhbiwg
Q2hpbmEuJiN4RDtCZWlqaW5nIERpdGFuIEhvc3BpdGFsLCBCZWlqaW5nLCBDaGluYS4mI3hEO0hv
c3BpdGFsIGZvciBUcm9waWNhbCBEaXNlYXNlcywgSG8gQ2hpIE1pbmggQ2l0eSwgVmlldG5hbS4m
I3hEO1RoZSBGaXJzdCBIb3NwaXRhbCBvZiBKaWxpbiBVbml2ZXJzaXR5LCBDaGFuZ2NodW4sIEpp
bGluLCBDaGluYS4mI3hEO0ppbmFuIEluZmVjdGlvdXMgRGlzZWFzZSBIb3NwaXRhbCwgSmluYW4s
IFNoYW5kb25nLCBDaGluYS4mI3hEO1JhbWF0aGlib2RpIEhvc3BpdGFsLCBNYWhpZG9sIFVuaXZl
cnNpdHksIEJhbmdrb2ssIFRoYWlsYW5kLiYjeEQ7U2hlbmdqaW5nIEhvc3BpdGFsIG9mIENoaW5h
IE1lZGljYWwgVW5pdmVyc2l0eSwgU2hlbnlhbmcsIExpYW9uaW5nLCBDaGluYS4mI3hEO01haGFy
YWogTmFrb3JuIENoaWFuZyBNYWkgSG9zcGl0YWwsIENoaWFuZyBNYWksIFRoYWlsYW5kLiYjeEQ7
VGhlIDNyZCBIb3NwaXRhbCBvZiBIZWJlaSBNZWRpY2FsIFVuaXZlcnNpdHksIFNoaWppYXpodWFu
ZywgSGViZWksIENoaW5hLiYjeEQ7U2luZ2Fwb3JlIEdlbmVyYWwgSG9zcGl0YWwsIFNpbmdhcG9y
ZS4mI3hEO1RvbmdqaSBIb3NwaXRhbCBBZmZpbGlhdGVkIHRvIFRvbmdqaSBNZWRpY2luZSBDb2xs
ZWdlLCBIdWF6aG9uZyBVbml2ZXJzaXR5IG9mIFNjaWVuY2UgYW5kIFRlY2hub2xvZ3ksIFd1aGFu
LCBIdWJlaSwgQ2hpbmEuJiN4RDtIb3NwaXRhbCBUZW5na3UgQW1wdWFuIEFmemFuLCBLdWFudGFu
LCBQYWhhbmcsIE1hbGF5c2lhLiYjeEQ7R2lsZWFkIFNjaWVuY2VzLCBGb3N0ZXIgQ2l0eSwgQ0Es
IFVTQS4mI3hEO1RoZSBTZWNvbmQgSG9zcGl0YWwgb2YgTmFuamluZywgQWZmaWxpYXRlZCB0byBT
b3V0aCBFYXN0IFVuaXZlcnNpdHksIE5hbmppbmcsIEppYW5nc3UsIENoaW5hLiYjeEQ7QmFjaCBN
YWkgSG9zcGl0YWwsIEhhbm9pLCBWaWV0bmFtLiYjeEQ7UGVraW5nIFVuaXZlcnNpdHkgRmlyc3Qg
SG9zcGl0YWwsIEJlaWppbmcsIENoaW5hLiYjeEQ7U2lyaXJhaiBIb3NwaXRhbCwgTWFoaWRvbCBV
bml2ZXJzaXR5LCBCYW5na29rLCBUaGFpbGFuZC4mI3hEO1RoZSBTZWNvbmQgQWZmaWxpYXRlZCBI
b3NwaXRhbCBvZiBDaG9uZ3FpbmcgTWVkaWNhbCBVbml2ZXJzaXR5LCBDaG9uZ3FpbmcsIENoaW5h
LiYjeEQ7S2luZyBDaHVsYWxvbmdrb3JuIE1lbW9yaWFsIEhvc3BpdGFsLCBCYW5na29rLCBUaGFp
bGFuZC4mI3hEO1RoZSBGaXJzdCBBZmZpbGlhdGVkIEhvc3BpdGFsIG9mIE5hbmNoYW5nIFVuaXZl
cnNpdHksIE5hbmNoYW5nLCBKaWFuZ3hpLCBDaGluYS4mI3hEO1RoZSBUaGlyZCBBZmZpbGlhdGVk
IEhvc3BpdGFsLCBTdW4gWWF0LVNlbiBVbml2ZXJzaXR5LCBHdWFuZ3pob3UsIEd1YW5nZG9uZywg
Q2hpbmEuJiN4RDtUaGUgUGVvcGxlJmFwb3M7cyBIb3NwaXRhbCBvZiBIYWluYW4gUHJvdmluY2Us
IEhhaWtvdSwgSGFpbmFuLCBDaGluYS4mI3hEO1Blb3BsZSZhcG9zO3MgSG9zcGl0YWwgMTE1LCBI
byBDaGkgTWluaCBDaXR5LCBWaWV0bmFtLiYjeEQ7SGVuYW4gUHJvdmluY2UgUGVvcGxlJmFwb3M7
cyBIb3NwaXRhbCwgWmhlbmd6aG91LCBIZW5hbiwgQ2hpbmEuJiN4RDtUaGUgU2Vjb25kIFhpYW5n
eWEgSG9zcGl0YWwgb2YgQ2VudHJhbCBTb3V0aCBVbml2ZXJzaXR5LCBDaGFuZ3NoYSwgQ2hpbmEu
JiN4RDtKaWFuZ3N1IFByb3ZpbmNlIFBlb3BsZSZhcG9zO3MgSG9zcGl0YWwsIE5hbmppbmcsIEpp
YW5nc3UsIENoaW5hLiYjeEQ7VGhlIEZpcnN0IEFmZmlsaWF0ZWQgSG9zcGl0YWwgb2YgR3Vhbmd4
aSBNZWRpY2FsIFVuaXZlcnNpdHksIE5hbm5pbmcsIEd1YW5neGksIENoaW5hLiYjeEQ7QmVpamlu
ZyBZb3UtQW4gSG9zcGl0YWwsIENhcGl0YWwgTWVkaWNhbCBVbml2ZXJzaXR5LCBCZWlqaW5nLCBD
aGluYS4mI3hEO1VuaXZlcnNpdHkgTWFsYXlhIE1lZGljYWwgQ2VudHJlLCBLdWFsYSBMdW1wdXIs
IE1hbGF5c2lhLiYjeEQ7TmFuZmFuZyBIb3NwaXRhbCBvZiBTb3V0aGVybiBNZWRpY2FsIFVuaXZl
cnNpdHksIEd1YW5nemhvdSwgR3Vhbmdkb25nLCBDaGluYS4mI3hEO0JlaWppbmcgRnJpZW5kc2hp
cCBIb3NwaXRhbCBBZmZpbGlhdGUgb2YgQ2FwaXRhbCwgQmVpamluZywgQ2hpbmEuPC9hdXRoLWFk
ZHJlc3M+PHRpdGxlcz48dGl0bGU+U29mb3NidXZpci12ZWxwYXRhc3ZpciBmb3IgdHJlYXRtZW50
IG9mIGNocm9uaWMgaGVwYXRpdGlzIEMgdmlydXMgaW5mZWN0aW9uIGluIEFzaWE6IGEgc2luZ2xl
LWFybSwgb3Blbi1sYWJlbCwgcGhhc2UgMyB0cmlhbDwvdGl0bGU+PHNlY29uZGFyeS10aXRsZT5M
YW5jZXQgR2FzdHJvZW50ZXJvbCBIZXBhdG9sPC9zZWNvbmRhcnktdGl0bGU+PGFsdC10aXRsZT5U
aGUgbGFuY2V0LiBHYXN0cm9lbnRlcm9sb2d5ICZhbXA7IGhlcGF0b2xvZ3k8L2FsdC10aXRsZT48
L3RpdGxlcz48cGVyaW9kaWNhbD48ZnVsbC10aXRsZT5MYW5jZXQgR2FzdHJvZW50ZXJvbG9neSAm
YW1wOyBIZXBhdG9sb2d5PC9mdWxsLXRpdGxlPjxhYmJyLTI+TGFuY2V0IEdhc3Ryb2VudGVyb2wg
SGVwYXRvbDwvYWJici0yPjwvcGVyaW9kaWNhbD48cGFnZXM+MTI3LTEzNDwvcGFnZXM+PHZvbHVt
ZT40PC92b2x1bWU+PG51bWJlcj4yPC9udW1iZXI+PGVkaXRpb24+MjAxOC8xMi8xODwvZWRpdGlv
bj48ZGF0ZXM+PHllYXI+MjAxOTwveWVhcj48cHViLWRhdGVzPjxkYXRlPkZlYjwvZGF0ZT48L3B1
Yi1kYXRlcz48L2RhdGVzPjxhY2Nlc3Npb24tbnVtPjMwNTU1MDQ4PC9hY2Nlc3Npb24tbnVtPjx1
cmxzPjwvdXJscz48ZWxlY3Ryb25pYy1yZXNvdXJjZS1udW0+MTAuMTAxNi9zMjQ2OC0xMjUzKDE4
KTMwMzQzLTE8L2VsZWN0cm9uaWMtcmVzb3VyY2UtbnVtPjxyZW1vdGUtZGF0YWJhc2UtcHJvdmlk
ZXI+TkxNPC9yZW1vdGUtZGF0YWJhc2UtcHJvdmlkZXI+PGxhbmd1YWdlPmVuZzwvbGFuZ3VhZ2U+
PC9yZWNvcmQ+PC9DaXRlPjwvRW5kTm90ZT4A
</w:fldData>
        </w:fldChar>
      </w:r>
      <w:r w:rsidR="006235BD" w:rsidRPr="001B3D7B">
        <w:rPr>
          <w:rFonts w:ascii="Book Antiqua" w:hAnsi="Book Antiqua" w:cs="Tahoma"/>
          <w:sz w:val="24"/>
          <w:szCs w:val="24"/>
          <w:lang w:val="en-US"/>
        </w:rPr>
        <w:instrText xml:space="preserve"> ADDIN EN.CITE </w:instrText>
      </w:r>
      <w:r w:rsidR="006235BD" w:rsidRPr="001B3D7B">
        <w:rPr>
          <w:rFonts w:ascii="Book Antiqua" w:hAnsi="Book Antiqua" w:cs="Tahoma"/>
          <w:sz w:val="24"/>
          <w:szCs w:val="24"/>
          <w:lang w:val="en-US"/>
        </w:rPr>
        <w:fldChar w:fldCharType="begin">
          <w:fldData xml:space="preserve">PEVuZE5vdGU+PENpdGU+PEF1dGhvcj5XZWk8L0F1dGhvcj48WWVhcj4yMDE4PC9ZZWFyPjxSZWNO
dW0+MjMzPC9SZWNOdW0+PERpc3BsYXlUZXh0PjxzdHlsZSBmYWNlPSJzdXBlcnNjcmlwdCI+WzUw
LCA1MV08L3N0eWxlPjwvRGlzcGxheVRleHQ+PHJlY29yZD48cmVjLW51bWJlcj4yMzM8L3JlYy1u
dW1iZXI+PGZvcmVpZ24ta2V5cz48a2V5IGFwcD0iRU4iIGRiLWlkPSJzeGFzdjB6eGZmZDB2aWVl
djVheDBwMDgyMjJlcjJwMHZ3ZXgiIHRpbWVzdGFtcD0iMTU0NTg3ODU4NyI+MjMzPC9rZXk+PC9m
b3JlaWduLWtleXM+PHJlZi10eXBlIG5hbWU9IkNvbmZlcmVuY2UgUGFwZXIiPjQ3PC9yZWYtdHlw
ZT48Y29udHJpYnV0b3JzPjxhdXRob3JzPjxhdXRob3I+V2VpLCBMYWk8L2F1dGhvcj48YXV0aG9y
PlhpZSwgUWluZzwvYXV0aG9yPjxhdXRob3I+SHVhbmcsIFlhbjwvYXV0aG9yPjxhdXRob3I+V3Us
IFNoYW5taW5nPC9hdXRob3I+PGF1dGhvcj5YdSwgTWluPC9hdXRob3I+PGF1dGhvcj5UYW5nLCBI
b25nPC9hdXRob3I+PGF1dGhvcj5DaGVuZywgSnVuPC9hdXRob3I+PGF1dGhvcj5HYW8sIFlhbmhh
bmc8L2F1dGhvcj48YXV0aG9yPk1vdSwgWmh1YW5nYm88L2F1dGhvcj48YXV0aG9yPkRvdSwgWGlh
b2d1YW5nPC9hdXRob3I+PGF1dGhvcj5OYW4sIFl1ZW1pbjwvYXV0aG9yPjxhdXRob3I+TmluZywg
UWluPC9hdXRob3I+PGF1dGhvcj5NYW8sIFlpbWluPC9hdXRob3I+PGF1dGhvcj5TdGFtbSwgTHVp
c2E8L2F1dGhvcj48YXV0aG9yPkx1LCBTb3BoaWE8L2F1dGhvcj48YXV0aG9yPkR2b3J5LVNvYm9s
LCBIYWRhczwvYXV0aG9yPjxhdXRob3I+TW8sIEhvbmdtZWk8L2F1dGhvcj48YXV0aG9yPkJyYWlu
YXJkLCBEaWFuYTwvYXV0aG9yPjxhdXRob3I+WWFuZywgWW9uZ2Zlbmc8L2F1dGhvcj48YXV0aG9y
PldhbmcsIEd1aXFpYW5nPC9hdXRob3I+PGF1dGhvcj5IdSwgUGVuZzwvYXV0aG9yPjxhdXRob3I+
WmhhbmcsIEx1bmxpPC9hdXRob3I+PGF1dGhvcj5HYW8sIFpoaWxpYW5nPC9hdXRob3I+PGF1dGhv
cj5MaW4sIEZlbmc8L2F1dGhvcj48YXV0aG9yPlNoYW5nLCBKaWE8L2F1dGhvcj48YXV0aG9yPkdv
bmcsIEd1b3pob25nPC9hdXRob3I+PGF1dGhvcj5MaSwgSnVuPC9hdXRob3I+PGF1dGhvcj5TdSwg
TWluZ2h1YTwvYXV0aG9yPjxhdXRob3I+RHVhbiwgWmhvbmdwaW5nPC9hdXRob3I+PGF1dGhvcj5I
b3UsIEppbmxpbjwvYXV0aG9yPjxhdXRob3I+SmlhLCBKaWRvbmc8L2F1dGhvcj48L2F1dGhvcnM+
PC9jb250cmlidXRvcnM+PHRpdGxlcz48dGl0bGU+U2FmZXR5IGFuZCBFZmZpY2FjeSBvZiBzb2Zv
c2J1dmlyL3ZlbHBhdGFzdmlyIGluIGdlbm90eXBlIDEtNiBIQ1YtaW5mZWN0ZWQgcGF0aWVudGVz
IGluIENoaW5hOiBSZXN1bHRzIGZyb20gYSBwaGFzZSAzIGNsaW5pYWwgdHJpYWw8L3RpdGxlPjxz
ZWNvbmRhcnktdGl0bGU+SGVwYXRvbG9neSAyMDE4OzY4IFN1cHBsIDE6IFByb2NlZWRpbmdzIG9m
IHRoZSA2OXRoIEFubnVhbCBNZWV0aW5nIG9mIHRoZSBBbWVyaWNhbiBBc3NvY2lhdGlvbiBmb3Ig
dGhlIFN0dWR5IG9mIExpdmVyIERpc2Vhc2VzPC9zZWNvbmRhcnktdGl0bGU+PC90aXRsZXM+PHBh
Z2VzPjM3OUE8L3BhZ2VzPjx2b2x1bWU+Njg8L3ZvbHVtZT48bnVtYmVyPlN1cHBsIDE8L251bWJl
cj48ZGF0ZXM+PHllYXI+MjAxODwveWVhcj48cHViLWRhdGVzPjxkYXRlPjIwMTggTm92IDktMTM8
L2RhdGU+PC9wdWItZGF0ZXM+PC9kYXRlcz48cHViLWxvY2F0aW9uPlNhbiBGcmFuY2lzY28sIFVT
QTwvcHViLWxvY2F0aW9uPjxwdWJsaXNoZXI+Sm9obiBXaWxleSAmYW1wOyBTb25zPC9wdWJsaXNo
ZXI+PHdvcmstdHlwZT5BYnN0cmFjdCA2Mzc8L3dvcmstdHlwZT48dXJscz48L3VybHM+PC9yZWNv
cmQ+PC9DaXRlPjxDaXRlPjxBdXRob3I+V2VpPC9BdXRob3I+PFllYXI+MjAxOTwvWWVhcj48UmVj
TnVtPjI1NjwvUmVjTnVtPjxyZWNvcmQ+PHJlYy1udW1iZXI+MjU2PC9yZWMtbnVtYmVyPjxmb3Jl
aWduLWtleXM+PGtleSBhcHA9IkVOIiBkYi1pZD0ic3hhc3YwenhmZmQwdmllZXY1YXgwcDA4MjIy
ZXIycDB2d2V4IiB0aW1lc3RhbXA9IjE1NTQzNjM5MTAiPjI1Njwva2V5PjwvZm9yZWlnbi1rZXlz
PjxyZWYtdHlwZSBuYW1lPSJKb3VybmFsIEFydGljbGUiPjE3PC9yZWYtdHlwZT48Y29udHJpYnV0
b3JzPjxhdXRob3JzPjxhdXRob3I+V2VpLCBMLjwvYXV0aG9yPjxhdXRob3I+TGltLCBTLiBHLjwv
YXV0aG9yPjxhdXRob3I+WGllLCBRLjwvYXV0aG9yPjxhdXRob3I+VmFuLCBLLiBOLjwvYXV0aG9y
PjxhdXRob3I+UGlyYXR2aXN1dGgsIFQuPC9hdXRob3I+PGF1dGhvcj5IdWFuZywgWS48L2F1dGhv
cj48YXV0aG9yPld1LCBTLjwvYXV0aG9yPjxhdXRob3I+WHUsIE0uPC9hdXRob3I+PGF1dGhvcj5U
YW5nLCBILjwvYXV0aG9yPjxhdXRob3I+Q2hlbmcsIEouPC9hdXRob3I+PGF1dGhvcj5MZSBNYW5o
LCBILjwvYXV0aG9yPjxhdXRob3I+R2FvLCBZLjwvYXV0aG9yPjxhdXRob3I+TW91LCBaLjwvYXV0
aG9yPjxhdXRob3I+U29iaG9uc2xpZHN1aywgQS48L2F1dGhvcj48YXV0aG9yPkRvdSwgWC48L2F1
dGhvcj48YXV0aG9yPlRob25nc2F3YXQsIFMuPC9hdXRob3I+PGF1dGhvcj5OYW4sIFkuPC9hdXRo
b3I+PGF1dGhvcj5UYW4sIEMuIEsuPC9hdXRob3I+PGF1dGhvcj5OaW5nLCBRLjwvYXV0aG9yPjxh
dXRob3I+VGVlLCBILiBQLjwvYXV0aG9yPjxhdXRob3I+TWFvLCBZLjwvYXV0aG9yPjxhdXRob3I+
U3RhbW0sIEwuIE0uPC9hdXRob3I+PGF1dGhvcj5MdSwgUy48L2F1dGhvcj48YXV0aG9yPkR2b3J5
LVNvYm9sLCBILjwvYXV0aG9yPjxhdXRob3I+TW8sIEguPC9hdXRob3I+PGF1dGhvcj5CcmFpbmFy
ZCwgRC4gTS48L2F1dGhvcj48YXV0aG9yPllhbmcsIFkuIEYuPC9hdXRob3I+PGF1dGhvcj5EYW8s
IEwuPC9hdXRob3I+PGF1dGhvcj5XYW5nLCBHLiBRLjwvYXV0aG9yPjxhdXRob3I+VGFud2FuZGVl
LCBULjwvYXV0aG9yPjxhdXRob3I+SHUsIFAuPC9hdXRob3I+PGF1dGhvcj5UYW5na2lqdmFuaWNo
LCBQLjwvYXV0aG9yPjxhdXRob3I+WmhhbmcsIEwuPC9hdXRob3I+PGF1dGhvcj5HYW8sIFouIEwu
PC9hdXRob3I+PGF1dGhvcj5MaW4sIEYuPC9hdXRob3I+PGF1dGhvcj5MZSwgVC4gVC4gUC48L2F1
dGhvcj48YXV0aG9yPlNoYW5nLCBKLjwvYXV0aG9yPjxhdXRob3I+R29uZywgRy48L2F1dGhvcj48
YXV0aG9yPkxpLCBKLjwvYXV0aG9yPjxhdXRob3I+U3UsIE0uPC9hdXRob3I+PGF1dGhvcj5EdWFu
LCBaLjwvYXV0aG9yPjxhdXRob3I+TW9oYW1lZCwgUi48L2F1dGhvcj48YXV0aG9yPkhvdSwgSi4g
TC48L2F1dGhvcj48YXV0aG9yPkppYSwgSi48L2F1dGhvcj48L2F1dGhvcnM+PC9jb250cmlidXRv
cnM+PGF1dGgtYWRkcmVzcz5QZWtpbmcgVW5pdmVyc2l0eSBQZW9wbGUmYXBvcztzIEhvc3BpdGFs
LCBCZWlqaW5nLCBDaGluYS4mI3hEO05hdGlvbmFsIFVuaXZlcnNpdHkgSG9zcGl0YWwsIFNpbmdh
cG9yZS4gRWxlY3Ryb25pYyBhZGRyZXNzOiBtZGNsaW1zZ0BudXMuZWR1LnNnLiYjeEQ7UnVpamlu
IEhvc3BpdGFsLCBTaGFuZ2hhaSBKaWFvIFRvbmcgVW5pdmVyc2l0eSBTY2hvb2wgb2YgTWVkaWNp
bmUsIFNoYW5naGFpLCBDaGluYS4mI3hEO05hdGlvbmFsIEhvc3BpdGFsIGZvciBUcm9waWNhbCBE
aXNlYXNlcywgSGFub2ksIFZpZXRuYW0uJiN4RDtTb25na2xhbmFnYXJpbmQgSG9zcGl0YWwsIFNv
bmdrbGEsIFRoYWlsYW5kLiYjeEQ7WGlhbmd5YSBIb3NwaXRhbCwgQ2VudHJhbCBTb3V0aCBVbml2
ZXJzaXR5LCBDaGFuZ3NoYSwgSHVuYW4sIENoaW5hLiYjeEQ7U2hhbmdoYWkgUHVibGljIEhlYWx0
aCBDbGluaWNhbCBDZW50cmUsIFNoYW5naGFpLCBDaGluYS4mI3hEO0d1YW5nemhvdSBObyA4IFBl
b3BsZSZhcG9zO3MgSG9zcGl0YWwsIEd1YW5nemhvdSwgR3Vhbmdkb25nLCBDaGluYS4mI3hEO1dl
c3QgQ2hpbmEgSG9zcGl0YWwsIFNpY2h1YW4gVW5pdmVyc2l0eSwgQ2hlbmdkdSwgU2ljaHVhbiwg
Q2hpbmEuJiN4RDtCZWlqaW5nIERpdGFuIEhvc3BpdGFsLCBCZWlqaW5nLCBDaGluYS4mI3hEO0hv
c3BpdGFsIGZvciBUcm9waWNhbCBEaXNlYXNlcywgSG8gQ2hpIE1pbmggQ2l0eSwgVmlldG5hbS4m
I3hEO1RoZSBGaXJzdCBIb3NwaXRhbCBvZiBKaWxpbiBVbml2ZXJzaXR5LCBDaGFuZ2NodW4sIEpp
bGluLCBDaGluYS4mI3hEO0ppbmFuIEluZmVjdGlvdXMgRGlzZWFzZSBIb3NwaXRhbCwgSmluYW4s
IFNoYW5kb25nLCBDaGluYS4mI3hEO1JhbWF0aGlib2RpIEhvc3BpdGFsLCBNYWhpZG9sIFVuaXZl
cnNpdHksIEJhbmdrb2ssIFRoYWlsYW5kLiYjeEQ7U2hlbmdqaW5nIEhvc3BpdGFsIG9mIENoaW5h
IE1lZGljYWwgVW5pdmVyc2l0eSwgU2hlbnlhbmcsIExpYW9uaW5nLCBDaGluYS4mI3hEO01haGFy
YWogTmFrb3JuIENoaWFuZyBNYWkgSG9zcGl0YWwsIENoaWFuZyBNYWksIFRoYWlsYW5kLiYjeEQ7
VGhlIDNyZCBIb3NwaXRhbCBvZiBIZWJlaSBNZWRpY2FsIFVuaXZlcnNpdHksIFNoaWppYXpodWFu
ZywgSGViZWksIENoaW5hLiYjeEQ7U2luZ2Fwb3JlIEdlbmVyYWwgSG9zcGl0YWwsIFNpbmdhcG9y
ZS4mI3hEO1RvbmdqaSBIb3NwaXRhbCBBZmZpbGlhdGVkIHRvIFRvbmdqaSBNZWRpY2luZSBDb2xs
ZWdlLCBIdWF6aG9uZyBVbml2ZXJzaXR5IG9mIFNjaWVuY2UgYW5kIFRlY2hub2xvZ3ksIFd1aGFu
LCBIdWJlaSwgQ2hpbmEuJiN4RDtIb3NwaXRhbCBUZW5na3UgQW1wdWFuIEFmemFuLCBLdWFudGFu
LCBQYWhhbmcsIE1hbGF5c2lhLiYjeEQ7R2lsZWFkIFNjaWVuY2VzLCBGb3N0ZXIgQ2l0eSwgQ0Es
IFVTQS4mI3hEO1RoZSBTZWNvbmQgSG9zcGl0YWwgb2YgTmFuamluZywgQWZmaWxpYXRlZCB0byBT
b3V0aCBFYXN0IFVuaXZlcnNpdHksIE5hbmppbmcsIEppYW5nc3UsIENoaW5hLiYjeEQ7QmFjaCBN
YWkgSG9zcGl0YWwsIEhhbm9pLCBWaWV0bmFtLiYjeEQ7UGVraW5nIFVuaXZlcnNpdHkgRmlyc3Qg
SG9zcGl0YWwsIEJlaWppbmcsIENoaW5hLiYjeEQ7U2lyaXJhaiBIb3NwaXRhbCwgTWFoaWRvbCBV
bml2ZXJzaXR5LCBCYW5na29rLCBUaGFpbGFuZC4mI3hEO1RoZSBTZWNvbmQgQWZmaWxpYXRlZCBI
b3NwaXRhbCBvZiBDaG9uZ3FpbmcgTWVkaWNhbCBVbml2ZXJzaXR5LCBDaG9uZ3FpbmcsIENoaW5h
LiYjeEQ7S2luZyBDaHVsYWxvbmdrb3JuIE1lbW9yaWFsIEhvc3BpdGFsLCBCYW5na29rLCBUaGFp
bGFuZC4mI3hEO1RoZSBGaXJzdCBBZmZpbGlhdGVkIEhvc3BpdGFsIG9mIE5hbmNoYW5nIFVuaXZl
cnNpdHksIE5hbmNoYW5nLCBKaWFuZ3hpLCBDaGluYS4mI3hEO1RoZSBUaGlyZCBBZmZpbGlhdGVk
IEhvc3BpdGFsLCBTdW4gWWF0LVNlbiBVbml2ZXJzaXR5LCBHdWFuZ3pob3UsIEd1YW5nZG9uZywg
Q2hpbmEuJiN4RDtUaGUgUGVvcGxlJmFwb3M7cyBIb3NwaXRhbCBvZiBIYWluYW4gUHJvdmluY2Us
IEhhaWtvdSwgSGFpbmFuLCBDaGluYS4mI3hEO1Blb3BsZSZhcG9zO3MgSG9zcGl0YWwgMTE1LCBI
byBDaGkgTWluaCBDaXR5LCBWaWV0bmFtLiYjeEQ7SGVuYW4gUHJvdmluY2UgUGVvcGxlJmFwb3M7
cyBIb3NwaXRhbCwgWmhlbmd6aG91LCBIZW5hbiwgQ2hpbmEuJiN4RDtUaGUgU2Vjb25kIFhpYW5n
eWEgSG9zcGl0YWwgb2YgQ2VudHJhbCBTb3V0aCBVbml2ZXJzaXR5LCBDaGFuZ3NoYSwgQ2hpbmEu
JiN4RDtKaWFuZ3N1IFByb3ZpbmNlIFBlb3BsZSZhcG9zO3MgSG9zcGl0YWwsIE5hbmppbmcsIEpp
YW5nc3UsIENoaW5hLiYjeEQ7VGhlIEZpcnN0IEFmZmlsaWF0ZWQgSG9zcGl0YWwgb2YgR3Vhbmd4
aSBNZWRpY2FsIFVuaXZlcnNpdHksIE5hbm5pbmcsIEd1YW5neGksIENoaW5hLiYjeEQ7QmVpamlu
ZyBZb3UtQW4gSG9zcGl0YWwsIENhcGl0YWwgTWVkaWNhbCBVbml2ZXJzaXR5LCBCZWlqaW5nLCBD
aGluYS4mI3hEO1VuaXZlcnNpdHkgTWFsYXlhIE1lZGljYWwgQ2VudHJlLCBLdWFsYSBMdW1wdXIs
IE1hbGF5c2lhLiYjeEQ7TmFuZmFuZyBIb3NwaXRhbCBvZiBTb3V0aGVybiBNZWRpY2FsIFVuaXZl
cnNpdHksIEd1YW5nemhvdSwgR3Vhbmdkb25nLCBDaGluYS4mI3hEO0JlaWppbmcgRnJpZW5kc2hp
cCBIb3NwaXRhbCBBZmZpbGlhdGUgb2YgQ2FwaXRhbCwgQmVpamluZywgQ2hpbmEuPC9hdXRoLWFk
ZHJlc3M+PHRpdGxlcz48dGl0bGU+U29mb3NidXZpci12ZWxwYXRhc3ZpciBmb3IgdHJlYXRtZW50
IG9mIGNocm9uaWMgaGVwYXRpdGlzIEMgdmlydXMgaW5mZWN0aW9uIGluIEFzaWE6IGEgc2luZ2xl
LWFybSwgb3Blbi1sYWJlbCwgcGhhc2UgMyB0cmlhbDwvdGl0bGU+PHNlY29uZGFyeS10aXRsZT5M
YW5jZXQgR2FzdHJvZW50ZXJvbCBIZXBhdG9sPC9zZWNvbmRhcnktdGl0bGU+PGFsdC10aXRsZT5U
aGUgbGFuY2V0LiBHYXN0cm9lbnRlcm9sb2d5ICZhbXA7IGhlcGF0b2xvZ3k8L2FsdC10aXRsZT48
L3RpdGxlcz48cGVyaW9kaWNhbD48ZnVsbC10aXRsZT5MYW5jZXQgR2FzdHJvZW50ZXJvbG9neSAm
YW1wOyBIZXBhdG9sb2d5PC9mdWxsLXRpdGxlPjxhYmJyLTI+TGFuY2V0IEdhc3Ryb2VudGVyb2wg
SGVwYXRvbDwvYWJici0yPjwvcGVyaW9kaWNhbD48cGFnZXM+MTI3LTEzNDwvcGFnZXM+PHZvbHVt
ZT40PC92b2x1bWU+PG51bWJlcj4yPC9udW1iZXI+PGVkaXRpb24+MjAxOC8xMi8xODwvZWRpdGlv
bj48ZGF0ZXM+PHllYXI+MjAxOTwveWVhcj48cHViLWRhdGVzPjxkYXRlPkZlYjwvZGF0ZT48L3B1
Yi1kYXRlcz48L2RhdGVzPjxhY2Nlc3Npb24tbnVtPjMwNTU1MDQ4PC9hY2Nlc3Npb24tbnVtPjx1
cmxzPjwvdXJscz48ZWxlY3Ryb25pYy1yZXNvdXJjZS1udW0+MTAuMTAxNi9zMjQ2OC0xMjUzKDE4
KTMwMzQzLTE8L2VsZWN0cm9uaWMtcmVzb3VyY2UtbnVtPjxyZW1vdGUtZGF0YWJhc2UtcHJvdmlk
ZXI+TkxNPC9yZW1vdGUtZGF0YWJhc2UtcHJvdmlkZXI+PGxhbmd1YWdlPmVuZzwvbGFuZ3VhZ2U+
PC9yZWNvcmQ+PC9DaXRlPjwvRW5kTm90ZT4A
</w:fldData>
        </w:fldChar>
      </w:r>
      <w:r w:rsidR="006235BD" w:rsidRPr="001B3D7B">
        <w:rPr>
          <w:rFonts w:ascii="Book Antiqua" w:hAnsi="Book Antiqua" w:cs="Tahoma"/>
          <w:sz w:val="24"/>
          <w:szCs w:val="24"/>
          <w:lang w:val="en-US"/>
        </w:rPr>
        <w:instrText xml:space="preserve"> ADDIN EN.CITE.DATA </w:instrText>
      </w:r>
      <w:r w:rsidR="006235BD" w:rsidRPr="001B3D7B">
        <w:rPr>
          <w:rFonts w:ascii="Book Antiqua" w:hAnsi="Book Antiqua" w:cs="Tahoma"/>
          <w:sz w:val="24"/>
          <w:szCs w:val="24"/>
          <w:lang w:val="en-US"/>
        </w:rPr>
      </w:r>
      <w:r w:rsidR="006235BD"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6235BD" w:rsidRPr="001B3D7B">
        <w:rPr>
          <w:rFonts w:ascii="Book Antiqua" w:hAnsi="Book Antiqua" w:cs="Tahoma"/>
          <w:noProof/>
          <w:sz w:val="24"/>
          <w:szCs w:val="24"/>
          <w:vertAlign w:val="superscript"/>
          <w:lang w:val="en-US"/>
        </w:rPr>
        <w:t>[50,51]</w:t>
      </w:r>
      <w:r w:rsidR="008917E5" w:rsidRPr="001B3D7B">
        <w:rPr>
          <w:rFonts w:ascii="Book Antiqua" w:hAnsi="Book Antiqua" w:cs="Tahoma"/>
          <w:sz w:val="24"/>
          <w:szCs w:val="24"/>
          <w:lang w:val="en-US"/>
        </w:rPr>
        <w:fldChar w:fldCharType="end"/>
      </w:r>
      <w:r w:rsidR="00617CC9" w:rsidRPr="001B3D7B">
        <w:rPr>
          <w:rFonts w:ascii="Book Antiqua" w:hAnsi="Book Antiqua" w:cs="Tahoma"/>
          <w:sz w:val="24"/>
          <w:szCs w:val="24"/>
          <w:lang w:val="en-US"/>
        </w:rPr>
        <w:t>.</w:t>
      </w:r>
      <w:r w:rsidR="00431D42" w:rsidRPr="001B3D7B">
        <w:rPr>
          <w:rFonts w:ascii="Book Antiqua" w:hAnsi="Book Antiqua" w:cs="Tahoma"/>
          <w:sz w:val="24"/>
          <w:szCs w:val="24"/>
          <w:lang w:val="en-US"/>
        </w:rPr>
        <w:t xml:space="preserve"> </w:t>
      </w:r>
      <w:r w:rsidR="00617CC9" w:rsidRPr="001B3D7B">
        <w:rPr>
          <w:rFonts w:ascii="Book Antiqua" w:hAnsi="Book Antiqua" w:cs="Tahoma"/>
          <w:sz w:val="24"/>
          <w:szCs w:val="24"/>
          <w:lang w:val="en-US"/>
        </w:rPr>
        <w:t>Due to the short period of DAA application, real-world efficacy data in China are</w:t>
      </w:r>
      <w:r w:rsidR="00B42E36" w:rsidRPr="001B3D7B">
        <w:rPr>
          <w:rFonts w:ascii="Book Antiqua" w:hAnsi="Book Antiqua" w:cs="Tahoma"/>
          <w:sz w:val="24"/>
          <w:szCs w:val="24"/>
          <w:lang w:val="en-US"/>
        </w:rPr>
        <w:t xml:space="preserve"> only emerging</w:t>
      </w:r>
      <w:r w:rsidR="00617CC9" w:rsidRPr="001B3D7B">
        <w:rPr>
          <w:rFonts w:ascii="Book Antiqua" w:hAnsi="Book Antiqua" w:cs="Tahoma"/>
          <w:sz w:val="24"/>
          <w:szCs w:val="24"/>
          <w:lang w:val="en-US"/>
        </w:rPr>
        <w:t xml:space="preserve">. Majority of the early real-world studies focused on </w:t>
      </w:r>
      <w:r w:rsidR="002820A0" w:rsidRPr="001B3D7B">
        <w:rPr>
          <w:rFonts w:ascii="Book Antiqua" w:hAnsi="Book Antiqua" w:cs="Tahoma"/>
          <w:sz w:val="24"/>
          <w:szCs w:val="24"/>
          <w:lang w:val="en-US"/>
        </w:rPr>
        <w:t>SOF-based regimens</w:t>
      </w:r>
      <w:r w:rsidR="00617CC9" w:rsidRPr="001B3D7B">
        <w:rPr>
          <w:rFonts w:ascii="Book Antiqua" w:hAnsi="Book Antiqua" w:cs="Tahoma"/>
          <w:sz w:val="24"/>
          <w:szCs w:val="24"/>
          <w:lang w:val="en-US"/>
        </w:rPr>
        <w:t xml:space="preserve"> (reviewed by </w:t>
      </w:r>
      <w:r w:rsidR="00B24757" w:rsidRPr="001B3D7B">
        <w:rPr>
          <w:rFonts w:ascii="Book Antiqua" w:hAnsi="Book Antiqua" w:cs="Tahoma"/>
          <w:sz w:val="24"/>
          <w:szCs w:val="24"/>
          <w:lang w:val="en-US"/>
        </w:rPr>
        <w:t xml:space="preserve">An </w:t>
      </w:r>
      <w:r w:rsidR="00B24757" w:rsidRPr="001B3D7B">
        <w:rPr>
          <w:rFonts w:ascii="Book Antiqua" w:hAnsi="Book Antiqua" w:cs="Tahoma"/>
          <w:i/>
          <w:sz w:val="24"/>
          <w:szCs w:val="24"/>
          <w:lang w:val="en-US"/>
        </w:rPr>
        <w:t>et al</w:t>
      </w:r>
      <w:r w:rsidR="008917E5" w:rsidRPr="001B3D7B">
        <w:rPr>
          <w:rFonts w:ascii="Book Antiqua" w:hAnsi="Book Antiqua" w:cs="Tahoma"/>
          <w:sz w:val="24"/>
          <w:szCs w:val="24"/>
          <w:lang w:val="en-US"/>
        </w:rPr>
        <w:fldChar w:fldCharType="begin"/>
      </w:r>
      <w:r w:rsidR="00BB156C" w:rsidRPr="001B3D7B">
        <w:rPr>
          <w:rFonts w:ascii="Book Antiqua" w:hAnsi="Book Antiqua" w:cs="Tahoma"/>
          <w:sz w:val="24"/>
          <w:szCs w:val="24"/>
          <w:lang w:val="en-US"/>
        </w:rPr>
        <w:instrText xml:space="preserve"> ADDIN EN.CITE &lt;EndNote&gt;&lt;Cite&gt;&lt;Author&gt;An&lt;/Author&gt;&lt;Year&gt;2018&lt;/Year&gt;&lt;RecNum&gt;245&lt;/RecNum&gt;&lt;DisplayText&gt;&lt;style face="superscript"&gt;[52]&lt;/style&gt;&lt;/DisplayText&gt;&lt;record&gt;&lt;rec-number&gt;245&lt;/rec-number&gt;&lt;foreign-keys&gt;&lt;key app="EN" db-id="sxasv0zxffd0vieev5ax0p08222er2p0vwex" timestamp="1553746890"&gt;245&lt;/key&gt;&lt;/foreign-keys&gt;&lt;ref-type name="Journal Article"&gt;17&lt;/ref-type&gt;&lt;contributors&gt;&lt;authors&gt;&lt;author&gt;An, Ziying&lt;/author&gt;&lt;author&gt;Ding, Yang&lt;/author&gt;&lt;author&gt;Dou, Xiaoguang&lt;/author&gt;&lt;/authors&gt;&lt;/contributors&gt;&lt;titles&gt;&lt;title&gt;Selection and evaluation of treatment regimens with direct-acting antiviral agents for patients with chronic hepatitis C in the real world in China&lt;/title&gt;&lt;secondary-title&gt;Linchuang Gan Dan Bing Za Zhi&lt;/secondary-title&gt;&lt;/titles&gt;&lt;pages&gt;233-237&lt;/pages&gt;&lt;volume&gt;34&lt;/volume&gt;&lt;number&gt;2&lt;/number&gt;&lt;dates&gt;&lt;year&gt;2018&lt;/year&gt;&lt;/dates&gt;&lt;urls&gt;&lt;/urls&gt;&lt;electronic-resource-num&gt;10.3969/j.issn.1001-5256.2018.02.003&lt;/electronic-resource-num&gt;&lt;language&gt;Chinese&lt;/language&gt;&lt;/record&gt;&lt;/Cite&gt;&lt;/EndNote&gt;</w:instrText>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2]</w:t>
      </w:r>
      <w:r w:rsidR="008917E5" w:rsidRPr="001B3D7B">
        <w:rPr>
          <w:rFonts w:ascii="Book Antiqua" w:hAnsi="Book Antiqua" w:cs="Tahoma"/>
          <w:sz w:val="24"/>
          <w:szCs w:val="24"/>
          <w:lang w:val="en-US"/>
        </w:rPr>
        <w:fldChar w:fldCharType="end"/>
      </w:r>
      <w:r w:rsidR="00B42E36" w:rsidRPr="001B3D7B">
        <w:rPr>
          <w:rFonts w:ascii="Book Antiqua" w:hAnsi="Book Antiqua" w:cs="Tahoma"/>
          <w:sz w:val="24"/>
          <w:szCs w:val="24"/>
          <w:lang w:val="en-US"/>
        </w:rPr>
        <w:t>); two examples are shown in Table 1, where SOF-based regimens</w:t>
      </w:r>
      <w:r w:rsidR="002D65C9" w:rsidRPr="001B3D7B">
        <w:rPr>
          <w:rFonts w:ascii="Book Antiqua" w:hAnsi="Book Antiqua" w:cs="Tahoma"/>
          <w:sz w:val="24"/>
          <w:szCs w:val="24"/>
          <w:lang w:val="en-US"/>
        </w:rPr>
        <w:t xml:space="preserve"> demonstrated high efficacy in difficult-to-treat patient</w:t>
      </w:r>
      <w:r w:rsidR="002F4D28" w:rsidRPr="001B3D7B">
        <w:rPr>
          <w:rFonts w:ascii="Book Antiqua" w:hAnsi="Book Antiqua" w:cs="Tahoma"/>
          <w:sz w:val="24"/>
          <w:szCs w:val="24"/>
          <w:lang w:val="en-US"/>
        </w:rPr>
        <w:t>s</w:t>
      </w:r>
      <w:r w:rsidR="00C77C35" w:rsidRPr="001B3D7B">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ywg
NTRdPC9zdHlsZT48L0Rpc3BsYXlUZXh0PjxyZWNvcmQ+PHJlYy1udW1iZXI+NDg8L3JlYy1udW1i
ZXI+PGZvcmVpZ24ta2V5cz48a2V5IGFwcD0iRU4iIGRiLWlkPSJzeGFzdjB6eGZmZDB2aWVldjVh
eDBwMDgyMjJlcjJwMHZ3ZXgiIHRpbWVzdGFtcD0iMTUxOTY0NDMzNiI+NDg8L2tleT48a2V5IGFw
cD0iRU5XZWIiIGRiLWlkPSIiPjA8L2tleT48L2ZvcmVpZ24ta2V5cz48cmVmLXR5cGUgbmFtZT0i
Sm91cm5hbCBBcnRpY2xlIj4xNzwvcmVmLXR5cGU+PGNvbnRyaWJ1dG9ycz48YXV0aG9ycz48YXV0
aG9yPkppLCBELjwvYXV0aG9yPjxhdXRob3I+Q2hlbiwgRy4gRi48L2F1dGhvcj48YXV0aG9yPldh
bmcsIEMuPC9hdXRob3I+PGF1dGhvcj5XYW5nLCBZLiBELjwvYXV0aG9yPjxhdXRob3I+U2hhbywg
US48L2F1dGhvcj48YXV0aG9yPkxpLCBCLjwvYXV0aG9yPjxhdXRob3I+WmhhbywgSi48L2F1dGhv
cj48YXV0aG9yPllvdSwgUy4gTC48L2F1dGhvcj48YXV0aG9yPkh1LCBKLiBILjwvYXV0aG9yPjxh
dXRob3I+TGl1LCBKLiBMLjwvYXV0aG9yPjxhdXRob3I+Tml1LCBYLiBYLjwvYXV0aG9yPjxhdXRo
b3I+Q2hlbiwgSi48L2F1dGhvcj48YXV0aG9yPkx1LCBMLjwvYXV0aG9yPjxhdXRob3I+V3UsIFYu
PC9hdXRob3I+PGF1dGhvcj5MYXUsIEcuPC9hdXRob3I+PC9hdXRob3JzPjwvY29udHJpYnV0b3Jz
PjxhdXRoLWFkZHJlc3M+U2Vjb25kIExpdmVyIENpcnJob3NpcyBEaWFnbm9zaXMgYW5kIFRyZWF0
bWVudCBDZW50ZXIsIEJlaWppbmcgMzAyIEhvc3BpdGFsLCBCZWlqaW5nLCBDaGluYS4mI3hEO0xp
dmVyIEZhaWx1cmUgVHJlYXRtZW50IGFuZCBSZXNlYXJjaCBDZW50ZXIsIEJlaWppbmcgMzAyIEhv
c3BpdGFsLCBCZWlqaW5nLCBDaGluYS4mI3hEO0RpdmlzaW9uIG9mIEdhc3Ryb2VudGVyb2xvZ3kg
YW5kIEhlcGF0b2xvZ3ksIEh1bWFuaXR5IGFuZCBIZWFsdGggTWVkaWNhbCBDZW50cmUsIEhvbmcg
S29uZyBTLkEuUi4sIENoaW5hLiYjeEQ7U3RhdGUgS2V5IExhYm9yYXRvcnkgb2YgT3JnYW4gRmFp
bHVyZSBSZXNlYXJjaCwgR3Vhbmdkb25nIFByb3ZpbmNpYWwgS2V5IExhYm9yYXRvcnkgb2YgVmly
YWwgSGVwYXRpdGlzIFJlc2VhcmNoLCBEZXBhcnRtZW50IG9mIEluZmVjdGlvdXMgRGlzZWFzZXMs
IE5hbmZhbmcgSG9zcGl0YWwsIFNvdXRoZXJuIE1lZGljYWwgVW5pdmVyc2l0eSwgR3Vhbmd6aG91
LCBDaGluYS4mI3hEO1NlY29uZCBMaXZlciBDaXJyaG9zaXMgRGlhZ25vc2lzIGFuZCBUcmVhdG1l
bnQgQ2VudGVyLCBCZWlqaW5nIDMwMiBIb3NwaXRhbCwgQmVpamluZywgQ2hpbmEuIGdra2xhdUBu
ZXR2aWdhdG9yLmNvbS4mI3hEO0RpdmlzaW9uIG9mIEdhc3Ryb2VudGVyb2xvZ3kgYW5kIEhlcGF0
b2xvZ3ksIEh1bWFuaXR5IGFuZCBIZWFsdGggTWVkaWNhbCBDZW50cmUsIEhvbmcgS29uZyBTLkEu
Ui4sIENoaW5hLiBna2tsYXVAbmV0dmlnYXRvci5jb20uJiN4RDtJbnN0aXR1dGUgb2YgVHJhbnNs
YXRpb25hbCBIZXBhdG9sb2d5LCBCZWlqaW5nIDMwMiBIb3NwaXRhbCwgQmVpamluZywgQ2hpbmEu
IGdra2xhdUBuZXR2aWdhdG9yLmNvbS48L2F1dGgtYWRkcmVzcz48dGl0bGVzPjx0aXRsZT5Ud2Vs
dmUtd2VlayByaWJhdmlyaW4tZnJlZSBkaXJlY3QtYWN0aW5nIGFudGl2aXJhbHMgZm9yIHRyZWF0
bWVudC1leHBlcmllbmNlZCBDaGluZXNlIHdpdGggSENWIGdlbm90eXBlIDFiIGluZmVjdGlvbiBp
bmNsdWRpbmcgY2lycmhvdGljIHBhdGllbnRzPC90aXRsZT48c2Vjb25kYXJ5LXRpdGxlPkhlcGF0
b2wgSW50PC9zZWNvbmRhcnktdGl0bGU+PC90aXRsZXM+PHBlcmlvZGljYWw+PGZ1bGwtdGl0bGU+
SGVwYXRvbG9neSBJbnRlcm5hdGlvbmFsPC9mdWxsLXRpdGxlPjxhYmJyLTE+SGVwYXRvbC4gSW50
LjwvYWJici0xPjxhYmJyLTI+SGVwYXRvbCBJbnQ8L2FiYnItMj48L3BlcmlvZGljYWw+PHBhZ2Vz
Pjc4OS05ODwvcGFnZXM+PHZvbHVtZT4xMDwvdm9sdW1lPjxudW1iZXI+NTwvbnVtYmVyPjxlZGl0
aW9uPjIwMTYvMDcvMjM8L2VkaXRpb24+PGtleXdvcmRzPjxrZXl3b3JkPkFkb2xlc2NlbnQ8L2tl
eXdvcmQ+PGtleXdvcmQ+QWR1bHQ8L2tleXdvcmQ+PGtleXdvcmQ+QWdlZDwva2V5d29yZD48a2V5
d29yZD5BbnRpdmlyYWwgQWdlbnRzLyphZG1pbmlzdHJhdGlvbiAmYW1wOyBkb3NhZ2UvZWNvbm9t
aWNzPC9rZXl3b3JkPjxrZXl3b3JkPkNoaW5hPC9rZXl3b3JkPjxrZXl3b3JkPkNvc3QtQmVuZWZp
dCBBbmFseXNpczwva2V5d29yZD48a2V5d29yZD5EcnVnIFRoZXJhcHksIENvbWJpbmF0aW9uLypl
Y29ub21pY3M8L2tleXdvcmQ+PGtleXdvcmQ+RmVtYWxlPC9rZXl3b3JkPjxrZXl3b3JkPkdlbm90
eXBlPC9rZXl3b3JkPjxrZXl3b3JkPkhlcGFjaXZpcnVzL2RydWcgZWZmZWN0cy8qZ2VuZXRpY3M8
L2tleXdvcmQ+PGtleXdvcmQ+SGVwYXRpdGlzIEMsIENocm9uaWMvKmRydWcgdGhlcmFweS9lY29u
b21pY3Mvdmlyb2xvZ3k8L2tleXdvcmQ+PGtleXdvcmQ+SHVtYW5zPC9rZXl3b3JkPjxrZXl3b3Jk
PkxpdmVyIENpcnJob3Npcy8qZHJ1ZyB0aGVyYXB5L2Vjb25vbWljcy92aXJvbG9neTwva2V5d29y
ZD48a2V5d29yZD5NYWxlPC9rZXl3b3JkPjxrZXl3b3JkPk1pZGRsZSBBZ2VkPC9rZXl3b3JkPjxr
ZXl3b3JkPlByb3NwZWN0aXZlIFN0dWRpZXM8L2tleXdvcmQ+PGtleXdvcmQ+UmliYXZpcmluL2Fk
bWluaXN0cmF0aW9uICZhbXA7IGRvc2FnZTwva2V5d29yZD48a2V5d29yZD5UcmVhdG1lbnQgT3V0
Y29tZTwva2V5d29yZD48a2V5d29yZD5Zb3VuZyBBZHVsdDwva2V5d29yZD48a2V5d29yZD4qQ2hy
b25pYyBoZXBhdGl0aXMgQzwva2V5d29yZD48a2V5d29yZD4qRGlyZWN0LWFjdGluZyBhbnRpdmly
YWxzPC9rZXl3b3JkPjxrZXl3b3JkPipHZW5vdHlwZSAxYjwva2V5d29yZD48a2V5d29yZD4qUmli
YXZpcmluLWZyZWU8L2tleXdvcmQ+PC9rZXl3b3Jkcz48ZGF0ZXM+PHllYXI+MjAxNjwveWVhcj48
cHViLWRhdGVzPjxkYXRlPlNlcDwvZGF0ZT48L3B1Yi1kYXRlcz48L2RhdGVzPjxpc2JuPjE5MzYt
MDU0MSAoRWxlY3Ryb25pYykmI3hEOzE5MzYtMDUzMyAoTGlua2luZyk8L2lzYm4+PGFjY2Vzc2lv
bi1udW0+Mjc0NDMzNDc8L2FjY2Vzc2lvbi1udW0+PHVybHM+PHJlbGF0ZWQtdXJscz48dXJsPmh0
dHBzOi8vd3d3Lm5jYmkubmxtLm5paC5nb3YvcHVibWVkLzI3NDQzMzQ3PC91cmw+PC9yZWxhdGVk
LXVybHM+PC91cmxzPjxlbGVjdHJvbmljLXJlc291cmNlLW51bT4xMC4xMDA3L3MxMjA3Mi0wMTYt
OTc1NS0wPC9lbGVjdHJvbmljLXJlc291cmNlLW51bT48L3JlY29yZD48L0NpdGU+PENpdGU+PEF1
dGhvcj5KaTwvQXV0aG9yPjxZZWFyPjIwMTc8L1llYXI+PFJlY051bT43NzwvUmVjTnVtPjxyZWNv
cmQ+PHJlYy1udW1iZXI+Nzc8L3JlYy1udW1iZXI+PGZvcmVpZ24ta2V5cz48a2V5IGFwcD0iRU4i
IGRiLWlkPSJzeGFzdjB6eGZmZDB2aWVldjVheDBwMDgyMjJlcjJwMHZ3ZXgiIHRpbWVzdGFtcD0i
MTUyMzYxNTUxMiI+Nzc8L2tleT48L2ZvcmVpZ24ta2V5cz48cmVmLXR5cGUgbmFtZT0iSm91cm5h
bCBBcnRpY2xlIj4xNzwvcmVmLXR5cGU+PGNvbnRyaWJ1dG9ycz48YXV0aG9ycz48YXV0aG9yPkpp
LCBGYW5wdTwvYXV0aG9yPjxhdXRob3I+V2FuZywgV2VuanVuPC9hdXRob3I+PGF1dGhvcj5EYW5n
LCBTaHVhbmdzdW88L2F1dGhvcj48YXV0aG9yPldhbmcsIFNoZW5nYmFuZzwvYXV0aG9yPjxhdXRo
b3I+TGksIEJ1cm9uZzwvYXV0aG9yPjxhdXRob3I+QmFpLCBEYW48L2F1dGhvcj48YXV0aG9yPlpo
YW8sIFdlbnh1ZTwvYXV0aG9yPjxhdXRob3I+RGVuZywgSG9uZzwvYXV0aG9yPjxhdXRob3I+VGlh
biwgQ2hhbmd5aW48L2F1dGhvcj48YXV0aG9yPkxpLCBab25nZmFuZzwvYXV0aG9yPjwvYXV0aG9y
cz48L2NvbnRyaWJ1dG9ycz48dGl0bGVzPjx0aXRsZT5PdXRjb21lcyBhZnRlciBzb2Zvc2J1dmly
LWNvbnRhaW5pbmcgcmVnaW1lbnMgZm9yIGhlcGF0aXRpcyBDIHZpcnVzIGluIHBhdGllbnRzIHdp
dGggZGVjb21wZW5zYXRlZCBjaXJyaG9zaXM6IGEgcmVhbC13b3JsZCBzdHVkeTwvdGl0bGU+PHNl
Y29uZGFyeS10aXRsZT5JbmZlY3Rpb3VzIGFnZW50cyBhbmQgY2FuY2VyPC9zZWNvbmRhcnktdGl0
bGU+PC90aXRsZXM+PHBlcmlvZGljYWw+PGZ1bGwtdGl0bGU+SW5mZWN0aW91cyBBZ2VudHMgYW5k
IENhbmNlcjwvZnVsbC10aXRsZT48YWJici0xPkluZmVjdC4gQWdlbnQuIENhbmNlcjwvYWJici0x
PjxhYmJyLTI+SW5mZWN0IEFnZW50IENhbmNlcjwvYWJici0yPjxhYmJyLTM+SW5mZWN0aW91cyBB
Z2VudHMgJmFtcDsgQ2FuY2VyPC9hYmJyLTM+PC9wZXJpb2RpY2FsPjxwYWdlcz40ODwvcGFnZXM+
PHZvbHVtZT4xMjwvdm9sdW1lPjxkYXRlcz48eWVhcj4yMDE3PC95ZWFyPjwvZGF0ZXM+PGlzYm4+
MTc1MC05Mzc4PC9pc2JuPjxhY2Nlc3Npb24tbnVtPjI4OTI0NDQ5PC9hY2Nlc3Npb24tbnVtPjx1
cmxzPjwvdXJscz48ZWxlY3Ryb25pYy1yZXNvdXJjZS1udW0+MTAuMTE4Ni9zMTMwMjctMDE3LTAx
NTgtMTwvZWxlY3Ryb25pYy1yZXNvdXJjZS1udW0+PC9yZWNvcmQ+PC9DaXRlPjwvRW5kTm90ZT4A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ywg
NTRdPC9zdHlsZT48L0Rpc3BsYXlUZXh0PjxyZWNvcmQ+PHJlYy1udW1iZXI+NDg8L3JlYy1udW1i
ZXI+PGZvcmVpZ24ta2V5cz48a2V5IGFwcD0iRU4iIGRiLWlkPSJzeGFzdjB6eGZmZDB2aWVldjVh
eDBwMDgyMjJlcjJwMHZ3ZXgiIHRpbWVzdGFtcD0iMTUxOTY0NDMzNiI+NDg8L2tleT48a2V5IGFw
cD0iRU5XZWIiIGRiLWlkPSIiPjA8L2tleT48L2ZvcmVpZ24ta2V5cz48cmVmLXR5cGUgbmFtZT0i
Sm91cm5hbCBBcnRpY2xlIj4xNzwvcmVmLXR5cGU+PGNvbnRyaWJ1dG9ycz48YXV0aG9ycz48YXV0
aG9yPkppLCBELjwvYXV0aG9yPjxhdXRob3I+Q2hlbiwgRy4gRi48L2F1dGhvcj48YXV0aG9yPldh
bmcsIEMuPC9hdXRob3I+PGF1dGhvcj5XYW5nLCBZLiBELjwvYXV0aG9yPjxhdXRob3I+U2hhbywg
US48L2F1dGhvcj48YXV0aG9yPkxpLCBCLjwvYXV0aG9yPjxhdXRob3I+WmhhbywgSi48L2F1dGhv
cj48YXV0aG9yPllvdSwgUy4gTC48L2F1dGhvcj48YXV0aG9yPkh1LCBKLiBILjwvYXV0aG9yPjxh
dXRob3I+TGl1LCBKLiBMLjwvYXV0aG9yPjxhdXRob3I+Tml1LCBYLiBYLjwvYXV0aG9yPjxhdXRo
b3I+Q2hlbiwgSi48L2F1dGhvcj48YXV0aG9yPkx1LCBMLjwvYXV0aG9yPjxhdXRob3I+V3UsIFYu
PC9hdXRob3I+PGF1dGhvcj5MYXUsIEcuPC9hdXRob3I+PC9hdXRob3JzPjwvY29udHJpYnV0b3Jz
PjxhdXRoLWFkZHJlc3M+U2Vjb25kIExpdmVyIENpcnJob3NpcyBEaWFnbm9zaXMgYW5kIFRyZWF0
bWVudCBDZW50ZXIsIEJlaWppbmcgMzAyIEhvc3BpdGFsLCBCZWlqaW5nLCBDaGluYS4mI3hEO0xp
dmVyIEZhaWx1cmUgVHJlYXRtZW50IGFuZCBSZXNlYXJjaCBDZW50ZXIsIEJlaWppbmcgMzAyIEhv
c3BpdGFsLCBCZWlqaW5nLCBDaGluYS4mI3hEO0RpdmlzaW9uIG9mIEdhc3Ryb2VudGVyb2xvZ3kg
YW5kIEhlcGF0b2xvZ3ksIEh1bWFuaXR5IGFuZCBIZWFsdGggTWVkaWNhbCBDZW50cmUsIEhvbmcg
S29uZyBTLkEuUi4sIENoaW5hLiYjeEQ7U3RhdGUgS2V5IExhYm9yYXRvcnkgb2YgT3JnYW4gRmFp
bHVyZSBSZXNlYXJjaCwgR3Vhbmdkb25nIFByb3ZpbmNpYWwgS2V5IExhYm9yYXRvcnkgb2YgVmly
YWwgSGVwYXRpdGlzIFJlc2VhcmNoLCBEZXBhcnRtZW50IG9mIEluZmVjdGlvdXMgRGlzZWFzZXMs
IE5hbmZhbmcgSG9zcGl0YWwsIFNvdXRoZXJuIE1lZGljYWwgVW5pdmVyc2l0eSwgR3Vhbmd6aG91
LCBDaGluYS4mI3hEO1NlY29uZCBMaXZlciBDaXJyaG9zaXMgRGlhZ25vc2lzIGFuZCBUcmVhdG1l
bnQgQ2VudGVyLCBCZWlqaW5nIDMwMiBIb3NwaXRhbCwgQmVpamluZywgQ2hpbmEuIGdra2xhdUBu
ZXR2aWdhdG9yLmNvbS4mI3hEO0RpdmlzaW9uIG9mIEdhc3Ryb2VudGVyb2xvZ3kgYW5kIEhlcGF0
b2xvZ3ksIEh1bWFuaXR5IGFuZCBIZWFsdGggTWVkaWNhbCBDZW50cmUsIEhvbmcgS29uZyBTLkEu
Ui4sIENoaW5hLiBna2tsYXVAbmV0dmlnYXRvci5jb20uJiN4RDtJbnN0aXR1dGUgb2YgVHJhbnNs
YXRpb25hbCBIZXBhdG9sb2d5LCBCZWlqaW5nIDMwMiBIb3NwaXRhbCwgQmVpamluZywgQ2hpbmEu
IGdra2xhdUBuZXR2aWdhdG9yLmNvbS48L2F1dGgtYWRkcmVzcz48dGl0bGVzPjx0aXRsZT5Ud2Vs
dmUtd2VlayByaWJhdmlyaW4tZnJlZSBkaXJlY3QtYWN0aW5nIGFudGl2aXJhbHMgZm9yIHRyZWF0
bWVudC1leHBlcmllbmNlZCBDaGluZXNlIHdpdGggSENWIGdlbm90eXBlIDFiIGluZmVjdGlvbiBp
bmNsdWRpbmcgY2lycmhvdGljIHBhdGllbnRzPC90aXRsZT48c2Vjb25kYXJ5LXRpdGxlPkhlcGF0
b2wgSW50PC9zZWNvbmRhcnktdGl0bGU+PC90aXRsZXM+PHBlcmlvZGljYWw+PGZ1bGwtdGl0bGU+
SGVwYXRvbG9neSBJbnRlcm5hdGlvbmFsPC9mdWxsLXRpdGxlPjxhYmJyLTE+SGVwYXRvbC4gSW50
LjwvYWJici0xPjxhYmJyLTI+SGVwYXRvbCBJbnQ8L2FiYnItMj48L3BlcmlvZGljYWw+PHBhZ2Vz
Pjc4OS05ODwvcGFnZXM+PHZvbHVtZT4xMDwvdm9sdW1lPjxudW1iZXI+NTwvbnVtYmVyPjxlZGl0
aW9uPjIwMTYvMDcvMjM8L2VkaXRpb24+PGtleXdvcmRzPjxrZXl3b3JkPkFkb2xlc2NlbnQ8L2tl
eXdvcmQ+PGtleXdvcmQ+QWR1bHQ8L2tleXdvcmQ+PGtleXdvcmQ+QWdlZDwva2V5d29yZD48a2V5
d29yZD5BbnRpdmlyYWwgQWdlbnRzLyphZG1pbmlzdHJhdGlvbiAmYW1wOyBkb3NhZ2UvZWNvbm9t
aWNzPC9rZXl3b3JkPjxrZXl3b3JkPkNoaW5hPC9rZXl3b3JkPjxrZXl3b3JkPkNvc3QtQmVuZWZp
dCBBbmFseXNpczwva2V5d29yZD48a2V5d29yZD5EcnVnIFRoZXJhcHksIENvbWJpbmF0aW9uLypl
Y29ub21pY3M8L2tleXdvcmQ+PGtleXdvcmQ+RmVtYWxlPC9rZXl3b3JkPjxrZXl3b3JkPkdlbm90
eXBlPC9rZXl3b3JkPjxrZXl3b3JkPkhlcGFjaXZpcnVzL2RydWcgZWZmZWN0cy8qZ2VuZXRpY3M8
L2tleXdvcmQ+PGtleXdvcmQ+SGVwYXRpdGlzIEMsIENocm9uaWMvKmRydWcgdGhlcmFweS9lY29u
b21pY3Mvdmlyb2xvZ3k8L2tleXdvcmQ+PGtleXdvcmQ+SHVtYW5zPC9rZXl3b3JkPjxrZXl3b3Jk
PkxpdmVyIENpcnJob3Npcy8qZHJ1ZyB0aGVyYXB5L2Vjb25vbWljcy92aXJvbG9neTwva2V5d29y
ZD48a2V5d29yZD5NYWxlPC9rZXl3b3JkPjxrZXl3b3JkPk1pZGRsZSBBZ2VkPC9rZXl3b3JkPjxr
ZXl3b3JkPlByb3NwZWN0aXZlIFN0dWRpZXM8L2tleXdvcmQ+PGtleXdvcmQ+UmliYXZpcmluL2Fk
bWluaXN0cmF0aW9uICZhbXA7IGRvc2FnZTwva2V5d29yZD48a2V5d29yZD5UcmVhdG1lbnQgT3V0
Y29tZTwva2V5d29yZD48a2V5d29yZD5Zb3VuZyBBZHVsdDwva2V5d29yZD48a2V5d29yZD4qQ2hy
b25pYyBoZXBhdGl0aXMgQzwva2V5d29yZD48a2V5d29yZD4qRGlyZWN0LWFjdGluZyBhbnRpdmly
YWxzPC9rZXl3b3JkPjxrZXl3b3JkPipHZW5vdHlwZSAxYjwva2V5d29yZD48a2V5d29yZD4qUmli
YXZpcmluLWZyZWU8L2tleXdvcmQ+PC9rZXl3b3Jkcz48ZGF0ZXM+PHllYXI+MjAxNjwveWVhcj48
cHViLWRhdGVzPjxkYXRlPlNlcDwvZGF0ZT48L3B1Yi1kYXRlcz48L2RhdGVzPjxpc2JuPjE5MzYt
MDU0MSAoRWxlY3Ryb25pYykmI3hEOzE5MzYtMDUzMyAoTGlua2luZyk8L2lzYm4+PGFjY2Vzc2lv
bi1udW0+Mjc0NDMzNDc8L2FjY2Vzc2lvbi1udW0+PHVybHM+PHJlbGF0ZWQtdXJscz48dXJsPmh0
dHBzOi8vd3d3Lm5jYmkubmxtLm5paC5nb3YvcHVibWVkLzI3NDQzMzQ3PC91cmw+PC9yZWxhdGVk
LXVybHM+PC91cmxzPjxlbGVjdHJvbmljLXJlc291cmNlLW51bT4xMC4xMDA3L3MxMjA3Mi0wMTYt
OTc1NS0wPC9lbGVjdHJvbmljLXJlc291cmNlLW51bT48L3JlY29yZD48L0NpdGU+PENpdGU+PEF1
dGhvcj5KaTwvQXV0aG9yPjxZZWFyPjIwMTc8L1llYXI+PFJlY051bT43NzwvUmVjTnVtPjxyZWNv
cmQ+PHJlYy1udW1iZXI+Nzc8L3JlYy1udW1iZXI+PGZvcmVpZ24ta2V5cz48a2V5IGFwcD0iRU4i
IGRiLWlkPSJzeGFzdjB6eGZmZDB2aWVldjVheDBwMDgyMjJlcjJwMHZ3ZXgiIHRpbWVzdGFtcD0i
MTUyMzYxNTUxMiI+Nzc8L2tleT48L2ZvcmVpZ24ta2V5cz48cmVmLXR5cGUgbmFtZT0iSm91cm5h
bCBBcnRpY2xlIj4xNzwvcmVmLXR5cGU+PGNvbnRyaWJ1dG9ycz48YXV0aG9ycz48YXV0aG9yPkpp
LCBGYW5wdTwvYXV0aG9yPjxhdXRob3I+V2FuZywgV2VuanVuPC9hdXRob3I+PGF1dGhvcj5EYW5n
LCBTaHVhbmdzdW88L2F1dGhvcj48YXV0aG9yPldhbmcsIFNoZW5nYmFuZzwvYXV0aG9yPjxhdXRo
b3I+TGksIEJ1cm9uZzwvYXV0aG9yPjxhdXRob3I+QmFpLCBEYW48L2F1dGhvcj48YXV0aG9yPlpo
YW8sIFdlbnh1ZTwvYXV0aG9yPjxhdXRob3I+RGVuZywgSG9uZzwvYXV0aG9yPjxhdXRob3I+VGlh
biwgQ2hhbmd5aW48L2F1dGhvcj48YXV0aG9yPkxpLCBab25nZmFuZzwvYXV0aG9yPjwvYXV0aG9y
cz48L2NvbnRyaWJ1dG9ycz48dGl0bGVzPjx0aXRsZT5PdXRjb21lcyBhZnRlciBzb2Zvc2J1dmly
LWNvbnRhaW5pbmcgcmVnaW1lbnMgZm9yIGhlcGF0aXRpcyBDIHZpcnVzIGluIHBhdGllbnRzIHdp
dGggZGVjb21wZW5zYXRlZCBjaXJyaG9zaXM6IGEgcmVhbC13b3JsZCBzdHVkeTwvdGl0bGU+PHNl
Y29uZGFyeS10aXRsZT5JbmZlY3Rpb3VzIGFnZW50cyBhbmQgY2FuY2VyPC9zZWNvbmRhcnktdGl0
bGU+PC90aXRsZXM+PHBlcmlvZGljYWw+PGZ1bGwtdGl0bGU+SW5mZWN0aW91cyBBZ2VudHMgYW5k
IENhbmNlcjwvZnVsbC10aXRsZT48YWJici0xPkluZmVjdC4gQWdlbnQuIENhbmNlcjwvYWJici0x
PjxhYmJyLTI+SW5mZWN0IEFnZW50IENhbmNlcjwvYWJici0yPjxhYmJyLTM+SW5mZWN0aW91cyBB
Z2VudHMgJmFtcDsgQ2FuY2VyPC9hYmJyLTM+PC9wZXJpb2RpY2FsPjxwYWdlcz40ODwvcGFnZXM+
PHZvbHVtZT4xMjwvdm9sdW1lPjxkYXRlcz48eWVhcj4yMDE3PC95ZWFyPjwvZGF0ZXM+PGlzYm4+
MTc1MC05Mzc4PC9pc2JuPjxhY2Nlc3Npb24tbnVtPjI4OTI0NDQ5PC9hY2Nlc3Npb24tbnVtPjx1
cmxzPjwvdXJscz48ZWxlY3Ryb25pYy1yZXNvdXJjZS1udW0+MTAuMTE4Ni9zMTMwMjctMDE3LTAx
NTgtMTwvZWxlY3Ryb25pYy1yZXNvdXJjZS1udW0+PC9yZWNvcmQ+PC9DaXRlPjwvRW5kTm90ZT4A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C77C35" w:rsidRPr="001B3D7B">
        <w:rPr>
          <w:rFonts w:ascii="Book Antiqua" w:hAnsi="Book Antiqua" w:cs="Tahoma"/>
          <w:sz w:val="24"/>
          <w:szCs w:val="24"/>
          <w:lang w:val="en-US"/>
        </w:rPr>
      </w:r>
      <w:r w:rsidR="00C77C3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3,54]</w:t>
      </w:r>
      <w:r w:rsidR="00C77C35" w:rsidRPr="001B3D7B">
        <w:rPr>
          <w:rFonts w:ascii="Book Antiqua" w:hAnsi="Book Antiqua" w:cs="Tahoma"/>
          <w:sz w:val="24"/>
          <w:szCs w:val="24"/>
          <w:lang w:val="en-US"/>
        </w:rPr>
        <w:fldChar w:fldCharType="end"/>
      </w:r>
      <w:r w:rsidR="00107B56" w:rsidRPr="001B3D7B">
        <w:rPr>
          <w:rFonts w:ascii="Book Antiqua" w:hAnsi="Book Antiqua" w:cs="Tahoma"/>
          <w:sz w:val="24"/>
          <w:szCs w:val="24"/>
          <w:lang w:val="en-US"/>
        </w:rPr>
        <w:t>.</w:t>
      </w:r>
      <w:r w:rsidR="00F45EFF" w:rsidRPr="001B3D7B">
        <w:rPr>
          <w:rFonts w:ascii="Book Antiqua" w:hAnsi="Book Antiqua" w:cs="Tahoma"/>
          <w:sz w:val="24"/>
          <w:szCs w:val="24"/>
          <w:lang w:val="en-US"/>
        </w:rPr>
        <w:t xml:space="preserve"> </w:t>
      </w:r>
    </w:p>
    <w:p w14:paraId="4B19DCCF" w14:textId="77777777" w:rsidR="003A2027" w:rsidRPr="001B3D7B" w:rsidRDefault="002F4D28"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lastRenderedPageBreak/>
        <w:t xml:space="preserve">Using </w:t>
      </w:r>
      <w:r w:rsidR="00F45EFF" w:rsidRPr="001B3D7B">
        <w:rPr>
          <w:rFonts w:ascii="Book Antiqua" w:hAnsi="Book Antiqua" w:cs="Tahoma"/>
          <w:sz w:val="24"/>
          <w:szCs w:val="24"/>
          <w:lang w:val="en-US"/>
        </w:rPr>
        <w:t xml:space="preserve">China-specific SVR data </w:t>
      </w:r>
      <w:proofErr w:type="spellStart"/>
      <w:r w:rsidR="00F45EFF" w:rsidRPr="001B3D7B">
        <w:rPr>
          <w:rFonts w:ascii="Book Antiqua" w:hAnsi="Book Antiqua" w:cs="Tahoma"/>
          <w:sz w:val="24"/>
          <w:szCs w:val="24"/>
          <w:lang w:val="en-US"/>
        </w:rPr>
        <w:t>where</w:t>
      </w:r>
      <w:proofErr w:type="spellEnd"/>
      <w:r w:rsidR="00F45EFF" w:rsidRPr="001B3D7B">
        <w:rPr>
          <w:rFonts w:ascii="Book Antiqua" w:hAnsi="Book Antiqua" w:cs="Tahoma"/>
          <w:sz w:val="24"/>
          <w:szCs w:val="24"/>
          <w:lang w:val="en-US"/>
        </w:rPr>
        <w:t xml:space="preserve"> available, </w:t>
      </w:r>
      <w:r w:rsidR="00172121" w:rsidRPr="001B3D7B">
        <w:rPr>
          <w:rFonts w:ascii="Book Antiqua" w:hAnsi="Book Antiqua" w:cs="Tahoma"/>
          <w:sz w:val="24"/>
          <w:szCs w:val="24"/>
          <w:lang w:val="en-US"/>
        </w:rPr>
        <w:t>modeling studies</w:t>
      </w:r>
      <w:r w:rsidR="00082C12" w:rsidRPr="001B3D7B">
        <w:rPr>
          <w:rFonts w:ascii="Book Antiqua" w:hAnsi="Book Antiqua" w:cs="Tahoma"/>
          <w:sz w:val="24"/>
          <w:szCs w:val="24"/>
          <w:lang w:val="en-US"/>
        </w:rPr>
        <w:t xml:space="preserve"> predicted</w:t>
      </w:r>
      <w:r w:rsidR="006861C6" w:rsidRPr="001B3D7B">
        <w:rPr>
          <w:rFonts w:ascii="Book Antiqua" w:hAnsi="Book Antiqua" w:cs="Tahoma"/>
          <w:sz w:val="24"/>
          <w:szCs w:val="24"/>
          <w:lang w:val="en-US"/>
        </w:rPr>
        <w:t xml:space="preserve"> that </w:t>
      </w:r>
      <w:r w:rsidR="008840AC" w:rsidRPr="001B3D7B">
        <w:rPr>
          <w:rFonts w:ascii="Book Antiqua" w:hAnsi="Book Antiqua" w:cs="Tahoma"/>
          <w:sz w:val="24"/>
          <w:szCs w:val="24"/>
          <w:lang w:val="en-US"/>
        </w:rPr>
        <w:t>comp</w:t>
      </w:r>
      <w:r w:rsidR="00082C12" w:rsidRPr="001B3D7B">
        <w:rPr>
          <w:rFonts w:ascii="Book Antiqua" w:hAnsi="Book Antiqua" w:cs="Tahoma"/>
          <w:sz w:val="24"/>
          <w:szCs w:val="24"/>
          <w:lang w:val="en-US"/>
        </w:rPr>
        <w:t xml:space="preserve">ared to PR, DAA treatment </w:t>
      </w:r>
      <w:r w:rsidR="00A8206D" w:rsidRPr="001B3D7B">
        <w:rPr>
          <w:rFonts w:ascii="Book Antiqua" w:hAnsi="Book Antiqua" w:cs="Tahoma"/>
          <w:sz w:val="24"/>
          <w:szCs w:val="24"/>
          <w:lang w:val="en-US"/>
        </w:rPr>
        <w:t>would markedly reduce the</w:t>
      </w:r>
      <w:r w:rsidR="00172121" w:rsidRPr="001B3D7B">
        <w:rPr>
          <w:rFonts w:ascii="Book Antiqua" w:hAnsi="Book Antiqua" w:cs="Tahoma"/>
          <w:sz w:val="24"/>
          <w:szCs w:val="24"/>
          <w:lang w:val="en-US"/>
        </w:rPr>
        <w:t xml:space="preserve"> HCV-associated</w:t>
      </w:r>
      <w:r w:rsidR="00A8206D" w:rsidRPr="001B3D7B">
        <w:rPr>
          <w:rFonts w:ascii="Book Antiqua" w:hAnsi="Book Antiqua" w:cs="Tahoma"/>
          <w:sz w:val="24"/>
          <w:szCs w:val="24"/>
          <w:lang w:val="en-US"/>
        </w:rPr>
        <w:t xml:space="preserve"> </w:t>
      </w:r>
      <w:r w:rsidR="00172121" w:rsidRPr="001B3D7B">
        <w:rPr>
          <w:rFonts w:ascii="Book Antiqua" w:hAnsi="Book Antiqua" w:cs="Tahoma"/>
          <w:sz w:val="24"/>
          <w:szCs w:val="24"/>
          <w:lang w:val="en-US"/>
        </w:rPr>
        <w:t>long-term disease burden and mortality.</w:t>
      </w:r>
      <w:r w:rsidR="003B0330" w:rsidRPr="001B3D7B">
        <w:rPr>
          <w:rFonts w:ascii="Book Antiqua" w:hAnsi="Book Antiqua" w:cs="Tahoma"/>
          <w:sz w:val="24"/>
          <w:szCs w:val="24"/>
          <w:lang w:val="en-US"/>
        </w:rPr>
        <w:t xml:space="preserve"> </w:t>
      </w:r>
      <w:r w:rsidR="008B4EE3" w:rsidRPr="001B3D7B">
        <w:rPr>
          <w:rFonts w:ascii="Book Antiqua" w:hAnsi="Book Antiqua" w:cs="Tahoma"/>
          <w:sz w:val="24"/>
          <w:szCs w:val="24"/>
          <w:lang w:val="en-US"/>
        </w:rPr>
        <w:t xml:space="preserve">A </w:t>
      </w:r>
      <w:r w:rsidR="00960419" w:rsidRPr="001B3D7B">
        <w:rPr>
          <w:rFonts w:ascii="Book Antiqua" w:hAnsi="Book Antiqua" w:cs="Tahoma"/>
          <w:sz w:val="24"/>
          <w:szCs w:val="24"/>
          <w:lang w:val="en-US"/>
        </w:rPr>
        <w:t xml:space="preserve">study simulating the </w:t>
      </w:r>
      <w:r w:rsidR="008B4EE3" w:rsidRPr="001B3D7B">
        <w:rPr>
          <w:rFonts w:ascii="Book Antiqua" w:hAnsi="Book Antiqua" w:cs="Tahoma"/>
          <w:sz w:val="24"/>
          <w:szCs w:val="24"/>
          <w:lang w:val="en-US"/>
        </w:rPr>
        <w:t xml:space="preserve">national-level </w:t>
      </w:r>
      <w:r w:rsidR="00960419" w:rsidRPr="001B3D7B">
        <w:rPr>
          <w:rFonts w:ascii="Book Antiqua" w:hAnsi="Book Antiqua" w:cs="Tahoma"/>
          <w:sz w:val="24"/>
          <w:szCs w:val="24"/>
          <w:lang w:val="en-US"/>
        </w:rPr>
        <w:t xml:space="preserve">disease burden of CHC in China </w:t>
      </w:r>
      <w:r w:rsidR="00172121" w:rsidRPr="001B3D7B">
        <w:rPr>
          <w:rFonts w:ascii="Book Antiqua" w:hAnsi="Book Antiqua" w:cs="Tahoma"/>
          <w:sz w:val="24"/>
          <w:szCs w:val="24"/>
          <w:lang w:val="en-US"/>
        </w:rPr>
        <w:t>predicted that with no treatment, the prevalence of HCV</w:t>
      </w:r>
      <w:r w:rsidR="0046404B" w:rsidRPr="001B3D7B">
        <w:rPr>
          <w:rFonts w:ascii="Book Antiqua" w:hAnsi="Book Antiqua" w:cs="Tahoma"/>
          <w:sz w:val="24"/>
          <w:szCs w:val="24"/>
          <w:lang w:val="en-US"/>
        </w:rPr>
        <w:t xml:space="preserve"> would continue increasing and reach 28.1 million in 2050, with 2.4 million liver-related deaths, mostly attributable to DCC and HCC</w:t>
      </w:r>
      <w:r w:rsidR="008917E5" w:rsidRPr="001B3D7B">
        <w:rPr>
          <w:rFonts w:ascii="Book Antiqua" w:hAnsi="Book Antiqua" w:cs="Tahoma"/>
          <w:sz w:val="24"/>
          <w:szCs w:val="24"/>
          <w:lang w:val="en-US"/>
        </w:rPr>
        <w:fldChar w:fldCharType="begin"/>
      </w:r>
      <w:r w:rsidR="00BB156C" w:rsidRPr="001B3D7B">
        <w:rPr>
          <w:rFonts w:ascii="Book Antiqua" w:hAnsi="Book Antiqua" w:cs="Tahoma"/>
          <w:sz w:val="24"/>
          <w:szCs w:val="24"/>
          <w:lang w:val="en-US"/>
        </w:rPr>
        <w:instrText xml:space="preserve"> ADDIN EN.CITE &lt;EndNote&gt;&lt;Cite&gt;&lt;Author&gt;Wu&lt;/Author&gt;&lt;Year&gt;2019&lt;/Year&gt;&lt;RecNum&gt;235&lt;/RecNum&gt;&lt;DisplayText&gt;&lt;style face="superscript"&gt;[55]&lt;/style&gt;&lt;/DisplayText&gt;&lt;record&gt;&lt;rec-number&gt;235&lt;/rec-number&gt;&lt;foreign-keys&gt;&lt;key app="EN" db-id="sxasv0zxffd0vieev5ax0p08222er2p0vwex" timestamp="1553520760"&gt;235&lt;/key&gt;&lt;/foreign-keys&gt;&lt;ref-type name="Journal Article"&gt;17&lt;/ref-type&gt;&lt;contributors&gt;&lt;authors&gt;&lt;author&gt;Wu, J.&lt;/author&gt;&lt;author&gt;Zhou, Y.&lt;/author&gt;&lt;author&gt;Fu, X.&lt;/author&gt;&lt;author&gt;Deng, M.&lt;/author&gt;&lt;author&gt;Zheng, Y.&lt;/author&gt;&lt;author&gt;Tian, G.&lt;/author&gt;&lt;author&gt;Li, Y.&lt;/author&gt;&lt;author&gt;Wang, C.&lt;/author&gt;&lt;author&gt;Ding, C.&lt;/author&gt;&lt;author&gt;Ruan, B.&lt;/author&gt;&lt;author&gt;Yang, S.&lt;/author&gt;&lt;author&gt;Li, L.&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hina.&amp;#xD;Zhejiang Institute of Medical-care Information Technology, Hangzhou, China.&lt;/auth-address&gt;&lt;titles&gt;&lt;title&gt;The burden of chronic hepatitis C in China from 2004 to 2050: An individual-based modeling study&lt;/title&gt;&lt;secondary-title&gt;Hepatology&lt;/secondary-title&gt;&lt;alt-title&gt;Hepatology (Baltimore, Md.)&lt;/alt-title&gt;&lt;/titles&gt;&lt;periodical&gt;&lt;full-title&gt;Hepatology&lt;/full-title&gt;&lt;abbr-1&gt;Hepatology&lt;/abbr-1&gt;&lt;abbr-2&gt;Hepatology&lt;/abbr-2&gt;&lt;/periodical&gt;&lt;pages&gt;1442-1452&lt;/pages&gt;&lt;volume&gt;69&lt;/volume&gt;&lt;number&gt;4&lt;/number&gt;&lt;edition&gt;2019/03/18&lt;/edition&gt;&lt;dates&gt;&lt;year&gt;2019&lt;/year&gt;&lt;/dates&gt;&lt;isbn&gt;0270-9139&lt;/isbn&gt;&lt;accession-num&gt;30561833&lt;/accession-num&gt;&lt;urls&gt;&lt;/urls&gt;&lt;electronic-resource-num&gt;10.1002/hep.30476&lt;/electronic-resource-num&gt;&lt;remote-database-provider&gt;NLM&lt;/remote-database-provider&gt;&lt;language&gt;eng&lt;/language&gt;&lt;/record&gt;&lt;/Cite&gt;&lt;/EndNote&gt;</w:instrText>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5]</w:t>
      </w:r>
      <w:r w:rsidR="008917E5" w:rsidRPr="001B3D7B">
        <w:rPr>
          <w:rFonts w:ascii="Book Antiqua" w:hAnsi="Book Antiqua" w:cs="Tahoma"/>
          <w:sz w:val="24"/>
          <w:szCs w:val="24"/>
          <w:lang w:val="en-US"/>
        </w:rPr>
        <w:fldChar w:fldCharType="end"/>
      </w:r>
      <w:r w:rsidR="0046404B" w:rsidRPr="001B3D7B">
        <w:rPr>
          <w:rFonts w:ascii="Book Antiqua" w:hAnsi="Book Antiqua" w:cs="Tahoma"/>
          <w:sz w:val="24"/>
          <w:szCs w:val="24"/>
          <w:lang w:val="en-US"/>
        </w:rPr>
        <w:t xml:space="preserve">. The model predicted that using PR therapy would not be </w:t>
      </w:r>
      <w:r w:rsidR="00041FB4" w:rsidRPr="001B3D7B">
        <w:rPr>
          <w:rFonts w:ascii="Book Antiqua" w:hAnsi="Book Antiqua" w:cs="Tahoma"/>
          <w:sz w:val="24"/>
          <w:szCs w:val="24"/>
          <w:lang w:val="en-US"/>
        </w:rPr>
        <w:t>able</w:t>
      </w:r>
      <w:r w:rsidR="0046404B" w:rsidRPr="001B3D7B">
        <w:rPr>
          <w:rFonts w:ascii="Book Antiqua" w:hAnsi="Book Antiqua" w:cs="Tahoma"/>
          <w:sz w:val="24"/>
          <w:szCs w:val="24"/>
          <w:lang w:val="en-US"/>
        </w:rPr>
        <w:t xml:space="preserve"> to revert the trend of increase in HCV prevalence. In contrast, </w:t>
      </w:r>
      <w:r w:rsidR="00960419" w:rsidRPr="001B3D7B">
        <w:rPr>
          <w:rFonts w:ascii="Book Antiqua" w:hAnsi="Book Antiqua" w:cs="Tahoma"/>
          <w:sz w:val="24"/>
          <w:szCs w:val="24"/>
          <w:lang w:val="en-US"/>
        </w:rPr>
        <w:t xml:space="preserve">universal adoption of DAAs </w:t>
      </w:r>
      <w:r w:rsidR="004743A8" w:rsidRPr="001B3D7B">
        <w:rPr>
          <w:rFonts w:ascii="Book Antiqua" w:hAnsi="Book Antiqua" w:cs="Tahoma"/>
          <w:sz w:val="24"/>
          <w:szCs w:val="24"/>
          <w:lang w:val="en-US"/>
        </w:rPr>
        <w:t>from 202</w:t>
      </w:r>
      <w:r w:rsidR="00206C84" w:rsidRPr="001B3D7B">
        <w:rPr>
          <w:rFonts w:ascii="Book Antiqua" w:hAnsi="Book Antiqua" w:cs="Tahoma"/>
          <w:sz w:val="24"/>
          <w:szCs w:val="24"/>
          <w:lang w:val="en-US"/>
        </w:rPr>
        <w:t>1</w:t>
      </w:r>
      <w:r w:rsidR="004743A8" w:rsidRPr="001B3D7B">
        <w:rPr>
          <w:rFonts w:ascii="Book Antiqua" w:hAnsi="Book Antiqua" w:cs="Tahoma"/>
          <w:sz w:val="24"/>
          <w:szCs w:val="24"/>
          <w:lang w:val="en-US"/>
        </w:rPr>
        <w:t xml:space="preserve"> onward would </w:t>
      </w:r>
      <w:r w:rsidR="0046404B" w:rsidRPr="001B3D7B">
        <w:rPr>
          <w:rFonts w:ascii="Book Antiqua" w:hAnsi="Book Antiqua" w:cs="Tahoma"/>
          <w:sz w:val="24"/>
          <w:szCs w:val="24"/>
          <w:lang w:val="en-US"/>
        </w:rPr>
        <w:t>significantly reduce the HCV prevalence</w:t>
      </w:r>
      <w:r w:rsidR="00A93CA2" w:rsidRPr="001B3D7B">
        <w:rPr>
          <w:rFonts w:ascii="Book Antiqua" w:hAnsi="Book Antiqua" w:cs="Tahoma"/>
          <w:sz w:val="24"/>
          <w:szCs w:val="24"/>
          <w:lang w:val="en-US"/>
        </w:rPr>
        <w:t xml:space="preserve">. Furthermore, </w:t>
      </w:r>
      <w:r w:rsidR="0046404B" w:rsidRPr="001B3D7B">
        <w:rPr>
          <w:rFonts w:ascii="Book Antiqua" w:hAnsi="Book Antiqua" w:cs="Tahoma"/>
          <w:sz w:val="24"/>
          <w:szCs w:val="24"/>
          <w:lang w:val="en-US"/>
        </w:rPr>
        <w:t xml:space="preserve">compared to using PR therapy, </w:t>
      </w:r>
      <w:r w:rsidR="00FB17AF" w:rsidRPr="001B3D7B">
        <w:rPr>
          <w:rFonts w:ascii="Book Antiqua" w:hAnsi="Book Antiqua" w:cs="Tahoma"/>
          <w:sz w:val="24"/>
          <w:szCs w:val="24"/>
          <w:lang w:val="en-US"/>
        </w:rPr>
        <w:t xml:space="preserve">universal </w:t>
      </w:r>
      <w:r w:rsidR="0046404B" w:rsidRPr="001B3D7B">
        <w:rPr>
          <w:rFonts w:ascii="Book Antiqua" w:hAnsi="Book Antiqua" w:cs="Tahoma"/>
          <w:sz w:val="24"/>
          <w:szCs w:val="24"/>
          <w:lang w:val="en-US"/>
        </w:rPr>
        <w:t xml:space="preserve">DAA adoption would </w:t>
      </w:r>
      <w:r w:rsidR="004743A8" w:rsidRPr="001B3D7B">
        <w:rPr>
          <w:rFonts w:ascii="Book Antiqua" w:hAnsi="Book Antiqua" w:cs="Tahoma"/>
          <w:sz w:val="24"/>
          <w:szCs w:val="24"/>
          <w:lang w:val="en-US"/>
        </w:rPr>
        <w:t xml:space="preserve">reduce </w:t>
      </w:r>
      <w:r w:rsidR="00172121" w:rsidRPr="001B3D7B">
        <w:rPr>
          <w:rFonts w:ascii="Book Antiqua" w:hAnsi="Book Antiqua" w:cs="Tahoma"/>
          <w:sz w:val="24"/>
          <w:szCs w:val="24"/>
          <w:lang w:val="en-US"/>
        </w:rPr>
        <w:t xml:space="preserve">the cases of incident </w:t>
      </w:r>
      <w:r w:rsidR="004743A8" w:rsidRPr="001B3D7B">
        <w:rPr>
          <w:rFonts w:ascii="Book Antiqua" w:hAnsi="Book Antiqua" w:cs="Tahoma"/>
          <w:sz w:val="24"/>
          <w:szCs w:val="24"/>
          <w:lang w:val="en-US"/>
        </w:rPr>
        <w:t>DCC, HCC</w:t>
      </w:r>
      <w:r w:rsidR="00174C03" w:rsidRPr="001B3D7B">
        <w:rPr>
          <w:rFonts w:ascii="Book Antiqua" w:hAnsi="Book Antiqua" w:cs="Tahoma"/>
          <w:sz w:val="24"/>
          <w:szCs w:val="24"/>
          <w:lang w:val="en-US"/>
        </w:rPr>
        <w:t xml:space="preserve">, </w:t>
      </w:r>
      <w:r w:rsidR="004743A8" w:rsidRPr="001B3D7B">
        <w:rPr>
          <w:rFonts w:ascii="Book Antiqua" w:hAnsi="Book Antiqua" w:cs="Tahoma"/>
          <w:sz w:val="24"/>
          <w:szCs w:val="24"/>
          <w:lang w:val="en-US"/>
        </w:rPr>
        <w:t>liver transplants</w:t>
      </w:r>
      <w:r w:rsidR="00174C03" w:rsidRPr="001B3D7B">
        <w:rPr>
          <w:rFonts w:ascii="Book Antiqua" w:hAnsi="Book Antiqua" w:cs="Tahoma"/>
          <w:sz w:val="24"/>
          <w:szCs w:val="24"/>
          <w:lang w:val="en-US"/>
        </w:rPr>
        <w:t xml:space="preserve">, and liver-related deaths </w:t>
      </w:r>
      <w:r w:rsidR="004743A8" w:rsidRPr="001B3D7B">
        <w:rPr>
          <w:rFonts w:ascii="Book Antiqua" w:hAnsi="Book Antiqua" w:cs="Tahoma"/>
          <w:sz w:val="24"/>
          <w:szCs w:val="24"/>
          <w:lang w:val="en-US"/>
        </w:rPr>
        <w:t>by 61%, 45%</w:t>
      </w:r>
      <w:r w:rsidR="00174C03" w:rsidRPr="001B3D7B">
        <w:rPr>
          <w:rFonts w:ascii="Book Antiqua" w:hAnsi="Book Antiqua" w:cs="Tahoma"/>
          <w:sz w:val="24"/>
          <w:szCs w:val="24"/>
          <w:lang w:val="en-US"/>
        </w:rPr>
        <w:t xml:space="preserve">, </w:t>
      </w:r>
      <w:r w:rsidR="004743A8" w:rsidRPr="001B3D7B">
        <w:rPr>
          <w:rFonts w:ascii="Book Antiqua" w:hAnsi="Book Antiqua" w:cs="Tahoma"/>
          <w:sz w:val="24"/>
          <w:szCs w:val="24"/>
          <w:lang w:val="en-US"/>
        </w:rPr>
        <w:t>50%</w:t>
      </w:r>
      <w:r w:rsidR="00174C03" w:rsidRPr="001B3D7B">
        <w:rPr>
          <w:rFonts w:ascii="Book Antiqua" w:hAnsi="Book Antiqua" w:cs="Tahoma"/>
          <w:sz w:val="24"/>
          <w:szCs w:val="24"/>
          <w:lang w:val="en-US"/>
        </w:rPr>
        <w:t xml:space="preserve">, and 61%, </w:t>
      </w:r>
      <w:r w:rsidR="004743A8" w:rsidRPr="001B3D7B">
        <w:rPr>
          <w:rFonts w:ascii="Book Antiqua" w:hAnsi="Book Antiqua" w:cs="Tahoma"/>
          <w:sz w:val="24"/>
          <w:szCs w:val="24"/>
          <w:lang w:val="en-US"/>
        </w:rPr>
        <w:t>respectively</w:t>
      </w:r>
      <w:r w:rsidR="008917E5" w:rsidRPr="001B3D7B">
        <w:rPr>
          <w:rFonts w:ascii="Book Antiqua" w:hAnsi="Book Antiqua" w:cs="Tahoma"/>
          <w:sz w:val="24"/>
          <w:szCs w:val="24"/>
          <w:lang w:val="en-US"/>
        </w:rPr>
        <w:fldChar w:fldCharType="begin"/>
      </w:r>
      <w:r w:rsidR="00BB156C" w:rsidRPr="001B3D7B">
        <w:rPr>
          <w:rFonts w:ascii="Book Antiqua" w:hAnsi="Book Antiqua" w:cs="Tahoma"/>
          <w:sz w:val="24"/>
          <w:szCs w:val="24"/>
          <w:lang w:val="en-US"/>
        </w:rPr>
        <w:instrText xml:space="preserve"> ADDIN EN.CITE &lt;EndNote&gt;&lt;Cite&gt;&lt;Author&gt;Wu&lt;/Author&gt;&lt;Year&gt;2019&lt;/Year&gt;&lt;RecNum&gt;235&lt;/RecNum&gt;&lt;DisplayText&gt;&lt;style face="superscript"&gt;[55]&lt;/style&gt;&lt;/DisplayText&gt;&lt;record&gt;&lt;rec-number&gt;235&lt;/rec-number&gt;&lt;foreign-keys&gt;&lt;key app="EN" db-id="sxasv0zxffd0vieev5ax0p08222er2p0vwex" timestamp="1553520760"&gt;235&lt;/key&gt;&lt;/foreign-keys&gt;&lt;ref-type name="Journal Article"&gt;17&lt;/ref-type&gt;&lt;contributors&gt;&lt;authors&gt;&lt;author&gt;Wu, J.&lt;/author&gt;&lt;author&gt;Zhou, Y.&lt;/author&gt;&lt;author&gt;Fu, X.&lt;/author&gt;&lt;author&gt;Deng, M.&lt;/author&gt;&lt;author&gt;Zheng, Y.&lt;/author&gt;&lt;author&gt;Tian, G.&lt;/author&gt;&lt;author&gt;Li, Y.&lt;/author&gt;&lt;author&gt;Wang, C.&lt;/author&gt;&lt;author&gt;Ding, C.&lt;/author&gt;&lt;author&gt;Ruan, B.&lt;/author&gt;&lt;author&gt;Yang, S.&lt;/author&gt;&lt;author&gt;Li, L.&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hina.&amp;#xD;Zhejiang Institute of Medical-care Information Technology, Hangzhou, China.&lt;/auth-address&gt;&lt;titles&gt;&lt;title&gt;The burden of chronic hepatitis C in China from 2004 to 2050: An individual-based modeling study&lt;/title&gt;&lt;secondary-title&gt;Hepatology&lt;/secondary-title&gt;&lt;alt-title&gt;Hepatology (Baltimore, Md.)&lt;/alt-title&gt;&lt;/titles&gt;&lt;periodical&gt;&lt;full-title&gt;Hepatology&lt;/full-title&gt;&lt;abbr-1&gt;Hepatology&lt;/abbr-1&gt;&lt;abbr-2&gt;Hepatology&lt;/abbr-2&gt;&lt;/periodical&gt;&lt;pages&gt;1442-1452&lt;/pages&gt;&lt;volume&gt;69&lt;/volume&gt;&lt;number&gt;4&lt;/number&gt;&lt;edition&gt;2019/03/18&lt;/edition&gt;&lt;dates&gt;&lt;year&gt;2019&lt;/year&gt;&lt;/dates&gt;&lt;isbn&gt;0270-9139&lt;/isbn&gt;&lt;accession-num&gt;30561833&lt;/accession-num&gt;&lt;urls&gt;&lt;/urls&gt;&lt;electronic-resource-num&gt;10.1002/hep.30476&lt;/electronic-resource-num&gt;&lt;remote-database-provider&gt;NLM&lt;/remote-database-provider&gt;&lt;language&gt;eng&lt;/language&gt;&lt;/record&gt;&lt;/Cite&gt;&lt;/EndNote&gt;</w:instrText>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5]</w:t>
      </w:r>
      <w:r w:rsidR="008917E5" w:rsidRPr="001B3D7B">
        <w:rPr>
          <w:rFonts w:ascii="Book Antiqua" w:hAnsi="Book Antiqua" w:cs="Tahoma"/>
          <w:sz w:val="24"/>
          <w:szCs w:val="24"/>
          <w:lang w:val="en-US"/>
        </w:rPr>
        <w:fldChar w:fldCharType="end"/>
      </w:r>
      <w:r w:rsidR="00222A04" w:rsidRPr="001B3D7B">
        <w:rPr>
          <w:rFonts w:ascii="Book Antiqua" w:hAnsi="Book Antiqua" w:cs="Tahoma"/>
          <w:sz w:val="24"/>
          <w:szCs w:val="24"/>
          <w:lang w:val="en-US"/>
        </w:rPr>
        <w:t>.</w:t>
      </w:r>
      <w:r w:rsidR="0046404B" w:rsidRPr="001B3D7B">
        <w:rPr>
          <w:rFonts w:ascii="Book Antiqua" w:hAnsi="Book Antiqua" w:cs="Tahoma"/>
          <w:sz w:val="24"/>
          <w:szCs w:val="24"/>
          <w:lang w:val="en-US"/>
        </w:rPr>
        <w:t xml:space="preserve"> </w:t>
      </w:r>
      <w:r w:rsidR="00552487" w:rsidRPr="001B3D7B">
        <w:rPr>
          <w:rFonts w:ascii="Book Antiqua" w:hAnsi="Book Antiqua" w:cs="Tahoma"/>
          <w:sz w:val="24"/>
          <w:szCs w:val="24"/>
          <w:lang w:val="en-US"/>
        </w:rPr>
        <w:t>Similarly, simulations of 10000 Chinese CHC patients over a lifetime horizon predicted that various DAA regimens would significantly reduce the incidence of HCV-related liver sequelae and mortality compared to PR therapy</w:t>
      </w:r>
      <w:r w:rsidR="008917E5" w:rsidRPr="001B3D7B">
        <w:rPr>
          <w:rFonts w:ascii="Book Antiqua" w:hAnsi="Book Antiqua" w:cs="Tahoma"/>
          <w:sz w:val="24"/>
          <w:szCs w:val="24"/>
          <w:lang w:val="en-US"/>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6,57]</w:t>
      </w:r>
      <w:r w:rsidR="008917E5" w:rsidRPr="001B3D7B">
        <w:rPr>
          <w:rFonts w:ascii="Book Antiqua" w:hAnsi="Book Antiqua" w:cs="Tahoma"/>
          <w:sz w:val="24"/>
          <w:szCs w:val="24"/>
          <w:lang w:val="en-US"/>
        </w:rPr>
        <w:fldChar w:fldCharType="end"/>
      </w:r>
      <w:r w:rsidR="00552487" w:rsidRPr="001B3D7B">
        <w:rPr>
          <w:rFonts w:ascii="Book Antiqua" w:hAnsi="Book Antiqua" w:cs="Tahoma"/>
          <w:sz w:val="24"/>
          <w:szCs w:val="24"/>
          <w:lang w:val="en-US"/>
        </w:rPr>
        <w:t xml:space="preserve">. These simulations took into consideration the composition of </w:t>
      </w:r>
      <w:r w:rsidR="00D14A03" w:rsidRPr="001B3D7B">
        <w:rPr>
          <w:rFonts w:ascii="Book Antiqua" w:hAnsi="Book Antiqua" w:cs="Tahoma"/>
          <w:sz w:val="24"/>
          <w:szCs w:val="24"/>
          <w:lang w:val="en-US"/>
        </w:rPr>
        <w:t xml:space="preserve">different </w:t>
      </w:r>
      <w:r w:rsidR="00552487" w:rsidRPr="001B3D7B">
        <w:rPr>
          <w:rFonts w:ascii="Book Antiqua" w:hAnsi="Book Antiqua" w:cs="Tahoma"/>
          <w:sz w:val="24"/>
          <w:szCs w:val="24"/>
          <w:lang w:val="en-US"/>
        </w:rPr>
        <w:t xml:space="preserve">HCV genotypes, treatment history and cirrhotic status </w:t>
      </w:r>
      <w:r w:rsidR="00CF1674" w:rsidRPr="001B3D7B">
        <w:rPr>
          <w:rFonts w:ascii="Book Antiqua" w:hAnsi="Book Antiqua" w:cs="Tahoma"/>
          <w:sz w:val="24"/>
          <w:szCs w:val="24"/>
          <w:lang w:val="en-US"/>
        </w:rPr>
        <w:t>of</w:t>
      </w:r>
      <w:r w:rsidR="00552487" w:rsidRPr="001B3D7B">
        <w:rPr>
          <w:rFonts w:ascii="Book Antiqua" w:hAnsi="Book Antiqua" w:cs="Tahoma"/>
          <w:sz w:val="24"/>
          <w:szCs w:val="24"/>
          <w:lang w:val="en-US"/>
        </w:rPr>
        <w:t xml:space="preserve"> the patient population, thus, pan-genotypic regimens (SOF/VEL and GLE/PIB) were predicted to achieve</w:t>
      </w:r>
      <w:r w:rsidR="00D14A03" w:rsidRPr="001B3D7B" w:rsidDel="00D14A03">
        <w:rPr>
          <w:rFonts w:ascii="Book Antiqua" w:hAnsi="Book Antiqua" w:cs="Tahoma"/>
          <w:sz w:val="24"/>
          <w:szCs w:val="24"/>
          <w:lang w:val="en-US"/>
        </w:rPr>
        <w:t xml:space="preserve"> </w:t>
      </w:r>
      <w:r w:rsidR="00491C1E" w:rsidRPr="001B3D7B">
        <w:rPr>
          <w:rFonts w:ascii="Book Antiqua" w:hAnsi="Book Antiqua" w:cs="Tahoma"/>
          <w:sz w:val="24"/>
          <w:szCs w:val="24"/>
          <w:lang w:val="en-US"/>
        </w:rPr>
        <w:t xml:space="preserve">higher </w:t>
      </w:r>
      <w:r w:rsidR="00271230" w:rsidRPr="001B3D7B">
        <w:rPr>
          <w:rFonts w:ascii="Book Antiqua" w:hAnsi="Book Antiqua" w:cs="Tahoma"/>
          <w:sz w:val="24"/>
          <w:szCs w:val="24"/>
          <w:lang w:val="en-US"/>
        </w:rPr>
        <w:t xml:space="preserve">overall </w:t>
      </w:r>
      <w:r w:rsidR="00491C1E" w:rsidRPr="001B3D7B">
        <w:rPr>
          <w:rFonts w:ascii="Book Antiqua" w:hAnsi="Book Antiqua" w:cs="Tahoma"/>
          <w:sz w:val="24"/>
          <w:szCs w:val="24"/>
          <w:lang w:val="en-US"/>
        </w:rPr>
        <w:t xml:space="preserve">SVR rates and greater reduction in disease progression than </w:t>
      </w:r>
      <w:r w:rsidR="00D14A03" w:rsidRPr="001B3D7B">
        <w:rPr>
          <w:rFonts w:ascii="Book Antiqua" w:hAnsi="Book Antiqua" w:cs="Tahoma"/>
          <w:sz w:val="24"/>
          <w:szCs w:val="24"/>
          <w:lang w:val="en-US"/>
        </w:rPr>
        <w:t xml:space="preserve">genotype-specific </w:t>
      </w:r>
      <w:r w:rsidR="00491C1E" w:rsidRPr="001B3D7B">
        <w:rPr>
          <w:rFonts w:ascii="Book Antiqua" w:hAnsi="Book Antiqua" w:cs="Tahoma"/>
          <w:sz w:val="24"/>
          <w:szCs w:val="24"/>
          <w:lang w:val="en-US"/>
        </w:rPr>
        <w:t>DAA regimens</w:t>
      </w:r>
      <w:r w:rsidR="00142EF2" w:rsidRPr="001B3D7B">
        <w:rPr>
          <w:rFonts w:ascii="Book Antiqua" w:hAnsi="Book Antiqua" w:cs="Tahoma"/>
          <w:sz w:val="24"/>
          <w:szCs w:val="24"/>
          <w:lang w:val="en-US"/>
        </w:rPr>
        <w:t xml:space="preserve"> </w:t>
      </w:r>
      <w:r w:rsidR="00445B70" w:rsidRPr="001B3D7B">
        <w:rPr>
          <w:rFonts w:ascii="Book Antiqua" w:hAnsi="Book Antiqua" w:cs="Tahoma"/>
          <w:sz w:val="24"/>
          <w:szCs w:val="24"/>
          <w:lang w:val="en-US"/>
        </w:rPr>
        <w:t>(Table 2)</w:t>
      </w:r>
      <w:r w:rsidR="00BB156C" w:rsidRPr="001B3D7B">
        <w:rPr>
          <w:rFonts w:ascii="Book Antiqua" w:hAnsi="Book Antiqua" w:cs="Tahoma"/>
          <w:sz w:val="24"/>
          <w:szCs w:val="24"/>
          <w:lang w:val="en-US"/>
        </w:rPr>
        <w:fldChar w:fldCharType="begin">
          <w:fldData xml:space="preserve">PEVuZE5vdGU+PENpdGU+PEF1dGhvcj5XdTwvQXV0aG9yPjxZZWFyPjIwMTk8L1llYXI+PFJlY051
bT4yMzQ8L1JlY051bT48RGlzcGxheVRleHQ+PHN0eWxlIGZhY2U9InN1cGVyc2NyaXB0Ij5bNTYs
IDU3XTwvc3R5bGU+PC9EaXNwbGF5VGV4dD48cmVjb3JkPjxyZWMtbnVtYmVyPjIzNDwvcmVjLW51
bWJlcj48Zm9yZWlnbi1rZXlzPjxrZXkgYXBwPSJFTiIgZGItaWQ9InN4YXN2MHp4ZmZkMHZpZWV2
NWF4MHAwODIyMmVyMnAwdndleCIgdGltZXN0YW1wPSIxNTUzNTE4NjE3Ij4yMzQ8L2tleT48L2Zv
cmVpZ24ta2V5cz48cmVmLXR5cGUgbmFtZT0iQ29uZmVyZW5jZSBQYXBlciI+NDc8L3JlZi10eXBl
Pjxjb250cmlidXRvcnM+PGF1dGhvcnM+PGF1dGhvcj5XdSwgSml1aG9uZzwvYXV0aG9yPjxhdXRo
b3I+V3UsIEJpbjwvYXV0aG9yPjxhdXRob3I+WHUsIFhpYW95dWFuPC9hdXRob3I+PGF1dGhvcj5Z
ZSwgWGlhb2d1YW5nPC9hdXRob3I+PGF1dGhvcj5aaGFuZywgV2VuaG9uZzwvYXV0aG9yPjwvYXV0
aG9ycz48L2NvbnRyaWJ1dG9ycz48dGl0bGVzPjx0aXRsZT5Mb25nLXRlcm0gaGVhbHRoIG91dGNv
bWVzIG9mIHBhbi1nZW5vdHlwaWMgZGlyZWN0LWFjdGluZyBhbnRpdmlyYWwgdHJlYXRtZW50IG9m
IGNocm9uaWMgaGVwYXRpdGlzIEMgaW4gQ2hpbmE8L3RpdGxlPjxzZWNvbmRhcnktdGl0bGU+SGVw
YXRvbCBJbnQgMjAxOTsxMyBTdXBwbCAxOiBQcm9jZWVkaW5ncyBvZiB0aGUgMjh0aCBBbm51YWwg
Q29uZmVyZW5jZSBvZiBBUEFTTDwvc2Vjb25kYXJ5LXRpdGxlPjwvdGl0bGVzPjxwYWdlcz5TOTM8
L3BhZ2VzPjx2b2x1bWU+MTM8L3ZvbHVtZT48bnVtYmVyPlMxPC9udW1iZXI+PGRhdGVzPjx5ZWFy
PjIwMTk8L3llYXI+PHB1Yi1kYXRlcz48ZGF0ZT4yMDE5IEZlYiAyMC0yNDwvZGF0ZT48L3B1Yi1k
YXRlcz48L2RhdGVzPjxwdWItbG9jYXRpb24+TWFuaWxhLCB0aGUgUGhpbGlwcGluZXM8L3B1Yi1s
b2NhdGlvbj48cHVibGlzaGVyPlNwcmluZ2VyPC9wdWJsaXNoZXI+PHdvcmstdHlwZT5BYnN0cmFj
dCAjNjA0PC93b3JrLXR5cGU+PHVybHM+PHJlbGF0ZWQtdXJscz48dXJsPmh0dHBzOi8vbGluay5z
cHJpbmdlci5jb20vY29udGVudC9wZGYvMTAuMTAwNyUyRnMxMjA3Mi0wMTktMDk5MzYtNS5wZGY8
L3VybD48L3JlbGF0ZWQtdXJscz48L3VybHM+PC9yZWNvcmQ+PC9DaXRlPjxDaXRlPjxBdXRob3I+
VGFuZzwvQXV0aG9yPjxZZWFyPjIwMTg8L1llYXI+PFJlY051bT4xODc8L1JlY051bT48cmVjb3Jk
PjxyZWMtbnVtYmVyPjE4NzwvcmVjLW51bWJlcj48Zm9yZWlnbi1rZXlzPjxrZXkgYXBwPSJFTiIg
ZGItaWQ9InN4YXN2MHp4ZmZkMHZpZWV2NWF4MHAwODIyMmVyMnAwdndleCIgdGltZXN0YW1wPSIx
NTI4MzQ2Mjk5Ij4xODc8L2tleT48L2ZvcmVpZ24ta2V5cz48cmVmLXR5cGUgbmFtZT0iQ29uZmVy
ZW5jZSBQYXBlciI+NDc8L3JlZi10eXBlPjxjb250cmlidXRvcnM+PGF1dGhvcnM+PGF1dGhvcj5U
YW5nLCBILjwvYXV0aG9yPjxhdXRob3I+V3UsIEouPC9hdXRob3I+PGF1dGhvcj5XdSwgQi48L2F1
dGhvcj48YXV0aG9yPlh1LCBYLjwvYXV0aG9yPjxhdXRob3I+WWUsIFguPC9hdXRob3I+PGF1dGhv
cj5aaGFuZywgVy48L2F1dGhvcj48L2F1dGhvcnM+PC9jb250cmlidXRvcnM+PHRpdGxlcz48dGl0
bGU+TG9uZy10ZXJtIG91dGNvbWVzIGFzc29jaWF0ZWQgd2l0aCBzb2Zvc2J1dmlyLWJhc2VkIHJl
Z2ltZW5zIGZvciB0cmVhdG1lbnQgb2YgY2hyb25pYyBoZXBhdGl0aXMgQyBpbiBDaGluYTwvdGl0
bGU+PHNlY29uZGFyeS10aXRsZT5WYWx1ZSBIZWFsdGggMjAxODsyMSBTdXBwbCAyOiBQcm9jZWVk
aW5ncyBvZiBJU1BPUiA4dGggQXNpYS1QYWNpZmljIENvbmZlcmVuY2U8L3NlY29uZGFyeS10aXRs
ZT48L3RpdGxlcz48cGFnZXM+UzY1PC9wYWdlcz48dm9sdW1lPjIxPC92b2x1bWU+PG51bWJlcj5T
MjwvbnVtYmVyPjxkYXRlcz48eWVhcj4yMDE4PC95ZWFyPjxwdWItZGF0ZXM+PGRhdGU+MjAxOCBT
ZXAgOC0xMTwvZGF0ZT48L3B1Yi1kYXRlcz48L2RhdGVzPjxwdWItbG9jYXRpb24+VG9reW8sIEph
cGFuPC9wdWItbG9jYXRpb24+PHB1Ymxpc2hlcj5FbHNldmllcjwvcHVibGlzaGVyPjx3b3JrLXR5
cGU+QWJzdHJhY3QgUElOMjM8L3dvcmstdHlwZT48dXJscz48L3VybHM+PC9yZWNvcmQ+PC9DaXRl
PjwvRW5kTm90ZT4A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XdTwvQXV0aG9yPjxZZWFyPjIwMTk8L1llYXI+PFJlY051
bT4yMzQ8L1JlY051bT48RGlzcGxheVRleHQ+PHN0eWxlIGZhY2U9InN1cGVyc2NyaXB0Ij5bNTYs
IDU3XTwvc3R5bGU+PC9EaXNwbGF5VGV4dD48cmVjb3JkPjxyZWMtbnVtYmVyPjIzNDwvcmVjLW51
bWJlcj48Zm9yZWlnbi1rZXlzPjxrZXkgYXBwPSJFTiIgZGItaWQ9InN4YXN2MHp4ZmZkMHZpZWV2
NWF4MHAwODIyMmVyMnAwdndleCIgdGltZXN0YW1wPSIxNTUzNTE4NjE3Ij4yMzQ8L2tleT48L2Zv
cmVpZ24ta2V5cz48cmVmLXR5cGUgbmFtZT0iQ29uZmVyZW5jZSBQYXBlciI+NDc8L3JlZi10eXBl
Pjxjb250cmlidXRvcnM+PGF1dGhvcnM+PGF1dGhvcj5XdSwgSml1aG9uZzwvYXV0aG9yPjxhdXRo
b3I+V3UsIEJpbjwvYXV0aG9yPjxhdXRob3I+WHUsIFhpYW95dWFuPC9hdXRob3I+PGF1dGhvcj5Z
ZSwgWGlhb2d1YW5nPC9hdXRob3I+PGF1dGhvcj5aaGFuZywgV2VuaG9uZzwvYXV0aG9yPjwvYXV0
aG9ycz48L2NvbnRyaWJ1dG9ycz48dGl0bGVzPjx0aXRsZT5Mb25nLXRlcm0gaGVhbHRoIG91dGNv
bWVzIG9mIHBhbi1nZW5vdHlwaWMgZGlyZWN0LWFjdGluZyBhbnRpdmlyYWwgdHJlYXRtZW50IG9m
IGNocm9uaWMgaGVwYXRpdGlzIEMgaW4gQ2hpbmE8L3RpdGxlPjxzZWNvbmRhcnktdGl0bGU+SGVw
YXRvbCBJbnQgMjAxOTsxMyBTdXBwbCAxOiBQcm9jZWVkaW5ncyBvZiB0aGUgMjh0aCBBbm51YWwg
Q29uZmVyZW5jZSBvZiBBUEFTTDwvc2Vjb25kYXJ5LXRpdGxlPjwvdGl0bGVzPjxwYWdlcz5TOTM8
L3BhZ2VzPjx2b2x1bWU+MTM8L3ZvbHVtZT48bnVtYmVyPlMxPC9udW1iZXI+PGRhdGVzPjx5ZWFy
PjIwMTk8L3llYXI+PHB1Yi1kYXRlcz48ZGF0ZT4yMDE5IEZlYiAyMC0yNDwvZGF0ZT48L3B1Yi1k
YXRlcz48L2RhdGVzPjxwdWItbG9jYXRpb24+TWFuaWxhLCB0aGUgUGhpbGlwcGluZXM8L3B1Yi1s
b2NhdGlvbj48cHVibGlzaGVyPlNwcmluZ2VyPC9wdWJsaXNoZXI+PHdvcmstdHlwZT5BYnN0cmFj
dCAjNjA0PC93b3JrLXR5cGU+PHVybHM+PHJlbGF0ZWQtdXJscz48dXJsPmh0dHBzOi8vbGluay5z
cHJpbmdlci5jb20vY29udGVudC9wZGYvMTAuMTAwNyUyRnMxMjA3Mi0wMTktMDk5MzYtNS5wZGY8
L3VybD48L3JlbGF0ZWQtdXJscz48L3VybHM+PC9yZWNvcmQ+PC9DaXRlPjxDaXRlPjxBdXRob3I+
VGFuZzwvQXV0aG9yPjxZZWFyPjIwMTg8L1llYXI+PFJlY051bT4xODc8L1JlY051bT48cmVjb3Jk
PjxyZWMtbnVtYmVyPjE4NzwvcmVjLW51bWJlcj48Zm9yZWlnbi1rZXlzPjxrZXkgYXBwPSJFTiIg
ZGItaWQ9InN4YXN2MHp4ZmZkMHZpZWV2NWF4MHAwODIyMmVyMnAwdndleCIgdGltZXN0YW1wPSIx
NTI4MzQ2Mjk5Ij4xODc8L2tleT48L2ZvcmVpZ24ta2V5cz48cmVmLXR5cGUgbmFtZT0iQ29uZmVy
ZW5jZSBQYXBlciI+NDc8L3JlZi10eXBlPjxjb250cmlidXRvcnM+PGF1dGhvcnM+PGF1dGhvcj5U
YW5nLCBILjwvYXV0aG9yPjxhdXRob3I+V3UsIEouPC9hdXRob3I+PGF1dGhvcj5XdSwgQi48L2F1
dGhvcj48YXV0aG9yPlh1LCBYLjwvYXV0aG9yPjxhdXRob3I+WWUsIFguPC9hdXRob3I+PGF1dGhv
cj5aaGFuZywgVy48L2F1dGhvcj48L2F1dGhvcnM+PC9jb250cmlidXRvcnM+PHRpdGxlcz48dGl0
bGU+TG9uZy10ZXJtIG91dGNvbWVzIGFzc29jaWF0ZWQgd2l0aCBzb2Zvc2J1dmlyLWJhc2VkIHJl
Z2ltZW5zIGZvciB0cmVhdG1lbnQgb2YgY2hyb25pYyBoZXBhdGl0aXMgQyBpbiBDaGluYTwvdGl0
bGU+PHNlY29uZGFyeS10aXRsZT5WYWx1ZSBIZWFsdGggMjAxODsyMSBTdXBwbCAyOiBQcm9jZWVk
aW5ncyBvZiBJU1BPUiA4dGggQXNpYS1QYWNpZmljIENvbmZlcmVuY2U8L3NlY29uZGFyeS10aXRs
ZT48L3RpdGxlcz48cGFnZXM+UzY1PC9wYWdlcz48dm9sdW1lPjIxPC92b2x1bWU+PG51bWJlcj5T
MjwvbnVtYmVyPjxkYXRlcz48eWVhcj4yMDE4PC95ZWFyPjxwdWItZGF0ZXM+PGRhdGU+MjAxOCBT
ZXAgOC0xMTwvZGF0ZT48L3B1Yi1kYXRlcz48L2RhdGVzPjxwdWItbG9jYXRpb24+VG9reW8sIEph
cGFuPC9wdWItbG9jYXRpb24+PHB1Ymxpc2hlcj5FbHNldmllcjwvcHVibGlzaGVyPjx3b3JrLXR5
cGU+QWJzdHJhY3QgUElOMjM8L3dvcmstdHlwZT48dXJscz48L3VybHM+PC9yZWNvcmQ+PC9DaXRl
PjwvRW5kTm90ZT4A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6,57]</w:t>
      </w:r>
      <w:r w:rsidR="00BB156C" w:rsidRPr="001B3D7B">
        <w:rPr>
          <w:rFonts w:ascii="Book Antiqua" w:hAnsi="Book Antiqua" w:cs="Tahoma"/>
          <w:sz w:val="24"/>
          <w:szCs w:val="24"/>
          <w:lang w:val="en-US"/>
        </w:rPr>
        <w:fldChar w:fldCharType="end"/>
      </w:r>
      <w:r w:rsidR="00107B56" w:rsidRPr="001B3D7B">
        <w:rPr>
          <w:rFonts w:ascii="Book Antiqua" w:hAnsi="Book Antiqua" w:cs="Tahoma"/>
          <w:sz w:val="24"/>
          <w:szCs w:val="24"/>
          <w:lang w:val="en-US"/>
        </w:rPr>
        <w:t>.</w:t>
      </w:r>
      <w:r w:rsidR="008E3689" w:rsidRPr="001B3D7B">
        <w:rPr>
          <w:rFonts w:ascii="Book Antiqua" w:hAnsi="Book Antiqua" w:cs="Tahoma"/>
          <w:sz w:val="24"/>
          <w:szCs w:val="24"/>
          <w:lang w:val="en-US"/>
        </w:rPr>
        <w:t xml:space="preserve"> </w:t>
      </w:r>
    </w:p>
    <w:p w14:paraId="7E1BB77E" w14:textId="77777777" w:rsidR="003A2027" w:rsidRPr="001B3D7B" w:rsidRDefault="003A2027" w:rsidP="004837A0">
      <w:pPr>
        <w:pStyle w:val="NoSpacing"/>
        <w:spacing w:line="360" w:lineRule="auto"/>
        <w:jc w:val="both"/>
        <w:rPr>
          <w:rFonts w:ascii="Book Antiqua" w:hAnsi="Book Antiqua" w:cs="Tahoma"/>
          <w:sz w:val="24"/>
          <w:szCs w:val="24"/>
          <w:lang w:val="en-US"/>
        </w:rPr>
      </w:pPr>
    </w:p>
    <w:p w14:paraId="186BA48A" w14:textId="18DAC506" w:rsidR="00BF33F7" w:rsidRPr="001B3D7B" w:rsidRDefault="00BF33F7" w:rsidP="004837A0">
      <w:pPr>
        <w:pStyle w:val="NoSpacing"/>
        <w:spacing w:line="360" w:lineRule="auto"/>
        <w:jc w:val="both"/>
        <w:rPr>
          <w:rFonts w:ascii="Book Antiqua" w:hAnsi="Book Antiqua" w:cs="Tahoma"/>
          <w:i/>
          <w:sz w:val="24"/>
          <w:szCs w:val="24"/>
          <w:lang w:val="en-US"/>
        </w:rPr>
      </w:pPr>
      <w:r w:rsidRPr="001B3D7B">
        <w:rPr>
          <w:rFonts w:ascii="Book Antiqua" w:hAnsi="Book Antiqua" w:cs="Tahoma"/>
          <w:b/>
          <w:bCs/>
          <w:i/>
          <w:sz w:val="24"/>
          <w:szCs w:val="24"/>
          <w:lang w:val="en-US"/>
        </w:rPr>
        <w:t>Extrahepatic manifestations</w:t>
      </w:r>
    </w:p>
    <w:p w14:paraId="3DC3D1BA" w14:textId="59157396" w:rsidR="00D3071C" w:rsidRPr="001B3D7B" w:rsidRDefault="005839B2" w:rsidP="004837A0">
      <w:pPr>
        <w:pStyle w:val="Caption"/>
        <w:spacing w:after="0" w:line="360" w:lineRule="auto"/>
        <w:jc w:val="both"/>
        <w:rPr>
          <w:rFonts w:ascii="Book Antiqua" w:hAnsi="Book Antiqua" w:cs="Tahoma"/>
          <w:b w:val="0"/>
          <w:sz w:val="24"/>
          <w:szCs w:val="24"/>
          <w:lang w:val="en-US"/>
        </w:rPr>
      </w:pPr>
      <w:r w:rsidRPr="001B3D7B">
        <w:rPr>
          <w:rFonts w:ascii="Book Antiqua" w:hAnsi="Book Antiqua" w:cs="Tahoma"/>
          <w:b w:val="0"/>
          <w:sz w:val="24"/>
          <w:szCs w:val="24"/>
          <w:lang w:val="en-US"/>
        </w:rPr>
        <w:t xml:space="preserve">Besides </w:t>
      </w:r>
      <w:r w:rsidR="00E559B2" w:rsidRPr="001B3D7B">
        <w:rPr>
          <w:rFonts w:ascii="Book Antiqua" w:hAnsi="Book Antiqua" w:cs="Tahoma"/>
          <w:b w:val="0"/>
          <w:sz w:val="24"/>
          <w:szCs w:val="24"/>
          <w:lang w:val="en-US"/>
        </w:rPr>
        <w:t xml:space="preserve">the direct impact on the liver, </w:t>
      </w:r>
      <w:r w:rsidR="00566BBC" w:rsidRPr="001B3D7B">
        <w:rPr>
          <w:rFonts w:ascii="Book Antiqua" w:hAnsi="Book Antiqua" w:cs="Tahoma"/>
          <w:b w:val="0"/>
          <w:sz w:val="24"/>
          <w:szCs w:val="24"/>
          <w:lang w:val="en-US"/>
        </w:rPr>
        <w:t>HCV</w:t>
      </w:r>
      <w:r w:rsidR="000A25C1" w:rsidRPr="001B3D7B">
        <w:rPr>
          <w:rFonts w:ascii="Book Antiqua" w:hAnsi="Book Antiqua" w:cs="Tahoma"/>
          <w:b w:val="0"/>
          <w:sz w:val="24"/>
          <w:szCs w:val="24"/>
          <w:lang w:val="en-US"/>
        </w:rPr>
        <w:t>-infected patients may experience</w:t>
      </w:r>
      <w:r w:rsidR="00E559B2" w:rsidRPr="001B3D7B">
        <w:rPr>
          <w:rFonts w:ascii="Book Antiqua" w:hAnsi="Book Antiqua" w:cs="Tahoma"/>
          <w:b w:val="0"/>
          <w:sz w:val="24"/>
          <w:szCs w:val="24"/>
          <w:lang w:val="en-US"/>
        </w:rPr>
        <w:t xml:space="preserve"> </w:t>
      </w:r>
      <w:r w:rsidR="003D694A" w:rsidRPr="001B3D7B">
        <w:rPr>
          <w:rFonts w:ascii="Book Antiqua" w:hAnsi="Book Antiqua" w:cs="Tahoma"/>
          <w:b w:val="0"/>
          <w:sz w:val="24"/>
          <w:szCs w:val="24"/>
          <w:lang w:val="en-US"/>
        </w:rPr>
        <w:t xml:space="preserve">liver-unrelated </w:t>
      </w:r>
      <w:r w:rsidR="00CD4945" w:rsidRPr="001B3D7B">
        <w:rPr>
          <w:rFonts w:ascii="Book Antiqua" w:hAnsi="Book Antiqua" w:cs="Tahoma"/>
          <w:b w:val="0"/>
          <w:sz w:val="24"/>
          <w:szCs w:val="24"/>
          <w:lang w:val="en-US"/>
        </w:rPr>
        <w:t>symptoms</w:t>
      </w:r>
      <w:r w:rsidR="000A25C1" w:rsidRPr="001B3D7B">
        <w:rPr>
          <w:rFonts w:ascii="Book Antiqua" w:hAnsi="Book Antiqua" w:cs="Tahoma"/>
          <w:b w:val="0"/>
          <w:sz w:val="24"/>
          <w:szCs w:val="24"/>
          <w:lang w:val="en-US"/>
        </w:rPr>
        <w:t xml:space="preserve"> that,</w:t>
      </w:r>
      <w:r w:rsidR="00445B70" w:rsidRPr="001B3D7B">
        <w:rPr>
          <w:rFonts w:ascii="Book Antiqua" w:hAnsi="Book Antiqua" w:cs="Tahoma"/>
          <w:b w:val="0"/>
          <w:sz w:val="24"/>
          <w:szCs w:val="24"/>
          <w:lang w:val="en-US"/>
        </w:rPr>
        <w:t xml:space="preserve"> depending on</w:t>
      </w:r>
      <w:r w:rsidR="00CD4945" w:rsidRPr="001B3D7B">
        <w:rPr>
          <w:rFonts w:ascii="Book Antiqua" w:hAnsi="Book Antiqua" w:cs="Tahoma"/>
          <w:b w:val="0"/>
          <w:sz w:val="24"/>
          <w:szCs w:val="24"/>
          <w:lang w:val="en-US"/>
        </w:rPr>
        <w:t xml:space="preserve"> </w:t>
      </w:r>
      <w:r w:rsidR="00BB0CF4" w:rsidRPr="001B3D7B">
        <w:rPr>
          <w:rFonts w:ascii="Book Antiqua" w:hAnsi="Book Antiqua" w:cs="Tahoma"/>
          <w:b w:val="0"/>
          <w:sz w:val="24"/>
          <w:szCs w:val="24"/>
          <w:lang w:val="en-US"/>
        </w:rPr>
        <w:t>epidemiological evidence</w:t>
      </w:r>
      <w:r w:rsidR="000A25C1" w:rsidRPr="001B3D7B">
        <w:rPr>
          <w:rFonts w:ascii="Book Antiqua" w:hAnsi="Book Antiqua" w:cs="Tahoma"/>
          <w:b w:val="0"/>
          <w:sz w:val="24"/>
          <w:szCs w:val="24"/>
          <w:lang w:val="en-US"/>
        </w:rPr>
        <w:t xml:space="preserve">, are considered </w:t>
      </w:r>
      <w:r w:rsidR="003A2027" w:rsidRPr="001B3D7B">
        <w:rPr>
          <w:rFonts w:ascii="Book Antiqua" w:hAnsi="Book Antiqua" w:cs="Tahoma"/>
          <w:b w:val="0"/>
          <w:sz w:val="24"/>
          <w:szCs w:val="24"/>
          <w:lang w:val="en-US"/>
        </w:rPr>
        <w:t>Extrahepatic manifestations (EHMs)</w:t>
      </w:r>
      <w:r w:rsidR="000A25C1" w:rsidRPr="001B3D7B">
        <w:rPr>
          <w:rFonts w:ascii="Book Antiqua" w:hAnsi="Book Antiqua" w:cs="Tahoma"/>
          <w:b w:val="0"/>
          <w:sz w:val="24"/>
          <w:szCs w:val="24"/>
          <w:lang w:val="en-US"/>
        </w:rPr>
        <w:t xml:space="preserve"> associated or possibly associated </w:t>
      </w:r>
      <w:r w:rsidR="00130B3A" w:rsidRPr="001B3D7B">
        <w:rPr>
          <w:rFonts w:ascii="Book Antiqua" w:hAnsi="Book Antiqua" w:cs="Tahoma"/>
          <w:b w:val="0"/>
          <w:sz w:val="24"/>
          <w:szCs w:val="24"/>
          <w:lang w:val="en-US"/>
        </w:rPr>
        <w:t>with HCV infection</w:t>
      </w:r>
      <w:r w:rsidR="00407295" w:rsidRPr="001B3D7B">
        <w:rPr>
          <w:rFonts w:ascii="Book Antiqua" w:hAnsi="Book Antiqua" w:cs="Tahoma"/>
          <w:b w:val="0"/>
          <w:sz w:val="24"/>
          <w:szCs w:val="24"/>
          <w:lang w:val="en-US"/>
        </w:rPr>
        <w:fldChar w:fldCharType="begin">
          <w:fldData xml:space="preserve">PEVuZE5vdGU+PENpdGU+PEF1dGhvcj5DYWNvdWI8L0F1dGhvcj48WWVhcj4yMDE0PC9ZZWFyPjxS
ZWNOdW0+MjUwPC9SZWNOdW0+PERpc3BsYXlUZXh0PjxzdHlsZSBmYWNlPSJzdXBlcnNjcmlwdCI+
WzU4LCA1OV08L3N0eWxlPjwvRGlzcGxheVRleHQ+PHJlY29yZD48cmVjLW51bWJlcj4yNTA8L3Jl
Yy1udW1iZXI+PGZvcmVpZ24ta2V5cz48a2V5IGFwcD0iRU4iIGRiLWlkPSJzeGFzdjB6eGZmZDB2
aWVldjVheDBwMDgyMjJlcjJwMHZ3ZXgiIHRpbWVzdGFtcD0iMTU1Mzc2MTUxMiI+MjUwPC9rZXk+
PC9mb3JlaWduLWtleXM+PHJlZi10eXBlIG5hbWU9IkpvdXJuYWwgQXJ0aWNsZSI+MTc8L3JlZi10
eXBlPjxjb250cmlidXRvcnM+PGF1dGhvcnM+PGF1dGhvcj5DYWNvdWIsIFAuPC9hdXRob3I+PGF1
dGhvcj5HcmFnbmFuaSwgTC48L2F1dGhvcj48YXV0aG9yPkNvbWFybW9uZCwgQy48L2F1dGhvcj48
YXV0aG9yPlppZ25lZ28sIEEuIEwuPC9hdXRob3I+PC9hdXRob3JzPjwvY29udHJpYnV0b3JzPjxh
dXRoLWFkZHJlc3M+U29yYm9ubmUgVW5pdmVyc2l0eSwgVVBNQyBVbml2IFBhcmlzIDA2LCBVTVIg
NzIxMSwgYW5kIEluZmxhbW1hdGlvbi1JbW11bm9wYXRob2xvZ3ktQmlvdGhlcmFweSBEZXBhcnRt
ZW50IChESFUgaTJCKSwgUGFyaXMsIEZyYW5jZTsgSU5TRVJNLCBVTVJfUyA5NTksIFBhcmlzLCBG
cmFuY2U7IENOUlMsIEZSRTM2MzIsIFBhcmlzLCBGcmFuY2U7IEFQLUhQLCBHcm91cGUgSG9zcGl0
YWxpZXIgUGl0aWUtU2FscGV0cmllcmUsIERlcGFydG1lbnQgb2YgSW50ZXJuYWwgTWVkaWNpbmUg
YW5kIENsaW5pY2FsIEltbXVub2xvZ3ksIFBhcmlzLCBGcmFuY2UuIEVsZWN0cm9uaWMgYWRkcmVz
czogcGF0cmljZS5jYWNvdWJAcHNsLmFwaHAuZnIuJiN4RDtJbnRlcmRlcGFydG1lbnRhbCBDZW50
ZXIgZm9yIFN5c3RlbWljIE1hbmlmZXN0YXRpb25zIG9mIEhlcGF0aXRpcyBWaXJ1c2VzIChNYVNW
RSksIERlcGFydG1lbnQgb2YgRXhwZXJpbWVudGFsIGFuZCBDbGluaWNhbCBNZWRpY2luZSwgVW5p
dmVyc2l0eSBvZiBGbG9yZW5jZSwgRmxvcmVuY2UsIEl0YWx5LiYjeEQ7U29yYm9ubmUgVW5pdmVy
c2l0eSwgVVBNQyBVbml2IFBhcmlzIDA2LCBVTVIgNzIxMSwgYW5kIEluZmxhbW1hdGlvbi1JbW11
bm9wYXRob2xvZ3ktQmlvdGhlcmFweSBEZXBhcnRtZW50IChESFUgaTJCKSwgUGFyaXMsIEZyYW5j
ZTsgSU5TRVJNLCBVTVJfUyA5NTksIFBhcmlzLCBGcmFuY2U7IENOUlMsIEZSRTM2MzIsIFBhcmlz
LCBGcmFuY2U7IEFQLUhQLCBHcm91cGUgSG9zcGl0YWxpZXIgUGl0aWUtU2FscGV0cmllcmUsIERl
cGFydG1lbnQgb2YgSW50ZXJuYWwgTWVkaWNpbmUgYW5kIENsaW5pY2FsIEltbXVub2xvZ3ksIFBh
cmlzLCBGcmFuY2UuPC9hdXRoLWFkZHJlc3M+PHRpdGxlcz48dGl0bGU+RXh0cmFoZXBhdGljIG1h
bmlmZXN0YXRpb25zIG9mIGNocm9uaWMgaGVwYXRpdGlzIEMgdmlydXMgaW5mZWN0aW9u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2VzdGl2ZSBhbmQgTGl2ZXIgRGlzZWFzZTwvZnVsbC10
aXRsZT48YWJici0xPkRpZy4gTGl2ZXIgRGlzLjwvYWJici0xPjxhYmJyLTI+RGlnIExpdmVyIERp
czwvYWJici0yPjxhYmJyLTM+RGlnZXN0aXZlICZhbXA7IExpdmVyIERpc2Vhc2U8L2FiYnItMz48
L3BlcmlvZGljYWw+PHBhZ2VzPlMxNjUtNzM8L3BhZ2VzPjx2b2x1bWU+NDYgU3VwcGwgNTwvdm9s
dW1lPjxlZGl0aW9uPjIwMTQvMTIvMDM8L2VkaXRpb24+PGtleXdvcmRzPjxrZXl3b3JkPkhlcGFj
aXZpcnVzL2lzb2xhdGlvbiAmYW1wOyBwdXJpZmljYXRpb248L2tleXdvcmQ+PGtleXdvcmQ+SGVw
YXRpdGlzIEMsIENocm9uaWMvKmNvbXBsaWNhdGlvbnM8L2tleXdvcmQ+PGtleXdvcmQ+SHVtYW5z
PC9rZXl3b3JkPjxrZXl3b3JkPkxpdmVyIERpc2Vhc2VzLyp2aXJvbG9neTwva2V5d29yZD48a2V5
d29yZD5MaXZlciBOZW9wbGFzbXMvKnZpcm9sb2d5PC9rZXl3b3JkPjxrZXl3b3JkPkV4dHJhIGhl
cGF0aWMgbWFuaWZlc3RhdGlvbnM8L2tleXdvcmQ+PGtleXdvcmQ+SGN2PC9rZXl3b3JkPjxrZXl3
b3JkPlRyZWF0bWVudDwva2V5d29yZD48L2tleXdvcmRzPjxkYXRlcz48eWVhcj4yMDE0PC95ZWFy
PjxwdWItZGF0ZXM+PGRhdGU+RGVjIDE1PC9kYXRlPjwvcHViLWRhdGVzPjwvZGF0ZXM+PGlzYm4+
MTU5MC04NjU4PC9pc2JuPjxhY2Nlc3Npb24tbnVtPjI1NDU4Nzc2PC9hY2Nlc3Npb24tbnVtPjx1
cmxzPjwvdXJscz48ZWxlY3Ryb25pYy1yZXNvdXJjZS1udW0+MTAuMTAxNi9qLmRsZC4yMDE0LjEw
LjAwNTwvZWxlY3Ryb25pYy1yZXNvdXJjZS1udW0+PHJlbW90ZS1kYXRhYmFzZS1wcm92aWRlcj5O
TE08L3JlbW90ZS1kYXRhYmFzZS1wcm92aWRlcj48bGFuZ3VhZ2U+ZW5nPC9sYW5ndWFnZT48L3Jl
Y29yZD48L0NpdGU+PENpdGU+PEF1dGhvcj52YW4gZGVyIE1lZXI8L0F1dGhvcj48WWVhcj4yMDE1
PC9ZZWFyPjxSZWNOdW0+MTkxPC9SZWNOdW0+PHJlY29yZD48cmVjLW51bWJlcj4xOTE8L3JlYy1u
dW1iZXI+PGZvcmVpZ24ta2V5cz48a2V5IGFwcD0iRU4iIGRiLWlkPSJzeGFzdjB6eGZmZDB2aWVl
djVheDBwMDgyMjJlcjJwMHZ3ZXgiIHRpbWVzdGFtcD0iMTUyODQ1NDcxNyI+MTkxPC9rZXk+PC9m
b3JlaWduLWtleXM+PHJlZi10eXBlIG5hbWU9IkpvdXJuYWwgQXJ0aWNsZSI+MTc8L3JlZi10eXBl
Pjxjb250cmlidXRvcnM+PGF1dGhvcnM+PGF1dGhvcj52YW4gZGVyIE1lZXIsIEFkcmlhYW4gSjwv
YXV0aG9yPjwvYXV0aG9ycz48L2NvbnRyaWJ1dG9ycz48dGl0bGVzPjx0aXRsZT5Bc3NvY2lhdGlv
biBiZXR3ZWVuIGFudGl2aXJhbCB0cmVhdG1lbnQgYW5kIGV4dHJhaGVwYXRpYyBvdXRjb21lcyBp
biBwYXRpZW50cyB3aXRoIGhlcGF0aXRpcyBDIHZpcnVzIGluZmVjdGlvbjwvdGl0bGU+PHNlY29u
ZGFyeS10aXRsZT5HdXQ8L3NlY29uZGFyeS10aXRsZT48L3RpdGxlcz48cGVyaW9kaWNhbD48ZnVs
bC10aXRsZT5HdXQ8L2Z1bGwtdGl0bGU+PGFiYnItMT5HdXQ8L2FiYnItMT48YWJici0yPkd1dDwv
YWJici0yPjwvcGVyaW9kaWNhbD48cGFnZXM+MzY0LTM2NjwvcGFnZXM+PHZvbHVtZT42NDwvdm9s
dW1lPjxudW1iZXI+MzwvbnVtYmVyPjxkYXRlcz48eWVhcj4yMDE1PC95ZWFyPjwvZGF0ZXM+PGlz
Ym4+MDAxNy01NzQ5PC9pc2JuPjxhY2Nlc3Npb24tbnVtPjI1NjAxNjM2PC9hY2Nlc3Npb24tbnVt
Pjx1cmxzPjwvdXJscz48ZWxlY3Ryb25pYy1yZXNvdXJjZS1udW0+MTAuMTEzNi9ndXRqbmwtMjAx
NC0zMDg3NDU8L2VsZWN0cm9uaWMtcmVzb3VyY2UtbnVtPjwvcmVjb3JkPjwvQ2l0ZT48L0VuZE5v
dGU+AG==
</w:fldData>
        </w:fldChar>
      </w:r>
      <w:r w:rsidR="00407295" w:rsidRPr="001B3D7B">
        <w:rPr>
          <w:rFonts w:ascii="Book Antiqua" w:hAnsi="Book Antiqua" w:cs="Tahoma"/>
          <w:b w:val="0"/>
          <w:sz w:val="24"/>
          <w:szCs w:val="24"/>
          <w:lang w:val="en-US"/>
        </w:rPr>
        <w:instrText xml:space="preserve"> ADDIN EN.CITE </w:instrText>
      </w:r>
      <w:r w:rsidR="00407295" w:rsidRPr="001B3D7B">
        <w:rPr>
          <w:rFonts w:ascii="Book Antiqua" w:hAnsi="Book Antiqua" w:cs="Tahoma"/>
          <w:b w:val="0"/>
          <w:sz w:val="24"/>
          <w:szCs w:val="24"/>
          <w:lang w:val="en-US"/>
        </w:rPr>
        <w:fldChar w:fldCharType="begin">
          <w:fldData xml:space="preserve">PEVuZE5vdGU+PENpdGU+PEF1dGhvcj5DYWNvdWI8L0F1dGhvcj48WWVhcj4yMDE0PC9ZZWFyPjxS
ZWNOdW0+MjUwPC9SZWNOdW0+PERpc3BsYXlUZXh0PjxzdHlsZSBmYWNlPSJzdXBlcnNjcmlwdCI+
WzU4LCA1OV08L3N0eWxlPjwvRGlzcGxheVRleHQ+PHJlY29yZD48cmVjLW51bWJlcj4yNTA8L3Jl
Yy1udW1iZXI+PGZvcmVpZ24ta2V5cz48a2V5IGFwcD0iRU4iIGRiLWlkPSJzeGFzdjB6eGZmZDB2
aWVldjVheDBwMDgyMjJlcjJwMHZ3ZXgiIHRpbWVzdGFtcD0iMTU1Mzc2MTUxMiI+MjUwPC9rZXk+
PC9mb3JlaWduLWtleXM+PHJlZi10eXBlIG5hbWU9IkpvdXJuYWwgQXJ0aWNsZSI+MTc8L3JlZi10
eXBlPjxjb250cmlidXRvcnM+PGF1dGhvcnM+PGF1dGhvcj5DYWNvdWIsIFAuPC9hdXRob3I+PGF1
dGhvcj5HcmFnbmFuaSwgTC48L2F1dGhvcj48YXV0aG9yPkNvbWFybW9uZCwgQy48L2F1dGhvcj48
YXV0aG9yPlppZ25lZ28sIEEuIEwuPC9hdXRob3I+PC9hdXRob3JzPjwvY29udHJpYnV0b3JzPjxh
dXRoLWFkZHJlc3M+U29yYm9ubmUgVW5pdmVyc2l0eSwgVVBNQyBVbml2IFBhcmlzIDA2LCBVTVIg
NzIxMSwgYW5kIEluZmxhbW1hdGlvbi1JbW11bm9wYXRob2xvZ3ktQmlvdGhlcmFweSBEZXBhcnRt
ZW50IChESFUgaTJCKSwgUGFyaXMsIEZyYW5jZTsgSU5TRVJNLCBVTVJfUyA5NTksIFBhcmlzLCBG
cmFuY2U7IENOUlMsIEZSRTM2MzIsIFBhcmlzLCBGcmFuY2U7IEFQLUhQLCBHcm91cGUgSG9zcGl0
YWxpZXIgUGl0aWUtU2FscGV0cmllcmUsIERlcGFydG1lbnQgb2YgSW50ZXJuYWwgTWVkaWNpbmUg
YW5kIENsaW5pY2FsIEltbXVub2xvZ3ksIFBhcmlzLCBGcmFuY2UuIEVsZWN0cm9uaWMgYWRkcmVz
czogcGF0cmljZS5jYWNvdWJAcHNsLmFwaHAuZnIuJiN4RDtJbnRlcmRlcGFydG1lbnRhbCBDZW50
ZXIgZm9yIFN5c3RlbWljIE1hbmlmZXN0YXRpb25zIG9mIEhlcGF0aXRpcyBWaXJ1c2VzIChNYVNW
RSksIERlcGFydG1lbnQgb2YgRXhwZXJpbWVudGFsIGFuZCBDbGluaWNhbCBNZWRpY2luZSwgVW5p
dmVyc2l0eSBvZiBGbG9yZW5jZSwgRmxvcmVuY2UsIEl0YWx5LiYjeEQ7U29yYm9ubmUgVW5pdmVy
c2l0eSwgVVBNQyBVbml2IFBhcmlzIDA2LCBVTVIgNzIxMSwgYW5kIEluZmxhbW1hdGlvbi1JbW11
bm9wYXRob2xvZ3ktQmlvdGhlcmFweSBEZXBhcnRtZW50IChESFUgaTJCKSwgUGFyaXMsIEZyYW5j
ZTsgSU5TRVJNLCBVTVJfUyA5NTksIFBhcmlzLCBGcmFuY2U7IENOUlMsIEZSRTM2MzIsIFBhcmlz
LCBGcmFuY2U7IEFQLUhQLCBHcm91cGUgSG9zcGl0YWxpZXIgUGl0aWUtU2FscGV0cmllcmUsIERl
cGFydG1lbnQgb2YgSW50ZXJuYWwgTWVkaWNpbmUgYW5kIENsaW5pY2FsIEltbXVub2xvZ3ksIFBh
cmlzLCBGcmFuY2UuPC9hdXRoLWFkZHJlc3M+PHRpdGxlcz48dGl0bGU+RXh0cmFoZXBhdGljIG1h
bmlmZXN0YXRpb25zIG9mIGNocm9uaWMgaGVwYXRpdGlzIEMgdmlydXMgaW5mZWN0aW9uPC90aXRs
ZT48c2Vjb25kYXJ5LXRpdGxlPkRpZyBMaXZlciBEaXM8L3NlY29uZGFyeS10aXRsZT48YWx0LXRp
dGxlPkRpZ2VzdGl2ZSBhbmQgbGl2ZXIgZGlzZWFzZSA6IG9mZmljaWFsIGpvdXJuYWwgb2YgdGhl
IEl0YWxpYW4gU29jaWV0eSBvZiBHYXN0cm9lbnRlcm9sb2d5IGFuZCB0aGUgSXRhbGlhbiBBc3Nv
Y2lhdGlvbiBmb3IgdGhlIFN0dWR5IG9mIHRoZSBMaXZlcjwvYWx0LXRpdGxlPjwvdGl0bGVzPjxw
ZXJpb2RpY2FsPjxmdWxsLXRpdGxlPkRpZ2VzdGl2ZSBhbmQgTGl2ZXIgRGlzZWFzZTwvZnVsbC10
aXRsZT48YWJici0xPkRpZy4gTGl2ZXIgRGlzLjwvYWJici0xPjxhYmJyLTI+RGlnIExpdmVyIERp
czwvYWJici0yPjxhYmJyLTM+RGlnZXN0aXZlICZhbXA7IExpdmVyIERpc2Vhc2U8L2FiYnItMz48
L3BlcmlvZGljYWw+PHBhZ2VzPlMxNjUtNzM8L3BhZ2VzPjx2b2x1bWU+NDYgU3VwcGwgNTwvdm9s
dW1lPjxlZGl0aW9uPjIwMTQvMTIvMDM8L2VkaXRpb24+PGtleXdvcmRzPjxrZXl3b3JkPkhlcGFj
aXZpcnVzL2lzb2xhdGlvbiAmYW1wOyBwdXJpZmljYXRpb248L2tleXdvcmQ+PGtleXdvcmQ+SGVw
YXRpdGlzIEMsIENocm9uaWMvKmNvbXBsaWNhdGlvbnM8L2tleXdvcmQ+PGtleXdvcmQ+SHVtYW5z
PC9rZXl3b3JkPjxrZXl3b3JkPkxpdmVyIERpc2Vhc2VzLyp2aXJvbG9neTwva2V5d29yZD48a2V5
d29yZD5MaXZlciBOZW9wbGFzbXMvKnZpcm9sb2d5PC9rZXl3b3JkPjxrZXl3b3JkPkV4dHJhIGhl
cGF0aWMgbWFuaWZlc3RhdGlvbnM8L2tleXdvcmQ+PGtleXdvcmQ+SGN2PC9rZXl3b3JkPjxrZXl3
b3JkPlRyZWF0bWVudDwva2V5d29yZD48L2tleXdvcmRzPjxkYXRlcz48eWVhcj4yMDE0PC95ZWFy
PjxwdWItZGF0ZXM+PGRhdGU+RGVjIDE1PC9kYXRlPjwvcHViLWRhdGVzPjwvZGF0ZXM+PGlzYm4+
MTU5MC04NjU4PC9pc2JuPjxhY2Nlc3Npb24tbnVtPjI1NDU4Nzc2PC9hY2Nlc3Npb24tbnVtPjx1
cmxzPjwvdXJscz48ZWxlY3Ryb25pYy1yZXNvdXJjZS1udW0+MTAuMTAxNi9qLmRsZC4yMDE0LjEw
LjAwNTwvZWxlY3Ryb25pYy1yZXNvdXJjZS1udW0+PHJlbW90ZS1kYXRhYmFzZS1wcm92aWRlcj5O
TE08L3JlbW90ZS1kYXRhYmFzZS1wcm92aWRlcj48bGFuZ3VhZ2U+ZW5nPC9sYW5ndWFnZT48L3Jl
Y29yZD48L0NpdGU+PENpdGU+PEF1dGhvcj52YW4gZGVyIE1lZXI8L0F1dGhvcj48WWVhcj4yMDE1
PC9ZZWFyPjxSZWNOdW0+MTkxPC9SZWNOdW0+PHJlY29yZD48cmVjLW51bWJlcj4xOTE8L3JlYy1u
dW1iZXI+PGZvcmVpZ24ta2V5cz48a2V5IGFwcD0iRU4iIGRiLWlkPSJzeGFzdjB6eGZmZDB2aWVl
djVheDBwMDgyMjJlcjJwMHZ3ZXgiIHRpbWVzdGFtcD0iMTUyODQ1NDcxNyI+MTkxPC9rZXk+PC9m
b3JlaWduLWtleXM+PHJlZi10eXBlIG5hbWU9IkpvdXJuYWwgQXJ0aWNsZSI+MTc8L3JlZi10eXBl
Pjxjb250cmlidXRvcnM+PGF1dGhvcnM+PGF1dGhvcj52YW4gZGVyIE1lZXIsIEFkcmlhYW4gSjwv
YXV0aG9yPjwvYXV0aG9ycz48L2NvbnRyaWJ1dG9ycz48dGl0bGVzPjx0aXRsZT5Bc3NvY2lhdGlv
biBiZXR3ZWVuIGFudGl2aXJhbCB0cmVhdG1lbnQgYW5kIGV4dHJhaGVwYXRpYyBvdXRjb21lcyBp
biBwYXRpZW50cyB3aXRoIGhlcGF0aXRpcyBDIHZpcnVzIGluZmVjdGlvbjwvdGl0bGU+PHNlY29u
ZGFyeS10aXRsZT5HdXQ8L3NlY29uZGFyeS10aXRsZT48L3RpdGxlcz48cGVyaW9kaWNhbD48ZnVs
bC10aXRsZT5HdXQ8L2Z1bGwtdGl0bGU+PGFiYnItMT5HdXQ8L2FiYnItMT48YWJici0yPkd1dDwv
YWJici0yPjwvcGVyaW9kaWNhbD48cGFnZXM+MzY0LTM2NjwvcGFnZXM+PHZvbHVtZT42NDwvdm9s
dW1lPjxudW1iZXI+MzwvbnVtYmVyPjxkYXRlcz48eWVhcj4yMDE1PC95ZWFyPjwvZGF0ZXM+PGlz
Ym4+MDAxNy01NzQ5PC9pc2JuPjxhY2Nlc3Npb24tbnVtPjI1NjAxNjM2PC9hY2Nlc3Npb24tbnVt
Pjx1cmxzPjwvdXJscz48ZWxlY3Ryb25pYy1yZXNvdXJjZS1udW0+MTAuMTEzNi9ndXRqbmwtMjAx
NC0zMDg3NDU8L2VsZWN0cm9uaWMtcmVzb3VyY2UtbnVtPjwvcmVjb3JkPjwvQ2l0ZT48L0VuZE5v
dGU+AG==
</w:fldData>
        </w:fldChar>
      </w:r>
      <w:r w:rsidR="00407295" w:rsidRPr="001B3D7B">
        <w:rPr>
          <w:rFonts w:ascii="Book Antiqua" w:hAnsi="Book Antiqua" w:cs="Tahoma"/>
          <w:b w:val="0"/>
          <w:sz w:val="24"/>
          <w:szCs w:val="24"/>
          <w:lang w:val="en-US"/>
        </w:rPr>
        <w:instrText xml:space="preserve"> ADDIN EN.CITE.DATA </w:instrText>
      </w:r>
      <w:r w:rsidR="00407295" w:rsidRPr="001B3D7B">
        <w:rPr>
          <w:rFonts w:ascii="Book Antiqua" w:hAnsi="Book Antiqua" w:cs="Tahoma"/>
          <w:b w:val="0"/>
          <w:sz w:val="24"/>
          <w:szCs w:val="24"/>
          <w:lang w:val="en-US"/>
        </w:rPr>
      </w:r>
      <w:r w:rsidR="00407295" w:rsidRPr="001B3D7B">
        <w:rPr>
          <w:rFonts w:ascii="Book Antiqua" w:hAnsi="Book Antiqua" w:cs="Tahoma"/>
          <w:b w:val="0"/>
          <w:sz w:val="24"/>
          <w:szCs w:val="24"/>
          <w:lang w:val="en-US"/>
        </w:rPr>
        <w:fldChar w:fldCharType="end"/>
      </w:r>
      <w:r w:rsidR="00407295" w:rsidRPr="001B3D7B">
        <w:rPr>
          <w:rFonts w:ascii="Book Antiqua" w:hAnsi="Book Antiqua" w:cs="Tahoma"/>
          <w:b w:val="0"/>
          <w:sz w:val="24"/>
          <w:szCs w:val="24"/>
          <w:lang w:val="en-US"/>
        </w:rPr>
      </w:r>
      <w:r w:rsidR="00407295" w:rsidRPr="001B3D7B">
        <w:rPr>
          <w:rFonts w:ascii="Book Antiqua" w:hAnsi="Book Antiqua" w:cs="Tahoma"/>
          <w:b w:val="0"/>
          <w:sz w:val="24"/>
          <w:szCs w:val="24"/>
          <w:lang w:val="en-US"/>
        </w:rPr>
        <w:fldChar w:fldCharType="separate"/>
      </w:r>
      <w:r w:rsidR="00407295" w:rsidRPr="001B3D7B">
        <w:rPr>
          <w:rFonts w:ascii="Book Antiqua" w:hAnsi="Book Antiqua" w:cs="Tahoma"/>
          <w:b w:val="0"/>
          <w:noProof/>
          <w:sz w:val="24"/>
          <w:szCs w:val="24"/>
          <w:vertAlign w:val="superscript"/>
          <w:lang w:val="en-US"/>
        </w:rPr>
        <w:t>[58,59]</w:t>
      </w:r>
      <w:r w:rsidR="00407295" w:rsidRPr="001B3D7B">
        <w:rPr>
          <w:rFonts w:ascii="Book Antiqua" w:hAnsi="Book Antiqua" w:cs="Tahoma"/>
          <w:b w:val="0"/>
          <w:sz w:val="24"/>
          <w:szCs w:val="24"/>
          <w:lang w:val="en-US"/>
        </w:rPr>
        <w:fldChar w:fldCharType="end"/>
      </w:r>
      <w:r w:rsidR="005832B8" w:rsidRPr="001B3D7B">
        <w:rPr>
          <w:rFonts w:ascii="Book Antiqua" w:hAnsi="Book Antiqua"/>
          <w:b w:val="0"/>
          <w:sz w:val="24"/>
          <w:szCs w:val="24"/>
          <w:lang w:val="en-US"/>
        </w:rPr>
        <w:t>.</w:t>
      </w:r>
      <w:r w:rsidR="003A2027" w:rsidRPr="001B3D7B">
        <w:rPr>
          <w:rFonts w:ascii="Book Antiqua" w:hAnsi="Book Antiqua" w:cs="Tahoma"/>
          <w:b w:val="0"/>
          <w:sz w:val="24"/>
          <w:szCs w:val="24"/>
          <w:lang w:val="en-US"/>
        </w:rPr>
        <w:t xml:space="preserve"> </w:t>
      </w:r>
      <w:r w:rsidR="00130B3A" w:rsidRPr="001B3D7B">
        <w:rPr>
          <w:rFonts w:ascii="Book Antiqua" w:hAnsi="Book Antiqua" w:cs="Tahoma"/>
          <w:b w:val="0"/>
          <w:sz w:val="24"/>
          <w:szCs w:val="24"/>
          <w:lang w:val="en-US"/>
        </w:rPr>
        <w:t xml:space="preserve">The </w:t>
      </w:r>
      <w:r w:rsidR="000549C4" w:rsidRPr="001B3D7B">
        <w:rPr>
          <w:rFonts w:ascii="Book Antiqua" w:hAnsi="Book Antiqua" w:cs="Tahoma"/>
          <w:b w:val="0"/>
          <w:sz w:val="24"/>
          <w:szCs w:val="24"/>
          <w:lang w:val="en-US"/>
        </w:rPr>
        <w:t xml:space="preserve">most </w:t>
      </w:r>
      <w:r w:rsidR="00130B3A" w:rsidRPr="001B3D7B">
        <w:rPr>
          <w:rFonts w:ascii="Book Antiqua" w:hAnsi="Book Antiqua" w:cs="Tahoma"/>
          <w:b w:val="0"/>
          <w:sz w:val="24"/>
          <w:szCs w:val="24"/>
          <w:lang w:val="en-US"/>
        </w:rPr>
        <w:t xml:space="preserve">documented </w:t>
      </w:r>
      <w:r w:rsidR="007D63AD" w:rsidRPr="001B3D7B">
        <w:rPr>
          <w:rFonts w:ascii="Book Antiqua" w:hAnsi="Book Antiqua" w:cs="Tahoma"/>
          <w:b w:val="0"/>
          <w:sz w:val="24"/>
          <w:szCs w:val="24"/>
          <w:lang w:val="en-US"/>
        </w:rPr>
        <w:t>EHMs</w:t>
      </w:r>
      <w:r w:rsidR="00AA7E31" w:rsidRPr="001B3D7B">
        <w:rPr>
          <w:rFonts w:ascii="Book Antiqua" w:hAnsi="Book Antiqua" w:cs="Tahoma"/>
          <w:b w:val="0"/>
          <w:sz w:val="24"/>
          <w:szCs w:val="24"/>
          <w:lang w:val="en-US"/>
        </w:rPr>
        <w:t xml:space="preserve"> </w:t>
      </w:r>
      <w:r w:rsidR="00130B3A" w:rsidRPr="001B3D7B">
        <w:rPr>
          <w:rFonts w:ascii="Book Antiqua" w:hAnsi="Book Antiqua" w:cs="Tahoma"/>
          <w:b w:val="0"/>
          <w:sz w:val="24"/>
          <w:szCs w:val="24"/>
          <w:lang w:val="en-US"/>
        </w:rPr>
        <w:t>are mixed cryoglobulinemia/</w:t>
      </w:r>
      <w:r w:rsidR="000015FD" w:rsidRPr="001B3D7B">
        <w:rPr>
          <w:rFonts w:ascii="Book Antiqua" w:hAnsi="Book Antiqua" w:cs="Tahoma"/>
          <w:b w:val="0"/>
          <w:sz w:val="24"/>
          <w:szCs w:val="24"/>
          <w:lang w:val="en-US"/>
        </w:rPr>
        <w:t>cryoglobulinemic</w:t>
      </w:r>
      <w:r w:rsidR="007D63AD" w:rsidRPr="001B3D7B">
        <w:rPr>
          <w:rFonts w:ascii="Book Antiqua" w:hAnsi="Book Antiqua" w:cs="Tahoma"/>
          <w:b w:val="0"/>
          <w:sz w:val="24"/>
          <w:szCs w:val="24"/>
          <w:lang w:val="en-US"/>
        </w:rPr>
        <w:t xml:space="preserve"> vasculitis</w:t>
      </w:r>
      <w:r w:rsidR="00130B3A" w:rsidRPr="001B3D7B">
        <w:rPr>
          <w:rFonts w:ascii="Book Antiqua" w:hAnsi="Book Antiqua" w:cs="Tahoma"/>
          <w:b w:val="0"/>
          <w:sz w:val="24"/>
          <w:szCs w:val="24"/>
          <w:lang w:val="en-US"/>
        </w:rPr>
        <w:t xml:space="preserve"> and</w:t>
      </w:r>
      <w:r w:rsidR="007D63AD" w:rsidRPr="001B3D7B">
        <w:rPr>
          <w:rFonts w:ascii="Book Antiqua" w:hAnsi="Book Antiqua" w:cs="Tahoma"/>
          <w:b w:val="0"/>
          <w:sz w:val="24"/>
          <w:szCs w:val="24"/>
          <w:lang w:val="en-US"/>
        </w:rPr>
        <w:t xml:space="preserve"> B-cell </w:t>
      </w:r>
      <w:r w:rsidR="00130B3A" w:rsidRPr="001B3D7B">
        <w:rPr>
          <w:rFonts w:ascii="Book Antiqua" w:hAnsi="Book Antiqua" w:cs="Tahoma"/>
          <w:b w:val="0"/>
          <w:sz w:val="24"/>
          <w:szCs w:val="24"/>
          <w:lang w:val="en-US"/>
        </w:rPr>
        <w:t>non-Hodgkin’s lymphoma</w:t>
      </w:r>
      <w:r w:rsidR="00B340BF" w:rsidRPr="001B3D7B">
        <w:rPr>
          <w:rFonts w:ascii="Book Antiqua" w:hAnsi="Book Antiqua" w:cs="Tahoma"/>
          <w:b w:val="0"/>
          <w:sz w:val="24"/>
          <w:szCs w:val="24"/>
          <w:lang w:val="en-US"/>
        </w:rPr>
        <w:t>. A diverse</w:t>
      </w:r>
      <w:r w:rsidR="00130B3A" w:rsidRPr="001B3D7B">
        <w:rPr>
          <w:rFonts w:ascii="Book Antiqua" w:hAnsi="Book Antiqua" w:cs="Tahoma"/>
          <w:b w:val="0"/>
          <w:sz w:val="24"/>
          <w:szCs w:val="24"/>
          <w:lang w:val="en-US"/>
        </w:rPr>
        <w:t xml:space="preserve"> range of </w:t>
      </w:r>
      <w:r w:rsidR="00AA7E31" w:rsidRPr="001B3D7B">
        <w:rPr>
          <w:rFonts w:ascii="Book Antiqua" w:hAnsi="Book Antiqua" w:cs="Tahoma"/>
          <w:b w:val="0"/>
          <w:sz w:val="24"/>
          <w:szCs w:val="24"/>
          <w:lang w:val="en-US"/>
        </w:rPr>
        <w:t xml:space="preserve">other </w:t>
      </w:r>
      <w:r w:rsidR="00130B3A" w:rsidRPr="001B3D7B">
        <w:rPr>
          <w:rFonts w:ascii="Book Antiqua" w:hAnsi="Book Antiqua" w:cs="Tahoma"/>
          <w:b w:val="0"/>
          <w:sz w:val="24"/>
          <w:szCs w:val="24"/>
          <w:lang w:val="en-US"/>
        </w:rPr>
        <w:t xml:space="preserve">conditions </w:t>
      </w:r>
      <w:r w:rsidR="00BB0CF4" w:rsidRPr="001B3D7B">
        <w:rPr>
          <w:rFonts w:ascii="Book Antiqua" w:hAnsi="Book Antiqua" w:cs="Tahoma"/>
          <w:b w:val="0"/>
          <w:sz w:val="24"/>
          <w:szCs w:val="24"/>
          <w:lang w:val="en-US"/>
        </w:rPr>
        <w:t xml:space="preserve">also </w:t>
      </w:r>
      <w:r w:rsidR="00130B3A" w:rsidRPr="001B3D7B">
        <w:rPr>
          <w:rFonts w:ascii="Book Antiqua" w:hAnsi="Book Antiqua" w:cs="Tahoma"/>
          <w:b w:val="0"/>
          <w:sz w:val="24"/>
          <w:szCs w:val="24"/>
          <w:lang w:val="en-US"/>
        </w:rPr>
        <w:t>occur at higher prevalence in HCV-infected patients, including type 2 diabetes mellitus,</w:t>
      </w:r>
      <w:r w:rsidR="00130B3A" w:rsidRPr="001B3D7B" w:rsidDel="00130B3A">
        <w:rPr>
          <w:rFonts w:ascii="Book Antiqua" w:hAnsi="Book Antiqua" w:cs="Tahoma"/>
          <w:b w:val="0"/>
          <w:sz w:val="24"/>
          <w:szCs w:val="24"/>
          <w:lang w:val="en-US"/>
        </w:rPr>
        <w:t xml:space="preserve"> </w:t>
      </w:r>
      <w:r w:rsidR="007D63AD" w:rsidRPr="001B3D7B">
        <w:rPr>
          <w:rFonts w:ascii="Book Antiqua" w:hAnsi="Book Antiqua" w:cs="Tahoma"/>
          <w:b w:val="0"/>
          <w:sz w:val="24"/>
          <w:szCs w:val="24"/>
          <w:lang w:val="en-US"/>
        </w:rPr>
        <w:t>renal di</w:t>
      </w:r>
      <w:r w:rsidR="00C72401" w:rsidRPr="001B3D7B">
        <w:rPr>
          <w:rFonts w:ascii="Book Antiqua" w:hAnsi="Book Antiqua" w:cs="Tahoma"/>
          <w:b w:val="0"/>
          <w:sz w:val="24"/>
          <w:szCs w:val="24"/>
          <w:lang w:val="en-US"/>
        </w:rPr>
        <w:t>sease</w:t>
      </w:r>
      <w:r w:rsidR="00130B3A" w:rsidRPr="001B3D7B">
        <w:rPr>
          <w:rFonts w:ascii="Book Antiqua" w:hAnsi="Book Antiqua" w:cs="Tahoma"/>
          <w:b w:val="0"/>
          <w:sz w:val="24"/>
          <w:szCs w:val="24"/>
          <w:lang w:val="en-US"/>
        </w:rPr>
        <w:t>s</w:t>
      </w:r>
      <w:r w:rsidR="00C72401" w:rsidRPr="001B3D7B">
        <w:rPr>
          <w:rFonts w:ascii="Book Antiqua" w:hAnsi="Book Antiqua" w:cs="Tahoma"/>
          <w:b w:val="0"/>
          <w:sz w:val="24"/>
          <w:szCs w:val="24"/>
          <w:lang w:val="en-US"/>
        </w:rPr>
        <w:t xml:space="preserve">, </w:t>
      </w:r>
      <w:r w:rsidR="00130B3A" w:rsidRPr="001B3D7B">
        <w:rPr>
          <w:rFonts w:ascii="Book Antiqua" w:hAnsi="Book Antiqua" w:cs="Tahoma"/>
          <w:b w:val="0"/>
          <w:sz w:val="24"/>
          <w:szCs w:val="24"/>
          <w:lang w:val="en-US"/>
        </w:rPr>
        <w:t xml:space="preserve">fatigue, </w:t>
      </w:r>
      <w:r w:rsidR="007D63AD" w:rsidRPr="001B3D7B">
        <w:rPr>
          <w:rFonts w:ascii="Book Antiqua" w:hAnsi="Book Antiqua" w:cs="Tahoma"/>
          <w:b w:val="0"/>
          <w:sz w:val="24"/>
          <w:szCs w:val="24"/>
          <w:lang w:val="en-US"/>
        </w:rPr>
        <w:t xml:space="preserve">cardiovascular </w:t>
      </w:r>
      <w:r w:rsidR="00130B3A" w:rsidRPr="001B3D7B">
        <w:rPr>
          <w:rFonts w:ascii="Book Antiqua" w:hAnsi="Book Antiqua" w:cs="Tahoma"/>
          <w:b w:val="0"/>
          <w:sz w:val="24"/>
          <w:szCs w:val="24"/>
          <w:lang w:val="en-US"/>
        </w:rPr>
        <w:t>disease</w:t>
      </w:r>
      <w:r w:rsidR="007D63AD" w:rsidRPr="001B3D7B">
        <w:rPr>
          <w:rFonts w:ascii="Book Antiqua" w:hAnsi="Book Antiqua" w:cs="Tahoma"/>
          <w:b w:val="0"/>
          <w:sz w:val="24"/>
          <w:szCs w:val="24"/>
          <w:lang w:val="en-US"/>
        </w:rPr>
        <w:t>, and lichen planus</w:t>
      </w:r>
      <w:r w:rsidR="001665DB" w:rsidRPr="001B3D7B">
        <w:rPr>
          <w:rFonts w:ascii="Book Antiqua" w:hAnsi="Book Antiqua" w:cs="Tahoma"/>
          <w:b w:val="0"/>
          <w:sz w:val="24"/>
          <w:szCs w:val="24"/>
          <w:lang w:val="en-US"/>
        </w:rPr>
        <w:t xml:space="preserve"> (LP)</w:t>
      </w:r>
      <w:r w:rsidR="000549C4" w:rsidRPr="001B3D7B">
        <w:rPr>
          <w:rFonts w:ascii="Book Antiqua" w:hAnsi="Book Antiqua" w:cs="Tahoma"/>
          <w:b w:val="0"/>
          <w:sz w:val="24"/>
          <w:szCs w:val="24"/>
          <w:lang w:val="en-US"/>
        </w:rPr>
        <w:t>, to name a few</w:t>
      </w:r>
      <w:r w:rsidR="00407295" w:rsidRPr="001B3D7B">
        <w:rPr>
          <w:rFonts w:ascii="Book Antiqua" w:hAnsi="Book Antiqua"/>
          <w:b w:val="0"/>
          <w:sz w:val="24"/>
          <w:szCs w:val="24"/>
          <w:lang w:val="en-US"/>
        </w:rPr>
        <w:fldChar w:fldCharType="begin">
          <w:fldData xml:space="preserve">PEVuZE5vdGU+PENpdGU+PEF1dGhvcj5DYWNvdWI8L0F1dGhvcj48WWVhcj4yMDE0PC9ZZWFyPjxS
ZWNOdW0+MjUwPC9SZWNOdW0+PERpc3BsYXlUZXh0PjxzdHlsZSBmYWNlPSJzdXBlcnNjcmlwdCI+
WzU4XTwvc3R5bGU+PC9EaXNwbGF5VGV4dD48cmVjb3JkPjxyZWMtbnVtYmVyPjI1MDwvcmVjLW51
bWJlcj48Zm9yZWlnbi1rZXlzPjxrZXkgYXBwPSJFTiIgZGItaWQ9InN4YXN2MHp4ZmZkMHZpZWV2
NWF4MHAwODIyMmVyMnAwdndleCIgdGltZXN0YW1wPSIxNTUzNzYxNTEyIj4yNTA8L2tleT48L2Zv
cmVpZ24ta2V5cz48cmVmLXR5cGUgbmFtZT0iSm91cm5hbCBBcnRpY2xlIj4xNzwvcmVmLXR5cGU+
PGNvbnRyaWJ1dG9ycz48YXV0aG9ycz48YXV0aG9yPkNhY291YiwgUC48L2F1dGhvcj48YXV0aG9y
PkdyYWduYW5pLCBMLjwvYXV0aG9yPjxhdXRob3I+Q29tYXJtb25kLCBDLjwvYXV0aG9yPjxhdXRo
b3I+WmlnbmVnbywgQS4gTC48L2F1dGhvcj48L2F1dGhvcnM+PC9jb250cmlidXRvcnM+PGF1dGgt
YWRkcmVzcz5Tb3Jib25uZSBVbml2ZXJzaXR5LCBVUE1DIFVuaXYgUGFyaXMgMDYsIFVNUiA3MjEx
LCBhbmQgSW5mbGFtbWF0aW9uLUltbXVub3BhdGhvbG9neS1CaW90aGVyYXB5IERlcGFydG1lbnQg
KERIVSBpMkIpLCBQYXJpcywgRnJhbmNlOyBJTlNFUk0sIFVNUl9TIDk1OSwgUGFyaXMsIEZyYW5j
ZTsgQ05SUywgRlJFMzYzMiwgUGFyaXMsIEZyYW5jZTsgQVAtSFAsIEdyb3VwZSBIb3NwaXRhbGll
ciBQaXRpZS1TYWxwZXRyaWVyZSwgRGVwYXJ0bWVudCBvZiBJbnRlcm5hbCBNZWRpY2luZSBhbmQg
Q2xpbmljYWwgSW1tdW5vbG9neSwgUGFyaXMsIEZyYW5jZS4gRWxlY3Ryb25pYyBhZGRyZXNzOiBw
YXRyaWNlLmNhY291YkBwc2wuYXBocC5mci4mI3hEO0ludGVyZGVwYXJ0bWVudGFsIENlbnRlciBm
b3IgU3lzdGVtaWMgTWFuaWZlc3RhdGlvbnMgb2YgSGVwYXRpdGlzIFZpcnVzZXMgKE1hU1ZFKSwg
RGVwYXJ0bWVudCBvZiBFeHBlcmltZW50YWwgYW5kIENsaW5pY2FsIE1lZGljaW5lLCBVbml2ZXJz
aXR5IG9mIEZsb3JlbmNlLCBGbG9yZW5jZSwgSXRhbHkuJiN4RDtTb3Jib25uZSBVbml2ZXJzaXR5
LCBVUE1DIFVuaXYgUGFyaXMgMDYsIFVNUiA3MjExLCBhbmQgSW5mbGFtbWF0aW9uLUltbXVub3Bh
dGhvbG9neS1CaW90aGVyYXB5IERlcGFydG1lbnQgKERIVSBpMkIpLCBQYXJpcywgRnJhbmNlOyBJ
TlNFUk0sIFVNUl9TIDk1OSwgUGFyaXMsIEZyYW5jZTsgQ05SUywgRlJFMzYzMiwgUGFyaXMsIEZy
YW5jZTsgQVAtSFAsIEdyb3VwZSBIb3NwaXRhbGllciBQaXRpZS1TYWxwZXRyaWVyZSwgRGVwYXJ0
bWVudCBvZiBJbnRlcm5hbCBNZWRpY2luZSBhbmQgQ2xpbmljYWwgSW1tdW5vbG9neSwgUGFyaXMs
IEZyYW5jZS48L2F1dGgtYWRkcmVzcz48dGl0bGVzPjx0aXRsZT5FeHRyYWhlcGF0aWMgbWFuaWZl
c3RhdGlvbnMgb2YgY2hyb25pYyBoZXBhdGl0aXMgQyB2aXJ1cyBpbmZlY3Rpb24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ZXN0aXZlIGFuZCBMaXZlciBEaXNlYXNlPC9mdWxsLXRpdGxl
PjxhYmJyLTE+RGlnLiBMaXZlciBEaXMuPC9hYmJyLTE+PGFiYnItMj5EaWcgTGl2ZXIgRGlzPC9h
YmJyLTI+PGFiYnItMz5EaWdlc3RpdmUgJmFtcDsgTGl2ZXIgRGlzZWFzZTwvYWJici0zPjwvcGVy
aW9kaWNhbD48cGFnZXM+UzE2NS03MzwvcGFnZXM+PHZvbHVtZT40NiBTdXBwbCA1PC92b2x1bWU+
PGVkaXRpb24+MjAxNC8xMi8wMzwvZWRpdGlvbj48a2V5d29yZHM+PGtleXdvcmQ+SGVwYWNpdmly
dXMvaXNvbGF0aW9uICZhbXA7IHB1cmlmaWNhdGlvbjwva2V5d29yZD48a2V5d29yZD5IZXBhdGl0
aXMgQywgQ2hyb25pYy8qY29tcGxpY2F0aW9uczwva2V5d29yZD48a2V5d29yZD5IdW1hbnM8L2tl
eXdvcmQ+PGtleXdvcmQ+TGl2ZXIgRGlzZWFzZXMvKnZpcm9sb2d5PC9rZXl3b3JkPjxrZXl3b3Jk
PkxpdmVyIE5lb3BsYXNtcy8qdmlyb2xvZ3k8L2tleXdvcmQ+PGtleXdvcmQ+RXh0cmEgaGVwYXRp
YyBtYW5pZmVzdGF0aW9uczwva2V5d29yZD48a2V5d29yZD5IY3Y8L2tleXdvcmQ+PGtleXdvcmQ+
VHJlYXRtZW50PC9rZXl3b3JkPjwva2V5d29yZHM+PGRhdGVzPjx5ZWFyPjIwMTQ8L3llYXI+PHB1
Yi1kYXRlcz48ZGF0ZT5EZWMgMTU8L2RhdGU+PC9wdWItZGF0ZXM+PC9kYXRlcz48aXNibj4xNTkw
LTg2NTg8L2lzYm4+PGFjY2Vzc2lvbi1udW0+MjU0NTg3NzY8L2FjY2Vzc2lvbi1udW0+PHVybHM+
PC91cmxzPjxlbGVjdHJvbmljLXJlc291cmNlLW51bT4xMC4xMDE2L2ouZGxkLjIwMTQuMTAuMDA1
PC9lbGVjdHJvbmljLXJlc291cmNlLW51bT48cmVtb3RlLWRhdGFiYXNlLXByb3ZpZGVyPk5MTTwv
cmVtb3RlLWRhdGFiYXNlLXByb3ZpZGVyPjxsYW5ndWFnZT5lbmc8L2xhbmd1YWdlPjwvcmVjb3Jk
PjwvQ2l0ZT48L0VuZE5vdGU+
</w:fldData>
        </w:fldChar>
      </w:r>
      <w:r w:rsidR="00407295" w:rsidRPr="001B3D7B">
        <w:rPr>
          <w:rFonts w:ascii="Book Antiqua" w:hAnsi="Book Antiqua"/>
          <w:b w:val="0"/>
          <w:sz w:val="24"/>
          <w:szCs w:val="24"/>
          <w:lang w:val="en-US"/>
        </w:rPr>
        <w:instrText xml:space="preserve"> ADDIN EN.CITE </w:instrText>
      </w:r>
      <w:r w:rsidR="00407295" w:rsidRPr="001B3D7B">
        <w:rPr>
          <w:rFonts w:ascii="Book Antiqua" w:hAnsi="Book Antiqua"/>
          <w:b w:val="0"/>
          <w:sz w:val="24"/>
          <w:szCs w:val="24"/>
          <w:lang w:val="en-US"/>
        </w:rPr>
        <w:fldChar w:fldCharType="begin">
          <w:fldData xml:space="preserve">PEVuZE5vdGU+PENpdGU+PEF1dGhvcj5DYWNvdWI8L0F1dGhvcj48WWVhcj4yMDE0PC9ZZWFyPjxS
ZWNOdW0+MjUwPC9SZWNOdW0+PERpc3BsYXlUZXh0PjxzdHlsZSBmYWNlPSJzdXBlcnNjcmlwdCI+
WzU4XTwvc3R5bGU+PC9EaXNwbGF5VGV4dD48cmVjb3JkPjxyZWMtbnVtYmVyPjI1MDwvcmVjLW51
bWJlcj48Zm9yZWlnbi1rZXlzPjxrZXkgYXBwPSJFTiIgZGItaWQ9InN4YXN2MHp4ZmZkMHZpZWV2
NWF4MHAwODIyMmVyMnAwdndleCIgdGltZXN0YW1wPSIxNTUzNzYxNTEyIj4yNTA8L2tleT48L2Zv
cmVpZ24ta2V5cz48cmVmLXR5cGUgbmFtZT0iSm91cm5hbCBBcnRpY2xlIj4xNzwvcmVmLXR5cGU+
PGNvbnRyaWJ1dG9ycz48YXV0aG9ycz48YXV0aG9yPkNhY291YiwgUC48L2F1dGhvcj48YXV0aG9y
PkdyYWduYW5pLCBMLjwvYXV0aG9yPjxhdXRob3I+Q29tYXJtb25kLCBDLjwvYXV0aG9yPjxhdXRo
b3I+WmlnbmVnbywgQS4gTC48L2F1dGhvcj48L2F1dGhvcnM+PC9jb250cmlidXRvcnM+PGF1dGgt
YWRkcmVzcz5Tb3Jib25uZSBVbml2ZXJzaXR5LCBVUE1DIFVuaXYgUGFyaXMgMDYsIFVNUiA3MjEx
LCBhbmQgSW5mbGFtbWF0aW9uLUltbXVub3BhdGhvbG9neS1CaW90aGVyYXB5IERlcGFydG1lbnQg
KERIVSBpMkIpLCBQYXJpcywgRnJhbmNlOyBJTlNFUk0sIFVNUl9TIDk1OSwgUGFyaXMsIEZyYW5j
ZTsgQ05SUywgRlJFMzYzMiwgUGFyaXMsIEZyYW5jZTsgQVAtSFAsIEdyb3VwZSBIb3NwaXRhbGll
ciBQaXRpZS1TYWxwZXRyaWVyZSwgRGVwYXJ0bWVudCBvZiBJbnRlcm5hbCBNZWRpY2luZSBhbmQg
Q2xpbmljYWwgSW1tdW5vbG9neSwgUGFyaXMsIEZyYW5jZS4gRWxlY3Ryb25pYyBhZGRyZXNzOiBw
YXRyaWNlLmNhY291YkBwc2wuYXBocC5mci4mI3hEO0ludGVyZGVwYXJ0bWVudGFsIENlbnRlciBm
b3IgU3lzdGVtaWMgTWFuaWZlc3RhdGlvbnMgb2YgSGVwYXRpdGlzIFZpcnVzZXMgKE1hU1ZFKSwg
RGVwYXJ0bWVudCBvZiBFeHBlcmltZW50YWwgYW5kIENsaW5pY2FsIE1lZGljaW5lLCBVbml2ZXJz
aXR5IG9mIEZsb3JlbmNlLCBGbG9yZW5jZSwgSXRhbHkuJiN4RDtTb3Jib25uZSBVbml2ZXJzaXR5
LCBVUE1DIFVuaXYgUGFyaXMgMDYsIFVNUiA3MjExLCBhbmQgSW5mbGFtbWF0aW9uLUltbXVub3Bh
dGhvbG9neS1CaW90aGVyYXB5IERlcGFydG1lbnQgKERIVSBpMkIpLCBQYXJpcywgRnJhbmNlOyBJ
TlNFUk0sIFVNUl9TIDk1OSwgUGFyaXMsIEZyYW5jZTsgQ05SUywgRlJFMzYzMiwgUGFyaXMsIEZy
YW5jZTsgQVAtSFAsIEdyb3VwZSBIb3NwaXRhbGllciBQaXRpZS1TYWxwZXRyaWVyZSwgRGVwYXJ0
bWVudCBvZiBJbnRlcm5hbCBNZWRpY2luZSBhbmQgQ2xpbmljYWwgSW1tdW5vbG9neSwgUGFyaXMs
IEZyYW5jZS48L2F1dGgtYWRkcmVzcz48dGl0bGVzPjx0aXRsZT5FeHRyYWhlcGF0aWMgbWFuaWZl
c3RhdGlvbnMgb2YgY2hyb25pYyBoZXBhdGl0aXMgQyB2aXJ1cyBpbmZlY3Rpb248L3RpdGxlPjxz
ZWNvbmRhcnktdGl0bGU+RGlnIExpdmVyIERpczwvc2Vjb25kYXJ5LXRpdGxlPjxhbHQtdGl0bGU+
RGlnZXN0aXZlIGFuZCBsaXZlciBkaXNlYXNlIDogb2ZmaWNpYWwgam91cm5hbCBvZiB0aGUgSXRh
bGlhbiBTb2NpZXR5IG9mIEdhc3Ryb2VudGVyb2xvZ3kgYW5kIHRoZSBJdGFsaWFuIEFzc29jaWF0
aW9uIGZvciB0aGUgU3R1ZHkgb2YgdGhlIExpdmVyPC9hbHQtdGl0bGU+PC90aXRsZXM+PHBlcmlv
ZGljYWw+PGZ1bGwtdGl0bGU+RGlnZXN0aXZlIGFuZCBMaXZlciBEaXNlYXNlPC9mdWxsLXRpdGxl
PjxhYmJyLTE+RGlnLiBMaXZlciBEaXMuPC9hYmJyLTE+PGFiYnItMj5EaWcgTGl2ZXIgRGlzPC9h
YmJyLTI+PGFiYnItMz5EaWdlc3RpdmUgJmFtcDsgTGl2ZXIgRGlzZWFzZTwvYWJici0zPjwvcGVy
aW9kaWNhbD48cGFnZXM+UzE2NS03MzwvcGFnZXM+PHZvbHVtZT40NiBTdXBwbCA1PC92b2x1bWU+
PGVkaXRpb24+MjAxNC8xMi8wMzwvZWRpdGlvbj48a2V5d29yZHM+PGtleXdvcmQ+SGVwYWNpdmly
dXMvaXNvbGF0aW9uICZhbXA7IHB1cmlmaWNhdGlvbjwva2V5d29yZD48a2V5d29yZD5IZXBhdGl0
aXMgQywgQ2hyb25pYy8qY29tcGxpY2F0aW9uczwva2V5d29yZD48a2V5d29yZD5IdW1hbnM8L2tl
eXdvcmQ+PGtleXdvcmQ+TGl2ZXIgRGlzZWFzZXMvKnZpcm9sb2d5PC9rZXl3b3JkPjxrZXl3b3Jk
PkxpdmVyIE5lb3BsYXNtcy8qdmlyb2xvZ3k8L2tleXdvcmQ+PGtleXdvcmQ+RXh0cmEgaGVwYXRp
YyBtYW5pZmVzdGF0aW9uczwva2V5d29yZD48a2V5d29yZD5IY3Y8L2tleXdvcmQ+PGtleXdvcmQ+
VHJlYXRtZW50PC9rZXl3b3JkPjwva2V5d29yZHM+PGRhdGVzPjx5ZWFyPjIwMTQ8L3llYXI+PHB1
Yi1kYXRlcz48ZGF0ZT5EZWMgMTU8L2RhdGU+PC9wdWItZGF0ZXM+PC9kYXRlcz48aXNibj4xNTkw
LTg2NTg8L2lzYm4+PGFjY2Vzc2lvbi1udW0+MjU0NTg3NzY8L2FjY2Vzc2lvbi1udW0+PHVybHM+
PC91cmxzPjxlbGVjdHJvbmljLXJlc291cmNlLW51bT4xMC4xMDE2L2ouZGxkLjIwMTQuMTAuMDA1
PC9lbGVjdHJvbmljLXJlc291cmNlLW51bT48cmVtb3RlLWRhdGFiYXNlLXByb3ZpZGVyPk5MTTwv
cmVtb3RlLWRhdGFiYXNlLXByb3ZpZGVyPjxsYW5ndWFnZT5lbmc8L2xhbmd1YWdlPjwvcmVjb3Jk
PjwvQ2l0ZT48L0VuZE5vdGU+
</w:fldData>
        </w:fldChar>
      </w:r>
      <w:r w:rsidR="00407295" w:rsidRPr="001B3D7B">
        <w:rPr>
          <w:rFonts w:ascii="Book Antiqua" w:hAnsi="Book Antiqua"/>
          <w:b w:val="0"/>
          <w:sz w:val="24"/>
          <w:szCs w:val="24"/>
          <w:lang w:val="en-US"/>
        </w:rPr>
        <w:instrText xml:space="preserve"> ADDIN EN.CITE.DATA </w:instrText>
      </w:r>
      <w:r w:rsidR="00407295" w:rsidRPr="001B3D7B">
        <w:rPr>
          <w:rFonts w:ascii="Book Antiqua" w:hAnsi="Book Antiqua"/>
          <w:b w:val="0"/>
          <w:sz w:val="24"/>
          <w:szCs w:val="24"/>
          <w:lang w:val="en-US"/>
        </w:rPr>
      </w:r>
      <w:r w:rsidR="00407295" w:rsidRPr="001B3D7B">
        <w:rPr>
          <w:rFonts w:ascii="Book Antiqua" w:hAnsi="Book Antiqua"/>
          <w:b w:val="0"/>
          <w:sz w:val="24"/>
          <w:szCs w:val="24"/>
          <w:lang w:val="en-US"/>
        </w:rPr>
        <w:fldChar w:fldCharType="end"/>
      </w:r>
      <w:r w:rsidR="00407295" w:rsidRPr="001B3D7B">
        <w:rPr>
          <w:rFonts w:ascii="Book Antiqua" w:hAnsi="Book Antiqua"/>
          <w:b w:val="0"/>
          <w:sz w:val="24"/>
          <w:szCs w:val="24"/>
          <w:lang w:val="en-US"/>
        </w:rPr>
      </w:r>
      <w:r w:rsidR="00407295" w:rsidRPr="001B3D7B">
        <w:rPr>
          <w:rFonts w:ascii="Book Antiqua" w:hAnsi="Book Antiqua"/>
          <w:b w:val="0"/>
          <w:sz w:val="24"/>
          <w:szCs w:val="24"/>
          <w:lang w:val="en-US"/>
        </w:rPr>
        <w:fldChar w:fldCharType="separate"/>
      </w:r>
      <w:r w:rsidR="00407295" w:rsidRPr="001B3D7B">
        <w:rPr>
          <w:rFonts w:ascii="Book Antiqua" w:hAnsi="Book Antiqua"/>
          <w:b w:val="0"/>
          <w:noProof/>
          <w:sz w:val="24"/>
          <w:szCs w:val="24"/>
          <w:vertAlign w:val="superscript"/>
          <w:lang w:val="en-US"/>
        </w:rPr>
        <w:t>[58]</w:t>
      </w:r>
      <w:r w:rsidR="00407295" w:rsidRPr="001B3D7B">
        <w:rPr>
          <w:rFonts w:ascii="Book Antiqua" w:hAnsi="Book Antiqua"/>
          <w:b w:val="0"/>
          <w:sz w:val="24"/>
          <w:szCs w:val="24"/>
          <w:lang w:val="en-US"/>
        </w:rPr>
        <w:fldChar w:fldCharType="end"/>
      </w:r>
      <w:r w:rsidR="001851D8" w:rsidRPr="001B3D7B">
        <w:rPr>
          <w:rFonts w:ascii="Book Antiqua" w:hAnsi="Book Antiqua"/>
          <w:b w:val="0"/>
          <w:sz w:val="24"/>
          <w:szCs w:val="24"/>
          <w:lang w:val="en-US"/>
        </w:rPr>
        <w:t>.</w:t>
      </w:r>
      <w:r w:rsidR="00870351" w:rsidRPr="001B3D7B">
        <w:rPr>
          <w:rFonts w:ascii="Book Antiqua" w:hAnsi="Book Antiqua" w:cs="Tahoma"/>
          <w:b w:val="0"/>
          <w:sz w:val="24"/>
          <w:szCs w:val="24"/>
          <w:lang w:val="en-US"/>
        </w:rPr>
        <w:t xml:space="preserve"> </w:t>
      </w:r>
      <w:r w:rsidR="00130B3A" w:rsidRPr="001B3D7B">
        <w:rPr>
          <w:rFonts w:ascii="Book Antiqua" w:hAnsi="Book Antiqua" w:cs="Tahoma"/>
          <w:b w:val="0"/>
          <w:sz w:val="24"/>
          <w:szCs w:val="24"/>
          <w:lang w:val="en-US"/>
        </w:rPr>
        <w:t>EHMs can occur in &gt;</w:t>
      </w:r>
      <w:r w:rsidR="00C019BD" w:rsidRPr="001B3D7B">
        <w:rPr>
          <w:rFonts w:ascii="Book Antiqua" w:hAnsi="Book Antiqua" w:cs="Tahoma"/>
          <w:b w:val="0"/>
          <w:sz w:val="24"/>
          <w:szCs w:val="24"/>
          <w:lang w:val="en-US"/>
        </w:rPr>
        <w:t xml:space="preserve"> </w:t>
      </w:r>
      <w:r w:rsidR="00130B3A" w:rsidRPr="001B3D7B">
        <w:rPr>
          <w:rFonts w:ascii="Book Antiqua" w:hAnsi="Book Antiqua" w:cs="Tahoma"/>
          <w:b w:val="0"/>
          <w:sz w:val="24"/>
          <w:szCs w:val="24"/>
          <w:lang w:val="en-US"/>
        </w:rPr>
        <w:t>70% of CHC patients, and can be present before advancement into ESLD</w:t>
      </w:r>
      <w:r w:rsidR="00407295" w:rsidRPr="001B3D7B">
        <w:rPr>
          <w:rFonts w:ascii="Book Antiqua" w:hAnsi="Book Antiqua"/>
          <w:b w:val="0"/>
          <w:sz w:val="24"/>
          <w:szCs w:val="24"/>
          <w:lang w:val="en-US"/>
        </w:rPr>
        <w:fldChar w:fldCharType="begin"/>
      </w:r>
      <w:r w:rsidR="00407295" w:rsidRPr="001B3D7B">
        <w:rPr>
          <w:rFonts w:ascii="Book Antiqua" w:hAnsi="Book Antiqua"/>
          <w:b w:val="0"/>
          <w:sz w:val="24"/>
          <w:szCs w:val="24"/>
          <w:lang w:val="en-US"/>
        </w:rPr>
        <w:instrText xml:space="preserve"> ADDIN EN.CITE &lt;EndNote&gt;&lt;Cite&gt;&lt;Author&gt;van der Meer&lt;/Author&gt;&lt;Year&gt;2015&lt;/Year&gt;&lt;RecNum&gt;191&lt;/RecNum&gt;&lt;DisplayText&gt;&lt;style face="superscript"&gt;[59]&lt;/style&gt;&lt;/DisplayText&gt;&lt;record&gt;&lt;rec-number&gt;191&lt;/rec-number&gt;&lt;foreign-keys&gt;&lt;key app="EN" db-id="sxasv0zxffd0vieev5ax0p08222er2p0vwex" timestamp="1528454717"&gt;191&lt;/key&gt;&lt;/foreign-keys&gt;&lt;ref-type name="Journal Article"&gt;17&lt;/ref-type&gt;&lt;contributors&gt;&lt;authors&gt;&lt;author&gt;van der Meer, Adriaan J&lt;/author&gt;&lt;/authors&gt;&lt;/contributors&gt;&lt;titles&gt;&lt;title&gt;Association between antiviral treatment and extrahepatic outcomes in patients with hepatitis C virus infection&lt;/title&gt;&lt;secondary-title&gt;Gut&lt;/secondary-title&gt;&lt;/titles&gt;&lt;periodical&gt;&lt;full-title&gt;Gut&lt;/full-title&gt;&lt;abbr-1&gt;Gut&lt;/abbr-1&gt;&lt;abbr-2&gt;Gut&lt;/abbr-2&gt;&lt;/periodical&gt;&lt;pages&gt;364-366&lt;/pages&gt;&lt;volume&gt;64&lt;/volume&gt;&lt;number&gt;3&lt;/number&gt;&lt;dates&gt;&lt;year&gt;2015&lt;/year&gt;&lt;/dates&gt;&lt;isbn&gt;0017-5749&lt;/isbn&gt;&lt;accession-num&gt;25601636&lt;/accession-num&gt;&lt;urls&gt;&lt;/urls&gt;&lt;electronic-resource-num&gt;10.1136/gutjnl-2014-308745&lt;/electronic-resource-num&gt;&lt;/record&gt;&lt;/Cite&gt;&lt;/EndNote&gt;</w:instrText>
      </w:r>
      <w:r w:rsidR="00407295" w:rsidRPr="001B3D7B">
        <w:rPr>
          <w:rFonts w:ascii="Book Antiqua" w:hAnsi="Book Antiqua"/>
          <w:b w:val="0"/>
          <w:sz w:val="24"/>
          <w:szCs w:val="24"/>
          <w:lang w:val="en-US"/>
        </w:rPr>
        <w:fldChar w:fldCharType="separate"/>
      </w:r>
      <w:r w:rsidR="00407295" w:rsidRPr="001B3D7B">
        <w:rPr>
          <w:rFonts w:ascii="Book Antiqua" w:hAnsi="Book Antiqua"/>
          <w:b w:val="0"/>
          <w:noProof/>
          <w:sz w:val="24"/>
          <w:szCs w:val="24"/>
          <w:vertAlign w:val="superscript"/>
          <w:lang w:val="en-US"/>
        </w:rPr>
        <w:t>[59]</w:t>
      </w:r>
      <w:r w:rsidR="00407295" w:rsidRPr="001B3D7B">
        <w:rPr>
          <w:rFonts w:ascii="Book Antiqua" w:hAnsi="Book Antiqua"/>
          <w:b w:val="0"/>
          <w:sz w:val="24"/>
          <w:szCs w:val="24"/>
          <w:lang w:val="en-US"/>
        </w:rPr>
        <w:fldChar w:fldCharType="end"/>
      </w:r>
      <w:r w:rsidR="00130B3A" w:rsidRPr="001B3D7B">
        <w:rPr>
          <w:rFonts w:ascii="Book Antiqua" w:hAnsi="Book Antiqua"/>
          <w:b w:val="0"/>
          <w:sz w:val="24"/>
          <w:szCs w:val="24"/>
          <w:lang w:val="en-US"/>
        </w:rPr>
        <w:t xml:space="preserve">. </w:t>
      </w:r>
      <w:r w:rsidR="00B40EAC" w:rsidRPr="001B3D7B">
        <w:rPr>
          <w:rFonts w:ascii="Book Antiqua" w:hAnsi="Book Antiqua" w:cs="Tahoma"/>
          <w:b w:val="0"/>
          <w:sz w:val="24"/>
          <w:szCs w:val="24"/>
          <w:lang w:val="en-US"/>
        </w:rPr>
        <w:t xml:space="preserve">Underlining </w:t>
      </w:r>
      <w:r w:rsidR="00E262D2" w:rsidRPr="001B3D7B">
        <w:rPr>
          <w:rFonts w:ascii="Book Antiqua" w:hAnsi="Book Antiqua" w:cs="Tahoma"/>
          <w:b w:val="0"/>
          <w:sz w:val="24"/>
          <w:szCs w:val="24"/>
          <w:lang w:val="en-US"/>
        </w:rPr>
        <w:t>the</w:t>
      </w:r>
      <w:r w:rsidR="00B40EAC" w:rsidRPr="001B3D7B">
        <w:rPr>
          <w:rFonts w:ascii="Book Antiqua" w:hAnsi="Book Antiqua" w:cs="Tahoma"/>
          <w:b w:val="0"/>
          <w:sz w:val="24"/>
          <w:szCs w:val="24"/>
          <w:lang w:val="en-US"/>
        </w:rPr>
        <w:t xml:space="preserve"> impact of EHMs on HCV patients, a</w:t>
      </w:r>
      <w:r w:rsidR="0093225A" w:rsidRPr="001B3D7B">
        <w:rPr>
          <w:rFonts w:ascii="Book Antiqua" w:hAnsi="Book Antiqua" w:cs="Tahoma"/>
          <w:b w:val="0"/>
          <w:sz w:val="24"/>
          <w:szCs w:val="24"/>
          <w:lang w:val="en-US"/>
        </w:rPr>
        <w:t xml:space="preserve"> </w:t>
      </w:r>
      <w:r w:rsidR="002F3A9E" w:rsidRPr="001B3D7B">
        <w:rPr>
          <w:rFonts w:ascii="Book Antiqua" w:hAnsi="Book Antiqua" w:cs="Tahoma"/>
          <w:b w:val="0"/>
          <w:sz w:val="24"/>
          <w:szCs w:val="24"/>
          <w:lang w:val="en-US"/>
        </w:rPr>
        <w:t>Taiwanese study</w:t>
      </w:r>
      <w:r w:rsidR="00870351" w:rsidRPr="001B3D7B">
        <w:rPr>
          <w:rFonts w:ascii="Book Antiqua" w:hAnsi="Book Antiqua" w:cs="Tahoma"/>
          <w:b w:val="0"/>
          <w:sz w:val="24"/>
          <w:szCs w:val="24"/>
          <w:lang w:val="en-US"/>
        </w:rPr>
        <w:t xml:space="preserve"> reported</w:t>
      </w:r>
      <w:r w:rsidR="007D63AD" w:rsidRPr="001B3D7B">
        <w:rPr>
          <w:rFonts w:ascii="Book Antiqua" w:hAnsi="Book Antiqua" w:cs="Tahoma"/>
          <w:b w:val="0"/>
          <w:sz w:val="24"/>
          <w:szCs w:val="24"/>
          <w:lang w:val="en-US"/>
        </w:rPr>
        <w:t xml:space="preserve"> </w:t>
      </w:r>
      <w:r w:rsidR="00870351" w:rsidRPr="001B3D7B">
        <w:rPr>
          <w:rFonts w:ascii="Book Antiqua" w:hAnsi="Book Antiqua" w:cs="Tahoma"/>
          <w:b w:val="0"/>
          <w:sz w:val="24"/>
          <w:szCs w:val="24"/>
          <w:lang w:val="en-US"/>
        </w:rPr>
        <w:t>a</w:t>
      </w:r>
      <w:r w:rsidR="00332E5F" w:rsidRPr="001B3D7B">
        <w:rPr>
          <w:rFonts w:ascii="Book Antiqua" w:hAnsi="Book Antiqua" w:cs="Tahoma"/>
          <w:b w:val="0"/>
          <w:sz w:val="24"/>
          <w:szCs w:val="24"/>
          <w:lang w:val="en-US"/>
        </w:rPr>
        <w:t xml:space="preserve"> cumulative 18-year</w:t>
      </w:r>
      <w:r w:rsidR="00870351" w:rsidRPr="001B3D7B">
        <w:rPr>
          <w:rFonts w:ascii="Book Antiqua" w:hAnsi="Book Antiqua" w:cs="Tahoma"/>
          <w:b w:val="0"/>
          <w:sz w:val="24"/>
          <w:szCs w:val="24"/>
          <w:lang w:val="en-US"/>
        </w:rPr>
        <w:t xml:space="preserve"> EHM-related</w:t>
      </w:r>
      <w:r w:rsidR="00332E5F" w:rsidRPr="001B3D7B">
        <w:rPr>
          <w:rFonts w:ascii="Book Antiqua" w:hAnsi="Book Antiqua" w:cs="Tahoma"/>
          <w:b w:val="0"/>
          <w:sz w:val="24"/>
          <w:szCs w:val="24"/>
          <w:lang w:val="en-US"/>
        </w:rPr>
        <w:t xml:space="preserve"> mortality </w:t>
      </w:r>
      <w:r w:rsidR="00870351" w:rsidRPr="001B3D7B">
        <w:rPr>
          <w:rFonts w:ascii="Book Antiqua" w:hAnsi="Book Antiqua" w:cs="Tahoma"/>
          <w:b w:val="0"/>
          <w:sz w:val="24"/>
          <w:szCs w:val="24"/>
          <w:lang w:val="en-US"/>
        </w:rPr>
        <w:t xml:space="preserve">of </w:t>
      </w:r>
      <w:r w:rsidR="00332E5F" w:rsidRPr="001B3D7B">
        <w:rPr>
          <w:rFonts w:ascii="Book Antiqua" w:hAnsi="Book Antiqua" w:cs="Tahoma"/>
          <w:b w:val="0"/>
          <w:sz w:val="24"/>
          <w:szCs w:val="24"/>
          <w:lang w:val="en-US"/>
        </w:rPr>
        <w:t>19.8% in patients with chronic HCV infection</w:t>
      </w:r>
      <w:r w:rsidR="007D63AD" w:rsidRPr="001B3D7B">
        <w:rPr>
          <w:rFonts w:ascii="Book Antiqua" w:hAnsi="Book Antiqua" w:cs="Tahoma"/>
          <w:b w:val="0"/>
          <w:sz w:val="24"/>
          <w:szCs w:val="24"/>
          <w:lang w:val="en-US"/>
        </w:rPr>
        <w:t>,</w:t>
      </w:r>
      <w:r w:rsidR="00332E5F" w:rsidRPr="001B3D7B">
        <w:rPr>
          <w:rFonts w:ascii="Book Antiqua" w:hAnsi="Book Antiqua" w:cs="Tahoma"/>
          <w:b w:val="0"/>
          <w:sz w:val="24"/>
          <w:szCs w:val="24"/>
          <w:lang w:val="en-US"/>
        </w:rPr>
        <w:t xml:space="preserve"> </w:t>
      </w:r>
      <w:r w:rsidR="00870351" w:rsidRPr="001B3D7B">
        <w:rPr>
          <w:rFonts w:ascii="Book Antiqua" w:hAnsi="Book Antiqua" w:cs="Tahoma"/>
          <w:b w:val="0"/>
          <w:sz w:val="24"/>
          <w:szCs w:val="24"/>
          <w:lang w:val="en-US"/>
        </w:rPr>
        <w:t xml:space="preserve">much higher than the non-liver-related mortality in </w:t>
      </w:r>
      <w:r w:rsidR="008A5793" w:rsidRPr="001B3D7B">
        <w:rPr>
          <w:rFonts w:ascii="Book Antiqua" w:hAnsi="Book Antiqua" w:cs="Tahoma"/>
          <w:b w:val="0"/>
          <w:sz w:val="24"/>
          <w:szCs w:val="24"/>
          <w:lang w:val="en-US"/>
        </w:rPr>
        <w:t>those without HCV infection</w:t>
      </w:r>
      <w:r w:rsidR="00870351" w:rsidRPr="001B3D7B">
        <w:rPr>
          <w:rFonts w:ascii="Book Antiqua" w:hAnsi="Book Antiqua" w:cs="Tahoma"/>
          <w:b w:val="0"/>
          <w:sz w:val="24"/>
          <w:szCs w:val="24"/>
          <w:lang w:val="en-US"/>
        </w:rPr>
        <w:t xml:space="preserve"> (12.2%)</w:t>
      </w:r>
      <w:r w:rsidR="00B761AF" w:rsidRPr="001B3D7B">
        <w:rPr>
          <w:rFonts w:ascii="Book Antiqua" w:hAnsi="Book Antiqua"/>
          <w:b w:val="0"/>
          <w:sz w:val="24"/>
          <w:szCs w:val="24"/>
          <w:lang w:val="en-US"/>
        </w:rPr>
        <w:fldChar w:fldCharType="begin"/>
      </w:r>
      <w:r w:rsidR="00407295" w:rsidRPr="001B3D7B">
        <w:rPr>
          <w:rFonts w:ascii="Book Antiqua" w:hAnsi="Book Antiqua"/>
          <w:b w:val="0"/>
          <w:sz w:val="24"/>
          <w:szCs w:val="24"/>
          <w:lang w:val="en-US"/>
        </w:rPr>
        <w:instrText xml:space="preserve"> ADDIN EN.CITE &lt;EndNote&gt;&lt;Cite&gt;&lt;Author&gt;Lee&lt;/Author&gt;&lt;Year&gt;2012&lt;/Year&gt;&lt;RecNum&gt;192&lt;/RecNum&gt;&lt;DisplayText&gt;&lt;style face="superscript"&gt;[60]&lt;/style&gt;&lt;/DisplayText&gt;&lt;record&gt;&lt;rec-number&gt;192&lt;/rec-number&gt;&lt;foreign-keys&gt;&lt;key app="EN" db-id="sxasv0zxffd0vieev5ax0p08222er2p0vwex" timestamp="1528455444"&gt;192&lt;/key&gt;&lt;/foreign-keys&gt;&lt;ref-type name="Journal Article"&gt;17&lt;/ref-type&gt;&lt;contributors&gt;&lt;authors&gt;&lt;author&gt;Lee, Mei Hsuan&lt;/author&gt;&lt;author&gt;Yang, Hwai I&lt;/author&gt;&lt;author&gt;Lu, Sheng Nan&lt;/author&gt;&lt;author&gt;Jen, Chin Lan&lt;/author&gt;&lt;author&gt;You, San Lin&lt;/author&gt;&lt;author&gt;Wang, Li Yu&lt;/author&gt;&lt;author&gt;Wang, Chih Hao&lt;/author&gt;&lt;author&gt;Chen, Wei J&lt;/author&gt;&lt;author&gt;Chen, Chien Jen&lt;/author&gt;&lt;/authors&gt;&lt;/contributors&gt;&lt;titles&gt;&lt;title&gt;Chronic hepatitis C virus infection increases mortality from hepatic and extrahepatic diseases: a community-based long-term prospective study&lt;/title&gt;&lt;secondary-title&gt;Journal of infectious diseases&lt;/secondary-title&gt;&lt;alt-title&gt;J Infect Dis&lt;/alt-title&gt;&lt;/titles&gt;&lt;periodical&gt;&lt;full-title&gt;Journal of Infectious Diseases&lt;/full-title&gt;&lt;abbr-1&gt;J. Infect. Dis.&lt;/abbr-1&gt;&lt;abbr-2&gt;J Infect Dis&lt;/abbr-2&gt;&lt;/periodical&gt;&lt;alt-periodical&gt;&lt;full-title&gt;Journal of Infectious Diseases&lt;/full-title&gt;&lt;abbr-1&gt;J. Infect. Dis.&lt;/abbr-1&gt;&lt;abbr-2&gt;J Infect Dis&lt;/abbr-2&gt;&lt;/alt-periodical&gt;&lt;pages&gt;469-477&lt;/pages&gt;&lt;volume&gt;206&lt;/volume&gt;&lt;number&gt;4&lt;/number&gt;&lt;dates&gt;&lt;year&gt;2012&lt;/year&gt;&lt;/dates&gt;&lt;isbn&gt;1537-6613&lt;/isbn&gt;&lt;accession-num&gt;22811301&lt;/accession-num&gt;&lt;urls&gt;&lt;/urls&gt;&lt;electronic-resource-num&gt;10.1093/infdis/jis385&lt;/electronic-resource-num&gt;&lt;/record&gt;&lt;/Cite&gt;&lt;/EndNote&gt;</w:instrText>
      </w:r>
      <w:r w:rsidR="00B761AF" w:rsidRPr="001B3D7B">
        <w:rPr>
          <w:rFonts w:ascii="Book Antiqua" w:hAnsi="Book Antiqua" w:cs="Tahoma"/>
          <w:b w:val="0"/>
          <w:sz w:val="24"/>
          <w:szCs w:val="24"/>
          <w:lang w:val="en-US"/>
        </w:rPr>
        <w:fldChar w:fldCharType="separate"/>
      </w:r>
      <w:r w:rsidR="00407295" w:rsidRPr="001B3D7B">
        <w:rPr>
          <w:rFonts w:ascii="Book Antiqua" w:hAnsi="Book Antiqua"/>
          <w:b w:val="0"/>
          <w:noProof/>
          <w:sz w:val="24"/>
          <w:szCs w:val="24"/>
          <w:vertAlign w:val="superscript"/>
          <w:lang w:val="en-US"/>
        </w:rPr>
        <w:t>[60]</w:t>
      </w:r>
      <w:r w:rsidR="00B761AF" w:rsidRPr="001B3D7B">
        <w:rPr>
          <w:rFonts w:ascii="Book Antiqua" w:hAnsi="Book Antiqua"/>
          <w:b w:val="0"/>
          <w:sz w:val="24"/>
          <w:szCs w:val="24"/>
          <w:lang w:val="en-US"/>
        </w:rPr>
        <w:fldChar w:fldCharType="end"/>
      </w:r>
      <w:r w:rsidR="0084065F" w:rsidRPr="001B3D7B">
        <w:rPr>
          <w:rFonts w:ascii="Book Antiqua" w:hAnsi="Book Antiqua"/>
          <w:b w:val="0"/>
          <w:sz w:val="24"/>
          <w:szCs w:val="24"/>
          <w:lang w:val="en-US"/>
        </w:rPr>
        <w:t xml:space="preserve">. </w:t>
      </w:r>
      <w:r w:rsidR="0084065F" w:rsidRPr="001B3D7B">
        <w:rPr>
          <w:rFonts w:ascii="Book Antiqua" w:hAnsi="Book Antiqua"/>
          <w:b w:val="0"/>
          <w:sz w:val="24"/>
          <w:szCs w:val="24"/>
          <w:lang w:val="en-US"/>
        </w:rPr>
        <w:lastRenderedPageBreak/>
        <w:t>Published studies on EHMs in China are few, and there is currently a lack of clinical data on the prevalence and management of EHMs among Chinese patients</w:t>
      </w:r>
      <w:r w:rsidR="008917E5" w:rsidRPr="001B3D7B">
        <w:rPr>
          <w:rFonts w:ascii="Book Antiqua" w:hAnsi="Book Antiqua"/>
          <w:b w:val="0"/>
          <w:sz w:val="24"/>
          <w:szCs w:val="24"/>
          <w:lang w:val="en-US"/>
        </w:rPr>
        <w:fldChar w:fldCharType="begin"/>
      </w:r>
      <w:r w:rsidR="00407295" w:rsidRPr="001B3D7B">
        <w:rPr>
          <w:rFonts w:ascii="Book Antiqua" w:hAnsi="Book Antiqua"/>
          <w:b w:val="0"/>
          <w:sz w:val="24"/>
          <w:szCs w:val="24"/>
          <w:lang w:val="en-US"/>
        </w:rPr>
        <w:instrText xml:space="preserve"> ADDIN EN.CITE &lt;EndNote&gt;&lt;Cite&gt;&lt;Author&gt;Wang&lt;/Author&gt;&lt;Year&gt;2018&lt;/Year&gt;&lt;RecNum&gt;251&lt;/RecNum&gt;&lt;DisplayText&gt;&lt;style face="superscript"&gt;[61]&lt;/style&gt;&lt;/DisplayText&gt;&lt;record&gt;&lt;rec-number&gt;251&lt;/rec-number&gt;&lt;foreign-keys&gt;&lt;key app="EN" db-id="sxasv0zxffd0vieev5ax0p08222er2p0vwex" timestamp="1553762323"&gt;251&lt;/key&gt;&lt;/foreign-keys&gt;&lt;ref-type name="Journal Article"&gt;17&lt;/ref-type&gt;&lt;contributors&gt;&lt;authors&gt;&lt;author&gt;Wang, Wenjun&lt;/author&gt;&lt;author&gt;Yang, Ying&lt;/author&gt;&lt;author&gt;Dang, Shuangsuo&lt;/author&gt;&lt;/authors&gt;&lt;/contributors&gt;&lt;titles&gt;&lt;title&gt;Current status of research in extrahepatic manifestations of HCV infection&lt;/title&gt;&lt;secondary-title&gt;Gan Zang&lt;/secondary-title&gt;&lt;/titles&gt;&lt;pages&gt;6-8&lt;/pages&gt;&lt;volume&gt;23&lt;/volume&gt;&lt;number&gt;1&lt;/number&gt;&lt;dates&gt;&lt;year&gt;2018&lt;/year&gt;&lt;/dates&gt;&lt;urls&gt;&lt;/urls&gt;&lt;language&gt;Chinese&lt;/language&gt;&lt;/record&gt;&lt;/Cite&gt;&lt;/EndNote&gt;</w:instrText>
      </w:r>
      <w:r w:rsidR="008917E5" w:rsidRPr="001B3D7B">
        <w:rPr>
          <w:rFonts w:ascii="Book Antiqua" w:hAnsi="Book Antiqua"/>
          <w:b w:val="0"/>
          <w:sz w:val="24"/>
          <w:szCs w:val="24"/>
          <w:lang w:val="en-US"/>
        </w:rPr>
        <w:fldChar w:fldCharType="separate"/>
      </w:r>
      <w:r w:rsidR="00407295" w:rsidRPr="001B3D7B">
        <w:rPr>
          <w:rFonts w:ascii="Book Antiqua" w:hAnsi="Book Antiqua"/>
          <w:b w:val="0"/>
          <w:noProof/>
          <w:sz w:val="24"/>
          <w:szCs w:val="24"/>
          <w:vertAlign w:val="superscript"/>
          <w:lang w:val="en-US"/>
        </w:rPr>
        <w:t>[61]</w:t>
      </w:r>
      <w:r w:rsidR="008917E5" w:rsidRPr="001B3D7B">
        <w:rPr>
          <w:rFonts w:ascii="Book Antiqua" w:hAnsi="Book Antiqua"/>
          <w:b w:val="0"/>
          <w:sz w:val="24"/>
          <w:szCs w:val="24"/>
          <w:lang w:val="en-US"/>
        </w:rPr>
        <w:fldChar w:fldCharType="end"/>
      </w:r>
      <w:r w:rsidR="0084065F" w:rsidRPr="001B3D7B">
        <w:rPr>
          <w:rFonts w:ascii="Book Antiqua" w:hAnsi="Book Antiqua"/>
          <w:b w:val="0"/>
          <w:sz w:val="24"/>
          <w:szCs w:val="24"/>
          <w:lang w:val="en-US"/>
        </w:rPr>
        <w:t xml:space="preserve">.  </w:t>
      </w:r>
    </w:p>
    <w:p w14:paraId="7E4C0E0C" w14:textId="3C7821A6" w:rsidR="00744591" w:rsidRPr="001B3D7B" w:rsidRDefault="00706865"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A recent meta-analysis investigated the extrahepatic benefit of antiviral treatment and SVR in HCV patients</w:t>
      </w:r>
      <w:r w:rsidR="00890F87"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Cacoub&lt;/Author&gt;&lt;Year&gt;2018&lt;/Year&gt;&lt;RecNum&gt;210&lt;/RecNum&gt;&lt;DisplayText&gt;&lt;style face="superscript"&gt;[62]&lt;/style&gt;&lt;/DisplayText&gt;&lt;record&gt;&lt;rec-number&gt;210&lt;/rec-number&gt;&lt;foreign-keys&gt;&lt;key app="EN" db-id="sxasv0zxffd0vieev5ax0p08222er2p0vwex" timestamp="1536115625"&gt;210&lt;/key&gt;&lt;/foreign-keys&gt;&lt;ref-type name="Journal Article"&gt;17&lt;/ref-type&gt;&lt;contributors&gt;&lt;authors&gt;&lt;author&gt;Cacoub, Patrice&lt;/author&gt;&lt;author&gt;Desbois, Anne Claire&lt;/author&gt;&lt;author&gt;Comarmond, Cloe&lt;/author&gt;&lt;author&gt;Saadoun, David&lt;/author&gt;&lt;/authors&gt;&lt;/contributors&gt;&lt;titles&gt;&lt;title&gt;Impact of sustained virological response on the extrahepatic manifestations of chronic hepatitis C: A meta-analysis&lt;/title&gt;&lt;secondary-title&gt;Gut&lt;/secondary-title&gt;&lt;/titles&gt;&lt;periodical&gt;&lt;full-title&gt;Gut&lt;/full-title&gt;&lt;abbr-1&gt;Gut&lt;/abbr-1&gt;&lt;abbr-2&gt;Gut&lt;/abbr-2&gt;&lt;/periodical&gt;&lt;pages&gt;2025-2034&lt;/pages&gt;&lt;volume&gt;67&lt;/volume&gt;&lt;number&gt;11&lt;/number&gt;&lt;dates&gt;&lt;year&gt;2018&lt;/year&gt;&lt;/dates&gt;&lt;isbn&gt;0017-5749&lt;/isbn&gt;&lt;accession-num&gt;29703790&lt;/accession-num&gt;&lt;urls&gt;&lt;related-urls&gt;&lt;url&gt;https://gut.bmj.com/content/early/2018/04/27/gutjnl-2018-316234.long&lt;/url&gt;&lt;/related-urls&gt;&lt;/urls&gt;&lt;electronic-resource-num&gt;10.1136/gutjnl-2018-316234&lt;/electronic-resource-num&gt;&lt;/record&gt;&lt;/Cite&gt;&lt;/EndNote&gt;</w:instrText>
      </w:r>
      <w:r w:rsidR="00890F87"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62]</w:t>
      </w:r>
      <w:r w:rsidR="00890F87" w:rsidRPr="001B3D7B">
        <w:rPr>
          <w:rFonts w:ascii="Book Antiqua" w:hAnsi="Book Antiqua" w:cs="Tahoma"/>
          <w:sz w:val="24"/>
          <w:szCs w:val="24"/>
          <w:lang w:val="en-US"/>
        </w:rPr>
        <w:fldChar w:fldCharType="end"/>
      </w:r>
      <w:r w:rsidR="001851D8" w:rsidRPr="001B3D7B">
        <w:rPr>
          <w:rFonts w:ascii="Book Antiqua" w:hAnsi="Book Antiqua" w:cs="Tahoma"/>
          <w:sz w:val="24"/>
          <w:szCs w:val="24"/>
          <w:lang w:val="en-US"/>
        </w:rPr>
        <w:t>.</w:t>
      </w:r>
      <w:r w:rsidRPr="001B3D7B">
        <w:rPr>
          <w:rFonts w:ascii="Book Antiqua" w:hAnsi="Book Antiqua" w:cs="Tahoma"/>
          <w:sz w:val="24"/>
          <w:szCs w:val="24"/>
          <w:lang w:val="en-US"/>
        </w:rPr>
        <w:t xml:space="preserve"> Achieving SVR significantly reduced extrahepatic mortality (</w:t>
      </w:r>
      <w:r w:rsidR="004366CB" w:rsidRPr="001B3D7B">
        <w:rPr>
          <w:rFonts w:ascii="Book Antiqua" w:hAnsi="Book Antiqua" w:cs="Tahoma"/>
          <w:i/>
          <w:sz w:val="24"/>
          <w:szCs w:val="24"/>
          <w:lang w:val="en-US"/>
        </w:rPr>
        <w:t>vs</w:t>
      </w:r>
      <w:r w:rsidR="004366CB" w:rsidRPr="001B3D7B">
        <w:rPr>
          <w:rFonts w:ascii="Book Antiqua" w:hAnsi="Book Antiqua" w:cs="Tahoma"/>
          <w:sz w:val="24"/>
          <w:szCs w:val="24"/>
          <w:lang w:val="en-US"/>
        </w:rPr>
        <w:t xml:space="preserve"> no SVR, </w:t>
      </w:r>
      <w:r w:rsidRPr="001B3D7B">
        <w:rPr>
          <w:rFonts w:ascii="Book Antiqua" w:hAnsi="Book Antiqua" w:cs="Tahoma"/>
          <w:sz w:val="24"/>
          <w:szCs w:val="24"/>
          <w:lang w:val="en-US"/>
        </w:rPr>
        <w:t>OR 0.44, 95%CI</w:t>
      </w:r>
      <w:r w:rsidR="003A2027" w:rsidRPr="001B3D7B">
        <w:rPr>
          <w:rFonts w:ascii="Book Antiqua" w:hAnsi="Book Antiqua" w:cs="Tahoma"/>
          <w:sz w:val="24"/>
          <w:szCs w:val="24"/>
          <w:lang w:val="en-US"/>
        </w:rPr>
        <w:t xml:space="preserve">: </w:t>
      </w:r>
      <w:r w:rsidRPr="001B3D7B">
        <w:rPr>
          <w:rFonts w:ascii="Book Antiqua" w:hAnsi="Book Antiqua" w:cs="Tahoma"/>
          <w:sz w:val="24"/>
          <w:szCs w:val="24"/>
          <w:lang w:val="en-US"/>
        </w:rPr>
        <w:t>0.28</w:t>
      </w:r>
      <w:r w:rsidR="0034105E" w:rsidRPr="001B3D7B">
        <w:rPr>
          <w:rFonts w:ascii="Book Antiqua" w:hAnsi="Book Antiqua" w:cs="Tahoma"/>
          <w:sz w:val="24"/>
          <w:szCs w:val="24"/>
          <w:lang w:val="en-US"/>
        </w:rPr>
        <w:t>–</w:t>
      </w:r>
      <w:r w:rsidRPr="001B3D7B">
        <w:rPr>
          <w:rFonts w:ascii="Book Antiqua" w:hAnsi="Book Antiqua" w:cs="Tahoma"/>
          <w:sz w:val="24"/>
          <w:szCs w:val="24"/>
          <w:lang w:val="en-US"/>
        </w:rPr>
        <w:t xml:space="preserve">0.67), was associated with improvements in cryoglobulinemic vasculitis and B-cell lymphoproliferative diseases, and reduced the incidence of </w:t>
      </w:r>
      <w:r w:rsidR="00165359" w:rsidRPr="001B3D7B">
        <w:rPr>
          <w:rFonts w:ascii="Book Antiqua" w:hAnsi="Book Antiqua" w:cs="Tahoma"/>
          <w:sz w:val="24"/>
          <w:szCs w:val="24"/>
          <w:lang w:val="en-US"/>
        </w:rPr>
        <w:t>insulin resistance and diabetes</w:t>
      </w:r>
      <w:r w:rsidR="00890F87"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Cacoub&lt;/Author&gt;&lt;Year&gt;2018&lt;/Year&gt;&lt;RecNum&gt;210&lt;/RecNum&gt;&lt;DisplayText&gt;&lt;style face="superscript"&gt;[62]&lt;/style&gt;&lt;/DisplayText&gt;&lt;record&gt;&lt;rec-number&gt;210&lt;/rec-number&gt;&lt;foreign-keys&gt;&lt;key app="EN" db-id="sxasv0zxffd0vieev5ax0p08222er2p0vwex" timestamp="1536115625"&gt;210&lt;/key&gt;&lt;/foreign-keys&gt;&lt;ref-type name="Journal Article"&gt;17&lt;/ref-type&gt;&lt;contributors&gt;&lt;authors&gt;&lt;author&gt;Cacoub, Patrice&lt;/author&gt;&lt;author&gt;Desbois, Anne Claire&lt;/author&gt;&lt;author&gt;Comarmond, Cloe&lt;/author&gt;&lt;author&gt;Saadoun, David&lt;/author&gt;&lt;/authors&gt;&lt;/contributors&gt;&lt;titles&gt;&lt;title&gt;Impact of sustained virological response on the extrahepatic manifestations of chronic hepatitis C: A meta-analysis&lt;/title&gt;&lt;secondary-title&gt;Gut&lt;/secondary-title&gt;&lt;/titles&gt;&lt;periodical&gt;&lt;full-title&gt;Gut&lt;/full-title&gt;&lt;abbr-1&gt;Gut&lt;/abbr-1&gt;&lt;abbr-2&gt;Gut&lt;/abbr-2&gt;&lt;/periodical&gt;&lt;pages&gt;2025-2034&lt;/pages&gt;&lt;volume&gt;67&lt;/volume&gt;&lt;number&gt;11&lt;/number&gt;&lt;dates&gt;&lt;year&gt;2018&lt;/year&gt;&lt;/dates&gt;&lt;isbn&gt;0017-5749&lt;/isbn&gt;&lt;accession-num&gt;29703790&lt;/accession-num&gt;&lt;urls&gt;&lt;related-urls&gt;&lt;url&gt;https://gut.bmj.com/content/early/2018/04/27/gutjnl-2018-316234.long&lt;/url&gt;&lt;/related-urls&gt;&lt;/urls&gt;&lt;electronic-resource-num&gt;10.1136/gutjnl-2018-316234&lt;/electronic-resource-num&gt;&lt;/record&gt;&lt;/Cite&gt;&lt;/EndNote&gt;</w:instrText>
      </w:r>
      <w:r w:rsidR="00890F87"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62]</w:t>
      </w:r>
      <w:r w:rsidR="00890F87" w:rsidRPr="001B3D7B">
        <w:rPr>
          <w:rFonts w:ascii="Book Antiqua" w:hAnsi="Book Antiqua" w:cs="Tahoma"/>
          <w:sz w:val="24"/>
          <w:szCs w:val="24"/>
          <w:lang w:val="en-US"/>
        </w:rPr>
        <w:fldChar w:fldCharType="end"/>
      </w:r>
      <w:r w:rsidRPr="001B3D7B">
        <w:rPr>
          <w:rFonts w:ascii="Book Antiqua" w:hAnsi="Book Antiqua" w:cs="Tahoma"/>
          <w:sz w:val="24"/>
          <w:szCs w:val="24"/>
          <w:lang w:val="en-US"/>
        </w:rPr>
        <w:t xml:space="preserve">. </w:t>
      </w:r>
      <w:r w:rsidR="00A21855" w:rsidRPr="001B3D7B">
        <w:rPr>
          <w:rFonts w:ascii="Book Antiqua" w:hAnsi="Book Antiqua" w:cs="Tahoma"/>
          <w:sz w:val="24"/>
          <w:szCs w:val="24"/>
          <w:lang w:val="en-US"/>
        </w:rPr>
        <w:t>Concordantly</w:t>
      </w:r>
      <w:r w:rsidRPr="001B3D7B">
        <w:rPr>
          <w:rFonts w:ascii="Book Antiqua" w:hAnsi="Book Antiqua" w:cs="Tahoma"/>
          <w:sz w:val="24"/>
          <w:szCs w:val="24"/>
          <w:lang w:val="en-US"/>
        </w:rPr>
        <w:t>, IFN-based tre</w:t>
      </w:r>
      <w:r w:rsidR="00DB3BAC" w:rsidRPr="001B3D7B">
        <w:rPr>
          <w:rFonts w:ascii="Book Antiqua" w:hAnsi="Book Antiqua" w:cs="Tahoma"/>
          <w:sz w:val="24"/>
          <w:szCs w:val="24"/>
          <w:lang w:val="en-US"/>
        </w:rPr>
        <w:t>atment induce</w:t>
      </w:r>
      <w:r w:rsidR="00FE610E" w:rsidRPr="001B3D7B">
        <w:rPr>
          <w:rFonts w:ascii="Book Antiqua" w:hAnsi="Book Antiqua" w:cs="Tahoma"/>
          <w:sz w:val="24"/>
          <w:szCs w:val="24"/>
          <w:lang w:val="en-US"/>
        </w:rPr>
        <w:t>d</w:t>
      </w:r>
      <w:r w:rsidR="00DB3BAC" w:rsidRPr="001B3D7B">
        <w:rPr>
          <w:rFonts w:ascii="Book Antiqua" w:hAnsi="Book Antiqua" w:cs="Tahoma"/>
          <w:sz w:val="24"/>
          <w:szCs w:val="24"/>
          <w:lang w:val="en-US"/>
        </w:rPr>
        <w:t xml:space="preserve"> favo</w:t>
      </w:r>
      <w:r w:rsidRPr="001B3D7B">
        <w:rPr>
          <w:rFonts w:ascii="Book Antiqua" w:hAnsi="Book Antiqua" w:cs="Tahoma"/>
          <w:sz w:val="24"/>
          <w:szCs w:val="24"/>
          <w:lang w:val="en-US"/>
        </w:rPr>
        <w:t xml:space="preserve">rable immunologic response in Chinese cryoglobulinemic patients with HCV infection, and IFN-based SVR reduced the risk for </w:t>
      </w:r>
      <w:r w:rsidR="00C72401" w:rsidRPr="001B3D7B">
        <w:rPr>
          <w:rFonts w:ascii="Book Antiqua" w:hAnsi="Book Antiqua" w:cs="Tahoma"/>
          <w:sz w:val="24"/>
          <w:szCs w:val="24"/>
          <w:lang w:val="en-US"/>
        </w:rPr>
        <w:t>type 2 diabetes mellitus</w:t>
      </w:r>
      <w:r w:rsidRPr="001B3D7B">
        <w:rPr>
          <w:rFonts w:ascii="Book Antiqua" w:hAnsi="Book Antiqua" w:cs="Tahoma"/>
          <w:sz w:val="24"/>
          <w:szCs w:val="24"/>
          <w:lang w:val="en-US"/>
        </w:rPr>
        <w:t xml:space="preserve"> among Japanese HCV patients</w:t>
      </w:r>
      <w:r w:rsidR="00BF038D" w:rsidRPr="001B3D7B">
        <w:rPr>
          <w:rFonts w:ascii="Book Antiqua" w:hAnsi="Book Antiqua"/>
          <w:sz w:val="24"/>
          <w:szCs w:val="24"/>
          <w:lang w:val="en-US"/>
        </w:rPr>
        <w:fldChar w:fldCharType="begin">
          <w:fldData xml:space="preserve">PEVuZE5vdGU+PENpdGU+PEF1dGhvcj5KdW48L0F1dGhvcj48WWVhcj4yMDE2PC9ZZWFyPjxSZWNO
dW0+MTc8L1JlY051bT48RGlzcGxheVRleHQ+PHN0eWxlIGZhY2U9InN1cGVyc2NyaXB0Ij5bNjMs
IDY0XTwvc3R5bGU+PC9EaXNwbGF5VGV4dD48cmVjb3JkPjxyZWMtbnVtYmVyPjE3PC9yZWMtbnVt
YmVyPjxmb3JlaWduLWtleXM+PGtleSBhcHA9IkVOIiBkYi1pZD0ic3hhc3YwenhmZmQwdmllZXY1
YXgwcDA4MjIyZXIycDB2d2V4IiB0aW1lc3RhbXA9IjE1MTk2MjM5MTgiPjE3PC9rZXk+PGtleSBh
cHA9IkVOV2ViIiBkYi1pZD0iIj4wPC9rZXk+PC9mb3JlaWduLWtleXM+PHJlZi10eXBlIG5hbWU9
IkpvdXJuYWwgQXJ0aWNsZSI+MTc8L3JlZi10eXBlPjxjb250cmlidXRvcnM+PGF1dGhvcnM+PGF1
dGhvcj5aaGFuZywgSmlhbiBKdW48L2F1dGhvcj48YXV0aG9yPkxpLCBYaW4gSHVhPC9hdXRob3I+
PGF1dGhvcj5TdSwgWmhlbiBZdTwvYXV0aG9yPjxhdXRob3I+Q2FvLCBDaHVuIFJ1aTwvYXV0aG9y
PjwvYXV0aG9ycz48dHJhbnNsYXRlZC1hdXRob3JzPjxhdXRob3I+WmhhbmcsIEppYW4tanVuPC9h
dXRob3I+PGF1dGhvcj5MaSwgWGluLWh1YTwvYXV0aG9yPjxhdXRob3I+U3UsIFpoZW4teXU8L2F1
dGhvcj48YXV0aG9yPkNhbywgQ2h1bi1ydWk8L2F1dGhvcj48L3RyYW5zbGF0ZWQtYXV0aG9ycz48
L2NvbnRyaWJ1dG9ycz48dGl0bGVzPjx0aXRsZT48c3R5bGUgZmFjZT0ibm9ybWFsIiBmb250PSJk
ZWZhdWx0IiBjaGFyc2V0PSIxMzQiIHNpemU9IjEwMCUiPkNoYW5nZXMgb2YgcXVhbGl0eSBvZiBs
aWZlIGFmdGVyIGFudGl2aXJhbCB0aGVyYXB5IGluIHBhdGllbnRzPC9zdHlsZT48c3R5bGUgZmFj
ZT0ibm9ybWFsIiBmb250PSJkZWZhdWx0IiBzaXplPSIxMDAlIj4gPC9zdHlsZT48c3R5bGUgZmFj
ZT0ibm9ybWFsIiBmb250PSJkZWZhdWx0IiBjaGFyc2V0PSIxMzQiIHNpemU9IjEwMCUiPndpdGgg
Y2hyb25pYyBoZXBhdGl0aXMgQyBhbmQgY3J5b2dsb2J1bGluZW1pYTwvc3R5bGU+PC90aXRsZT48
c2Vjb25kYXJ5LXRpdGxlPlpob25nZ3VvIExpbmNodWFuZyBZYW5qaXU8L3NlY29uZGFyeS10aXRs
ZT48dHJhbnNsYXRlZC10aXRsZT5DaGFuZ2VzIG9mIHF1YWxpdHkgb2YgbGlmZSBhZnRlciBhbnRp
dmlyYWwgdGhlcmFweSBpbiBwYXRpZW50cyB3aXRoIGNocm9uaWMgaGVwYXRpdGlzIEMgYW5kIGNy
eW9nbG9idWxpbmVtaWE8L3RyYW5zbGF0ZWQtdGl0bGU+PC90aXRsZXM+PHBhZ2VzPjQ0MC00NDM8
L3BhZ2VzPjx2b2x1bWU+Mjk8L3ZvbHVtZT48bnVtYmVyPjQ8L251bWJlcj48ZGF0ZXM+PHllYXI+
MjAxNjwveWVhcj48L2RhdGVzPjx1cmxzPjwvdXJscz48ZWxlY3Ryb25pYy1yZXNvdXJjZS1udW0+
MTAuMTM0Mjkvai5jbmtpLmNqY3IuMjAxNi4wNC4wMDM8L2VsZWN0cm9uaWMtcmVzb3VyY2UtbnVt
PjxsYW5ndWFnZT5DaGluZXNlPC9sYW5ndWFnZT48L3JlY29yZD48L0NpdGU+PENpdGU+PEF1dGhv
cj5BcmFzZTwvQXV0aG9yPjxZZWFyPjIwMDk8L1llYXI+PFJlY051bT4xOTQ8L1JlY051bT48cmVj
b3JkPjxyZWMtbnVtYmVyPjE5NDwvcmVjLW51bWJlcj48Zm9yZWlnbi1rZXlzPjxrZXkgYXBwPSJF
TiIgZGItaWQ9InN4YXN2MHp4ZmZkMHZpZWV2NWF4MHAwODIyMmVyMnAwdndleCIgdGltZXN0YW1w
PSIxNTI4NDYzNjUwIj4xOTQ8L2tleT48L2ZvcmVpZ24ta2V5cz48cmVmLXR5cGUgbmFtZT0iSm91
cm5hbCBBcnRpY2xlIj4xNzwvcmVmLXR5cGU+PGNvbnRyaWJ1dG9ycz48YXV0aG9ycz48YXV0aG9y
PkFyYXNlLCBZYXN1amk8L2F1dGhvcj48YXV0aG9yPlN1enVraSwgRnVtaXRha2E8L2F1dGhvcj48
YXV0aG9yPlN1enVraSwgWW9zaGl5dWtpPC9hdXRob3I+PGF1dGhvcj5Ba3V0YSwgTm9yaW88L2F1
dGhvcj48YXV0aG9yPktvYmF5YXNoaSwgTWFzYWhpcm88L2F1dGhvcj48YXV0aG9yPkthd2FtdXJh
LCBZdXN1a2U8L2F1dGhvcj48YXV0aG9yPllhdHN1amksIEhpcm9taTwvYXV0aG9yPjxhdXRob3I+
U2V6YWtpLCBIaXRvbWk8L2F1dGhvcj48YXV0aG9yPkhvc2FrYSwgVGV0c3V5YTwvYXV0aG9yPjxh
dXRob3I+SGlyYWthd2EsIE1paGFydTwvYXV0aG9yPjxhdXRob3I+SWtlZGEsIEsuPC9hdXRob3I+
PGF1dGhvcj5LdW1hZGEsIEguPC9hdXRob3I+PC9hdXRob3JzPjwvY29udHJpYnV0b3JzPjx0aXRs
ZXM+PHRpdGxlPlN1c3RhaW5lZCB2aXJvbG9naWNhbCByZXNwb25zZSByZWR1Y2VzIGluY2lkZW5j
ZSBvZiBvbnNldCBvZiB0eXBlIDIgZGlhYmV0ZXMgaW4gY2hyb25pYyBoZXBhdGl0aXMgQzwvdGl0
bGU+PHNlY29uZGFyeS10aXRsZT5IZXBhdG9sb2d5PC9zZWNvbmRhcnktdGl0bGU+PC90aXRsZXM+
PHBlcmlvZGljYWw+PGZ1bGwtdGl0bGU+SGVwYXRvbG9neTwvZnVsbC10aXRsZT48YWJici0xPkhl
cGF0b2xvZ3k8L2FiYnItMT48YWJici0yPkhlcGF0b2xvZ3k8L2FiYnItMj48L3BlcmlvZGljYWw+
PHBhZ2VzPjczOS03NDQ8L3BhZ2VzPjx2b2x1bWU+NDk8L3ZvbHVtZT48bnVtYmVyPjM8L251bWJl
cj48ZGF0ZXM+PHllYXI+MjAwOTwveWVhcj48L2RhdGVzPjxpc2JuPjE1MjctMzM1MDwvaXNibj48
YWNjZXNzaW9uLW51bT4xOTEyNzUxMzwvYWNjZXNzaW9uLW51bT48dXJscz48L3VybHM+PGVsZWN0
cm9uaWMtcmVzb3VyY2UtbnVtPjEwLjEwMDIvaGVwLjIyNzAzPC9lbGVjdHJvbmljLXJlc291cmNl
LW51bT48L3JlY29yZD48L0NpdGU+PC9FbmROb3RlPn==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KdW48L0F1dGhvcj48WWVhcj4yMDE2PC9ZZWFyPjxSZWNO
dW0+MTc8L1JlY051bT48RGlzcGxheVRleHQ+PHN0eWxlIGZhY2U9InN1cGVyc2NyaXB0Ij5bNjMs
IDY0XTwvc3R5bGU+PC9EaXNwbGF5VGV4dD48cmVjb3JkPjxyZWMtbnVtYmVyPjE3PC9yZWMtbnVt
YmVyPjxmb3JlaWduLWtleXM+PGtleSBhcHA9IkVOIiBkYi1pZD0ic3hhc3YwenhmZmQwdmllZXY1
YXgwcDA4MjIyZXIycDB2d2V4IiB0aW1lc3RhbXA9IjE1MTk2MjM5MTgiPjE3PC9rZXk+PGtleSBh
cHA9IkVOV2ViIiBkYi1pZD0iIj4wPC9rZXk+PC9mb3JlaWduLWtleXM+PHJlZi10eXBlIG5hbWU9
IkpvdXJuYWwgQXJ0aWNsZSI+MTc8L3JlZi10eXBlPjxjb250cmlidXRvcnM+PGF1dGhvcnM+PGF1
dGhvcj5aaGFuZywgSmlhbiBKdW48L2F1dGhvcj48YXV0aG9yPkxpLCBYaW4gSHVhPC9hdXRob3I+
PGF1dGhvcj5TdSwgWmhlbiBZdTwvYXV0aG9yPjxhdXRob3I+Q2FvLCBDaHVuIFJ1aTwvYXV0aG9y
PjwvYXV0aG9ycz48dHJhbnNsYXRlZC1hdXRob3JzPjxhdXRob3I+WmhhbmcsIEppYW4tanVuPC9h
dXRob3I+PGF1dGhvcj5MaSwgWGluLWh1YTwvYXV0aG9yPjxhdXRob3I+U3UsIFpoZW4teXU8L2F1
dGhvcj48YXV0aG9yPkNhbywgQ2h1bi1ydWk8L2F1dGhvcj48L3RyYW5zbGF0ZWQtYXV0aG9ycz48
L2NvbnRyaWJ1dG9ycz48dGl0bGVzPjx0aXRsZT48c3R5bGUgZmFjZT0ibm9ybWFsIiBmb250PSJk
ZWZhdWx0IiBjaGFyc2V0PSIxMzQiIHNpemU9IjEwMCUiPkNoYW5nZXMgb2YgcXVhbGl0eSBvZiBs
aWZlIGFmdGVyIGFudGl2aXJhbCB0aGVyYXB5IGluIHBhdGllbnRzPC9zdHlsZT48c3R5bGUgZmFj
ZT0ibm9ybWFsIiBmb250PSJkZWZhdWx0IiBzaXplPSIxMDAlIj4gPC9zdHlsZT48c3R5bGUgZmFj
ZT0ibm9ybWFsIiBmb250PSJkZWZhdWx0IiBjaGFyc2V0PSIxMzQiIHNpemU9IjEwMCUiPndpdGgg
Y2hyb25pYyBoZXBhdGl0aXMgQyBhbmQgY3J5b2dsb2J1bGluZW1pYTwvc3R5bGU+PC90aXRsZT48
c2Vjb25kYXJ5LXRpdGxlPlpob25nZ3VvIExpbmNodWFuZyBZYW5qaXU8L3NlY29uZGFyeS10aXRs
ZT48dHJhbnNsYXRlZC10aXRsZT5DaGFuZ2VzIG9mIHF1YWxpdHkgb2YgbGlmZSBhZnRlciBhbnRp
dmlyYWwgdGhlcmFweSBpbiBwYXRpZW50cyB3aXRoIGNocm9uaWMgaGVwYXRpdGlzIEMgYW5kIGNy
eW9nbG9idWxpbmVtaWE8L3RyYW5zbGF0ZWQtdGl0bGU+PC90aXRsZXM+PHBhZ2VzPjQ0MC00NDM8
L3BhZ2VzPjx2b2x1bWU+Mjk8L3ZvbHVtZT48bnVtYmVyPjQ8L251bWJlcj48ZGF0ZXM+PHllYXI+
MjAxNjwveWVhcj48L2RhdGVzPjx1cmxzPjwvdXJscz48ZWxlY3Ryb25pYy1yZXNvdXJjZS1udW0+
MTAuMTM0Mjkvai5jbmtpLmNqY3IuMjAxNi4wNC4wMDM8L2VsZWN0cm9uaWMtcmVzb3VyY2UtbnVt
PjxsYW5ndWFnZT5DaGluZXNlPC9sYW5ndWFnZT48L3JlY29yZD48L0NpdGU+PENpdGU+PEF1dGhv
cj5BcmFzZTwvQXV0aG9yPjxZZWFyPjIwMDk8L1llYXI+PFJlY051bT4xOTQ8L1JlY051bT48cmVj
b3JkPjxyZWMtbnVtYmVyPjE5NDwvcmVjLW51bWJlcj48Zm9yZWlnbi1rZXlzPjxrZXkgYXBwPSJF
TiIgZGItaWQ9InN4YXN2MHp4ZmZkMHZpZWV2NWF4MHAwODIyMmVyMnAwdndleCIgdGltZXN0YW1w
PSIxNTI4NDYzNjUwIj4xOTQ8L2tleT48L2ZvcmVpZ24ta2V5cz48cmVmLXR5cGUgbmFtZT0iSm91
cm5hbCBBcnRpY2xlIj4xNzwvcmVmLXR5cGU+PGNvbnRyaWJ1dG9ycz48YXV0aG9ycz48YXV0aG9y
PkFyYXNlLCBZYXN1amk8L2F1dGhvcj48YXV0aG9yPlN1enVraSwgRnVtaXRha2E8L2F1dGhvcj48
YXV0aG9yPlN1enVraSwgWW9zaGl5dWtpPC9hdXRob3I+PGF1dGhvcj5Ba3V0YSwgTm9yaW88L2F1
dGhvcj48YXV0aG9yPktvYmF5YXNoaSwgTWFzYWhpcm88L2F1dGhvcj48YXV0aG9yPkthd2FtdXJh
LCBZdXN1a2U8L2F1dGhvcj48YXV0aG9yPllhdHN1amksIEhpcm9taTwvYXV0aG9yPjxhdXRob3I+
U2V6YWtpLCBIaXRvbWk8L2F1dGhvcj48YXV0aG9yPkhvc2FrYSwgVGV0c3V5YTwvYXV0aG9yPjxh
dXRob3I+SGlyYWthd2EsIE1paGFydTwvYXV0aG9yPjxhdXRob3I+SWtlZGEsIEsuPC9hdXRob3I+
PGF1dGhvcj5LdW1hZGEsIEguPC9hdXRob3I+PC9hdXRob3JzPjwvY29udHJpYnV0b3JzPjx0aXRs
ZXM+PHRpdGxlPlN1c3RhaW5lZCB2aXJvbG9naWNhbCByZXNwb25zZSByZWR1Y2VzIGluY2lkZW5j
ZSBvZiBvbnNldCBvZiB0eXBlIDIgZGlhYmV0ZXMgaW4gY2hyb25pYyBoZXBhdGl0aXMgQzwvdGl0
bGU+PHNlY29uZGFyeS10aXRsZT5IZXBhdG9sb2d5PC9zZWNvbmRhcnktdGl0bGU+PC90aXRsZXM+
PHBlcmlvZGljYWw+PGZ1bGwtdGl0bGU+SGVwYXRvbG9neTwvZnVsbC10aXRsZT48YWJici0xPkhl
cGF0b2xvZ3k8L2FiYnItMT48YWJici0yPkhlcGF0b2xvZ3k8L2FiYnItMj48L3BlcmlvZGljYWw+
PHBhZ2VzPjczOS03NDQ8L3BhZ2VzPjx2b2x1bWU+NDk8L3ZvbHVtZT48bnVtYmVyPjM8L251bWJl
cj48ZGF0ZXM+PHllYXI+MjAwOTwveWVhcj48L2RhdGVzPjxpc2JuPjE1MjctMzM1MDwvaXNibj48
YWNjZXNzaW9uLW51bT4xOTEyNzUxMzwvYWNjZXNzaW9uLW51bT48dXJscz48L3VybHM+PGVsZWN0
cm9uaWMtcmVzb3VyY2UtbnVtPjEwLjEwMDIvaGVwLjIyNzAzPC9lbGVjdHJvbmljLXJlc291cmNl
LW51bT48L3JlY29yZD48L0NpdGU+PC9FbmROb3RlPn==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BF038D" w:rsidRPr="001B3D7B">
        <w:rPr>
          <w:rFonts w:ascii="Book Antiqua" w:hAnsi="Book Antiqua" w:cs="Tahoma"/>
          <w:sz w:val="24"/>
          <w:szCs w:val="24"/>
          <w:lang w:val="en-US"/>
        </w:rPr>
      </w:r>
      <w:r w:rsidR="00BF038D"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63,64]</w:t>
      </w:r>
      <w:r w:rsidR="00BF038D" w:rsidRPr="001B3D7B">
        <w:rPr>
          <w:rFonts w:ascii="Book Antiqua" w:hAnsi="Book Antiqua"/>
          <w:sz w:val="24"/>
          <w:szCs w:val="24"/>
          <w:lang w:val="en-US"/>
        </w:rPr>
        <w:fldChar w:fldCharType="end"/>
      </w:r>
      <w:r w:rsidR="001851D8" w:rsidRPr="001B3D7B">
        <w:rPr>
          <w:rFonts w:ascii="Book Antiqua" w:hAnsi="Book Antiqua"/>
          <w:sz w:val="24"/>
          <w:szCs w:val="24"/>
          <w:lang w:val="en-US"/>
        </w:rPr>
        <w:t>.</w:t>
      </w:r>
      <w:r w:rsidR="006D1616" w:rsidRPr="001B3D7B">
        <w:rPr>
          <w:rFonts w:ascii="Book Antiqua" w:hAnsi="Book Antiqua" w:cs="Tahoma"/>
          <w:sz w:val="24"/>
          <w:szCs w:val="24"/>
          <w:lang w:val="en-US"/>
        </w:rPr>
        <w:t xml:space="preserve"> </w:t>
      </w:r>
      <w:r w:rsidRPr="001B3D7B">
        <w:rPr>
          <w:rFonts w:ascii="Book Antiqua" w:hAnsi="Book Antiqua" w:cs="Tahoma"/>
          <w:sz w:val="24"/>
          <w:szCs w:val="24"/>
          <w:lang w:val="en-US"/>
        </w:rPr>
        <w:t>Of note,</w:t>
      </w:r>
      <w:r w:rsidR="00CE768A" w:rsidRPr="001B3D7B">
        <w:rPr>
          <w:rFonts w:ascii="Book Antiqua" w:hAnsi="Book Antiqua" w:cs="Tahoma"/>
          <w:sz w:val="24"/>
          <w:szCs w:val="24"/>
          <w:lang w:val="en-US"/>
        </w:rPr>
        <w:t xml:space="preserve"> </w:t>
      </w:r>
      <w:r w:rsidRPr="001B3D7B">
        <w:rPr>
          <w:rFonts w:ascii="Book Antiqua" w:hAnsi="Book Antiqua" w:cs="Tahoma"/>
          <w:sz w:val="24"/>
          <w:szCs w:val="24"/>
          <w:lang w:val="en-US"/>
        </w:rPr>
        <w:t>IFN-based treatment may</w:t>
      </w:r>
      <w:r w:rsidR="00EC34C9" w:rsidRPr="001B3D7B">
        <w:rPr>
          <w:rFonts w:ascii="Book Antiqua" w:hAnsi="Book Antiqua" w:cs="Tahoma"/>
          <w:sz w:val="24"/>
          <w:szCs w:val="24"/>
          <w:lang w:val="en-US"/>
        </w:rPr>
        <w:t xml:space="preserve"> exacerbate</w:t>
      </w:r>
      <w:r w:rsidR="00603140" w:rsidRPr="001B3D7B">
        <w:rPr>
          <w:rFonts w:ascii="Book Antiqua" w:hAnsi="Book Antiqua" w:cs="Tahoma"/>
          <w:sz w:val="24"/>
          <w:szCs w:val="24"/>
          <w:lang w:val="en-US"/>
        </w:rPr>
        <w:t xml:space="preserve"> symptoms </w:t>
      </w:r>
      <w:r w:rsidR="000015FD" w:rsidRPr="001B3D7B">
        <w:rPr>
          <w:rFonts w:ascii="Book Antiqua" w:hAnsi="Book Antiqua" w:cs="Tahoma"/>
          <w:sz w:val="24"/>
          <w:szCs w:val="24"/>
          <w:lang w:val="en-US"/>
        </w:rPr>
        <w:t>of cryoglobulinemic</w:t>
      </w:r>
      <w:r w:rsidR="00BD08D8" w:rsidRPr="001B3D7B">
        <w:rPr>
          <w:rFonts w:ascii="Book Antiqua" w:hAnsi="Book Antiqua" w:cs="Tahoma"/>
          <w:sz w:val="24"/>
          <w:szCs w:val="24"/>
          <w:lang w:val="en-US"/>
        </w:rPr>
        <w:t xml:space="preserve"> vasculitis</w:t>
      </w:r>
      <w:r w:rsidR="000015FD" w:rsidRPr="001B3D7B">
        <w:rPr>
          <w:rFonts w:ascii="Book Antiqua" w:hAnsi="Book Antiqua" w:cs="Tahoma"/>
          <w:sz w:val="24"/>
          <w:szCs w:val="24"/>
          <w:lang w:val="en-US"/>
        </w:rPr>
        <w:t>, likely due to the immune-stimulatory</w:t>
      </w:r>
      <w:r w:rsidR="004C1B4F" w:rsidRPr="001B3D7B">
        <w:rPr>
          <w:rFonts w:ascii="Book Antiqua" w:hAnsi="Book Antiqua" w:cs="Tahoma"/>
          <w:sz w:val="24"/>
          <w:szCs w:val="24"/>
          <w:lang w:val="en-US"/>
        </w:rPr>
        <w:t xml:space="preserve"> effects of IFN</w:t>
      </w:r>
      <w:r w:rsidR="00247529" w:rsidRPr="001B3D7B">
        <w:rPr>
          <w:rFonts w:ascii="Book Antiqua" w:hAnsi="Book Antiqua" w:cs="Tahoma"/>
          <w:sz w:val="24"/>
          <w:szCs w:val="24"/>
          <w:lang w:val="en-US"/>
        </w:rPr>
        <w:fldChar w:fldCharType="begin">
          <w:fldData xml:space="preserve">PEVuZE5vdGU+PENpdGU+PEF1dGhvcj5DYWx2YXJ1c288L0F1dGhvcj48WWVhcj4yMDE2PC9ZZWFy
PjxSZWNOdW0+MjAzPC9SZWNOdW0+PERpc3BsYXlUZXh0PjxzdHlsZSBmYWNlPSJzdXBlcnNjcmlw
dCI+WzY1LCA2Nl08L3N0eWxlPjwvRGlzcGxheVRleHQ+PHJlY29yZD48cmVjLW51bWJlcj4yMDM8
L3JlYy1udW1iZXI+PGZvcmVpZ24ta2V5cz48a2V5IGFwcD0iRU4iIGRiLWlkPSJzeGFzdjB6eGZm
ZDB2aWVldjVheDBwMDgyMjJlcjJwMHZ3ZXgiIHRpbWVzdGFtcD0iMTUyODc5NTk4OCI+MjAzPC9r
ZXk+PC9mb3JlaWduLWtleXM+PHJlZi10eXBlIG5hbWU9IkpvdXJuYWwgQXJ0aWNsZSI+MTc8L3Jl
Zi10eXBlPjxjb250cmlidXRvcnM+PGF1dGhvcnM+PGF1dGhvcj5DYWx2YXJ1c28sIFZpbmNlbnph
PC9hdXRob3I+PGF1dGhvcj5DcmF4w6wsIEFudG9uaW88L2F1dGhvcj48L2F1dGhvcnM+PC9jb250
cmlidXRvcnM+PHRpdGxlcz48dGl0bGU+V2h5IGRvIEkgdHJlYXQgbXkgcGF0aWVudHMgd2l0aCBt
aWxkIGhlcGF0aXRpcyBDPzwvdGl0bGU+PHNlY29uZGFyeS10aXRsZT5MaXZlciBJbnRlcm5hdGlv
bmFsPC9zZWNvbmRhcnktdGl0bGU+PC90aXRsZXM+PHBlcmlvZGljYWw+PGZ1bGwtdGl0bGU+TGl2
ZXIgSW50ZXJuYXRpb25hbDwvZnVsbC10aXRsZT48YWJici0yPkxpdmVyIEludDwvYWJici0yPjwv
cGVyaW9kaWNhbD48cGFnZXM+Ny0xMjwvcGFnZXM+PHZvbHVtZT4zNjwvdm9sdW1lPjxudW1iZXI+
UzE8L251bWJlcj48ZGF0ZXM+PHllYXI+MjAxNjwveWVhcj48L2RhdGVzPjxpc2JuPjE0NzgtMzIz
MTwvaXNibj48YWNjZXNzaW9uLW51bT4yNjcyNTg5MTwvYWNjZXNzaW9uLW51bT48dXJscz48cmVs
YXRlZC11cmxzPjx1cmw+aHR0cHM6Ly9vbmxpbmVsaWJyYXJ5LndpbGV5LmNvbS9kb2kvZXBkZi8x
MC4xMTExL2xpdi4xMzAxMTwvdXJsPjwvcmVsYXRlZC11cmxzPjwvdXJscz48ZWxlY3Ryb25pYy1y
ZXNvdXJjZS1udW0+MTAuMTExMS9saXYuMTMwMTE8L2VsZWN0cm9uaWMtcmVzb3VyY2UtbnVtPjxh
Y2Nlc3MtZGF0ZT4yMDE4LjA2LjEyPC9hY2Nlc3MtZGF0ZT48L3JlY29yZD48L0NpdGU+PENpdGU+
PEF1dGhvcj5aaWduZWdvPC9BdXRob3I+PFllYXI+MjAxNzwvWWVhcj48UmVjTnVtPjE4NjwvUmVj
TnVtPjxyZWNvcmQ+PHJlYy1udW1iZXI+MTg2PC9yZWMtbnVtYmVyPjxmb3JlaWduLWtleXM+PGtl
eSBhcHA9IkVOIiBkYi1pZD0ic3hhc3YwenhmZmQwdmllZXY1YXgwcDA4MjIyZXIycDB2d2V4IiB0
aW1lc3RhbXA9IjE1NDMzMTI2MzMiPjE4Njwva2V5PjxrZXkgYXBwPSJFTldlYiIgZGItaWQ9IiI+
MDwva2V5PjwvZm9yZWlnbi1rZXlzPjxyZWYtdHlwZSBuYW1lPSJKb3VybmFsIEFydGljbGUiPjE3
PC9yZWYtdHlwZT48Y29udHJpYnV0b3JzPjxhdXRob3JzPjxhdXRob3I+WmlnbmVnbywgQS4gTC48
L2F1dGhvcj48YXV0aG9yPlJhbW9zLUNhc2FscywgTS48L2F1dGhvcj48YXV0aG9yPkZlcnJpLCBD
LjwvYXV0aG9yPjxhdXRob3I+U2FhZG91biwgRC48L2F1dGhvcj48YXV0aG9yPkFyY2FpbmksIEwu
PC9hdXRob3I+PGF1dGhvcj5Sb2NjYXRlbGxvLCBELjwvYXV0aG9yPjxhdXRob3I+QW50b25lbGxp
LCBBLjwvYXV0aG9yPjxhdXRob3I+RGVzYm9pcywgQS4gQy48L2F1dGhvcj48YXV0aG9yPkNvbWFy
bW9uZCwgQy48L2F1dGhvcj48YXV0aG9yPkdyYWduYW5pLCBMLjwvYXV0aG9yPjxhdXRob3I+Q2Fz
YXRvLCBNLjwvYXV0aG9yPjxhdXRob3I+TGFtcHJlY2h0LCBQLjwvYXV0aG9yPjxhdXRob3I+TWFu
Z2lhLCBBLjwvYXV0aG9yPjxhdXRob3I+VHppb3VmYXMsIEEuIEcuPC9hdXRob3I+PGF1dGhvcj5Z
b3Vub3NzaSwgWi4gTS48L2F1dGhvcj48YXV0aG9yPkNhY291YiwgUC48L2F1dGhvcj48L2F1dGhv
cnM+PC9jb250cmlidXRvcnM+PHRpdGxlcz48dGl0bGU+SW50ZXJuYXRpb25hbCB0aGVyYXBldXRp
YyBndWlkZWxpbmVzIGZvciBwYXRpZW50cyB3aXRoIEhDVi1yZWxhdGVkIGV4dHJhaGVwYXRpYyBk
aXNvcmRlcnMuIEEgbXVsdGlkaXNjaXBsaW5hcnkgZXhwZXJ0IHN0YXRlbWVudDwvdGl0bGU+PHNl
Y29uZGFyeS10aXRsZT5BdXRvaW1tdW5pdHkgcmV2aWV3czwvc2Vjb25kYXJ5LXRpdGxlPjwvdGl0
bGVzPjxwZXJpb2RpY2FsPjxmdWxsLXRpdGxlPkF1dG9pbW11bml0eSBSZXZpZXdzPC9mdWxsLXRp
dGxlPjxhYmJyLTI+QXV0b2ltbXVuIFJldjwvYWJici0yPjwvcGVyaW9kaWNhbD48cGFnZXM+NTIz
LTU0MTwvcGFnZXM+PHZvbHVtZT4xNjwvdm9sdW1lPjxudW1iZXI+NTwvbnVtYmVyPjxkYXRlcz48
eWVhcj4yMDE3PC95ZWFyPjwvZGF0ZXM+PGlzYm4+MTU2OC05OTcyPC9pc2JuPjxhY2Nlc3Npb24t
bnVtPjI4Mjg2MTA4PC9hY2Nlc3Npb24tbnVtPjx1cmxzPjwvdXJscz48ZWxlY3Ryb25pYy1yZXNv
dXJjZS1udW0+MTAuMTAxNi9qLmF1dHJldi4yMDE3LjAzLjAwNDwvZWxlY3Ryb25pYy1yZXNvdXJj
ZS1udW0+PC9yZWNvcmQ+PC9DaXRlPjwvRW5kTm90ZT4A
</w:fldData>
        </w:fldChar>
      </w:r>
      <w:r w:rsidR="00407295" w:rsidRPr="001B3D7B">
        <w:rPr>
          <w:rFonts w:ascii="Book Antiqua" w:hAnsi="Book Antiqua" w:cs="Tahoma"/>
          <w:sz w:val="24"/>
          <w:szCs w:val="24"/>
          <w:lang w:val="en-US"/>
        </w:rPr>
        <w:instrText xml:space="preserve"> ADDIN EN.CITE </w:instrText>
      </w:r>
      <w:r w:rsidR="00407295" w:rsidRPr="001B3D7B">
        <w:rPr>
          <w:rFonts w:ascii="Book Antiqua" w:hAnsi="Book Antiqua" w:cs="Tahoma"/>
          <w:sz w:val="24"/>
          <w:szCs w:val="24"/>
          <w:lang w:val="en-US"/>
        </w:rPr>
        <w:fldChar w:fldCharType="begin">
          <w:fldData xml:space="preserve">PEVuZE5vdGU+PENpdGU+PEF1dGhvcj5DYWx2YXJ1c288L0F1dGhvcj48WWVhcj4yMDE2PC9ZZWFy
PjxSZWNOdW0+MjAzPC9SZWNOdW0+PERpc3BsYXlUZXh0PjxzdHlsZSBmYWNlPSJzdXBlcnNjcmlw
dCI+WzY1LCA2Nl08L3N0eWxlPjwvRGlzcGxheVRleHQ+PHJlY29yZD48cmVjLW51bWJlcj4yMDM8
L3JlYy1udW1iZXI+PGZvcmVpZ24ta2V5cz48a2V5IGFwcD0iRU4iIGRiLWlkPSJzeGFzdjB6eGZm
ZDB2aWVldjVheDBwMDgyMjJlcjJwMHZ3ZXgiIHRpbWVzdGFtcD0iMTUyODc5NTk4OCI+MjAzPC9r
ZXk+PC9mb3JlaWduLWtleXM+PHJlZi10eXBlIG5hbWU9IkpvdXJuYWwgQXJ0aWNsZSI+MTc8L3Jl
Zi10eXBlPjxjb250cmlidXRvcnM+PGF1dGhvcnM+PGF1dGhvcj5DYWx2YXJ1c28sIFZpbmNlbnph
PC9hdXRob3I+PGF1dGhvcj5DcmF4w6wsIEFudG9uaW88L2F1dGhvcj48L2F1dGhvcnM+PC9jb250
cmlidXRvcnM+PHRpdGxlcz48dGl0bGU+V2h5IGRvIEkgdHJlYXQgbXkgcGF0aWVudHMgd2l0aCBt
aWxkIGhlcGF0aXRpcyBDPzwvdGl0bGU+PHNlY29uZGFyeS10aXRsZT5MaXZlciBJbnRlcm5hdGlv
bmFsPC9zZWNvbmRhcnktdGl0bGU+PC90aXRsZXM+PHBlcmlvZGljYWw+PGZ1bGwtdGl0bGU+TGl2
ZXIgSW50ZXJuYXRpb25hbDwvZnVsbC10aXRsZT48YWJici0yPkxpdmVyIEludDwvYWJici0yPjwv
cGVyaW9kaWNhbD48cGFnZXM+Ny0xMjwvcGFnZXM+PHZvbHVtZT4zNjwvdm9sdW1lPjxudW1iZXI+
UzE8L251bWJlcj48ZGF0ZXM+PHllYXI+MjAxNjwveWVhcj48L2RhdGVzPjxpc2JuPjE0NzgtMzIz
MTwvaXNibj48YWNjZXNzaW9uLW51bT4yNjcyNTg5MTwvYWNjZXNzaW9uLW51bT48dXJscz48cmVs
YXRlZC11cmxzPjx1cmw+aHR0cHM6Ly9vbmxpbmVsaWJyYXJ5LndpbGV5LmNvbS9kb2kvZXBkZi8x
MC4xMTExL2xpdi4xMzAxMTwvdXJsPjwvcmVsYXRlZC11cmxzPjwvdXJscz48ZWxlY3Ryb25pYy1y
ZXNvdXJjZS1udW0+MTAuMTExMS9saXYuMTMwMTE8L2VsZWN0cm9uaWMtcmVzb3VyY2UtbnVtPjxh
Y2Nlc3MtZGF0ZT4yMDE4LjA2LjEyPC9hY2Nlc3MtZGF0ZT48L3JlY29yZD48L0NpdGU+PENpdGU+
PEF1dGhvcj5aaWduZWdvPC9BdXRob3I+PFllYXI+MjAxNzwvWWVhcj48UmVjTnVtPjE4NjwvUmVj
TnVtPjxyZWNvcmQ+PHJlYy1udW1iZXI+MTg2PC9yZWMtbnVtYmVyPjxmb3JlaWduLWtleXM+PGtl
eSBhcHA9IkVOIiBkYi1pZD0ic3hhc3YwenhmZmQwdmllZXY1YXgwcDA4MjIyZXIycDB2d2V4IiB0
aW1lc3RhbXA9IjE1NDMzMTI2MzMiPjE4Njwva2V5PjxrZXkgYXBwPSJFTldlYiIgZGItaWQ9IiI+
MDwva2V5PjwvZm9yZWlnbi1rZXlzPjxyZWYtdHlwZSBuYW1lPSJKb3VybmFsIEFydGljbGUiPjE3
PC9yZWYtdHlwZT48Y29udHJpYnV0b3JzPjxhdXRob3JzPjxhdXRob3I+WmlnbmVnbywgQS4gTC48
L2F1dGhvcj48YXV0aG9yPlJhbW9zLUNhc2FscywgTS48L2F1dGhvcj48YXV0aG9yPkZlcnJpLCBD
LjwvYXV0aG9yPjxhdXRob3I+U2FhZG91biwgRC48L2F1dGhvcj48YXV0aG9yPkFyY2FpbmksIEwu
PC9hdXRob3I+PGF1dGhvcj5Sb2NjYXRlbGxvLCBELjwvYXV0aG9yPjxhdXRob3I+QW50b25lbGxp
LCBBLjwvYXV0aG9yPjxhdXRob3I+RGVzYm9pcywgQS4gQy48L2F1dGhvcj48YXV0aG9yPkNvbWFy
bW9uZCwgQy48L2F1dGhvcj48YXV0aG9yPkdyYWduYW5pLCBMLjwvYXV0aG9yPjxhdXRob3I+Q2Fz
YXRvLCBNLjwvYXV0aG9yPjxhdXRob3I+TGFtcHJlY2h0LCBQLjwvYXV0aG9yPjxhdXRob3I+TWFu
Z2lhLCBBLjwvYXV0aG9yPjxhdXRob3I+VHppb3VmYXMsIEEuIEcuPC9hdXRob3I+PGF1dGhvcj5Z
b3Vub3NzaSwgWi4gTS48L2F1dGhvcj48YXV0aG9yPkNhY291YiwgUC48L2F1dGhvcj48L2F1dGhv
cnM+PC9jb250cmlidXRvcnM+PHRpdGxlcz48dGl0bGU+SW50ZXJuYXRpb25hbCB0aGVyYXBldXRp
YyBndWlkZWxpbmVzIGZvciBwYXRpZW50cyB3aXRoIEhDVi1yZWxhdGVkIGV4dHJhaGVwYXRpYyBk
aXNvcmRlcnMuIEEgbXVsdGlkaXNjaXBsaW5hcnkgZXhwZXJ0IHN0YXRlbWVudDwvdGl0bGU+PHNl
Y29uZGFyeS10aXRsZT5BdXRvaW1tdW5pdHkgcmV2aWV3czwvc2Vjb25kYXJ5LXRpdGxlPjwvdGl0
bGVzPjxwZXJpb2RpY2FsPjxmdWxsLXRpdGxlPkF1dG9pbW11bml0eSBSZXZpZXdzPC9mdWxsLXRp
dGxlPjxhYmJyLTI+QXV0b2ltbXVuIFJldjwvYWJici0yPjwvcGVyaW9kaWNhbD48cGFnZXM+NTIz
LTU0MTwvcGFnZXM+PHZvbHVtZT4xNjwvdm9sdW1lPjxudW1iZXI+NTwvbnVtYmVyPjxkYXRlcz48
eWVhcj4yMDE3PC95ZWFyPjwvZGF0ZXM+PGlzYm4+MTU2OC05OTcyPC9pc2JuPjxhY2Nlc3Npb24t
bnVtPjI4Mjg2MTA4PC9hY2Nlc3Npb24tbnVtPjx1cmxzPjwvdXJscz48ZWxlY3Ryb25pYy1yZXNv
dXJjZS1udW0+MTAuMTAxNi9qLmF1dHJldi4yMDE3LjAzLjAwNDwvZWxlY3Ryb25pYy1yZXNvdXJj
ZS1udW0+PC9yZWNvcmQ+PC9DaXRlPjwvRW5kTm90ZT4A
</w:fldData>
        </w:fldChar>
      </w:r>
      <w:r w:rsidR="00407295" w:rsidRPr="001B3D7B">
        <w:rPr>
          <w:rFonts w:ascii="Book Antiqua" w:hAnsi="Book Antiqua" w:cs="Tahoma"/>
          <w:sz w:val="24"/>
          <w:szCs w:val="24"/>
          <w:lang w:val="en-US"/>
        </w:rPr>
        <w:instrText xml:space="preserve"> ADDIN EN.CITE.DATA </w:instrText>
      </w:r>
      <w:r w:rsidR="00407295" w:rsidRPr="001B3D7B">
        <w:rPr>
          <w:rFonts w:ascii="Book Antiqua" w:hAnsi="Book Antiqua" w:cs="Tahoma"/>
          <w:sz w:val="24"/>
          <w:szCs w:val="24"/>
          <w:lang w:val="en-US"/>
        </w:rPr>
      </w:r>
      <w:r w:rsidR="00407295" w:rsidRPr="001B3D7B">
        <w:rPr>
          <w:rFonts w:ascii="Book Antiqua" w:hAnsi="Book Antiqua" w:cs="Tahoma"/>
          <w:sz w:val="24"/>
          <w:szCs w:val="24"/>
          <w:lang w:val="en-US"/>
        </w:rPr>
        <w:fldChar w:fldCharType="end"/>
      </w:r>
      <w:r w:rsidR="00247529" w:rsidRPr="001B3D7B">
        <w:rPr>
          <w:rFonts w:ascii="Book Antiqua" w:hAnsi="Book Antiqua" w:cs="Tahoma"/>
          <w:sz w:val="24"/>
          <w:szCs w:val="24"/>
          <w:lang w:val="en-US"/>
        </w:rPr>
      </w:r>
      <w:r w:rsidR="00247529"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65,66]</w:t>
      </w:r>
      <w:r w:rsidR="00247529" w:rsidRPr="001B3D7B">
        <w:rPr>
          <w:rFonts w:ascii="Book Antiqua" w:hAnsi="Book Antiqua" w:cs="Tahoma"/>
          <w:sz w:val="24"/>
          <w:szCs w:val="24"/>
          <w:lang w:val="en-US"/>
        </w:rPr>
        <w:fldChar w:fldCharType="end"/>
      </w:r>
      <w:r w:rsidR="001851D8" w:rsidRPr="001B3D7B">
        <w:rPr>
          <w:rFonts w:ascii="Book Antiqua" w:hAnsi="Book Antiqua" w:cs="Tahoma"/>
          <w:sz w:val="24"/>
          <w:szCs w:val="24"/>
          <w:lang w:val="en-US"/>
        </w:rPr>
        <w:t>.</w:t>
      </w:r>
      <w:r w:rsidR="001665DB" w:rsidRPr="001B3D7B">
        <w:rPr>
          <w:rFonts w:ascii="Book Antiqua" w:hAnsi="Book Antiqua" w:cs="Tahoma"/>
          <w:sz w:val="24"/>
          <w:szCs w:val="24"/>
          <w:lang w:val="en-US"/>
        </w:rPr>
        <w:t xml:space="preserve"> IFN also induces lichenoid inflammation, and is thus contraindicated to LP</w:t>
      </w:r>
      <w:r w:rsidR="00247529"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Zignego&lt;/Author&gt;&lt;Year&gt;2017&lt;/Year&gt;&lt;RecNum&gt;186&lt;/RecNum&gt;&lt;DisplayText&gt;&lt;style face="superscript"&gt;[66]&lt;/style&gt;&lt;/DisplayText&gt;&lt;record&gt;&lt;rec-number&gt;186&lt;/rec-number&gt;&lt;foreign-keys&gt;&lt;key app="EN" db-id="sxasv0zxffd0vieev5ax0p08222er2p0vwex" timestamp="1543312633"&gt;186&lt;/key&gt;&lt;key app="ENWeb" db-id=""&gt;0&lt;/key&gt;&lt;/foreign-keys&gt;&lt;ref-type name="Journal Article"&gt;17&lt;/ref-type&gt;&lt;contributors&gt;&lt;authors&gt;&lt;author&gt;Zignego, A. L.&lt;/author&gt;&lt;author&gt;Ramos-Casals, M.&lt;/author&gt;&lt;author&gt;Ferri, C.&lt;/author&gt;&lt;author&gt;Saadoun, D.&lt;/author&gt;&lt;author&gt;Arcaini, L.&lt;/author&gt;&lt;author&gt;Roccatello, D.&lt;/author&gt;&lt;author&gt;Antonelli, A.&lt;/author&gt;&lt;author&gt;Desbois, A. C.&lt;/author&gt;&lt;author&gt;Comarmond, C.&lt;/author&gt;&lt;author&gt;Gragnani, L.&lt;/author&gt;&lt;author&gt;Casato, M.&lt;/author&gt;&lt;author&gt;Lamprecht, P.&lt;/author&gt;&lt;author&gt;Mangia, A.&lt;/author&gt;&lt;author&gt;Tzioufas, A. G.&lt;/author&gt;&lt;author&gt;Younossi, Z. M.&lt;/author&gt;&lt;author&gt;Cacoub, P.&lt;/author&gt;&lt;/authors&gt;&lt;/contributors&gt;&lt;titles&gt;&lt;title&gt;International therapeutic guidelines for patients with HCV-related extrahepatic disorders. A multidisciplinary expert statement&lt;/title&gt;&lt;secondary-title&gt;Autoimmunity reviews&lt;/secondary-title&gt;&lt;/titles&gt;&lt;periodical&gt;&lt;full-title&gt;Autoimmunity Reviews&lt;/full-title&gt;&lt;abbr-2&gt;Autoimmun Rev&lt;/abbr-2&gt;&lt;/periodical&gt;&lt;pages&gt;523-541&lt;/pages&gt;&lt;volume&gt;16&lt;/volume&gt;&lt;number&gt;5&lt;/number&gt;&lt;dates&gt;&lt;year&gt;2017&lt;/year&gt;&lt;/dates&gt;&lt;isbn&gt;1568-9972&lt;/isbn&gt;&lt;accession-num&gt;28286108&lt;/accession-num&gt;&lt;urls&gt;&lt;/urls&gt;&lt;electronic-resource-num&gt;10.1016/j.autrev.2017.03.004&lt;/electronic-resource-num&gt;&lt;/record&gt;&lt;/Cite&gt;&lt;/EndNote&gt;</w:instrText>
      </w:r>
      <w:r w:rsidR="00247529"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66]</w:t>
      </w:r>
      <w:r w:rsidR="00247529" w:rsidRPr="001B3D7B">
        <w:rPr>
          <w:rFonts w:ascii="Book Antiqua" w:hAnsi="Book Antiqua" w:cs="Tahoma"/>
          <w:sz w:val="24"/>
          <w:szCs w:val="24"/>
          <w:lang w:val="en-US"/>
        </w:rPr>
        <w:fldChar w:fldCharType="end"/>
      </w:r>
      <w:r w:rsidR="001851D8" w:rsidRPr="001B3D7B">
        <w:rPr>
          <w:rFonts w:ascii="Book Antiqua" w:hAnsi="Book Antiqua" w:cs="Tahoma"/>
          <w:sz w:val="24"/>
          <w:szCs w:val="24"/>
          <w:lang w:val="en-US"/>
        </w:rPr>
        <w:t>.</w:t>
      </w:r>
    </w:p>
    <w:p w14:paraId="72CC16C1" w14:textId="67AFB857" w:rsidR="00EC61F3" w:rsidRPr="001B3D7B" w:rsidRDefault="00947B23"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Emerging d</w:t>
      </w:r>
      <w:r w:rsidR="00834FFB" w:rsidRPr="001B3D7B">
        <w:rPr>
          <w:rFonts w:ascii="Book Antiqua" w:hAnsi="Book Antiqua" w:cs="Tahoma"/>
          <w:sz w:val="24"/>
          <w:szCs w:val="24"/>
          <w:lang w:val="en-US"/>
        </w:rPr>
        <w:t xml:space="preserve">ata </w:t>
      </w:r>
      <w:r w:rsidRPr="001B3D7B">
        <w:rPr>
          <w:rFonts w:ascii="Book Antiqua" w:hAnsi="Book Antiqua" w:cs="Tahoma"/>
          <w:sz w:val="24"/>
          <w:szCs w:val="24"/>
          <w:lang w:val="en-US"/>
        </w:rPr>
        <w:t xml:space="preserve">support </w:t>
      </w:r>
      <w:r w:rsidR="009F6155" w:rsidRPr="001B3D7B">
        <w:rPr>
          <w:rFonts w:ascii="Book Antiqua" w:hAnsi="Book Antiqua" w:cs="Tahoma"/>
          <w:sz w:val="24"/>
          <w:szCs w:val="24"/>
          <w:lang w:val="en-US"/>
        </w:rPr>
        <w:t>the extrahepatic benefit of successful DAA treatment for HCV patients</w:t>
      </w:r>
      <w:r w:rsidR="00D77F9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Polo&lt;/Author&gt;&lt;Year&gt;2017&lt;/Year&gt;&lt;RecNum&gt;18&lt;/RecNum&gt;&lt;DisplayText&gt;&lt;style face="superscript"&gt;[67]&lt;/style&gt;&lt;/DisplayText&gt;&lt;record&gt;&lt;rec-number&gt;18&lt;/rec-number&gt;&lt;foreign-keys&gt;&lt;key app="EN" db-id="sxasv0zxffd0vieev5ax0p08222er2p0vwex" timestamp="1519624718"&gt;18&lt;/key&gt;&lt;key app="ENWeb" db-id=""&gt;0&lt;/key&gt;&lt;/foreign-keys&gt;&lt;ref-type name="Journal Article"&gt;17&lt;/ref-type&gt;&lt;contributors&gt;&lt;authors&gt;&lt;author&gt;Polo, M. L.&lt;/author&gt;&lt;author&gt;Laufer, N.&lt;/author&gt;&lt;/authors&gt;&lt;/contributors&gt;&lt;auth-address&gt;a Instituto de Investigaciones Biomedicas en Retrovirus y Sida (INBIRS) , Universidad de Buenos Aires- CONICET , Buenos Aires , Argentina.&lt;/auth-address&gt;&lt;titles&gt;&lt;title&gt;Extrahepatic manifestations of HCV: the role of direct acting antivirals&lt;/title&gt;&lt;secondary-title&gt;Expert Rev Anti Infect Ther&lt;/secondary-title&gt;&lt;/titles&gt;&lt;periodical&gt;&lt;full-title&gt;Expert Review of Anti-Infective Therapy&lt;/full-title&gt;&lt;abbr-1&gt;Expert Rev. Anti Infect. Ther.&lt;/abbr-1&gt;&lt;abbr-2&gt;Expert Rev Anti Infect Ther&lt;/abbr-2&gt;&lt;/periodical&gt;&lt;pages&gt;737-46&lt;/pages&gt;&lt;volume&gt;15&lt;/volume&gt;&lt;number&gt;8&lt;/number&gt;&lt;edition&gt;2017/07/12&lt;/edition&gt;&lt;keywords&gt;&lt;keyword&gt;Chronic hepatitis C&lt;/keyword&gt;&lt;keyword&gt;diabetes mellitus&lt;/keyword&gt;&lt;keyword&gt;direct acting antivirals&lt;/keyword&gt;&lt;keyword&gt;extrahepatic manifestations&lt;/keyword&gt;&lt;keyword&gt;lichen planus&lt;/keyword&gt;&lt;keyword&gt;lymphomalignancies&lt;/keyword&gt;&lt;keyword&gt;mixed cryoglobulinemia&lt;/keyword&gt;&lt;keyword&gt;porphyria&lt;/keyword&gt;&lt;/keywords&gt;&lt;dates&gt;&lt;year&gt;2017&lt;/year&gt;&lt;pub-dates&gt;&lt;date&gt;Aug&lt;/date&gt;&lt;/pub-dates&gt;&lt;/dates&gt;&lt;isbn&gt;1744-8336 (Electronic)&amp;#xD;1478-7210 (Linking)&lt;/isbn&gt;&lt;accession-num&gt;28696154&lt;/accession-num&gt;&lt;urls&gt;&lt;related-urls&gt;&lt;url&gt;https://www.ncbi.nlm.nih.gov/pubmed/28696154&lt;/url&gt;&lt;/related-urls&gt;&lt;/urls&gt;&lt;electronic-resource-num&gt;10.1080/14787210.2017.1354697&lt;/electronic-resource-num&gt;&lt;/record&gt;&lt;/Cite&gt;&lt;/EndNote&gt;</w:instrText>
      </w:r>
      <w:r w:rsidR="00D77F9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67]</w:t>
      </w:r>
      <w:r w:rsidR="00D77F96" w:rsidRPr="001B3D7B">
        <w:rPr>
          <w:rFonts w:ascii="Book Antiqua" w:hAnsi="Book Antiqua"/>
          <w:sz w:val="24"/>
          <w:szCs w:val="24"/>
          <w:lang w:val="en-US"/>
        </w:rPr>
        <w:fldChar w:fldCharType="end"/>
      </w:r>
      <w:r w:rsidR="001851D8" w:rsidRPr="001B3D7B">
        <w:rPr>
          <w:rFonts w:ascii="Book Antiqua" w:hAnsi="Book Antiqua"/>
          <w:sz w:val="24"/>
          <w:szCs w:val="24"/>
          <w:lang w:val="en-US"/>
        </w:rPr>
        <w:t>.</w:t>
      </w:r>
      <w:r w:rsidR="0052795F" w:rsidRPr="001B3D7B">
        <w:rPr>
          <w:rFonts w:ascii="Book Antiqua" w:hAnsi="Book Antiqua" w:cs="Tahoma"/>
          <w:sz w:val="24"/>
          <w:szCs w:val="24"/>
          <w:lang w:val="en-US"/>
        </w:rPr>
        <w:t xml:space="preserve"> </w:t>
      </w:r>
      <w:r w:rsidR="00621D53" w:rsidRPr="001B3D7B">
        <w:rPr>
          <w:rFonts w:ascii="Book Antiqua" w:hAnsi="Book Antiqua" w:cs="Tahoma"/>
          <w:sz w:val="24"/>
          <w:szCs w:val="24"/>
          <w:lang w:val="en-US"/>
        </w:rPr>
        <w:t>In two prospective studies on patients with HCV-rel</w:t>
      </w:r>
      <w:r w:rsidR="00133513" w:rsidRPr="001B3D7B">
        <w:rPr>
          <w:rFonts w:ascii="Book Antiqua" w:hAnsi="Book Antiqua" w:cs="Tahoma"/>
          <w:sz w:val="24"/>
          <w:szCs w:val="24"/>
          <w:lang w:val="en-US"/>
        </w:rPr>
        <w:t xml:space="preserve">ated </w:t>
      </w:r>
      <w:r w:rsidR="00A676D5" w:rsidRPr="001B3D7B">
        <w:rPr>
          <w:rFonts w:ascii="Book Antiqua" w:hAnsi="Book Antiqua" w:cs="Tahoma"/>
          <w:sz w:val="24"/>
          <w:szCs w:val="24"/>
          <w:lang w:val="en-US"/>
        </w:rPr>
        <w:t>mixed cryoglobulinemia</w:t>
      </w:r>
      <w:r w:rsidR="00621D53" w:rsidRPr="001B3D7B">
        <w:rPr>
          <w:rFonts w:ascii="Book Antiqua" w:hAnsi="Book Antiqua" w:cs="Tahoma"/>
          <w:sz w:val="24"/>
          <w:szCs w:val="24"/>
          <w:lang w:val="en-US"/>
        </w:rPr>
        <w:t>, SOF-based regimens conferred 100% SVR rates and clinical improvement</w:t>
      </w:r>
      <w:r w:rsidR="00C55D22" w:rsidRPr="001B3D7B">
        <w:rPr>
          <w:rFonts w:ascii="Book Antiqua" w:hAnsi="Book Antiqua" w:cs="Tahoma"/>
          <w:sz w:val="24"/>
          <w:szCs w:val="24"/>
          <w:lang w:val="en-US"/>
        </w:rPr>
        <w:t xml:space="preserve"> or resolution</w:t>
      </w:r>
      <w:r w:rsidR="00621D53" w:rsidRPr="001B3D7B">
        <w:rPr>
          <w:rFonts w:ascii="Book Antiqua" w:hAnsi="Book Antiqua" w:cs="Tahoma"/>
          <w:sz w:val="24"/>
          <w:szCs w:val="24"/>
          <w:lang w:val="en-US"/>
        </w:rPr>
        <w:t xml:space="preserve"> </w:t>
      </w:r>
      <w:r w:rsidR="00C55D22" w:rsidRPr="001B3D7B">
        <w:rPr>
          <w:rFonts w:ascii="Book Antiqua" w:hAnsi="Book Antiqua" w:cs="Tahoma"/>
          <w:sz w:val="24"/>
          <w:szCs w:val="24"/>
          <w:lang w:val="en-US"/>
        </w:rPr>
        <w:t>of</w:t>
      </w:r>
      <w:r w:rsidR="00A676D5" w:rsidRPr="001B3D7B">
        <w:rPr>
          <w:rFonts w:ascii="Book Antiqua" w:hAnsi="Book Antiqua" w:cs="Tahoma"/>
          <w:sz w:val="24"/>
          <w:szCs w:val="24"/>
          <w:lang w:val="en-US"/>
        </w:rPr>
        <w:t xml:space="preserve"> mixed cryoglobulinemia</w:t>
      </w:r>
      <w:r w:rsidR="00536B9B" w:rsidRPr="001B3D7B">
        <w:rPr>
          <w:rFonts w:ascii="Book Antiqua" w:hAnsi="Book Antiqua" w:cs="Tahoma"/>
          <w:sz w:val="24"/>
          <w:szCs w:val="24"/>
          <w:lang w:val="en-US"/>
        </w:rPr>
        <w:t>-associated vasculitis</w:t>
      </w:r>
      <w:r w:rsidR="00BF038D" w:rsidRPr="001B3D7B">
        <w:rPr>
          <w:rFonts w:ascii="Book Antiqua" w:hAnsi="Book Antiqua"/>
          <w:sz w:val="24"/>
          <w:szCs w:val="24"/>
          <w:lang w:val="en-US"/>
        </w:rPr>
        <w:fldChar w:fldCharType="begin">
          <w:fldData xml:space="preserve">PEVuZE5vdGU+PENpdGU+PEF1dGhvcj5HcmFnbmFuaTwvQXV0aG9yPjxZZWFyPjIwMTY8L1llYXI+
PFJlY051bT42NjwvUmVjTnVtPjxEaXNwbGF5VGV4dD48c3R5bGUgZmFjZT0ic3VwZXJzY3JpcHQi
Pls2OCwgNjldPC9zdHlsZT48L0Rpc3BsYXlUZXh0PjxyZWNvcmQ+PHJlYy1udW1iZXI+NjY8L3Jl
Yy1udW1iZXI+PGZvcmVpZ24ta2V5cz48a2V5IGFwcD0iRU4iIGRiLWlkPSJzeGFzdjB6eGZmZDB2
aWVldjVheDBwMDgyMjJlcjJwMHZ3ZXgiIHRpbWVzdGFtcD0iMTUyMjExODgxMSI+NjY8L2tleT48
L2ZvcmVpZ24ta2V5cz48cmVmLXR5cGUgbmFtZT0iSm91cm5hbCBBcnRpY2xlIj4xNzwvcmVmLXR5
cGU+PGNvbnRyaWJ1dG9ycz48YXV0aG9ycz48YXV0aG9yPkdyYWduYW5pLCBMLjwvYXV0aG9yPjxh
dXRob3I+VmlzZW50aW5pLCBNLjwvYXV0aG9yPjxhdXRob3I+Rm9nbmFuaSwgRS48L2F1dGhvcj48
YXV0aG9yPlVycmFybywgVC48L2F1dGhvcj48YXV0aG9yPkRlIFNhbnRpcywgQS48L2F1dGhvcj48
YXV0aG9yPlBldHJhY2NpYSwgTC48L2F1dGhvcj48YXV0aG9yPlBlcmV6LCBNLjwvYXV0aG9yPjxh
dXRob3I+Q2VjY290dGksIEcuPC9hdXRob3I+PGF1dGhvcj5Db2xhbnR1b25vLCBTLjwvYXV0aG9y
PjxhdXRob3I+TWl0cmV2c2tpLCBNLjwvYXV0aG9yPjxhdXRob3I+U3Rhc2ksIEMuPC9hdXRob3I+
PGF1dGhvcj5EZWwgUGFkcmUsIE0uPC9hdXRob3I+PGF1dGhvcj5Nb250aSwgTS48L2F1dGhvcj48
YXV0aG9yPkdpYW5uaSwgRS48L2F1dGhvcj48YXV0aG9yPlB1bHNvbmksIEEuPC9hdXRob3I+PGF1
dGhvcj5GaW9yaWxsaSwgTS48L2F1dGhvcj48YXV0aG9yPkNhc2F0bywgTS48L2F1dGhvcj48YXV0
aG9yPlppZ25lZ28sIEEuIEwuPC9hdXRob3I+PC9hdXRob3JzPjwvY29udHJpYnV0b3JzPjx0aXRs
ZXM+PHRpdGxlPlByb3NwZWN0aXZlIHN0dWR5IG9mIGd1aWRlbGluZeKAkHRhaWxvcmVkIHRoZXJh
cHkgd2l0aCBkaXJlY3TigJBhY3RpbmcgYW50aXZpcmFscyBmb3IgaGVwYXRpdGlzIEMgdmlydXPi
gJBhc3NvY2lhdGVkIG1peGVkIGNyeW9nbG9idWxpbmVtaWE8L3RpdGxlPjxzZWNvbmRhcnktdGl0
bGU+SGVwYXRvbG9neTwvc2Vjb25kYXJ5LXRpdGxlPjwvdGl0bGVzPjxwZXJpb2RpY2FsPjxmdWxs
LXRpdGxlPkhlcGF0b2xvZ3k8L2Z1bGwtdGl0bGU+PGFiYnItMT5IZXBhdG9sb2d5PC9hYmJyLTE+
PGFiYnItMj5IZXBhdG9sb2d5PC9hYmJyLTI+PC9wZXJpb2RpY2FsPjxwYWdlcz4xNDczLTE0ODI8
L3BhZ2VzPjx2b2x1bWU+NjQ8L3ZvbHVtZT48bnVtYmVyPjU8L251bWJlcj48ZGF0ZXM+PHllYXI+
MjAxNjwveWVhcj48L2RhdGVzPjxpc2JuPjE1MjctMzM1MDwvaXNibj48YWNjZXNzaW9uLW51bT4y
NzQ4MzQ1MTwvYWNjZXNzaW9uLW51bT48dXJscz48L3VybHM+PGVsZWN0cm9uaWMtcmVzb3VyY2Ut
bnVtPjEwLjEwMDIvaGVwLjI4NzUzPC9lbGVjdHJvbmljLXJlc291cmNlLW51bT48L3JlY29yZD48
L0NpdGU+PENpdGU+PEF1dGhvcj5TYWFkb3VuPC9BdXRob3I+PFllYXI+MjAxNzwvWWVhcj48UmVj
TnVtPjY3PC9SZWNOdW0+PHJlY29yZD48cmVjLW51bWJlcj42NzwvcmVjLW51bWJlcj48Zm9yZWln
bi1rZXlzPjxrZXkgYXBwPSJFTiIgZGItaWQ9InN4YXN2MHp4ZmZkMHZpZWV2NWF4MHAwODIyMmVy
MnAwdndleCIgdGltZXN0YW1wPSIxNTIyMTE5NDIyIj42Nzwva2V5PjwvZm9yZWlnbi1rZXlzPjxy
ZWYtdHlwZSBuYW1lPSJKb3VybmFsIEFydGljbGUiPjE3PC9yZWYtdHlwZT48Y29udHJpYnV0b3Jz
PjxhdXRob3JzPjxhdXRob3I+U2FhZG91biwgRGF2aWQ8L2F1dGhvcj48YXV0aG9yPlBvbCwgU3Rh
bmlzbGFzPC9hdXRob3I+PGF1dGhvcj5GZXJmYXIsIFlhc21pbmE8L2F1dGhvcj48YXV0aG9yPkFs
cmljLCBMYXVyZW50PC9hdXRob3I+PGF1dGhvcj5IZXpvZGUsIENocmlzdG9waGU8L2F1dGhvcj48
YXV0aG9yPkFobWVkLCBTaSBOYWZhIFNpPC9hdXRob3I+PGF1dGhvcj5EZSBTYWludCBNYXJ0aW4s
IEx1YzwvYXV0aG9yPjxhdXRob3I+Q29tYXJtb25kLCBDbG/DqTwvYXV0aG9yPjxhdXRob3I+Qm91
eWVyLCBBbm5lIFNvcGhpZTwvYXV0aG9yPjxhdXRob3I+TXVzc2V0LCBMdWNpbGU8L2F1dGhvcj48
YXV0aG9yPlBveW5hcmQsIFQuPC9hdXRob3I+PGF1dGhvcj5SZXNjaGUgUmlnb24sIE0uPC9hdXRo
b3I+PGF1dGhvcj5DYWNvdWIsIFAuPC9hdXRob3I+PC9hdXRob3JzPjwvY29udHJpYnV0b3JzPjx0
aXRsZXM+PHRpdGxlPkVmZmljYWN5IGFuZCBzYWZldHkgb2Ygc29mb3NidXZpciBwbHVzIGRhY2xh
dGFzdmlyIGZvciB0cmVhdG1lbnQgb2YgSENWLWFzc29jaWF0ZWQgY3J5b2dsb2J1bGluZW1pYSB2
YXNjdWxpdGlzPC90aXRsZT48c2Vjb25kYXJ5LXRpdGxlPkdhc3Ryb2VudGVyb2xvZ3k8L3NlY29u
ZGFyeS10aXRsZT48L3RpdGxlcz48cGVyaW9kaWNhbD48ZnVsbC10aXRsZT5HYXN0cm9lbnRlcm9s
b2d5PC9mdWxsLXRpdGxlPjxhYmJyLTE+R2FzdHJvZW50ZXJvbG9neTwvYWJici0xPjxhYmJyLTI+
R2FzdHJvZW50ZXJvbG9neTwvYWJici0yPjwvcGVyaW9kaWNhbD48cGFnZXM+NDktNTIuIGU1PC9w
YWdlcz48dm9sdW1lPjE1Mzwvdm9sdW1lPjxudW1iZXI+MTwvbnVtYmVyPjxkYXRlcz48eWVhcj4y
MDE3PC95ZWFyPjwvZGF0ZXM+PGlzYm4+MDAxNi01MDg1PC9pc2JuPjxhY2Nlc3Npb24tbnVtPjI4
Mjg4NzkxPC9hY2Nlc3Npb24tbnVtPjx1cmxzPjwvdXJscz48ZWxlY3Ryb25pYy1yZXNvdXJjZS1u
dW0+MTAuMTA1My9qLmdhc3Ryby4yMDE3LjAzLjAwNjwvZWxlY3Ryb25pYy1yZXNvdXJjZS1udW0+
PC9yZWNvcmQ+PC9DaXRlPjwvRW5kTm90ZT4A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HcmFnbmFuaTwvQXV0aG9yPjxZZWFyPjIwMTY8L1llYXI+
PFJlY051bT42NjwvUmVjTnVtPjxEaXNwbGF5VGV4dD48c3R5bGUgZmFjZT0ic3VwZXJzY3JpcHQi
Pls2OCwgNjldPC9zdHlsZT48L0Rpc3BsYXlUZXh0PjxyZWNvcmQ+PHJlYy1udW1iZXI+NjY8L3Jl
Yy1udW1iZXI+PGZvcmVpZ24ta2V5cz48a2V5IGFwcD0iRU4iIGRiLWlkPSJzeGFzdjB6eGZmZDB2
aWVldjVheDBwMDgyMjJlcjJwMHZ3ZXgiIHRpbWVzdGFtcD0iMTUyMjExODgxMSI+NjY8L2tleT48
L2ZvcmVpZ24ta2V5cz48cmVmLXR5cGUgbmFtZT0iSm91cm5hbCBBcnRpY2xlIj4xNzwvcmVmLXR5
cGU+PGNvbnRyaWJ1dG9ycz48YXV0aG9ycz48YXV0aG9yPkdyYWduYW5pLCBMLjwvYXV0aG9yPjxh
dXRob3I+VmlzZW50aW5pLCBNLjwvYXV0aG9yPjxhdXRob3I+Rm9nbmFuaSwgRS48L2F1dGhvcj48
YXV0aG9yPlVycmFybywgVC48L2F1dGhvcj48YXV0aG9yPkRlIFNhbnRpcywgQS48L2F1dGhvcj48
YXV0aG9yPlBldHJhY2NpYSwgTC48L2F1dGhvcj48YXV0aG9yPlBlcmV6LCBNLjwvYXV0aG9yPjxh
dXRob3I+Q2VjY290dGksIEcuPC9hdXRob3I+PGF1dGhvcj5Db2xhbnR1b25vLCBTLjwvYXV0aG9y
PjxhdXRob3I+TWl0cmV2c2tpLCBNLjwvYXV0aG9yPjxhdXRob3I+U3Rhc2ksIEMuPC9hdXRob3I+
PGF1dGhvcj5EZWwgUGFkcmUsIE0uPC9hdXRob3I+PGF1dGhvcj5Nb250aSwgTS48L2F1dGhvcj48
YXV0aG9yPkdpYW5uaSwgRS48L2F1dGhvcj48YXV0aG9yPlB1bHNvbmksIEEuPC9hdXRob3I+PGF1
dGhvcj5GaW9yaWxsaSwgTS48L2F1dGhvcj48YXV0aG9yPkNhc2F0bywgTS48L2F1dGhvcj48YXV0
aG9yPlppZ25lZ28sIEEuIEwuPC9hdXRob3I+PC9hdXRob3JzPjwvY29udHJpYnV0b3JzPjx0aXRs
ZXM+PHRpdGxlPlByb3NwZWN0aXZlIHN0dWR5IG9mIGd1aWRlbGluZeKAkHRhaWxvcmVkIHRoZXJh
cHkgd2l0aCBkaXJlY3TigJBhY3RpbmcgYW50aXZpcmFscyBmb3IgaGVwYXRpdGlzIEMgdmlydXPi
gJBhc3NvY2lhdGVkIG1peGVkIGNyeW9nbG9idWxpbmVtaWE8L3RpdGxlPjxzZWNvbmRhcnktdGl0
bGU+SGVwYXRvbG9neTwvc2Vjb25kYXJ5LXRpdGxlPjwvdGl0bGVzPjxwZXJpb2RpY2FsPjxmdWxs
LXRpdGxlPkhlcGF0b2xvZ3k8L2Z1bGwtdGl0bGU+PGFiYnItMT5IZXBhdG9sb2d5PC9hYmJyLTE+
PGFiYnItMj5IZXBhdG9sb2d5PC9hYmJyLTI+PC9wZXJpb2RpY2FsPjxwYWdlcz4xNDczLTE0ODI8
L3BhZ2VzPjx2b2x1bWU+NjQ8L3ZvbHVtZT48bnVtYmVyPjU8L251bWJlcj48ZGF0ZXM+PHllYXI+
MjAxNjwveWVhcj48L2RhdGVzPjxpc2JuPjE1MjctMzM1MDwvaXNibj48YWNjZXNzaW9uLW51bT4y
NzQ4MzQ1MTwvYWNjZXNzaW9uLW51bT48dXJscz48L3VybHM+PGVsZWN0cm9uaWMtcmVzb3VyY2Ut
bnVtPjEwLjEwMDIvaGVwLjI4NzUzPC9lbGVjdHJvbmljLXJlc291cmNlLW51bT48L3JlY29yZD48
L0NpdGU+PENpdGU+PEF1dGhvcj5TYWFkb3VuPC9BdXRob3I+PFllYXI+MjAxNzwvWWVhcj48UmVj
TnVtPjY3PC9SZWNOdW0+PHJlY29yZD48cmVjLW51bWJlcj42NzwvcmVjLW51bWJlcj48Zm9yZWln
bi1rZXlzPjxrZXkgYXBwPSJFTiIgZGItaWQ9InN4YXN2MHp4ZmZkMHZpZWV2NWF4MHAwODIyMmVy
MnAwdndleCIgdGltZXN0YW1wPSIxNTIyMTE5NDIyIj42Nzwva2V5PjwvZm9yZWlnbi1rZXlzPjxy
ZWYtdHlwZSBuYW1lPSJKb3VybmFsIEFydGljbGUiPjE3PC9yZWYtdHlwZT48Y29udHJpYnV0b3Jz
PjxhdXRob3JzPjxhdXRob3I+U2FhZG91biwgRGF2aWQ8L2F1dGhvcj48YXV0aG9yPlBvbCwgU3Rh
bmlzbGFzPC9hdXRob3I+PGF1dGhvcj5GZXJmYXIsIFlhc21pbmE8L2F1dGhvcj48YXV0aG9yPkFs
cmljLCBMYXVyZW50PC9hdXRob3I+PGF1dGhvcj5IZXpvZGUsIENocmlzdG9waGU8L2F1dGhvcj48
YXV0aG9yPkFobWVkLCBTaSBOYWZhIFNpPC9hdXRob3I+PGF1dGhvcj5EZSBTYWludCBNYXJ0aW4s
IEx1YzwvYXV0aG9yPjxhdXRob3I+Q29tYXJtb25kLCBDbG/DqTwvYXV0aG9yPjxhdXRob3I+Qm91
eWVyLCBBbm5lIFNvcGhpZTwvYXV0aG9yPjxhdXRob3I+TXVzc2V0LCBMdWNpbGU8L2F1dGhvcj48
YXV0aG9yPlBveW5hcmQsIFQuPC9hdXRob3I+PGF1dGhvcj5SZXNjaGUgUmlnb24sIE0uPC9hdXRo
b3I+PGF1dGhvcj5DYWNvdWIsIFAuPC9hdXRob3I+PC9hdXRob3JzPjwvY29udHJpYnV0b3JzPjx0
aXRsZXM+PHRpdGxlPkVmZmljYWN5IGFuZCBzYWZldHkgb2Ygc29mb3NidXZpciBwbHVzIGRhY2xh
dGFzdmlyIGZvciB0cmVhdG1lbnQgb2YgSENWLWFzc29jaWF0ZWQgY3J5b2dsb2J1bGluZW1pYSB2
YXNjdWxpdGlzPC90aXRsZT48c2Vjb25kYXJ5LXRpdGxlPkdhc3Ryb2VudGVyb2xvZ3k8L3NlY29u
ZGFyeS10aXRsZT48L3RpdGxlcz48cGVyaW9kaWNhbD48ZnVsbC10aXRsZT5HYXN0cm9lbnRlcm9s
b2d5PC9mdWxsLXRpdGxlPjxhYmJyLTE+R2FzdHJvZW50ZXJvbG9neTwvYWJici0xPjxhYmJyLTI+
R2FzdHJvZW50ZXJvbG9neTwvYWJici0yPjwvcGVyaW9kaWNhbD48cGFnZXM+NDktNTIuIGU1PC9w
YWdlcz48dm9sdW1lPjE1Mzwvdm9sdW1lPjxudW1iZXI+MTwvbnVtYmVyPjxkYXRlcz48eWVhcj4y
MDE3PC95ZWFyPjwvZGF0ZXM+PGlzYm4+MDAxNi01MDg1PC9pc2JuPjxhY2Nlc3Npb24tbnVtPjI4
Mjg4NzkxPC9hY2Nlc3Npb24tbnVtPjx1cmxzPjwvdXJscz48ZWxlY3Ryb25pYy1yZXNvdXJjZS1u
dW0+MTAuMTA1My9qLmdhc3Ryby4yMDE3LjAzLjAwNjwvZWxlY3Ryb25pYy1yZXNvdXJjZS1udW0+
PC9yZWNvcmQ+PC9DaXRlPjwvRW5kTm90ZT4A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BF038D" w:rsidRPr="001B3D7B">
        <w:rPr>
          <w:rFonts w:ascii="Book Antiqua" w:hAnsi="Book Antiqua" w:cs="Tahoma"/>
          <w:sz w:val="24"/>
          <w:szCs w:val="24"/>
          <w:lang w:val="en-US"/>
        </w:rPr>
      </w:r>
      <w:r w:rsidR="00BF038D"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68,69]</w:t>
      </w:r>
      <w:r w:rsidR="00BF038D" w:rsidRPr="001B3D7B">
        <w:rPr>
          <w:rFonts w:ascii="Book Antiqua" w:hAnsi="Book Antiqua"/>
          <w:sz w:val="24"/>
          <w:szCs w:val="24"/>
          <w:lang w:val="en-US"/>
        </w:rPr>
        <w:fldChar w:fldCharType="end"/>
      </w:r>
      <w:r w:rsidR="001851D8" w:rsidRPr="001B3D7B">
        <w:rPr>
          <w:rFonts w:ascii="Book Antiqua" w:hAnsi="Book Antiqua"/>
          <w:sz w:val="24"/>
          <w:szCs w:val="24"/>
          <w:lang w:val="en-US"/>
        </w:rPr>
        <w:t>.</w:t>
      </w:r>
      <w:r w:rsidR="00536B9B" w:rsidRPr="001B3D7B">
        <w:rPr>
          <w:rFonts w:ascii="Book Antiqua" w:hAnsi="Book Antiqua" w:cs="Tahoma"/>
          <w:sz w:val="24"/>
          <w:szCs w:val="24"/>
          <w:lang w:val="en-US"/>
        </w:rPr>
        <w:t xml:space="preserve"> </w:t>
      </w:r>
      <w:r w:rsidR="007F28CF" w:rsidRPr="001B3D7B">
        <w:rPr>
          <w:rFonts w:ascii="Book Antiqua" w:hAnsi="Book Antiqua" w:cs="Tahoma"/>
          <w:sz w:val="24"/>
          <w:szCs w:val="24"/>
          <w:lang w:val="en-US"/>
        </w:rPr>
        <w:t>In a</w:t>
      </w:r>
      <w:r w:rsidR="00B83D30" w:rsidRPr="001B3D7B">
        <w:rPr>
          <w:rFonts w:ascii="Book Antiqua" w:hAnsi="Book Antiqua" w:cs="Tahoma"/>
          <w:sz w:val="24"/>
          <w:szCs w:val="24"/>
          <w:lang w:val="en-US"/>
        </w:rPr>
        <w:t xml:space="preserve"> retrospective study </w:t>
      </w:r>
      <w:r w:rsidR="0046633D" w:rsidRPr="001B3D7B">
        <w:rPr>
          <w:rFonts w:ascii="Book Antiqua" w:hAnsi="Book Antiqua" w:cs="Tahoma"/>
          <w:sz w:val="24"/>
          <w:szCs w:val="24"/>
          <w:lang w:val="en-US"/>
        </w:rPr>
        <w:t>on</w:t>
      </w:r>
      <w:r w:rsidR="00B83D30" w:rsidRPr="001B3D7B">
        <w:rPr>
          <w:rFonts w:ascii="Book Antiqua" w:hAnsi="Book Antiqua" w:cs="Tahoma"/>
          <w:sz w:val="24"/>
          <w:szCs w:val="24"/>
          <w:lang w:val="en-US"/>
        </w:rPr>
        <w:t xml:space="preserve"> 46 </w:t>
      </w:r>
      <w:r w:rsidR="0027638B" w:rsidRPr="001B3D7B">
        <w:rPr>
          <w:rFonts w:ascii="Book Antiqua" w:hAnsi="Book Antiqua" w:cs="Tahoma"/>
          <w:sz w:val="24"/>
          <w:szCs w:val="24"/>
          <w:lang w:val="en-US"/>
        </w:rPr>
        <w:t xml:space="preserve">CHC </w:t>
      </w:r>
      <w:r w:rsidR="0046633D" w:rsidRPr="001B3D7B">
        <w:rPr>
          <w:rFonts w:ascii="Book Antiqua" w:hAnsi="Book Antiqua" w:cs="Tahoma"/>
          <w:sz w:val="24"/>
          <w:szCs w:val="24"/>
          <w:lang w:val="en-US"/>
        </w:rPr>
        <w:t>patients</w:t>
      </w:r>
      <w:r w:rsidR="0027638B" w:rsidRPr="001B3D7B">
        <w:rPr>
          <w:rFonts w:ascii="Book Antiqua" w:hAnsi="Book Antiqua" w:cs="Tahoma"/>
          <w:sz w:val="24"/>
          <w:szCs w:val="24"/>
          <w:lang w:val="en-US"/>
        </w:rPr>
        <w:t xml:space="preserve"> </w:t>
      </w:r>
      <w:r w:rsidR="00A96E8C" w:rsidRPr="001B3D7B">
        <w:rPr>
          <w:rFonts w:ascii="Book Antiqua" w:hAnsi="Book Antiqua" w:cs="Tahoma"/>
          <w:sz w:val="24"/>
          <w:szCs w:val="24"/>
          <w:lang w:val="en-US"/>
        </w:rPr>
        <w:t xml:space="preserve">with lymphoproliferative disorders, </w:t>
      </w:r>
      <w:r w:rsidR="009F6155" w:rsidRPr="001B3D7B">
        <w:rPr>
          <w:rFonts w:ascii="Book Antiqua" w:hAnsi="Book Antiqua" w:cs="Tahoma"/>
          <w:sz w:val="24"/>
          <w:szCs w:val="24"/>
          <w:lang w:val="en-US"/>
        </w:rPr>
        <w:t>DAA treatment (mostly</w:t>
      </w:r>
      <w:r w:rsidR="00D84337" w:rsidRPr="001B3D7B">
        <w:rPr>
          <w:rFonts w:ascii="Book Antiqua" w:hAnsi="Book Antiqua" w:cs="Tahoma"/>
          <w:sz w:val="24"/>
          <w:szCs w:val="24"/>
          <w:lang w:val="en-US"/>
        </w:rPr>
        <w:t xml:space="preserve"> SOF-based</w:t>
      </w:r>
      <w:r w:rsidR="000B6C26" w:rsidRPr="001B3D7B">
        <w:rPr>
          <w:rFonts w:ascii="Book Antiqua" w:hAnsi="Book Antiqua" w:cs="Tahoma"/>
          <w:sz w:val="24"/>
          <w:szCs w:val="24"/>
          <w:lang w:val="en-US"/>
        </w:rPr>
        <w:t>)</w:t>
      </w:r>
      <w:r w:rsidR="00A96E8C" w:rsidRPr="001B3D7B">
        <w:rPr>
          <w:rFonts w:ascii="Book Antiqua" w:hAnsi="Book Antiqua" w:cs="Tahoma"/>
          <w:sz w:val="24"/>
          <w:szCs w:val="24"/>
          <w:lang w:val="en-US"/>
        </w:rPr>
        <w:t xml:space="preserve"> achieved an SVR rate of 98%, </w:t>
      </w:r>
      <w:r w:rsidR="00F8631E" w:rsidRPr="001B3D7B">
        <w:rPr>
          <w:rFonts w:ascii="Book Antiqua" w:hAnsi="Book Antiqua" w:cs="Tahoma"/>
          <w:sz w:val="24"/>
          <w:szCs w:val="24"/>
          <w:lang w:val="en-US"/>
        </w:rPr>
        <w:t>together with</w:t>
      </w:r>
      <w:r w:rsidR="00A96E8C" w:rsidRPr="001B3D7B">
        <w:rPr>
          <w:rFonts w:ascii="Book Antiqua" w:hAnsi="Book Antiqua" w:cs="Tahoma"/>
          <w:sz w:val="24"/>
          <w:szCs w:val="24"/>
          <w:lang w:val="en-US"/>
        </w:rPr>
        <w:t xml:space="preserve"> a</w:t>
      </w:r>
      <w:r w:rsidR="009F6155" w:rsidRPr="001B3D7B">
        <w:rPr>
          <w:rFonts w:ascii="Book Antiqua" w:hAnsi="Book Antiqua" w:cs="Tahoma"/>
          <w:sz w:val="24"/>
          <w:szCs w:val="24"/>
          <w:lang w:val="en-US"/>
        </w:rPr>
        <w:t xml:space="preserve"> lymphoproliferative disease response </w:t>
      </w:r>
      <w:r w:rsidR="00A96E8C" w:rsidRPr="001B3D7B">
        <w:rPr>
          <w:rFonts w:ascii="Book Antiqua" w:hAnsi="Book Antiqua" w:cs="Tahoma"/>
          <w:sz w:val="24"/>
          <w:szCs w:val="24"/>
          <w:lang w:val="en-US"/>
        </w:rPr>
        <w:t xml:space="preserve">rate of </w:t>
      </w:r>
      <w:r w:rsidR="009F6155" w:rsidRPr="001B3D7B">
        <w:rPr>
          <w:rFonts w:ascii="Book Antiqua" w:hAnsi="Book Antiqua" w:cs="Tahoma"/>
          <w:sz w:val="24"/>
          <w:szCs w:val="24"/>
          <w:lang w:val="en-US"/>
        </w:rPr>
        <w:t>67%</w:t>
      </w:r>
      <w:r w:rsidR="00A96E8C" w:rsidRPr="001B3D7B">
        <w:rPr>
          <w:rFonts w:ascii="Book Antiqua" w:hAnsi="Book Antiqua" w:cs="Tahoma"/>
          <w:sz w:val="24"/>
          <w:szCs w:val="24"/>
          <w:lang w:val="en-US"/>
        </w:rPr>
        <w:t xml:space="preserve"> and</w:t>
      </w:r>
      <w:r w:rsidR="009F6155" w:rsidRPr="001B3D7B">
        <w:rPr>
          <w:rFonts w:ascii="Book Antiqua" w:hAnsi="Book Antiqua" w:cs="Tahoma"/>
          <w:sz w:val="24"/>
          <w:szCs w:val="24"/>
          <w:lang w:val="en-US"/>
        </w:rPr>
        <w:t xml:space="preserve"> survival benefit</w:t>
      </w:r>
      <w:r w:rsidR="002F50FA"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Arcaini&lt;/Author&gt;&lt;Year&gt;2016&lt;/Year&gt;&lt;RecNum&gt;68&lt;/RecNum&gt;&lt;DisplayText&gt;&lt;style face="superscript"&gt;[70]&lt;/style&gt;&lt;/DisplayText&gt;&lt;record&gt;&lt;rec-number&gt;68&lt;/rec-number&gt;&lt;foreign-keys&gt;&lt;key app="EN" db-id="sxasv0zxffd0vieev5ax0p08222er2p0vwex" timestamp="1522119624"&gt;68&lt;/key&gt;&lt;/foreign-keys&gt;&lt;ref-type name="Journal Article"&gt;17&lt;/ref-type&gt;&lt;contributors&gt;&lt;authors&gt;&lt;author&gt;Arcaini, L.&lt;/author&gt;&lt;author&gt;Besson, C.&lt;/author&gt;&lt;author&gt;Frigeni, M.&lt;/author&gt;&lt;author&gt;Fontaine, H.&lt;/author&gt;&lt;author&gt;Goldaniga, M.&lt;/author&gt;&lt;author&gt;Casato, M.&lt;/author&gt;&lt;author&gt;Visentini, M.&lt;/author&gt;&lt;author&gt;Torres, H. A.&lt;/author&gt;&lt;author&gt;Loustaud-Ratti, V.&lt;/author&gt;&lt;author&gt;Peveling-Oberhag, J.&lt;/author&gt;&lt;author&gt;Fabris, P.&lt;/author&gt;&lt;author&gt;Rossotti, R.&lt;/author&gt;&lt;author&gt;Zaja, F.&lt;/author&gt;&lt;author&gt;Rigacci, L.&lt;/author&gt;&lt;author&gt;Rattotti, S.&lt;/author&gt;&lt;author&gt;Bruno, R.&lt;/author&gt;&lt;author&gt;Merli, M.&lt;/author&gt;&lt;author&gt;Dorival, C.&lt;/author&gt;&lt;author&gt;Alric, L.&lt;/author&gt;&lt;author&gt;Jaccard, A.&lt;/author&gt;&lt;author&gt;Pol, S.&lt;/author&gt;&lt;author&gt;Carrat, F.&lt;/author&gt;&lt;author&gt;Ferretti, V. V.&lt;/author&gt;&lt;author&gt;Visco, C.&lt;/author&gt;&lt;author&gt;Hermine, O.&lt;/author&gt;&lt;/authors&gt;&lt;/contributors&gt;&lt;titles&gt;&lt;title&gt;Interferon-free antiviral treatment in B-cell lymphoproliferative disorders associated with hepatitis C virus infection&lt;/title&gt;&lt;secondary-title&gt;Blood&lt;/secondary-title&gt;&lt;/titles&gt;&lt;periodical&gt;&lt;full-title&gt;Blood&lt;/full-title&gt;&lt;abbr-1&gt;Blood&lt;/abbr-1&gt;&lt;abbr-2&gt;Blood&lt;/abbr-2&gt;&lt;/periodical&gt;&lt;pages&gt;2527-2532&lt;/pages&gt;&lt;volume&gt;128&lt;/volume&gt;&lt;number&gt;21&lt;/number&gt;&lt;dates&gt;&lt;year&gt;2016&lt;/year&gt;&lt;/dates&gt;&lt;isbn&gt;0006-4971&lt;/isbn&gt;&lt;accession-num&gt;27605512&lt;/accession-num&gt;&lt;urls&gt;&lt;/urls&gt;&lt;electronic-resource-num&gt;10.1182/blood-2016-05-714667&lt;/electronic-resource-num&gt;&lt;/record&gt;&lt;/Cite&gt;&lt;/EndNote&gt;</w:instrText>
      </w:r>
      <w:r w:rsidR="002F50FA"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0]</w:t>
      </w:r>
      <w:r w:rsidR="002F50FA" w:rsidRPr="001B3D7B">
        <w:rPr>
          <w:rFonts w:ascii="Book Antiqua" w:hAnsi="Book Antiqua" w:cs="Tahoma"/>
          <w:sz w:val="24"/>
          <w:szCs w:val="24"/>
          <w:lang w:val="en-US"/>
        </w:rPr>
        <w:fldChar w:fldCharType="end"/>
      </w:r>
      <w:r w:rsidR="001851D8" w:rsidRPr="001B3D7B">
        <w:rPr>
          <w:rFonts w:ascii="Book Antiqua" w:hAnsi="Book Antiqua" w:cs="Tahoma"/>
          <w:sz w:val="24"/>
          <w:szCs w:val="24"/>
          <w:lang w:val="en-US"/>
        </w:rPr>
        <w:t>.</w:t>
      </w:r>
      <w:r w:rsidR="003B5B16" w:rsidRPr="001B3D7B">
        <w:rPr>
          <w:rFonts w:ascii="Book Antiqua" w:hAnsi="Book Antiqua" w:cs="Tahoma"/>
          <w:sz w:val="24"/>
          <w:szCs w:val="24"/>
          <w:lang w:val="en-US"/>
        </w:rPr>
        <w:t xml:space="preserve"> </w:t>
      </w:r>
      <w:r w:rsidR="009F6155" w:rsidRPr="001B3D7B">
        <w:rPr>
          <w:rFonts w:ascii="Book Antiqua" w:hAnsi="Book Antiqua" w:cs="Tahoma"/>
          <w:sz w:val="24"/>
          <w:szCs w:val="24"/>
          <w:lang w:val="en-US"/>
        </w:rPr>
        <w:t xml:space="preserve">In a prospective Japanese study, </w:t>
      </w:r>
      <w:r w:rsidR="004B4C64" w:rsidRPr="001B3D7B">
        <w:rPr>
          <w:rFonts w:ascii="Book Antiqua" w:hAnsi="Book Antiqua" w:cs="Tahoma"/>
          <w:sz w:val="24"/>
          <w:szCs w:val="24"/>
          <w:lang w:val="en-US"/>
        </w:rPr>
        <w:t>7</w:t>
      </w:r>
      <w:r w:rsidR="009F6155" w:rsidRPr="001B3D7B">
        <w:rPr>
          <w:rFonts w:ascii="Book Antiqua" w:hAnsi="Book Antiqua" w:cs="Tahoma"/>
          <w:sz w:val="24"/>
          <w:szCs w:val="24"/>
          <w:lang w:val="en-US"/>
        </w:rPr>
        <w:t xml:space="preserve"> patients with HCV-related oral LP all achieved resolution or improvement of oral LP lesions and cutaneous LP upon DAA-based SVR</w:t>
      </w:r>
      <w:r w:rsidR="00B761AF"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Nagao&lt;/Author&gt;&lt;Year&gt;2016&lt;/Year&gt;&lt;RecNum&gt;195&lt;/RecNum&gt;&lt;DisplayText&gt;&lt;style face="superscript"&gt;[71]&lt;/style&gt;&lt;/DisplayText&gt;&lt;record&gt;&lt;rec-number&gt;195&lt;/rec-number&gt;&lt;foreign-keys&gt;&lt;key app="EN" db-id="sxasv0zxffd0vieev5ax0p08222er2p0vwex" timestamp="1528464890"&gt;195&lt;/key&gt;&lt;/foreign-keys&gt;&lt;ref-type name="Journal Article"&gt;17&lt;/ref-type&gt;&lt;contributors&gt;&lt;authors&gt;&lt;author&gt;Nagao, Yumiko&lt;/author&gt;&lt;author&gt;Kimura, Kanae&lt;/author&gt;&lt;author&gt;Kawahigashi, Yuji&lt;/author&gt;&lt;author&gt;Sata, Michio&lt;/author&gt;&lt;/authors&gt;&lt;/contributors&gt;&lt;titles&gt;&lt;title&gt;Successful treatment of hepatitis C virus-associated oral lichen planus by interferon-free therapy with direct-acting antivirals&lt;/title&gt;&lt;secondary-title&gt;Clinical and translational gastroenterology&lt;/secondary-title&gt;&lt;alt-title&gt;Clin Transl Gastroenterol&lt;/alt-title&gt;&lt;/titles&gt;&lt;periodical&gt;&lt;full-title&gt;Clinical and translational gastroenterology&lt;/full-title&gt;&lt;abbr-2&gt;Clin Transl Gastroenterol&lt;/abbr-2&gt;&lt;/periodical&gt;&lt;alt-periodical&gt;&lt;full-title&gt;Clinical and translational gastroenterology&lt;/full-title&gt;&lt;abbr-2&gt;Clin Transl Gastroenterol&lt;/abbr-2&gt;&lt;/alt-periodical&gt;&lt;pages&gt;e179&lt;/pages&gt;&lt;volume&gt;7&lt;/volume&gt;&lt;number&gt;7&lt;/number&gt;&lt;dates&gt;&lt;year&gt;2016&lt;/year&gt;&lt;/dates&gt;&lt;isbn&gt;2155-384X&lt;/isbn&gt;&lt;accession-num&gt;27388424&lt;/accession-num&gt;&lt;urls&gt;&lt;/urls&gt;&lt;electronic-resource-num&gt;10.1038/ctg.2016.37&lt;/electronic-resource-num&gt;&lt;/record&gt;&lt;/Cite&gt;&lt;/EndNote&gt;</w:instrText>
      </w:r>
      <w:r w:rsidR="00B761AF"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71]</w:t>
      </w:r>
      <w:r w:rsidR="00B761AF" w:rsidRPr="001B3D7B">
        <w:rPr>
          <w:rFonts w:ascii="Book Antiqua" w:hAnsi="Book Antiqua" w:cs="Tahoma"/>
          <w:sz w:val="24"/>
          <w:szCs w:val="24"/>
          <w:lang w:val="en-US"/>
        </w:rPr>
        <w:fldChar w:fldCharType="end"/>
      </w:r>
      <w:r w:rsidR="001851D8" w:rsidRPr="001B3D7B">
        <w:rPr>
          <w:rFonts w:ascii="Book Antiqua" w:hAnsi="Book Antiqua" w:cs="Tahoma"/>
          <w:sz w:val="24"/>
          <w:szCs w:val="24"/>
          <w:lang w:val="en-US"/>
        </w:rPr>
        <w:t>.</w:t>
      </w:r>
    </w:p>
    <w:p w14:paraId="07F4BA92" w14:textId="7767C474" w:rsidR="003A2027" w:rsidRPr="001B3D7B" w:rsidRDefault="005373D9"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In short, </w:t>
      </w:r>
      <w:r w:rsidR="00AF66B4" w:rsidRPr="001B3D7B">
        <w:rPr>
          <w:rFonts w:ascii="Book Antiqua" w:hAnsi="Book Antiqua" w:cs="Tahoma"/>
          <w:sz w:val="24"/>
          <w:szCs w:val="24"/>
          <w:lang w:val="en-US"/>
        </w:rPr>
        <w:t>e</w:t>
      </w:r>
      <w:r w:rsidRPr="001B3D7B">
        <w:rPr>
          <w:rFonts w:ascii="Book Antiqua" w:hAnsi="Book Antiqua" w:cs="Tahoma"/>
          <w:sz w:val="24"/>
          <w:szCs w:val="24"/>
          <w:lang w:val="en-US"/>
        </w:rPr>
        <w:t xml:space="preserve">xisting data on DAAs are </w:t>
      </w:r>
      <w:r w:rsidR="00AF66B4" w:rsidRPr="001B3D7B">
        <w:rPr>
          <w:rFonts w:ascii="Book Antiqua" w:hAnsi="Book Antiqua" w:cs="Tahoma"/>
          <w:sz w:val="24"/>
          <w:szCs w:val="24"/>
          <w:lang w:val="en-US"/>
        </w:rPr>
        <w:t xml:space="preserve">in line </w:t>
      </w:r>
      <w:r w:rsidRPr="001B3D7B">
        <w:rPr>
          <w:rFonts w:ascii="Book Antiqua" w:hAnsi="Book Antiqua" w:cs="Tahoma"/>
          <w:sz w:val="24"/>
          <w:szCs w:val="24"/>
          <w:lang w:val="en-US"/>
        </w:rPr>
        <w:t xml:space="preserve">with data </w:t>
      </w:r>
      <w:r w:rsidR="00AF66B4" w:rsidRPr="001B3D7B">
        <w:rPr>
          <w:rFonts w:ascii="Book Antiqua" w:hAnsi="Book Antiqua" w:cs="Tahoma"/>
          <w:sz w:val="24"/>
          <w:szCs w:val="24"/>
          <w:lang w:val="en-US"/>
        </w:rPr>
        <w:t xml:space="preserve">from the IFN era, showing </w:t>
      </w:r>
      <w:r w:rsidR="00277D29" w:rsidRPr="001B3D7B">
        <w:rPr>
          <w:rFonts w:ascii="Book Antiqua" w:hAnsi="Book Antiqua" w:cs="Tahoma"/>
          <w:sz w:val="24"/>
          <w:szCs w:val="24"/>
          <w:lang w:val="en-US"/>
        </w:rPr>
        <w:t>that SVR attainment aids</w:t>
      </w:r>
      <w:r w:rsidR="00A06890" w:rsidRPr="001B3D7B">
        <w:rPr>
          <w:rFonts w:ascii="Book Antiqua" w:hAnsi="Book Antiqua" w:cs="Tahoma"/>
          <w:sz w:val="24"/>
          <w:szCs w:val="24"/>
          <w:lang w:val="en-US"/>
        </w:rPr>
        <w:t xml:space="preserve"> the amelioration of</w:t>
      </w:r>
      <w:r w:rsidR="00277D29" w:rsidRPr="001B3D7B">
        <w:rPr>
          <w:rFonts w:ascii="Book Antiqua" w:hAnsi="Book Antiqua" w:cs="Tahoma"/>
          <w:sz w:val="24"/>
          <w:szCs w:val="24"/>
          <w:lang w:val="en-US"/>
        </w:rPr>
        <w:t xml:space="preserve"> HCV-associated EHMs. </w:t>
      </w:r>
      <w:r w:rsidR="00AF66B4" w:rsidRPr="001B3D7B">
        <w:rPr>
          <w:rFonts w:ascii="Book Antiqua" w:hAnsi="Book Antiqua" w:cs="Tahoma"/>
          <w:sz w:val="24"/>
          <w:szCs w:val="24"/>
          <w:lang w:val="en-US"/>
        </w:rPr>
        <w:t xml:space="preserve">While further research is needed </w:t>
      </w:r>
      <w:r w:rsidR="00A309FD" w:rsidRPr="001B3D7B">
        <w:rPr>
          <w:rFonts w:ascii="Book Antiqua" w:hAnsi="Book Antiqua" w:cs="Tahoma"/>
          <w:sz w:val="24"/>
          <w:szCs w:val="24"/>
          <w:lang w:val="en-US"/>
        </w:rPr>
        <w:t>o</w:t>
      </w:r>
      <w:r w:rsidR="00AF66B4" w:rsidRPr="001B3D7B">
        <w:rPr>
          <w:rFonts w:ascii="Book Antiqua" w:hAnsi="Book Antiqua" w:cs="Tahoma"/>
          <w:sz w:val="24"/>
          <w:szCs w:val="24"/>
          <w:lang w:val="en-US"/>
        </w:rPr>
        <w:t xml:space="preserve">n the effect of DAAs on EHMs, the </w:t>
      </w:r>
      <w:r w:rsidR="00E16FF0" w:rsidRPr="001B3D7B">
        <w:rPr>
          <w:rFonts w:ascii="Book Antiqua" w:hAnsi="Book Antiqua" w:cs="Tahoma"/>
          <w:sz w:val="24"/>
          <w:szCs w:val="24"/>
          <w:lang w:val="en-US"/>
        </w:rPr>
        <w:t>higher virologic efficacy</w:t>
      </w:r>
      <w:r w:rsidR="00AF66B4" w:rsidRPr="001B3D7B">
        <w:rPr>
          <w:rFonts w:ascii="Book Antiqua" w:hAnsi="Book Antiqua" w:cs="Tahoma"/>
          <w:sz w:val="24"/>
          <w:szCs w:val="24"/>
          <w:lang w:val="en-US"/>
        </w:rPr>
        <w:t>,</w:t>
      </w:r>
      <w:r w:rsidR="00E16FF0" w:rsidRPr="001B3D7B">
        <w:rPr>
          <w:rFonts w:ascii="Book Antiqua" w:hAnsi="Book Antiqua" w:cs="Tahoma"/>
          <w:sz w:val="24"/>
          <w:szCs w:val="24"/>
          <w:lang w:val="en-US"/>
        </w:rPr>
        <w:t xml:space="preserve"> </w:t>
      </w:r>
      <w:r w:rsidR="00020783" w:rsidRPr="001B3D7B">
        <w:rPr>
          <w:rFonts w:ascii="Book Antiqua" w:hAnsi="Book Antiqua" w:cs="Tahoma"/>
          <w:sz w:val="24"/>
          <w:szCs w:val="24"/>
          <w:lang w:val="en-US"/>
        </w:rPr>
        <w:t xml:space="preserve">fewer </w:t>
      </w:r>
      <w:r w:rsidR="00E16FF0" w:rsidRPr="001B3D7B">
        <w:rPr>
          <w:rFonts w:ascii="Book Antiqua" w:hAnsi="Book Antiqua" w:cs="Tahoma"/>
          <w:sz w:val="24"/>
          <w:szCs w:val="24"/>
          <w:lang w:val="en-US"/>
        </w:rPr>
        <w:t>side effects</w:t>
      </w:r>
      <w:r w:rsidR="00AF66B4" w:rsidRPr="001B3D7B">
        <w:rPr>
          <w:rFonts w:ascii="Book Antiqua" w:hAnsi="Book Antiqua" w:cs="Tahoma"/>
          <w:sz w:val="24"/>
          <w:szCs w:val="24"/>
          <w:lang w:val="en-US"/>
        </w:rPr>
        <w:t xml:space="preserve">, and shorter treatment durations of DAAs would likely amplify the health benefit </w:t>
      </w:r>
      <w:r w:rsidR="00EB7CB1" w:rsidRPr="001B3D7B">
        <w:rPr>
          <w:rFonts w:ascii="Book Antiqua" w:hAnsi="Book Antiqua" w:cs="Tahoma"/>
          <w:sz w:val="24"/>
          <w:szCs w:val="24"/>
          <w:lang w:val="en-US"/>
        </w:rPr>
        <w:t>of</w:t>
      </w:r>
      <w:r w:rsidR="00AF66B4" w:rsidRPr="001B3D7B">
        <w:rPr>
          <w:rFonts w:ascii="Book Antiqua" w:hAnsi="Book Antiqua" w:cs="Tahoma"/>
          <w:sz w:val="24"/>
          <w:szCs w:val="24"/>
          <w:lang w:val="en-US"/>
        </w:rPr>
        <w:t xml:space="preserve"> reducing</w:t>
      </w:r>
      <w:r w:rsidR="00020783" w:rsidRPr="001B3D7B">
        <w:rPr>
          <w:rFonts w:ascii="Book Antiqua" w:hAnsi="Book Antiqua" w:cs="Tahoma"/>
          <w:sz w:val="24"/>
          <w:szCs w:val="24"/>
          <w:lang w:val="en-US"/>
        </w:rPr>
        <w:t xml:space="preserve"> </w:t>
      </w:r>
      <w:r w:rsidR="00AF66B4" w:rsidRPr="001B3D7B">
        <w:rPr>
          <w:rFonts w:ascii="Book Antiqua" w:hAnsi="Book Antiqua" w:cs="Tahoma"/>
          <w:sz w:val="24"/>
          <w:szCs w:val="24"/>
          <w:lang w:val="en-US"/>
        </w:rPr>
        <w:t xml:space="preserve">disease burden associated with </w:t>
      </w:r>
      <w:r w:rsidR="00C631A5" w:rsidRPr="001B3D7B">
        <w:rPr>
          <w:rFonts w:ascii="Book Antiqua" w:hAnsi="Book Antiqua" w:cs="Tahoma"/>
          <w:sz w:val="24"/>
          <w:szCs w:val="24"/>
          <w:lang w:val="en-US"/>
        </w:rPr>
        <w:t>extrahepatic complications</w:t>
      </w:r>
      <w:r w:rsidR="001E5D07"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Polo&lt;/Author&gt;&lt;Year&gt;2017&lt;/Year&gt;&lt;RecNum&gt;18&lt;/RecNum&gt;&lt;DisplayText&gt;&lt;style face="superscript"&gt;[67]&lt;/style&gt;&lt;/DisplayText&gt;&lt;record&gt;&lt;rec-number&gt;18&lt;/rec-number&gt;&lt;foreign-keys&gt;&lt;key app="EN" db-id="sxasv0zxffd0vieev5ax0p08222er2p0vwex" timestamp="1519624718"&gt;18&lt;/key&gt;&lt;key app="ENWeb" db-id=""&gt;0&lt;/key&gt;&lt;/foreign-keys&gt;&lt;ref-type name="Journal Article"&gt;17&lt;/ref-type&gt;&lt;contributors&gt;&lt;authors&gt;&lt;author&gt;Polo, M. L.&lt;/author&gt;&lt;author&gt;Laufer, N.&lt;/author&gt;&lt;/authors&gt;&lt;/contributors&gt;&lt;auth-address&gt;a Instituto de Investigaciones Biomedicas en Retrovirus y Sida (INBIRS) , Universidad de Buenos Aires- CONICET , Buenos Aires , Argentina.&lt;/auth-address&gt;&lt;titles&gt;&lt;title&gt;Extrahepatic manifestations of HCV: the role of direct acting antivirals&lt;/title&gt;&lt;secondary-title&gt;Expert Rev Anti Infect Ther&lt;/secondary-title&gt;&lt;/titles&gt;&lt;periodical&gt;&lt;full-title&gt;Expert Review of Anti-Infective Therapy&lt;/full-title&gt;&lt;abbr-1&gt;Expert Rev. Anti Infect. Ther.&lt;/abbr-1&gt;&lt;abbr-2&gt;Expert Rev Anti Infect Ther&lt;/abbr-2&gt;&lt;/periodical&gt;&lt;pages&gt;737-46&lt;/pages&gt;&lt;volume&gt;15&lt;/volume&gt;&lt;number&gt;8&lt;/number&gt;&lt;edition&gt;2017/07/12&lt;/edition&gt;&lt;keywords&gt;&lt;keyword&gt;Chronic hepatitis C&lt;/keyword&gt;&lt;keyword&gt;diabetes mellitus&lt;/keyword&gt;&lt;keyword&gt;direct acting antivirals&lt;/keyword&gt;&lt;keyword&gt;extrahepatic manifestations&lt;/keyword&gt;&lt;keyword&gt;lichen planus&lt;/keyword&gt;&lt;keyword&gt;lymphomalignancies&lt;/keyword&gt;&lt;keyword&gt;mixed cryoglobulinemia&lt;/keyword&gt;&lt;keyword&gt;porphyria&lt;/keyword&gt;&lt;/keywords&gt;&lt;dates&gt;&lt;year&gt;2017&lt;/year&gt;&lt;pub-dates&gt;&lt;date&gt;Aug&lt;/date&gt;&lt;/pub-dates&gt;&lt;/dates&gt;&lt;isbn&gt;1744-8336 (Electronic)&amp;#xD;1478-7210 (Linking)&lt;/isbn&gt;&lt;accession-num&gt;28696154&lt;/accession-num&gt;&lt;urls&gt;&lt;related-urls&gt;&lt;url&gt;https://www.ncbi.nlm.nih.gov/pubmed/28696154&lt;/url&gt;&lt;/related-urls&gt;&lt;/urls&gt;&lt;electronic-resource-num&gt;10.1080/14787210.2017.1354697&lt;/electronic-resource-num&gt;&lt;/record&gt;&lt;/Cite&gt;&lt;/EndNote&gt;</w:instrText>
      </w:r>
      <w:r w:rsidR="001E5D07"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67]</w:t>
      </w:r>
      <w:r w:rsidR="001E5D07" w:rsidRPr="001B3D7B">
        <w:rPr>
          <w:rFonts w:ascii="Book Antiqua" w:hAnsi="Book Antiqua"/>
          <w:sz w:val="24"/>
          <w:szCs w:val="24"/>
          <w:lang w:val="en-US"/>
        </w:rPr>
        <w:fldChar w:fldCharType="end"/>
      </w:r>
      <w:r w:rsidR="009F6073" w:rsidRPr="001B3D7B">
        <w:rPr>
          <w:rFonts w:ascii="Book Antiqua" w:hAnsi="Book Antiqua"/>
          <w:sz w:val="24"/>
          <w:szCs w:val="24"/>
          <w:lang w:val="en-US"/>
        </w:rPr>
        <w:t>.</w:t>
      </w:r>
      <w:r w:rsidR="00C631A5" w:rsidRPr="001B3D7B">
        <w:rPr>
          <w:rFonts w:ascii="Book Antiqua" w:hAnsi="Book Antiqua" w:cs="Tahoma"/>
          <w:sz w:val="24"/>
          <w:szCs w:val="24"/>
          <w:lang w:val="en-US"/>
        </w:rPr>
        <w:t xml:space="preserve"> </w:t>
      </w:r>
    </w:p>
    <w:p w14:paraId="62E89B23" w14:textId="77777777" w:rsidR="003A2027" w:rsidRPr="001B3D7B" w:rsidRDefault="003A2027" w:rsidP="004837A0">
      <w:pPr>
        <w:pStyle w:val="NoSpacing"/>
        <w:spacing w:line="360" w:lineRule="auto"/>
        <w:ind w:firstLineChars="200" w:firstLine="480"/>
        <w:jc w:val="both"/>
        <w:rPr>
          <w:rFonts w:ascii="Book Antiqua" w:hAnsi="Book Antiqua" w:cs="Tahoma"/>
          <w:sz w:val="24"/>
          <w:szCs w:val="24"/>
          <w:lang w:val="en-US"/>
        </w:rPr>
      </w:pPr>
    </w:p>
    <w:p w14:paraId="52BB181C" w14:textId="6E98CFC6" w:rsidR="003A2027" w:rsidRPr="001B3D7B" w:rsidRDefault="0083585F" w:rsidP="004837A0">
      <w:pPr>
        <w:pStyle w:val="NoSpacing"/>
        <w:spacing w:line="360" w:lineRule="auto"/>
        <w:jc w:val="both"/>
        <w:rPr>
          <w:rFonts w:ascii="Book Antiqua" w:hAnsi="Book Antiqua" w:cs="Tahoma"/>
          <w:i/>
          <w:sz w:val="24"/>
          <w:szCs w:val="24"/>
          <w:lang w:val="en-US"/>
        </w:rPr>
      </w:pPr>
      <w:r w:rsidRPr="001B3D7B">
        <w:rPr>
          <w:rFonts w:ascii="Book Antiqua" w:hAnsi="Book Antiqua" w:cs="Tahoma"/>
          <w:b/>
          <w:i/>
          <w:sz w:val="24"/>
          <w:szCs w:val="24"/>
          <w:lang w:val="en-US"/>
        </w:rPr>
        <w:t>Prevention of HCV transmission</w:t>
      </w:r>
      <w:bookmarkStart w:id="49" w:name="_Hlk524024159"/>
    </w:p>
    <w:p w14:paraId="64DF88D8" w14:textId="58BC8159" w:rsidR="00070AF3" w:rsidRPr="001B3D7B" w:rsidRDefault="00F40B27"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Effective </w:t>
      </w:r>
      <w:r w:rsidR="00EB604A" w:rsidRPr="001B3D7B">
        <w:rPr>
          <w:rFonts w:ascii="Book Antiqua" w:hAnsi="Book Antiqua" w:cs="Tahoma"/>
          <w:sz w:val="24"/>
          <w:szCs w:val="24"/>
          <w:lang w:val="en-US"/>
        </w:rPr>
        <w:t xml:space="preserve">treatment of diagnosed patients is an </w:t>
      </w:r>
      <w:r w:rsidR="00C7411E" w:rsidRPr="001B3D7B">
        <w:rPr>
          <w:rFonts w:ascii="Book Antiqua" w:hAnsi="Book Antiqua" w:cs="Tahoma"/>
          <w:sz w:val="24"/>
          <w:szCs w:val="24"/>
          <w:lang w:val="en-US"/>
        </w:rPr>
        <w:t xml:space="preserve">integral </w:t>
      </w:r>
      <w:r w:rsidR="00EB604A" w:rsidRPr="001B3D7B">
        <w:rPr>
          <w:rFonts w:ascii="Book Antiqua" w:hAnsi="Book Antiqua" w:cs="Tahoma"/>
          <w:sz w:val="24"/>
          <w:szCs w:val="24"/>
          <w:lang w:val="en-US"/>
        </w:rPr>
        <w:t xml:space="preserve">part </w:t>
      </w:r>
      <w:r w:rsidR="00DE3F54" w:rsidRPr="001B3D7B">
        <w:rPr>
          <w:rFonts w:ascii="Book Antiqua" w:hAnsi="Book Antiqua" w:cs="Tahoma"/>
          <w:sz w:val="24"/>
          <w:szCs w:val="24"/>
          <w:lang w:val="en-US"/>
        </w:rPr>
        <w:t>of</w:t>
      </w:r>
      <w:r w:rsidR="00EB604A" w:rsidRPr="001B3D7B">
        <w:rPr>
          <w:rFonts w:ascii="Book Antiqua" w:hAnsi="Book Antiqua" w:cs="Tahoma"/>
          <w:sz w:val="24"/>
          <w:szCs w:val="24"/>
          <w:lang w:val="en-US"/>
        </w:rPr>
        <w:t xml:space="preserve"> a</w:t>
      </w:r>
      <w:r w:rsidR="00C7411E" w:rsidRPr="001B3D7B">
        <w:rPr>
          <w:rFonts w:ascii="Book Antiqua" w:hAnsi="Book Antiqua" w:cs="Tahoma"/>
          <w:sz w:val="24"/>
          <w:szCs w:val="24"/>
          <w:lang w:val="en-US"/>
        </w:rPr>
        <w:t xml:space="preserve"> comprehensive </w:t>
      </w:r>
      <w:r w:rsidR="00EB604A" w:rsidRPr="001B3D7B">
        <w:rPr>
          <w:rFonts w:ascii="Book Antiqua" w:hAnsi="Book Antiqua" w:cs="Tahoma"/>
          <w:sz w:val="24"/>
          <w:szCs w:val="24"/>
          <w:lang w:val="en-US"/>
        </w:rPr>
        <w:t xml:space="preserve">approach to preventing HCV transmission, which also requires public education to </w:t>
      </w:r>
      <w:r w:rsidR="00EB604A" w:rsidRPr="001B3D7B">
        <w:rPr>
          <w:rFonts w:ascii="Book Antiqua" w:hAnsi="Book Antiqua" w:cs="Tahoma"/>
          <w:sz w:val="24"/>
          <w:szCs w:val="24"/>
          <w:lang w:val="en-US"/>
        </w:rPr>
        <w:lastRenderedPageBreak/>
        <w:t>raise disease awareness and efficient screening and linkage to care</w:t>
      </w:r>
      <w:bookmarkEnd w:id="49"/>
      <w:r w:rsidR="00BF038D" w:rsidRPr="001B3D7B">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BF038D" w:rsidRPr="001B3D7B">
        <w:rPr>
          <w:rFonts w:ascii="Book Antiqua" w:hAnsi="Book Antiqua" w:cs="Tahoma"/>
          <w:sz w:val="24"/>
          <w:szCs w:val="24"/>
          <w:lang w:val="en-US"/>
        </w:rPr>
      </w:r>
      <w:r w:rsidR="00BF038D"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2]</w:t>
      </w:r>
      <w:r w:rsidR="00BF038D" w:rsidRPr="001B3D7B">
        <w:rPr>
          <w:rFonts w:ascii="Book Antiqua" w:hAnsi="Book Antiqua"/>
          <w:sz w:val="24"/>
          <w:szCs w:val="24"/>
          <w:lang w:val="en-US"/>
        </w:rPr>
        <w:fldChar w:fldCharType="end"/>
      </w:r>
      <w:r w:rsidR="009908CB" w:rsidRPr="001B3D7B">
        <w:rPr>
          <w:rFonts w:ascii="Book Antiqua" w:hAnsi="Book Antiqua"/>
          <w:sz w:val="24"/>
          <w:szCs w:val="24"/>
          <w:lang w:val="en-US"/>
        </w:rPr>
        <w:t>.</w:t>
      </w:r>
      <w:r w:rsidR="00927FD6" w:rsidRPr="001B3D7B">
        <w:rPr>
          <w:rFonts w:ascii="Book Antiqua" w:hAnsi="Book Antiqua"/>
          <w:sz w:val="24"/>
          <w:szCs w:val="24"/>
          <w:lang w:val="en-US"/>
        </w:rPr>
        <w:t xml:space="preserve"> </w:t>
      </w:r>
      <w:r w:rsidR="00927FD6" w:rsidRPr="001B3D7B">
        <w:rPr>
          <w:rFonts w:ascii="Book Antiqua" w:hAnsi="Book Antiqua" w:cs="Tahoma"/>
          <w:sz w:val="24"/>
          <w:szCs w:val="24"/>
          <w:lang w:val="en-US"/>
        </w:rPr>
        <w:t>H</w:t>
      </w:r>
      <w:r w:rsidR="003E6DB6" w:rsidRPr="001B3D7B">
        <w:rPr>
          <w:rFonts w:ascii="Book Antiqua" w:hAnsi="Book Antiqua" w:cs="Tahoma"/>
          <w:sz w:val="24"/>
          <w:szCs w:val="24"/>
          <w:lang w:val="en-US"/>
        </w:rPr>
        <w:t>CV prevention strateg</w:t>
      </w:r>
      <w:r w:rsidR="0032726F" w:rsidRPr="001B3D7B">
        <w:rPr>
          <w:rFonts w:ascii="Book Antiqua" w:hAnsi="Book Antiqua" w:cs="Tahoma"/>
          <w:sz w:val="24"/>
          <w:szCs w:val="24"/>
          <w:lang w:val="en-US"/>
        </w:rPr>
        <w:t>ies</w:t>
      </w:r>
      <w:r w:rsidR="00646B06" w:rsidRPr="001B3D7B">
        <w:rPr>
          <w:rFonts w:ascii="Book Antiqua" w:hAnsi="Book Antiqua" w:cs="Tahoma"/>
          <w:sz w:val="24"/>
          <w:szCs w:val="24"/>
          <w:lang w:val="en-US"/>
        </w:rPr>
        <w:t xml:space="preserve"> </w:t>
      </w:r>
      <w:r w:rsidR="00927FD6" w:rsidRPr="001B3D7B">
        <w:rPr>
          <w:rFonts w:ascii="Book Antiqua" w:hAnsi="Book Antiqua" w:cs="Tahoma"/>
          <w:sz w:val="24"/>
          <w:szCs w:val="24"/>
          <w:lang w:val="en-US"/>
        </w:rPr>
        <w:t xml:space="preserve">also </w:t>
      </w:r>
      <w:r w:rsidR="00D867BA" w:rsidRPr="001B3D7B">
        <w:rPr>
          <w:rFonts w:ascii="Book Antiqua" w:hAnsi="Book Antiqua" w:cs="Tahoma"/>
          <w:sz w:val="24"/>
          <w:szCs w:val="24"/>
          <w:lang w:val="en-US"/>
        </w:rPr>
        <w:t xml:space="preserve">need </w:t>
      </w:r>
      <w:r w:rsidR="00646B06" w:rsidRPr="001B3D7B">
        <w:rPr>
          <w:rFonts w:ascii="Book Antiqua" w:hAnsi="Book Antiqua" w:cs="Tahoma"/>
          <w:sz w:val="24"/>
          <w:szCs w:val="24"/>
          <w:lang w:val="en-US"/>
        </w:rPr>
        <w:t xml:space="preserve">to be </w:t>
      </w:r>
      <w:r w:rsidR="00512114" w:rsidRPr="001B3D7B">
        <w:rPr>
          <w:rFonts w:ascii="Book Antiqua" w:hAnsi="Book Antiqua" w:cs="Tahoma"/>
          <w:sz w:val="24"/>
          <w:szCs w:val="24"/>
          <w:lang w:val="en-US"/>
        </w:rPr>
        <w:t>aligned with</w:t>
      </w:r>
      <w:r w:rsidR="00646B06" w:rsidRPr="001B3D7B">
        <w:rPr>
          <w:rFonts w:ascii="Book Antiqua" w:hAnsi="Book Antiqua" w:cs="Tahoma"/>
          <w:sz w:val="24"/>
          <w:szCs w:val="24"/>
          <w:lang w:val="en-US"/>
        </w:rPr>
        <w:t xml:space="preserve"> </w:t>
      </w:r>
      <w:r w:rsidR="005A58D1" w:rsidRPr="001B3D7B">
        <w:rPr>
          <w:rFonts w:ascii="Book Antiqua" w:hAnsi="Book Antiqua" w:cs="Tahoma"/>
          <w:sz w:val="24"/>
          <w:szCs w:val="24"/>
          <w:lang w:val="en-US"/>
        </w:rPr>
        <w:t xml:space="preserve">the </w:t>
      </w:r>
      <w:r w:rsidR="00E729D7" w:rsidRPr="001B3D7B">
        <w:rPr>
          <w:rFonts w:ascii="Book Antiqua" w:hAnsi="Book Antiqua" w:cs="Tahoma"/>
          <w:sz w:val="24"/>
          <w:szCs w:val="24"/>
          <w:lang w:val="en-US"/>
        </w:rPr>
        <w:t xml:space="preserve">predominant </w:t>
      </w:r>
      <w:r w:rsidR="00CD58F2" w:rsidRPr="001B3D7B">
        <w:rPr>
          <w:rFonts w:ascii="Book Antiqua" w:hAnsi="Book Antiqua" w:cs="Tahoma"/>
          <w:sz w:val="24"/>
          <w:szCs w:val="24"/>
          <w:lang w:val="en-US"/>
        </w:rPr>
        <w:t>mode</w:t>
      </w:r>
      <w:r w:rsidR="006E4257" w:rsidRPr="001B3D7B">
        <w:rPr>
          <w:rFonts w:ascii="Book Antiqua" w:hAnsi="Book Antiqua" w:cs="Tahoma"/>
          <w:sz w:val="24"/>
          <w:szCs w:val="24"/>
          <w:lang w:val="en-US"/>
        </w:rPr>
        <w:t xml:space="preserve"> of</w:t>
      </w:r>
      <w:r w:rsidR="00645B23" w:rsidRPr="001B3D7B">
        <w:rPr>
          <w:rFonts w:ascii="Book Antiqua" w:hAnsi="Book Antiqua" w:cs="Tahoma"/>
          <w:sz w:val="24"/>
          <w:szCs w:val="24"/>
          <w:lang w:val="en-US"/>
        </w:rPr>
        <w:t xml:space="preserve"> </w:t>
      </w:r>
      <w:r w:rsidR="00CB1ECA" w:rsidRPr="001B3D7B">
        <w:rPr>
          <w:rFonts w:ascii="Book Antiqua" w:hAnsi="Book Antiqua" w:cs="Tahoma"/>
          <w:sz w:val="24"/>
          <w:szCs w:val="24"/>
          <w:lang w:val="en-US"/>
        </w:rPr>
        <w:t>transmission</w:t>
      </w:r>
      <w:r w:rsidR="00D02BA7" w:rsidRPr="001B3D7B">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IYWdhbjwvQXV0aG9yPjxZZWFyPjIwMTM8L1llYXI+PFJl
Y051bT4yMzwvUmVjTnVtPjxEaXNwbGF5VGV4dD48c3R5bGUgZmFjZT0ic3VwZXJzY3JpcHQiPls3
Ml08L3N0eWxlPjwvRGlzcGxheVRleHQ+PHJlY29yZD48cmVjLW51bWJlcj4yMzwvcmVjLW51bWJl
cj48Zm9yZWlnbi1rZXlzPjxrZXkgYXBwPSJFTiIgZGItaWQ9InN4YXN2MHp4ZmZkMHZpZWV2NWF4
MHAwODIyMmVyMnAwdndleCIgdGltZXN0YW1wPSIxNTE5NjI5ODQ1Ij4yMzwva2V5PjxrZXkgYXBw
PSJFTldlYiIgZGItaWQ9IiI+MDwva2V5PjwvZm9yZWlnbi1rZXlzPjxyZWYtdHlwZSBuYW1lPSJK
b3VybmFsIEFydGljbGUiPjE3PC9yZWYtdHlwZT48Y29udHJpYnV0b3JzPjxhdXRob3JzPjxhdXRo
b3I+SGFnYW4sIEwuIE0uPC9hdXRob3I+PGF1dGhvcj5TY2hpbmF6aSwgUi4gRi48L2F1dGhvcj48
L2F1dGhvcnM+PC9jb250cmlidXRvcnM+PGF1dGgtYWRkcmVzcz5DZW50ZXIgZm9yIEFJRFMgUmVz
ZWFyY2gsIEVtb3J5IFVuaXZlcnNpdHkgU2Nob29sIG9mIE1lZGljaW5lIGFuZCBWZXRlcmFucyBB
ZmZhaXJzIE1lZGljYWwgQ2VudGVyLCBEZWNhdHVyLCBHQSAzMDAzMywgVVNBLiBsaGFnYW4yQGVt
b3J5LmVkdTwvYXV0aC1hZGRyZXNzPjx0aXRsZXM+PHRpdGxlPkJlc3Qgc3RyYXRlZ2llcyBmb3Ig
Z2xvYmFsIEhDViBlcmFkaWNhdGlvbjwvdGl0bGU+PHNlY29uZGFyeS10aXRsZT5MaXZlciBJbnQ8
L3NlY29uZGFyeS10aXRsZT48L3RpdGxlcz48cGVyaW9kaWNhbD48ZnVsbC10aXRsZT5MaXZlciBJ
bnRlcm5hdGlvbmFsPC9mdWxsLXRpdGxlPjxhYmJyLTI+TGl2ZXIgSW50PC9hYmJyLTI+PC9wZXJp
b2RpY2FsPjxwYWdlcz42OC03OTwvcGFnZXM+PHZvbHVtZT4zMyBTdXBwbCAxPC92b2x1bWU+PGVk
aXRpb24+MjAxMy8wMS8xMTwvZWRpdGlvbj48a2V5d29yZHM+PGtleXdvcmQ+QW50aXZpcmFsIEFn
ZW50cy8qdGhlcmFwZXV0aWMgdXNlPC9rZXl3b3JkPjxrZXl3b3JkPkRlbGl2ZXJ5IG9mIEhlYWx0
aCBDYXJlLCBJbnRlZ3JhdGVkPC9rZXl3b3JkPjxrZXl3b3JkPipHbG9iYWwgSGVhbHRoPC9rZXl3
b3JkPjxrZXl3b3JkPkhlYWx0aCBFZHVjYXRpb248L2tleXdvcmQ+PGtleXdvcmQ+SGVhbHRoIEtu
b3dsZWRnZSwgQXR0aXR1ZGVzLCBQcmFjdGljZTwva2V5d29yZD48a2V5d29yZD5IZWFsdGggU2Vy
dmljZXMgQWNjZXNzaWJpbGl0eTwva2V5d29yZD48a2V5d29yZD5IZXBhdGl0aXMgQywgQ2hyb25p
Yy9kaWFnbm9zaXMvZXBpZGVtaW9sb2d5LypwcmV2ZW50aW9uICZhbXA7IGNvbnRyb2wvdHJhbnNt
aXNzaW9uPC9rZXl3b3JkPjxrZXl3b3JkPkh1bWFuczwva2V5d29yZD48a2V5d29yZD4qTWFzcyBT
Y3JlZW5pbmcvbWV0aG9kczwva2V5d29yZD48a2V5d29yZD5QYXRpZW50IEFjY2VwdGFuY2Ugb2Yg
SGVhbHRoIENhcmU8L2tleXdvcmQ+PGtleXdvcmQ+UHJlZGljdGl2ZSBWYWx1ZSBvZiBUZXN0czwv
a2V5d29yZD48a2V5d29yZD5QdWJsaWMgT3Bpbmlvbjwva2V5d29yZD48a2V5d29yZD5SaXNrIEFz
c2Vzc21lbnQ8L2tleXdvcmQ+PGtleXdvcmQ+UmlzayBGYWN0b3JzPC9rZXl3b3JkPjxrZXl3b3Jk
PipSaXNrIFJlZHVjdGlvbiBCZWhhdmlvcjwva2V5d29yZD48a2V5d29yZD4qVmlyYWwgSGVwYXRp
dGlzIFZhY2NpbmVzPC9rZXl3b3JkPjxrZXl3b3JkPlZ1bG5lcmFibGUgUG9wdWxhdGlvbnM8L2tl
eXdvcmQ+PC9rZXl3b3Jkcz48ZGF0ZXM+PHllYXI+MjAxMzwveWVhcj48cHViLWRhdGVzPjxkYXRl
PkZlYjwvZGF0ZT48L3B1Yi1kYXRlcz48L2RhdGVzPjxpc2JuPjE0NzgtMzIzMSAoRWxlY3Ryb25p
YykmI3hEOzE0NzgtMzIyMyAoTGlua2luZyk8L2lzYm4+PGFjY2Vzc2lvbi1udW0+MjMyODY4NDk8
L2FjY2Vzc2lvbi1udW0+PHVybHM+PHJlbGF0ZWQtdXJscz48dXJsPmh0dHBzOi8vd3d3Lm5jYmku
bmxtLm5paC5nb3YvcHVibWVkLzIzMjg2ODQ5PC91cmw+PC9yZWxhdGVkLXVybHM+PC91cmxzPjxj
dXN0b20yPlBNQzQxMTA2ODA8L2N1c3RvbTI+PGVsZWN0cm9uaWMtcmVzb3VyY2UtbnVtPjEwLjEx
MTEvbGl2LjEyMDYzPC9lbGVjdHJvbmljLXJlc291cmNlLW51bT48L3JlY29yZD48L0NpdGU+PC9F
bmROb3RlPn==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D02BA7" w:rsidRPr="001B3D7B">
        <w:rPr>
          <w:rFonts w:ascii="Book Antiqua" w:hAnsi="Book Antiqua" w:cs="Tahoma"/>
          <w:sz w:val="24"/>
          <w:szCs w:val="24"/>
          <w:lang w:val="en-US"/>
        </w:rPr>
      </w:r>
      <w:r w:rsidR="00D02BA7"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2]</w:t>
      </w:r>
      <w:r w:rsidR="00D02BA7" w:rsidRPr="001B3D7B">
        <w:rPr>
          <w:rFonts w:ascii="Book Antiqua" w:hAnsi="Book Antiqua"/>
          <w:sz w:val="24"/>
          <w:szCs w:val="24"/>
          <w:lang w:val="en-US"/>
        </w:rPr>
        <w:fldChar w:fldCharType="end"/>
      </w:r>
      <w:r w:rsidR="009908CB" w:rsidRPr="001B3D7B">
        <w:rPr>
          <w:rFonts w:ascii="Book Antiqua" w:hAnsi="Book Antiqua"/>
          <w:sz w:val="24"/>
          <w:szCs w:val="24"/>
          <w:lang w:val="en-US"/>
        </w:rPr>
        <w:t>.</w:t>
      </w:r>
      <w:r w:rsidR="006E4257" w:rsidRPr="001B3D7B">
        <w:rPr>
          <w:rFonts w:ascii="Book Antiqua" w:hAnsi="Book Antiqua" w:cs="Tahoma"/>
          <w:sz w:val="24"/>
          <w:szCs w:val="24"/>
          <w:lang w:val="en-US"/>
        </w:rPr>
        <w:t xml:space="preserve"> </w:t>
      </w:r>
    </w:p>
    <w:p w14:paraId="6B7D9A95" w14:textId="10947771" w:rsidR="009F4304" w:rsidRPr="001B3D7B" w:rsidRDefault="00662388"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There is substantial regional variation in risk factors for HCV infection in China. </w:t>
      </w:r>
      <w:r w:rsidR="00DB4590" w:rsidRPr="001B3D7B">
        <w:rPr>
          <w:rFonts w:ascii="Book Antiqua" w:hAnsi="Book Antiqua" w:cs="Tahoma"/>
          <w:sz w:val="24"/>
          <w:szCs w:val="24"/>
          <w:lang w:val="en-US"/>
        </w:rPr>
        <w:t>I</w:t>
      </w:r>
      <w:r w:rsidR="0022427D" w:rsidRPr="001B3D7B">
        <w:rPr>
          <w:rFonts w:ascii="Book Antiqua" w:hAnsi="Book Antiqua" w:cs="Tahoma"/>
          <w:sz w:val="24"/>
          <w:szCs w:val="24"/>
          <w:lang w:val="en-US"/>
        </w:rPr>
        <w:t>n regions outside South</w:t>
      </w:r>
      <w:r w:rsidR="00A637AD" w:rsidRPr="001B3D7B">
        <w:rPr>
          <w:rFonts w:ascii="Book Antiqua" w:hAnsi="Book Antiqua" w:cs="Tahoma"/>
          <w:sz w:val="24"/>
          <w:szCs w:val="24"/>
          <w:lang w:val="en-US"/>
        </w:rPr>
        <w:t>ern</w:t>
      </w:r>
      <w:r w:rsidR="00C506DB" w:rsidRPr="001B3D7B">
        <w:rPr>
          <w:rFonts w:ascii="Book Antiqua" w:hAnsi="Book Antiqua" w:cs="Tahoma"/>
          <w:sz w:val="24"/>
          <w:szCs w:val="24"/>
          <w:lang w:val="en-US"/>
        </w:rPr>
        <w:t xml:space="preserve"> China</w:t>
      </w:r>
      <w:r w:rsidR="0022427D" w:rsidRPr="001B3D7B">
        <w:rPr>
          <w:rFonts w:ascii="Book Antiqua" w:hAnsi="Book Antiqua" w:cs="Tahoma"/>
          <w:sz w:val="24"/>
          <w:szCs w:val="24"/>
          <w:lang w:val="en-US"/>
        </w:rPr>
        <w:t>, blood transfusion</w:t>
      </w:r>
      <w:r w:rsidR="00C506DB" w:rsidRPr="001B3D7B">
        <w:rPr>
          <w:rFonts w:ascii="Book Antiqua" w:hAnsi="Book Antiqua" w:cs="Tahoma"/>
          <w:sz w:val="24"/>
          <w:szCs w:val="24"/>
          <w:lang w:val="en-US"/>
        </w:rPr>
        <w:t xml:space="preserve"> is the major route of HCV transmission</w:t>
      </w:r>
      <w:r w:rsidR="003B2CE5" w:rsidRPr="001B3D7B">
        <w:rPr>
          <w:rFonts w:ascii="Book Antiqua" w:hAnsi="Book Antiqua" w:cs="Tahoma"/>
          <w:sz w:val="24"/>
          <w:szCs w:val="24"/>
          <w:lang w:val="en-US"/>
        </w:rPr>
        <w:t xml:space="preserve">, </w:t>
      </w:r>
      <w:r w:rsidR="00C506DB" w:rsidRPr="001B3D7B">
        <w:rPr>
          <w:rFonts w:ascii="Book Antiqua" w:hAnsi="Book Antiqua" w:cs="Tahoma"/>
          <w:sz w:val="24"/>
          <w:szCs w:val="24"/>
          <w:lang w:val="en-US"/>
        </w:rPr>
        <w:t xml:space="preserve">accounting for </w:t>
      </w:r>
      <w:r w:rsidR="00DF3FCF" w:rsidRPr="001B3D7B">
        <w:rPr>
          <w:rFonts w:ascii="Book Antiqua" w:hAnsi="Book Antiqua" w:cs="Tahoma"/>
          <w:sz w:val="24"/>
          <w:szCs w:val="24"/>
          <w:lang w:val="en-US"/>
        </w:rPr>
        <w:t xml:space="preserve">57.5%–69.3% of </w:t>
      </w:r>
      <w:r w:rsidR="00C506DB" w:rsidRPr="001B3D7B">
        <w:rPr>
          <w:rFonts w:ascii="Book Antiqua" w:hAnsi="Book Antiqua" w:cs="Tahoma"/>
          <w:sz w:val="24"/>
          <w:szCs w:val="24"/>
          <w:lang w:val="en-US"/>
        </w:rPr>
        <w:t>existing HCV</w:t>
      </w:r>
      <w:r w:rsidR="00BD08D8" w:rsidRPr="001B3D7B">
        <w:rPr>
          <w:rFonts w:ascii="Book Antiqua" w:hAnsi="Book Antiqua" w:cs="Tahoma"/>
          <w:sz w:val="24"/>
          <w:szCs w:val="24"/>
          <w:lang w:val="en-US"/>
        </w:rPr>
        <w:t>-infected</w:t>
      </w:r>
      <w:r w:rsidR="00C506DB" w:rsidRPr="001B3D7B">
        <w:rPr>
          <w:rFonts w:ascii="Book Antiqua" w:hAnsi="Book Antiqua" w:cs="Tahoma"/>
          <w:sz w:val="24"/>
          <w:szCs w:val="24"/>
          <w:lang w:val="en-US"/>
        </w:rPr>
        <w:t xml:space="preserve"> </w:t>
      </w:r>
      <w:r w:rsidR="00DF3FCF" w:rsidRPr="001B3D7B">
        <w:rPr>
          <w:rFonts w:ascii="Book Antiqua" w:hAnsi="Book Antiqua" w:cs="Tahoma"/>
          <w:sz w:val="24"/>
          <w:szCs w:val="24"/>
          <w:lang w:val="en-US"/>
        </w:rPr>
        <w:t>patients</w:t>
      </w:r>
      <w:r w:rsidR="00DB4590" w:rsidRPr="001B3D7B">
        <w:rPr>
          <w:rFonts w:ascii="Book Antiqua" w:hAnsi="Book Antiqua" w:cs="Tahoma"/>
          <w:sz w:val="24"/>
          <w:szCs w:val="24"/>
          <w:lang w:val="en-US"/>
        </w:rPr>
        <w:t>.</w:t>
      </w:r>
      <w:r w:rsidR="00DF3FCF" w:rsidRPr="001B3D7B">
        <w:rPr>
          <w:rFonts w:ascii="Book Antiqua" w:hAnsi="Book Antiqua" w:cs="Tahoma"/>
          <w:sz w:val="24"/>
          <w:szCs w:val="24"/>
          <w:lang w:val="en-US"/>
        </w:rPr>
        <w:t xml:space="preserve"> </w:t>
      </w:r>
      <w:r w:rsidR="00DB4590" w:rsidRPr="001B3D7B">
        <w:rPr>
          <w:rFonts w:ascii="Book Antiqua" w:hAnsi="Book Antiqua" w:cs="Tahoma"/>
          <w:sz w:val="24"/>
          <w:szCs w:val="24"/>
          <w:lang w:val="en-US"/>
        </w:rPr>
        <w:t>I</w:t>
      </w:r>
      <w:r w:rsidR="00DF3FCF" w:rsidRPr="001B3D7B">
        <w:rPr>
          <w:rFonts w:ascii="Book Antiqua" w:hAnsi="Book Antiqua" w:cs="Tahoma"/>
          <w:sz w:val="24"/>
          <w:szCs w:val="24"/>
          <w:lang w:val="en-US"/>
        </w:rPr>
        <w:t xml:space="preserve">nfection through surgery </w:t>
      </w:r>
      <w:r w:rsidR="006B278A" w:rsidRPr="001B3D7B">
        <w:rPr>
          <w:rFonts w:ascii="Book Antiqua" w:hAnsi="Book Antiqua" w:cs="Tahoma"/>
          <w:sz w:val="24"/>
          <w:szCs w:val="24"/>
          <w:lang w:val="en-US"/>
        </w:rPr>
        <w:t xml:space="preserve">or </w:t>
      </w:r>
      <w:r w:rsidR="00DF3FCF" w:rsidRPr="001B3D7B">
        <w:rPr>
          <w:rFonts w:ascii="Book Antiqua" w:hAnsi="Book Antiqua" w:cs="Tahoma"/>
          <w:sz w:val="24"/>
          <w:szCs w:val="24"/>
          <w:lang w:val="en-US"/>
        </w:rPr>
        <w:t xml:space="preserve">dental treatment </w:t>
      </w:r>
      <w:r w:rsidR="006B278A" w:rsidRPr="001B3D7B">
        <w:rPr>
          <w:rFonts w:ascii="Book Antiqua" w:hAnsi="Book Antiqua" w:cs="Tahoma"/>
          <w:sz w:val="24"/>
          <w:szCs w:val="24"/>
          <w:lang w:val="en-US"/>
        </w:rPr>
        <w:t xml:space="preserve">is more common in </w:t>
      </w:r>
      <w:r w:rsidR="00046A35" w:rsidRPr="001B3D7B">
        <w:rPr>
          <w:rFonts w:ascii="Book Antiqua" w:hAnsi="Book Antiqua" w:cs="Tahoma"/>
          <w:sz w:val="24"/>
          <w:szCs w:val="24"/>
          <w:lang w:val="en-US"/>
        </w:rPr>
        <w:t>North</w:t>
      </w:r>
      <w:r w:rsidR="00A637AD" w:rsidRPr="001B3D7B">
        <w:rPr>
          <w:rFonts w:ascii="Book Antiqua" w:hAnsi="Book Antiqua" w:cs="Tahoma"/>
          <w:sz w:val="24"/>
          <w:szCs w:val="24"/>
          <w:lang w:val="en-US"/>
        </w:rPr>
        <w:t>ern</w:t>
      </w:r>
      <w:r w:rsidR="00046A35" w:rsidRPr="001B3D7B">
        <w:rPr>
          <w:rFonts w:ascii="Book Antiqua" w:hAnsi="Book Antiqua" w:cs="Tahoma"/>
          <w:sz w:val="24"/>
          <w:szCs w:val="24"/>
          <w:lang w:val="en-US"/>
        </w:rPr>
        <w:t xml:space="preserve"> </w:t>
      </w:r>
      <w:r w:rsidR="006B278A" w:rsidRPr="001B3D7B">
        <w:rPr>
          <w:rFonts w:ascii="Book Antiqua" w:hAnsi="Book Antiqua" w:cs="Tahoma"/>
          <w:sz w:val="24"/>
          <w:szCs w:val="24"/>
          <w:lang w:val="en-US"/>
        </w:rPr>
        <w:t>China than in other areas</w:t>
      </w:r>
      <w:r w:rsidR="00DB4590" w:rsidRPr="001B3D7B">
        <w:rPr>
          <w:rFonts w:ascii="Book Antiqua" w:hAnsi="Book Antiqua" w:cs="Tahoma"/>
          <w:sz w:val="24"/>
          <w:szCs w:val="24"/>
          <w:lang w:val="en-US"/>
        </w:rPr>
        <w:t>, whereas HCV tra</w:t>
      </w:r>
      <w:r w:rsidR="00B54DC5" w:rsidRPr="001B3D7B">
        <w:rPr>
          <w:rFonts w:ascii="Book Antiqua" w:hAnsi="Book Antiqua" w:cs="Tahoma"/>
          <w:sz w:val="24"/>
          <w:szCs w:val="24"/>
          <w:lang w:val="en-US"/>
        </w:rPr>
        <w:t xml:space="preserve">nsmission </w:t>
      </w:r>
      <w:r w:rsidR="00B54DC5" w:rsidRPr="001B3D7B">
        <w:rPr>
          <w:rFonts w:ascii="Book Antiqua" w:hAnsi="Book Antiqua" w:cs="Tahoma"/>
          <w:i/>
          <w:sz w:val="24"/>
          <w:szCs w:val="24"/>
          <w:lang w:val="en-US"/>
        </w:rPr>
        <w:t>via</w:t>
      </w:r>
      <w:r w:rsidR="00B54DC5" w:rsidRPr="001B3D7B">
        <w:rPr>
          <w:rFonts w:ascii="Book Antiqua" w:hAnsi="Book Antiqua" w:cs="Tahoma"/>
          <w:sz w:val="24"/>
          <w:szCs w:val="24"/>
          <w:lang w:val="en-US"/>
        </w:rPr>
        <w:t xml:space="preserve"> high-risk behavio</w:t>
      </w:r>
      <w:r w:rsidR="00DB4590" w:rsidRPr="001B3D7B">
        <w:rPr>
          <w:rFonts w:ascii="Book Antiqua" w:hAnsi="Book Antiqua" w:cs="Tahoma"/>
          <w:sz w:val="24"/>
          <w:szCs w:val="24"/>
          <w:lang w:val="en-US"/>
        </w:rPr>
        <w:t>r such as intravenous drug abuse is more prevalent in South</w:t>
      </w:r>
      <w:r w:rsidR="00A637AD" w:rsidRPr="001B3D7B">
        <w:rPr>
          <w:rFonts w:ascii="Book Antiqua" w:hAnsi="Book Antiqua" w:cs="Tahoma"/>
          <w:sz w:val="24"/>
          <w:szCs w:val="24"/>
          <w:lang w:val="en-US"/>
        </w:rPr>
        <w:t>ern</w:t>
      </w:r>
      <w:r w:rsidR="00DB4590" w:rsidRPr="001B3D7B">
        <w:rPr>
          <w:rFonts w:ascii="Book Antiqua" w:hAnsi="Book Antiqua" w:cs="Tahoma"/>
          <w:sz w:val="24"/>
          <w:szCs w:val="24"/>
          <w:lang w:val="en-US"/>
        </w:rPr>
        <w:t xml:space="preserve"> and West</w:t>
      </w:r>
      <w:r w:rsidR="00A637AD" w:rsidRPr="001B3D7B">
        <w:rPr>
          <w:rFonts w:ascii="Book Antiqua" w:hAnsi="Book Antiqua" w:cs="Tahoma"/>
          <w:sz w:val="24"/>
          <w:szCs w:val="24"/>
          <w:lang w:val="en-US"/>
        </w:rPr>
        <w:t>ern</w:t>
      </w:r>
      <w:r w:rsidR="00DB4590" w:rsidRPr="001B3D7B">
        <w:rPr>
          <w:rFonts w:ascii="Book Antiqua" w:hAnsi="Book Antiqua" w:cs="Tahoma"/>
          <w:sz w:val="24"/>
          <w:szCs w:val="24"/>
          <w:lang w:val="en-US"/>
        </w:rPr>
        <w:t xml:space="preserve"> China</w:t>
      </w:r>
      <w:r w:rsidR="001F4BD1" w:rsidRPr="001B3D7B">
        <w:rPr>
          <w:rFonts w:ascii="Book Antiqua" w:hAnsi="Book Antiqua"/>
          <w:sz w:val="24"/>
          <w:szCs w:val="24"/>
          <w:lang w:val="en-US"/>
        </w:rPr>
        <w:fldChar w:fldCharType="begin">
          <w:fldData xml:space="preserve">PEVuZE5vdGU+PENpdGU+PEF1dGhvcj5SYW88L0F1dGhvcj48WWVhcj4yMDE0PC9ZZWFyPjxSZWNO
dW0+MTk8L1JlY051bT48RGlzcGxheVRleHQ+PHN0eWxlIGZhY2U9InN1cGVyc2NyaXB0Ij5bMTBd
PC9zdHlsZT48L0Rpc3BsYXlUZXh0PjxyZWNvcmQ+PHJlYy1udW1iZXI+MTk8L3JlYy1udW1iZXI+
PGZvcmVpZ24ta2V5cz48a2V5IGFwcD0iRU4iIGRiLWlkPSJzeGFzdjB6eGZmZDB2aWVldjVheDBw
MDgyMjJlcjJwMHZ3ZXgiIHRpbWVzdGFtcD0iMTUxOTYyNTc0MSI+MTk8L2tleT48a2V5IGFwcD0i
RU5XZWIiIGRiLWlkPSIiPjA8L2tleT48L2ZvcmVpZ24ta2V5cz48cmVmLXR5cGUgbmFtZT0iSm91
cm5hbCBBcnRpY2xlIj4xNzwvcmVmLXR5cGU+PGNvbnRyaWJ1dG9ycz48YXV0aG9ycz48YXV0aG9y
PlJhbywgSC48L2F1dGhvcj48YXV0aG9yPldlaSwgTC48L2F1dGhvcj48YXV0aG9yPkxvcGV6LVRh
bGF2ZXJhLCBKLiBDLjwvYXV0aG9yPjxhdXRob3I+U2hhbmcsIEouPC9hdXRob3I+PGF1dGhvcj5D
aGVuLCBILjwvYXV0aG9yPjxhdXRob3I+TGksIEouPC9hdXRob3I+PGF1dGhvcj5YaWUsIFEuPC9h
dXRob3I+PGF1dGhvcj5HYW8sIFouPC9hdXRob3I+PGF1dGhvcj5XYW5nLCBMLjwvYXV0aG9yPjxh
dXRob3I+V2VpLCBKLjwvYXV0aG9yPjxhdXRob3I+SmlhbmcsIEouPC9hdXRob3I+PGF1dGhvcj5T
dW4sIFkuPC9hdXRob3I+PGF1dGhvcj5ZYW5nLCBSLjwvYXV0aG9yPjxhdXRob3I+TGksIEguPC9h
dXRob3I+PGF1dGhvcj5aaGFuZywgSC48L2F1dGhvcj48YXV0aG9yPkdvbmcsIFouPC9hdXRob3I+
PGF1dGhvcj5aaGFuZywgTC48L2F1dGhvcj48YXV0aG9yPlpoYW8sIEwuPC9hdXRob3I+PGF1dGhv
cj5Eb3UsIFguPC9hdXRob3I+PGF1dGhvcj5OaXUsIEouPC9hdXRob3I+PGF1dGhvcj5Zb3UsIEgu
PC9hdXRob3I+PGF1dGhvcj5DaGVuLCBaLjwvYXV0aG9yPjxhdXRob3I+TmluZywgUS48L2F1dGhv
cj48YXV0aG9yPkdvbmcsIEcuPC9hdXRob3I+PGF1dGhvcj5XdSwgUy48L2F1dGhvcj48YXV0aG9y
PkppLCBXLjwvYXV0aG9yPjxhdXRob3I+TWFvLCBRLjwvYXV0aG9yPjxhdXRob3I+VGFuZywgSC48
L2F1dGhvcj48YXV0aG9yPkxpLCBTLjwvYXV0aG9yPjxhdXRob3I+V2VpLCBTLjwvYXV0aG9yPjxh
dXRob3I+U3VuLCBKLjwvYXV0aG9yPjxhdXRob3I+SmlhbmcsIEouPC9hdXRob3I+PGF1dGhvcj5M
dSwgTC48L2F1dGhvcj48YXV0aG9yPkppYSwgSi48L2F1dGhvcj48YXV0aG9yPlpodWFuZywgSC48
L2F1dGhvcj48L2F1dGhvcnM+PC9jb250cmlidXRvcnM+PGF1dGgtYWRkcmVzcz5QZWtpbmcgVW5p
dmVyc2l0eSBQZW9wbGUmYXBvcztzIEhvc3BpdGFsLCBQZWtpbmcgVW5pdmVyc2l0eSBIZXBhdG9s
b2d5IEluc3RpdHV0ZSwgQmVpamluZyBLZXkgTGFib3JhdG9yeSBmb3IgSGVwYXRpdGlzIEMgYW5k
IEltbXVub3RoZXJhcHkgZm9yIExpdmVyIERpc2Vhc2UsIEJlaWppbmcsIENoaW5hLjwvYXV0aC1h
ZGRyZXNzPjx0aXRsZXM+PHRpdGxlPkRpc3RyaWJ1dGlvbiBhbmQgY2xpbmljYWwgY29ycmVsYXRl
cyBvZiB2aXJhbCBhbmQgaG9zdCBnZW5vdHlwZXMgaW4gQ2hpbmVzZSBwYXRpZW50cyB3aXRoIGNo
cm9uaWMgaGVwYXRpdGlzIEMgdmlydXMgaW5mZWN0aW9u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Q1LTUzPC9wYWdlcz48dm9sdW1lPjI5PC92b2x1bWU+PG51bWJlcj4zPC9udW1i
ZXI+PGVkaXRpb24+MjAxMy8xMC8wNTwvZWRpdGlvbj48a2V5d29yZHM+PGtleXdvcmQ+QWR1bHQ8
L2tleXdvcmQ+PGtleXdvcmQ+QXNpYW4gQ29udGluZW50YWwgQW5jZXN0cnkgR3JvdXAvKmdlbmV0
aWNzPC9rZXl3b3JkPjxrZXl3b3JkPkNoaW5hL2VwaWRlbWlvbG9neS9ldGhub2xvZ3k8L2tleXdv
cmQ+PGtleXdvcmQ+Q29pbmZlY3Rpb248L2tleXdvcmQ+PGtleXdvcmQ+Q3Jvc3MtU2VjdGlvbmFs
IFN0dWRpZXM8L2tleXdvcmQ+PGtleXdvcmQ+RmVtYWxlPC9rZXl3b3JkPjxrZXl3b3JkPkdlbm90
eXBlPC9rZXl3b3JkPjxrZXl3b3JkPkhlcGFjaXZpcnVzLypnZW5ldGljczwva2V5d29yZD48a2V5
d29yZD5IZXBhdGl0aXMgQjwva2V5d29yZD48a2V5d29yZD5IZXBhdGl0aXMgQywgQ2hyb25pYy9l
cGlkZW1pb2xvZ3kvKmdlbmV0aWNzL3RyYW5zbWlzc2lvbi8qdmlyb2xvZ3k8L2tleXdvcmQ+PGtl
eXdvcmQ+SHVtYW5zPC9rZXl3b3JkPjxrZXl3b3JkPkludGVybGV1a2lucy9nZW5ldGljczwva2V5
d29yZD48a2V5d29yZD5NYWxlPC9rZXl3b3JkPjxrZXl3b3JkPk1pZGRsZSBBZ2VkPC9rZXl3b3Jk
PjxrZXl3b3JkPlByZXZhbGVuY2U8L2tleXdvcmQ+PGtleXdvcmQ+UmlzayBGYWN0b3JzPC9rZXl3
b3JkPjxrZXl3b3JkPkNoaW5hPC9rZXl3b3JkPjxrZXl3b3JkPkhwdjwva2V5d29yZD48a2V5d29y
ZD5JbDI4Yjwva2V5d29yZD48a2V5d29yZD5jaXJyaG9zaXM8L2tleXdvcmQ+PGtleXdvcmQ+ZXBp
ZGVtaW9sb2d5PC9rZXl3b3JkPjxrZXl3b3JkPm5hdHVyYWwgaGlzdG9yeTwva2V5d29yZD48L2tl
eXdvcmRzPjxkYXRlcz48eWVhcj4yMDE0PC95ZWFyPjxwdWItZGF0ZXM+PGRhdGU+TWFyPC9kYXRl
PjwvcHViLWRhdGVzPjwvZGF0ZXM+PGlzYm4+MTQ0MC0xNzQ2IChFbGVjdHJvbmljKSYjeEQ7MDgx
NS05MzE5IChMaW5raW5nKTwvaXNibj48YWNjZXNzaW9uLW51bT4yNDA5MDE4ODwvYWNjZXNzaW9u
LW51bT48dXJscz48cmVsYXRlZC11cmxzPjx1cmw+aHR0cHM6Ly93d3cubmNiaS5ubG0ubmloLmdv
di9wdWJtZWQvMjQwOTAxODg8L3VybD48L3JlbGF0ZWQtdXJscz48L3VybHM+PGN1c3RvbTI+UE1D
NDI3MjU3NzwvY3VzdG9tMj48ZWxlY3Ryb25pYy1yZXNvdXJjZS1udW0+MTAuMTExMS9qZ2guMTIz
OTg8L2VsZWN0cm9uaWMtcmVzb3VyY2UtbnVtPjwvcmVjb3JkPjwvQ2l0ZT48L0VuZE5vdGU+AG==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SYW88L0F1dGhvcj48WWVhcj4yMDE0PC9ZZWFyPjxSZWNO
dW0+MTk8L1JlY051bT48RGlzcGxheVRleHQ+PHN0eWxlIGZhY2U9InN1cGVyc2NyaXB0Ij5bMTBd
PC9zdHlsZT48L0Rpc3BsYXlUZXh0PjxyZWNvcmQ+PHJlYy1udW1iZXI+MTk8L3JlYy1udW1iZXI+
PGZvcmVpZ24ta2V5cz48a2V5IGFwcD0iRU4iIGRiLWlkPSJzeGFzdjB6eGZmZDB2aWVldjVheDBw
MDgyMjJlcjJwMHZ3ZXgiIHRpbWVzdGFtcD0iMTUxOTYyNTc0MSI+MTk8L2tleT48a2V5IGFwcD0i
RU5XZWIiIGRiLWlkPSIiPjA8L2tleT48L2ZvcmVpZ24ta2V5cz48cmVmLXR5cGUgbmFtZT0iSm91
cm5hbCBBcnRpY2xlIj4xNzwvcmVmLXR5cGU+PGNvbnRyaWJ1dG9ycz48YXV0aG9ycz48YXV0aG9y
PlJhbywgSC48L2F1dGhvcj48YXV0aG9yPldlaSwgTC48L2F1dGhvcj48YXV0aG9yPkxvcGV6LVRh
bGF2ZXJhLCBKLiBDLjwvYXV0aG9yPjxhdXRob3I+U2hhbmcsIEouPC9hdXRob3I+PGF1dGhvcj5D
aGVuLCBILjwvYXV0aG9yPjxhdXRob3I+TGksIEouPC9hdXRob3I+PGF1dGhvcj5YaWUsIFEuPC9h
dXRob3I+PGF1dGhvcj5HYW8sIFouPC9hdXRob3I+PGF1dGhvcj5XYW5nLCBMLjwvYXV0aG9yPjxh
dXRob3I+V2VpLCBKLjwvYXV0aG9yPjxhdXRob3I+SmlhbmcsIEouPC9hdXRob3I+PGF1dGhvcj5T
dW4sIFkuPC9hdXRob3I+PGF1dGhvcj5ZYW5nLCBSLjwvYXV0aG9yPjxhdXRob3I+TGksIEguPC9h
dXRob3I+PGF1dGhvcj5aaGFuZywgSC48L2F1dGhvcj48YXV0aG9yPkdvbmcsIFouPC9hdXRob3I+
PGF1dGhvcj5aaGFuZywgTC48L2F1dGhvcj48YXV0aG9yPlpoYW8sIEwuPC9hdXRob3I+PGF1dGhv
cj5Eb3UsIFguPC9hdXRob3I+PGF1dGhvcj5OaXUsIEouPC9hdXRob3I+PGF1dGhvcj5Zb3UsIEgu
PC9hdXRob3I+PGF1dGhvcj5DaGVuLCBaLjwvYXV0aG9yPjxhdXRob3I+TmluZywgUS48L2F1dGhv
cj48YXV0aG9yPkdvbmcsIEcuPC9hdXRob3I+PGF1dGhvcj5XdSwgUy48L2F1dGhvcj48YXV0aG9y
PkppLCBXLjwvYXV0aG9yPjxhdXRob3I+TWFvLCBRLjwvYXV0aG9yPjxhdXRob3I+VGFuZywgSC48
L2F1dGhvcj48YXV0aG9yPkxpLCBTLjwvYXV0aG9yPjxhdXRob3I+V2VpLCBTLjwvYXV0aG9yPjxh
dXRob3I+U3VuLCBKLjwvYXV0aG9yPjxhdXRob3I+SmlhbmcsIEouPC9hdXRob3I+PGF1dGhvcj5M
dSwgTC48L2F1dGhvcj48YXV0aG9yPkppYSwgSi48L2F1dGhvcj48YXV0aG9yPlpodWFuZywgSC48
L2F1dGhvcj48L2F1dGhvcnM+PC9jb250cmlidXRvcnM+PGF1dGgtYWRkcmVzcz5QZWtpbmcgVW5p
dmVyc2l0eSBQZW9wbGUmYXBvcztzIEhvc3BpdGFsLCBQZWtpbmcgVW5pdmVyc2l0eSBIZXBhdG9s
b2d5IEluc3RpdHV0ZSwgQmVpamluZyBLZXkgTGFib3JhdG9yeSBmb3IgSGVwYXRpdGlzIEMgYW5k
IEltbXVub3RoZXJhcHkgZm9yIExpdmVyIERpc2Vhc2UsIEJlaWppbmcsIENoaW5hLjwvYXV0aC1h
ZGRyZXNzPjx0aXRsZXM+PHRpdGxlPkRpc3RyaWJ1dGlvbiBhbmQgY2xpbmljYWwgY29ycmVsYXRl
cyBvZiB2aXJhbCBhbmQgaG9zdCBnZW5vdHlwZXMgaW4gQ2hpbmVzZSBwYXRpZW50cyB3aXRoIGNo
cm9uaWMgaGVwYXRpdGlzIEMgdmlydXMgaW5mZWN0aW9uPC90aXRsZT48c2Vjb25kYXJ5LXRpdGxl
PkogR2FzdHJvZW50ZXJvbCBIZXBhdG9sPC9zZWNvbmRhcnktdGl0bGU+PC90aXRsZXM+PHBlcmlv
ZGljYWw+PGZ1bGwtdGl0bGU+Sm91cm5hbCBvZiBHYXN0cm9lbnRlcm9sb2d5IGFuZCBIZXBhdG9s
b2d5PC9mdWxsLXRpdGxlPjxhYmJyLTE+Si4gR2FzdHJvZW50ZXJvbC4gSGVwYXRvbC48L2FiYnIt
MT48YWJici0yPkogR2FzdHJvZW50ZXJvbCBIZXBhdG9sPC9hYmJyLTI+PGFiYnItMz5Kb3VybmFs
IG9mIEdhc3Ryb2VudGVyb2xvZ3kgJmFtcDsgSGVwYXRvbG9neTwvYWJici0zPjwvcGVyaW9kaWNh
bD48cGFnZXM+NTQ1LTUzPC9wYWdlcz48dm9sdW1lPjI5PC92b2x1bWU+PG51bWJlcj4zPC9udW1i
ZXI+PGVkaXRpb24+MjAxMy8xMC8wNTwvZWRpdGlvbj48a2V5d29yZHM+PGtleXdvcmQ+QWR1bHQ8
L2tleXdvcmQ+PGtleXdvcmQ+QXNpYW4gQ29udGluZW50YWwgQW5jZXN0cnkgR3JvdXAvKmdlbmV0
aWNzPC9rZXl3b3JkPjxrZXl3b3JkPkNoaW5hL2VwaWRlbWlvbG9neS9ldGhub2xvZ3k8L2tleXdv
cmQ+PGtleXdvcmQ+Q29pbmZlY3Rpb248L2tleXdvcmQ+PGtleXdvcmQ+Q3Jvc3MtU2VjdGlvbmFs
IFN0dWRpZXM8L2tleXdvcmQ+PGtleXdvcmQ+RmVtYWxlPC9rZXl3b3JkPjxrZXl3b3JkPkdlbm90
eXBlPC9rZXl3b3JkPjxrZXl3b3JkPkhlcGFjaXZpcnVzLypnZW5ldGljczwva2V5d29yZD48a2V5
d29yZD5IZXBhdGl0aXMgQjwva2V5d29yZD48a2V5d29yZD5IZXBhdGl0aXMgQywgQ2hyb25pYy9l
cGlkZW1pb2xvZ3kvKmdlbmV0aWNzL3RyYW5zbWlzc2lvbi8qdmlyb2xvZ3k8L2tleXdvcmQ+PGtl
eXdvcmQ+SHVtYW5zPC9rZXl3b3JkPjxrZXl3b3JkPkludGVybGV1a2lucy9nZW5ldGljczwva2V5
d29yZD48a2V5d29yZD5NYWxlPC9rZXl3b3JkPjxrZXl3b3JkPk1pZGRsZSBBZ2VkPC9rZXl3b3Jk
PjxrZXl3b3JkPlByZXZhbGVuY2U8L2tleXdvcmQ+PGtleXdvcmQ+UmlzayBGYWN0b3JzPC9rZXl3
b3JkPjxrZXl3b3JkPkNoaW5hPC9rZXl3b3JkPjxrZXl3b3JkPkhwdjwva2V5d29yZD48a2V5d29y
ZD5JbDI4Yjwva2V5d29yZD48a2V5d29yZD5jaXJyaG9zaXM8L2tleXdvcmQ+PGtleXdvcmQ+ZXBp
ZGVtaW9sb2d5PC9rZXl3b3JkPjxrZXl3b3JkPm5hdHVyYWwgaGlzdG9yeTwva2V5d29yZD48L2tl
eXdvcmRzPjxkYXRlcz48eWVhcj4yMDE0PC95ZWFyPjxwdWItZGF0ZXM+PGRhdGU+TWFyPC9kYXRl
PjwvcHViLWRhdGVzPjwvZGF0ZXM+PGlzYm4+MTQ0MC0xNzQ2IChFbGVjdHJvbmljKSYjeEQ7MDgx
NS05MzE5IChMaW5raW5nKTwvaXNibj48YWNjZXNzaW9uLW51bT4yNDA5MDE4ODwvYWNjZXNzaW9u
LW51bT48dXJscz48cmVsYXRlZC11cmxzPjx1cmw+aHR0cHM6Ly93d3cubmNiaS5ubG0ubmloLmdv
di9wdWJtZWQvMjQwOTAxODg8L3VybD48L3JlbGF0ZWQtdXJscz48L3VybHM+PGN1c3RvbTI+UE1D
NDI3MjU3NzwvY3VzdG9tMj48ZWxlY3Ryb25pYy1yZXNvdXJjZS1udW0+MTAuMTExMS9qZ2guMTIz
OTg8L2VsZWN0cm9uaWMtcmVzb3VyY2UtbnVtPjwvcmVjb3JkPjwvQ2l0ZT48L0VuZE5vdGU+AG==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1F4BD1" w:rsidRPr="001B3D7B">
        <w:rPr>
          <w:rFonts w:ascii="Book Antiqua" w:hAnsi="Book Antiqua" w:cs="Tahoma"/>
          <w:sz w:val="24"/>
          <w:szCs w:val="24"/>
          <w:lang w:val="en-US"/>
        </w:rPr>
      </w:r>
      <w:r w:rsidR="001F4BD1"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0]</w:t>
      </w:r>
      <w:r w:rsidR="001F4BD1" w:rsidRPr="001B3D7B">
        <w:rPr>
          <w:rFonts w:ascii="Book Antiqua" w:hAnsi="Book Antiqua"/>
          <w:sz w:val="24"/>
          <w:szCs w:val="24"/>
          <w:lang w:val="en-US"/>
        </w:rPr>
        <w:fldChar w:fldCharType="end"/>
      </w:r>
      <w:r w:rsidR="009908CB" w:rsidRPr="001B3D7B">
        <w:rPr>
          <w:rFonts w:ascii="Book Antiqua" w:hAnsi="Book Antiqua"/>
          <w:sz w:val="24"/>
          <w:szCs w:val="24"/>
          <w:lang w:val="en-US"/>
        </w:rPr>
        <w:t>.</w:t>
      </w:r>
      <w:r w:rsidR="0022427D" w:rsidRPr="001B3D7B">
        <w:rPr>
          <w:rFonts w:ascii="Book Antiqua" w:hAnsi="Book Antiqua" w:cs="Tahoma"/>
          <w:sz w:val="24"/>
          <w:szCs w:val="24"/>
          <w:lang w:val="en-US"/>
        </w:rPr>
        <w:t xml:space="preserve"> </w:t>
      </w:r>
      <w:r w:rsidR="003D2FC1" w:rsidRPr="001B3D7B">
        <w:rPr>
          <w:rFonts w:ascii="Book Antiqua" w:hAnsi="Book Antiqua" w:cs="Tahoma"/>
          <w:sz w:val="24"/>
          <w:szCs w:val="24"/>
          <w:lang w:val="en-US"/>
        </w:rPr>
        <w:t xml:space="preserve">Within each </w:t>
      </w:r>
      <w:r w:rsidR="00C745DD" w:rsidRPr="001B3D7B">
        <w:rPr>
          <w:rFonts w:ascii="Book Antiqua" w:hAnsi="Book Antiqua" w:cs="Tahoma"/>
          <w:sz w:val="24"/>
          <w:szCs w:val="24"/>
          <w:lang w:val="en-US"/>
        </w:rPr>
        <w:t xml:space="preserve">broad </w:t>
      </w:r>
      <w:r w:rsidR="003D2FC1" w:rsidRPr="001B3D7B">
        <w:rPr>
          <w:rFonts w:ascii="Book Antiqua" w:hAnsi="Book Antiqua" w:cs="Tahoma"/>
          <w:sz w:val="24"/>
          <w:szCs w:val="24"/>
          <w:lang w:val="en-US"/>
        </w:rPr>
        <w:t xml:space="preserve">geographical region, </w:t>
      </w:r>
      <w:r w:rsidR="00067AB9" w:rsidRPr="001B3D7B">
        <w:rPr>
          <w:rFonts w:ascii="Book Antiqua" w:hAnsi="Book Antiqua" w:cs="Tahoma"/>
          <w:sz w:val="24"/>
          <w:szCs w:val="24"/>
          <w:lang w:val="en-US"/>
        </w:rPr>
        <w:t>the mode</w:t>
      </w:r>
      <w:r w:rsidR="008A7270" w:rsidRPr="001B3D7B">
        <w:rPr>
          <w:rFonts w:ascii="Book Antiqua" w:hAnsi="Book Antiqua" w:cs="Tahoma"/>
          <w:sz w:val="24"/>
          <w:szCs w:val="24"/>
          <w:lang w:val="en-US"/>
        </w:rPr>
        <w:t>s</w:t>
      </w:r>
      <w:r w:rsidR="00067AB9" w:rsidRPr="001B3D7B">
        <w:rPr>
          <w:rFonts w:ascii="Book Antiqua" w:hAnsi="Book Antiqua" w:cs="Tahoma"/>
          <w:sz w:val="24"/>
          <w:szCs w:val="24"/>
          <w:lang w:val="en-US"/>
        </w:rPr>
        <w:t xml:space="preserve"> of HCV transmission may also </w:t>
      </w:r>
      <w:r w:rsidR="00966BE7" w:rsidRPr="001B3D7B">
        <w:rPr>
          <w:rFonts w:ascii="Book Antiqua" w:hAnsi="Book Antiqua" w:cs="Tahoma"/>
          <w:sz w:val="24"/>
          <w:szCs w:val="24"/>
          <w:lang w:val="en-US"/>
        </w:rPr>
        <w:t>show urban–rural differences</w:t>
      </w:r>
      <w:r w:rsidR="007B4F38" w:rsidRPr="001B3D7B">
        <w:rPr>
          <w:rFonts w:ascii="Book Antiqua" w:hAnsi="Book Antiqua" w:cs="Tahoma"/>
          <w:sz w:val="24"/>
          <w:szCs w:val="24"/>
          <w:lang w:val="en-US"/>
        </w:rPr>
        <w:t>.</w:t>
      </w:r>
      <w:r w:rsidR="007537FD" w:rsidRPr="001B3D7B">
        <w:rPr>
          <w:rFonts w:ascii="Book Antiqua" w:hAnsi="Book Antiqua" w:cs="Tahoma"/>
          <w:sz w:val="24"/>
          <w:szCs w:val="24"/>
          <w:lang w:val="en-US"/>
        </w:rPr>
        <w:t xml:space="preserve"> </w:t>
      </w:r>
      <w:r w:rsidR="002C6979" w:rsidRPr="001B3D7B">
        <w:rPr>
          <w:rFonts w:ascii="Book Antiqua" w:hAnsi="Book Antiqua" w:cs="Tahoma"/>
          <w:sz w:val="24"/>
          <w:szCs w:val="24"/>
          <w:lang w:val="en-US"/>
        </w:rPr>
        <w:t>Current HCV prevention measures</w:t>
      </w:r>
      <w:r w:rsidR="001C237C" w:rsidRPr="001B3D7B">
        <w:rPr>
          <w:rFonts w:ascii="Book Antiqua" w:hAnsi="Book Antiqua" w:cs="Tahoma"/>
          <w:sz w:val="24"/>
          <w:szCs w:val="24"/>
          <w:lang w:val="en-US"/>
        </w:rPr>
        <w:t xml:space="preserve"> in </w:t>
      </w:r>
      <w:r w:rsidR="00B86045" w:rsidRPr="001B3D7B">
        <w:rPr>
          <w:rFonts w:ascii="Book Antiqua" w:hAnsi="Book Antiqua" w:cs="Tahoma"/>
          <w:sz w:val="24"/>
          <w:szCs w:val="24"/>
          <w:lang w:val="en-US"/>
        </w:rPr>
        <w:t>Chin</w:t>
      </w:r>
      <w:r w:rsidR="002C6979" w:rsidRPr="001B3D7B">
        <w:rPr>
          <w:rFonts w:ascii="Book Antiqua" w:hAnsi="Book Antiqua" w:cs="Tahoma"/>
          <w:sz w:val="24"/>
          <w:szCs w:val="24"/>
          <w:lang w:val="en-US"/>
        </w:rPr>
        <w:t>a include</w:t>
      </w:r>
      <w:r w:rsidR="00787D72" w:rsidRPr="001B3D7B">
        <w:rPr>
          <w:rFonts w:ascii="Book Antiqua" w:hAnsi="Book Antiqua" w:cs="Tahoma"/>
          <w:sz w:val="24"/>
          <w:szCs w:val="24"/>
          <w:lang w:val="en-US"/>
        </w:rPr>
        <w:t xml:space="preserve"> </w:t>
      </w:r>
      <w:r w:rsidR="001C237C" w:rsidRPr="001B3D7B">
        <w:rPr>
          <w:rFonts w:ascii="Book Antiqua" w:hAnsi="Book Antiqua" w:cs="Tahoma"/>
          <w:sz w:val="24"/>
          <w:szCs w:val="24"/>
          <w:lang w:val="en-US"/>
        </w:rPr>
        <w:t xml:space="preserve">screening of all blood </w:t>
      </w:r>
      <w:r w:rsidR="0097144F" w:rsidRPr="001B3D7B">
        <w:rPr>
          <w:rFonts w:ascii="Book Antiqua" w:hAnsi="Book Antiqua" w:cs="Tahoma"/>
          <w:sz w:val="24"/>
          <w:szCs w:val="24"/>
          <w:lang w:val="en-US"/>
        </w:rPr>
        <w:t>donors</w:t>
      </w:r>
      <w:r w:rsidR="002C6979" w:rsidRPr="001B3D7B">
        <w:rPr>
          <w:rFonts w:ascii="Book Antiqua" w:hAnsi="Book Antiqua" w:cs="Tahoma"/>
          <w:sz w:val="24"/>
          <w:szCs w:val="24"/>
          <w:lang w:val="en-US"/>
        </w:rPr>
        <w:t>, as well as harm reduction services</w:t>
      </w:r>
      <w:r w:rsidR="0014321A" w:rsidRPr="001B3D7B">
        <w:rPr>
          <w:rFonts w:ascii="Book Antiqua" w:hAnsi="Book Antiqua" w:cs="Tahoma"/>
          <w:sz w:val="24"/>
          <w:szCs w:val="24"/>
          <w:lang w:val="en-US"/>
        </w:rPr>
        <w:t xml:space="preserve"> for high-risk groups like injection drug users (IDUs)</w:t>
      </w:r>
      <w:r w:rsidR="00D07CEF" w:rsidRPr="001B3D7B">
        <w:rPr>
          <w:rFonts w:ascii="Book Antiqua" w:hAnsi="Book Antiqua"/>
          <w:sz w:val="24"/>
          <w:szCs w:val="24"/>
          <w:lang w:val="en-US"/>
        </w:rPr>
        <w:fldChar w:fldCharType="begin">
          <w:fldData xml:space="preserve">PEVuZE5vdGU+PENpdGU+PFllYXI+MjAxNTwvWWVhcj48UmVjTnVtPjExMjwvUmVjTnVtPjxEaXNw
bGF5VGV4dD48c3R5bGUgZmFjZT0ic3VwZXJzY3JpcHQiPlszLCA3M108L3N0eWxlPjwvRGlzcGxh
eVRleHQ+PHJlY29yZD48cmVjLW51bWJlcj4xMTI8L3JlYy1udW1iZXI+PGZvcmVpZ24ta2V5cz48
a2V5IGFwcD0iRU4iIGRiLWlkPSJzeGFzdjB6eGZmZDB2aWVldjVheDBwMDgyMjJlcjJwMHZ3ZXgi
IHRpbWVzdGFtcD0iMTUyNDg0OTcxMSI+MTEyPC9rZXk+PC9mb3JlaWduLWtleXM+PHJlZi10eXBl
IG5hbWU9IkpvdXJuYWwgQXJ0aWNsZSI+MTc8L3JlZi10eXBlPjxjb250cmlidXRvcnM+PC9jb250
cmlidXRvcnM+PHRpdGxlcz48dGl0bGU+Q2hpbmVzZSBTb2NpZXR5IG9mIEhlcGF0b2xvZ3ksIENo
aW5lc2UgTWVkaWNhbCBBc3NvY2lhdGlvbi4gVGhlIGd1aWRlbGluZSBvZiBwcmV2ZW50aW9uIGFu
ZCB0cmVhdG1lbnQgZm9yIGhlcGF0aXRpcyBDOiBhIDIwMTUgdXBkYXRlPC90aXRsZT48c2Vjb25k
YXJ5LXRpdGxlPlpob25naHVhIEdhbiBaYW5nIEJpbmcgWmEgWmhpPC9zZWNvbmRhcnktdGl0bGU+
PC90aXRsZXM+PHBlcmlvZGljYWw+PGZ1bGwtdGl0bGU+WmhvbmdodWEgR2FuIFphbmcgQmluZyBa
YSBaaGkuIFpob25naHVhIEdhbnphbmdiaW5nIFphemhpLiBDaGluZXNlIEpvdXJuYWwgb2YgSGVw
YXRvbG9neTwvZnVsbC10aXRsZT48YWJici0xPlpob25naHVhIEdhbiBaYW5nIEJpbmcgWmEgWmhp
PC9hYmJyLTE+PGFiYnItMj5aaG9uZ2h1YSBHYW4gWmFuZyBCaW5nIFphIFpoaTwvYWJici0yPjwv
cGVyaW9kaWNhbD48cGFnZXM+OTA2LTkyMzwvcGFnZXM+PHZvbHVtZT4yMzwvdm9sdW1lPjxudW1i
ZXI+MTI8L251bWJlcj48ZGF0ZXM+PHllYXI+MjAxNTwveWVhcj48L2RhdGVzPjxhY2Nlc3Npb24t
bnVtPjI2NzM5NDY1PC9hY2Nlc3Npb24tbnVtPjx1cmxzPjwvdXJscz48ZWxlY3Ryb25pYy1yZXNv
dXJjZS1udW0+MTAuMzc2MC9jbWEuai5pc3NuLjEwMDctMzQxOC4yMDE1LjEyLjAwMzwvZWxlY3Ry
b25pYy1yZXNvdXJjZS1udW0+PC9yZWNvcmQ+PC9DaXRlPjxDaXRlPjxBdXRob3I+WTwvQXV0aG9y
PjxZZWFyPjIwMTU8L1llYXI+PFJlY051bT4xMTE8L1JlY051bT48cmVjb3JkPjxyZWMtbnVtYmVy
PjExMTwvcmVjLW51bWJlcj48Zm9yZWlnbi1rZXlzPjxrZXkgYXBwPSJFTiIgZGItaWQ9InN4YXN2
MHp4ZmZkMHZpZWV2NWF4MHAwODIyMmVyMnAwdndleCIgdGltZXN0YW1wPSIxNTI0ODQ5MjY5Ij4x
MTE8L2tleT48L2ZvcmVpZ24ta2V5cz48cmVmLXR5cGUgbmFtZT0iSm91cm5hbCBBcnRpY2xlIj4x
NzwvcmVmLXR5cGU+PGNvbnRyaWJ1dG9ycz48YXV0aG9ycz48YXV0aG9yPkxpLCBZYW5nPC9hdXRo
b3I+PGF1dGhvcj5QYW5nLCBMaW48L2F1dGhvcj48L2F1dGhvcnM+PC9jb250cmlidXRvcnM+PHRp
dGxlcz48dGl0bGU+PHN0eWxlIGZhY2U9Im5vcm1hbCIgZm9udD0iZGVmYXVsdCIgY2hhcnNldD0i
MTM0IiBzaXplPSIxMDAlIj5UaGUgZXBpZGVtaW9sb2d5PC9zdHlsZT48c3R5bGUgZmFjZT0ibm9y
bWFsIiBmb250PSJkZWZhdWx0IiBzaXplPSIxMDAlIj4sIDwvc3R5bGU+PHN0eWxlIGZhY2U9Im5v
cm1hbCIgZm9udD0iZGVmYXVsdCIgY2hhcnNldD0iMTM0IiBzaXplPSIxMDAlIj5wcmV2ZW50aW9u
PC9zdHlsZT48c3R5bGUgZmFjZT0ibm9ybWFsIiBmb250PSJkZWZhdWx0IiBzaXplPSIxMDAlIj4s
IDwvc3R5bGU+PHN0eWxlIGZhY2U9Im5vcm1hbCIgZm9udD0iZGVmYXVsdCIgY2hhcnNldD0iMTM0
IiBzaXplPSIxMDAlIj5hbmQgdHJlYXRtZW50IG9mIGhlcGF0aXRpcyBDIGFtb25nIGRydWcgdXNl
cjwvc3R5bGU+PHN0eWxlIGZhY2U9Im5vcm1hbCIgZm9udD0iZGVmYXVsdCIgc2l6ZT0iMTAwJSI+
czwvc3R5bGU+PC90aXRsZT48c2Vjb25kYXJ5LXRpdGxlPlpob25nZ3VvIEFpemliaW5nIFhpbmdi
aW5nPC9zZWNvbmRhcnktdGl0bGU+PC90aXRsZXM+PHBhZ2VzPjY1Mi02NTI8L3BhZ2VzPjx2b2x1
bWU+MjE8L3ZvbHVtZT48bnVtYmVyPjc8L251bWJlcj48ZGF0ZXM+PHllYXI+MjAxNTwveWVhcj48
L2RhdGVzPjx1cmxzPjxyZWxhdGVkLXVybHM+PHVybD5odHRwOi8veHVlc2h1LmJhaWR1LmNvbS9z
P3dkPXBhcGVydXJpJTNBJTI4OTQzMGYwMzBhM2NlNWU1YzlhM2QyNDNmYThmNWE4OWQlMjkmYW1w
O2ZpbHRlcj1zY19sb25nX3NpZ24mYW1wO3NjX2tzX3BhcmE9cSUzRCVFNSU5MCVCOCVFNiVBRiU5
MiVFNCVCQSVCQSVFNyVCRSVBNCVFNCVCOCU5OSVFNSU5RSU4QiVFOCU4MiU5RCVFNyU4MiU4RSVF
OSU5OCVCMiVFNiVCMiVCQiVFNiU4RSVBQSVFNiU5NiVCRCZhbXA7c2NfdXM9MTA0MTQ0MDA1NTc3
NDkwMTIwNyZhbXA7dG49U0VfYmFpZHV4dWVzaHVfYzFnamV1cGEmYW1wO2llPXV0Zi04PC91cmw+
PC9yZWxhdGVkLXVybHM+PC91cmxzPjxlbGVjdHJvbmljLXJlc291cmNlLW51bT4xMC4xMzQxOS9q
LmNua2kuYWlkcy4yMDE1LjA3LjMxPC9lbGVjdHJvbmljLXJlc291cmNlLW51bT48L3JlY29yZD48
L0NpdGU+PC9FbmROb3RlPn==
</w:fldData>
        </w:fldChar>
      </w:r>
      <w:r w:rsidR="00407295" w:rsidRPr="001B3D7B">
        <w:rPr>
          <w:rFonts w:ascii="Book Antiqua" w:hAnsi="Book Antiqua" w:cs="Tahoma"/>
          <w:sz w:val="24"/>
          <w:szCs w:val="24"/>
          <w:lang w:val="en-US"/>
        </w:rPr>
        <w:instrText xml:space="preserve"> ADDIN EN.CITE </w:instrText>
      </w:r>
      <w:r w:rsidR="00407295" w:rsidRPr="001B3D7B">
        <w:rPr>
          <w:rFonts w:ascii="Book Antiqua" w:hAnsi="Book Antiqua" w:cs="Tahoma"/>
          <w:sz w:val="24"/>
          <w:szCs w:val="24"/>
          <w:lang w:val="en-US"/>
        </w:rPr>
        <w:fldChar w:fldCharType="begin">
          <w:fldData xml:space="preserve">PEVuZE5vdGU+PENpdGU+PFllYXI+MjAxNTwvWWVhcj48UmVjTnVtPjExMjwvUmVjTnVtPjxEaXNw
bGF5VGV4dD48c3R5bGUgZmFjZT0ic3VwZXJzY3JpcHQiPlszLCA3M108L3N0eWxlPjwvRGlzcGxh
eVRleHQ+PHJlY29yZD48cmVjLW51bWJlcj4xMTI8L3JlYy1udW1iZXI+PGZvcmVpZ24ta2V5cz48
a2V5IGFwcD0iRU4iIGRiLWlkPSJzeGFzdjB6eGZmZDB2aWVldjVheDBwMDgyMjJlcjJwMHZ3ZXgi
IHRpbWVzdGFtcD0iMTUyNDg0OTcxMSI+MTEyPC9rZXk+PC9mb3JlaWduLWtleXM+PHJlZi10eXBl
IG5hbWU9IkpvdXJuYWwgQXJ0aWNsZSI+MTc8L3JlZi10eXBlPjxjb250cmlidXRvcnM+PC9jb250
cmlidXRvcnM+PHRpdGxlcz48dGl0bGU+Q2hpbmVzZSBTb2NpZXR5IG9mIEhlcGF0b2xvZ3ksIENo
aW5lc2UgTWVkaWNhbCBBc3NvY2lhdGlvbi4gVGhlIGd1aWRlbGluZSBvZiBwcmV2ZW50aW9uIGFu
ZCB0cmVhdG1lbnQgZm9yIGhlcGF0aXRpcyBDOiBhIDIwMTUgdXBkYXRlPC90aXRsZT48c2Vjb25k
YXJ5LXRpdGxlPlpob25naHVhIEdhbiBaYW5nIEJpbmcgWmEgWmhpPC9zZWNvbmRhcnktdGl0bGU+
PC90aXRsZXM+PHBlcmlvZGljYWw+PGZ1bGwtdGl0bGU+WmhvbmdodWEgR2FuIFphbmcgQmluZyBa
YSBaaGkuIFpob25naHVhIEdhbnphbmdiaW5nIFphemhpLiBDaGluZXNlIEpvdXJuYWwgb2YgSGVw
YXRvbG9neTwvZnVsbC10aXRsZT48YWJici0xPlpob25naHVhIEdhbiBaYW5nIEJpbmcgWmEgWmhp
PC9hYmJyLTE+PGFiYnItMj5aaG9uZ2h1YSBHYW4gWmFuZyBCaW5nIFphIFpoaTwvYWJici0yPjwv
cGVyaW9kaWNhbD48cGFnZXM+OTA2LTkyMzwvcGFnZXM+PHZvbHVtZT4yMzwvdm9sdW1lPjxudW1i
ZXI+MTI8L251bWJlcj48ZGF0ZXM+PHllYXI+MjAxNTwveWVhcj48L2RhdGVzPjxhY2Nlc3Npb24t
bnVtPjI2NzM5NDY1PC9hY2Nlc3Npb24tbnVtPjx1cmxzPjwvdXJscz48ZWxlY3Ryb25pYy1yZXNv
dXJjZS1udW0+MTAuMzc2MC9jbWEuai5pc3NuLjEwMDctMzQxOC4yMDE1LjEyLjAwMzwvZWxlY3Ry
b25pYy1yZXNvdXJjZS1udW0+PC9yZWNvcmQ+PC9DaXRlPjxDaXRlPjxBdXRob3I+WTwvQXV0aG9y
PjxZZWFyPjIwMTU8L1llYXI+PFJlY051bT4xMTE8L1JlY051bT48cmVjb3JkPjxyZWMtbnVtYmVy
PjExMTwvcmVjLW51bWJlcj48Zm9yZWlnbi1rZXlzPjxrZXkgYXBwPSJFTiIgZGItaWQ9InN4YXN2
MHp4ZmZkMHZpZWV2NWF4MHAwODIyMmVyMnAwdndleCIgdGltZXN0YW1wPSIxNTI0ODQ5MjY5Ij4x
MTE8L2tleT48L2ZvcmVpZ24ta2V5cz48cmVmLXR5cGUgbmFtZT0iSm91cm5hbCBBcnRpY2xlIj4x
NzwvcmVmLXR5cGU+PGNvbnRyaWJ1dG9ycz48YXV0aG9ycz48YXV0aG9yPkxpLCBZYW5nPC9hdXRo
b3I+PGF1dGhvcj5QYW5nLCBMaW48L2F1dGhvcj48L2F1dGhvcnM+PC9jb250cmlidXRvcnM+PHRp
dGxlcz48dGl0bGU+PHN0eWxlIGZhY2U9Im5vcm1hbCIgZm9udD0iZGVmYXVsdCIgY2hhcnNldD0i
MTM0IiBzaXplPSIxMDAlIj5UaGUgZXBpZGVtaW9sb2d5PC9zdHlsZT48c3R5bGUgZmFjZT0ibm9y
bWFsIiBmb250PSJkZWZhdWx0IiBzaXplPSIxMDAlIj4sIDwvc3R5bGU+PHN0eWxlIGZhY2U9Im5v
cm1hbCIgZm9udD0iZGVmYXVsdCIgY2hhcnNldD0iMTM0IiBzaXplPSIxMDAlIj5wcmV2ZW50aW9u
PC9zdHlsZT48c3R5bGUgZmFjZT0ibm9ybWFsIiBmb250PSJkZWZhdWx0IiBzaXplPSIxMDAlIj4s
IDwvc3R5bGU+PHN0eWxlIGZhY2U9Im5vcm1hbCIgZm9udD0iZGVmYXVsdCIgY2hhcnNldD0iMTM0
IiBzaXplPSIxMDAlIj5hbmQgdHJlYXRtZW50IG9mIGhlcGF0aXRpcyBDIGFtb25nIGRydWcgdXNl
cjwvc3R5bGU+PHN0eWxlIGZhY2U9Im5vcm1hbCIgZm9udD0iZGVmYXVsdCIgc2l6ZT0iMTAwJSI+
czwvc3R5bGU+PC90aXRsZT48c2Vjb25kYXJ5LXRpdGxlPlpob25nZ3VvIEFpemliaW5nIFhpbmdi
aW5nPC9zZWNvbmRhcnktdGl0bGU+PC90aXRsZXM+PHBhZ2VzPjY1Mi02NTI8L3BhZ2VzPjx2b2x1
bWU+MjE8L3ZvbHVtZT48bnVtYmVyPjc8L251bWJlcj48ZGF0ZXM+PHllYXI+MjAxNTwveWVhcj48
L2RhdGVzPjx1cmxzPjxyZWxhdGVkLXVybHM+PHVybD5odHRwOi8veHVlc2h1LmJhaWR1LmNvbS9z
P3dkPXBhcGVydXJpJTNBJTI4OTQzMGYwMzBhM2NlNWU1YzlhM2QyNDNmYThmNWE4OWQlMjkmYW1w
O2ZpbHRlcj1zY19sb25nX3NpZ24mYW1wO3NjX2tzX3BhcmE9cSUzRCVFNSU5MCVCOCVFNiVBRiU5
MiVFNCVCQSVCQSVFNyVCRSVBNCVFNCVCOCU5OSVFNSU5RSU4QiVFOCU4MiU5RCVFNyU4MiU4RSVF
OSU5OCVCMiVFNiVCMiVCQiVFNiU4RSVBQSVFNiU5NiVCRCZhbXA7c2NfdXM9MTA0MTQ0MDA1NTc3
NDkwMTIwNyZhbXA7dG49U0VfYmFpZHV4dWVzaHVfYzFnamV1cGEmYW1wO2llPXV0Zi04PC91cmw+
PC9yZWxhdGVkLXVybHM+PC91cmxzPjxlbGVjdHJvbmljLXJlc291cmNlLW51bT4xMC4xMzQxOS9q
LmNua2kuYWlkcy4yMDE1LjA3LjMxPC9lbGVjdHJvbmljLXJlc291cmNlLW51bT48L3JlY29yZD48
L0NpdGU+PC9FbmROb3RlPn==
</w:fldData>
        </w:fldChar>
      </w:r>
      <w:r w:rsidR="00407295" w:rsidRPr="001B3D7B">
        <w:rPr>
          <w:rFonts w:ascii="Book Antiqua" w:hAnsi="Book Antiqua" w:cs="Tahoma"/>
          <w:sz w:val="24"/>
          <w:szCs w:val="24"/>
          <w:lang w:val="en-US"/>
        </w:rPr>
        <w:instrText xml:space="preserve"> ADDIN EN.CITE.DATA </w:instrText>
      </w:r>
      <w:r w:rsidR="00407295" w:rsidRPr="001B3D7B">
        <w:rPr>
          <w:rFonts w:ascii="Book Antiqua" w:hAnsi="Book Antiqua" w:cs="Tahoma"/>
          <w:sz w:val="24"/>
          <w:szCs w:val="24"/>
          <w:lang w:val="en-US"/>
        </w:rPr>
      </w:r>
      <w:r w:rsidR="00407295" w:rsidRPr="001B3D7B">
        <w:rPr>
          <w:rFonts w:ascii="Book Antiqua" w:hAnsi="Book Antiqua" w:cs="Tahoma"/>
          <w:sz w:val="24"/>
          <w:szCs w:val="24"/>
          <w:lang w:val="en-US"/>
        </w:rPr>
        <w:fldChar w:fldCharType="end"/>
      </w:r>
      <w:r w:rsidR="00D07CEF" w:rsidRPr="001B3D7B">
        <w:rPr>
          <w:rFonts w:ascii="Book Antiqua" w:hAnsi="Book Antiqua" w:cs="Tahoma"/>
          <w:sz w:val="24"/>
          <w:szCs w:val="24"/>
          <w:lang w:val="en-US"/>
        </w:rPr>
      </w:r>
      <w:r w:rsidR="00D07CEF"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3,73]</w:t>
      </w:r>
      <w:r w:rsidR="00D07CEF" w:rsidRPr="001B3D7B">
        <w:rPr>
          <w:rFonts w:ascii="Book Antiqua" w:hAnsi="Book Antiqua"/>
          <w:sz w:val="24"/>
          <w:szCs w:val="24"/>
          <w:lang w:val="en-US"/>
        </w:rPr>
        <w:fldChar w:fldCharType="end"/>
      </w:r>
      <w:r w:rsidR="009908CB" w:rsidRPr="001B3D7B">
        <w:rPr>
          <w:rFonts w:ascii="Book Antiqua" w:hAnsi="Book Antiqua"/>
          <w:sz w:val="24"/>
          <w:szCs w:val="24"/>
          <w:lang w:val="en-US"/>
        </w:rPr>
        <w:t>.</w:t>
      </w:r>
    </w:p>
    <w:p w14:paraId="1A90F585" w14:textId="75EF7F68" w:rsidR="00D708D2" w:rsidRPr="001B3D7B" w:rsidRDefault="001A0BA0"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addition to existing prevention measures, treating</w:t>
      </w:r>
      <w:r w:rsidR="003F1FB8" w:rsidRPr="001B3D7B">
        <w:rPr>
          <w:rFonts w:ascii="Book Antiqua" w:hAnsi="Book Antiqua" w:cs="Tahoma"/>
          <w:sz w:val="24"/>
          <w:szCs w:val="24"/>
          <w:lang w:val="en-US"/>
        </w:rPr>
        <w:t xml:space="preserve"> </w:t>
      </w:r>
      <w:r w:rsidR="002F102C" w:rsidRPr="001B3D7B">
        <w:rPr>
          <w:rFonts w:ascii="Book Antiqua" w:hAnsi="Book Antiqua" w:cs="Tahoma"/>
          <w:sz w:val="24"/>
          <w:szCs w:val="24"/>
          <w:lang w:val="en-US"/>
        </w:rPr>
        <w:t>HCV</w:t>
      </w:r>
      <w:r w:rsidR="002A2308"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infection with highly effective therapy </w:t>
      </w:r>
      <w:r w:rsidR="000A1113" w:rsidRPr="001B3D7B">
        <w:rPr>
          <w:rFonts w:ascii="Book Antiqua" w:hAnsi="Book Antiqua" w:cs="Tahoma"/>
          <w:sz w:val="24"/>
          <w:szCs w:val="24"/>
          <w:lang w:val="en-US"/>
        </w:rPr>
        <w:t xml:space="preserve">can function </w:t>
      </w:r>
      <w:r w:rsidR="002A2308" w:rsidRPr="001B3D7B">
        <w:rPr>
          <w:rFonts w:ascii="Book Antiqua" w:hAnsi="Book Antiqua" w:cs="Tahoma"/>
          <w:sz w:val="24"/>
          <w:szCs w:val="24"/>
          <w:lang w:val="en-US"/>
        </w:rPr>
        <w:t>as a prevention strategy</w:t>
      </w:r>
      <w:r w:rsidR="000868E8" w:rsidRPr="001B3D7B">
        <w:rPr>
          <w:rFonts w:ascii="Book Antiqua" w:hAnsi="Book Antiqua" w:cs="Tahoma"/>
          <w:sz w:val="24"/>
          <w:szCs w:val="24"/>
          <w:lang w:val="en-US"/>
        </w:rPr>
        <w:t xml:space="preserve"> </w:t>
      </w:r>
      <w:r w:rsidR="003A2027" w:rsidRPr="001B3D7B">
        <w:rPr>
          <w:rFonts w:ascii="Book Antiqua" w:hAnsi="Book Antiqua" w:cs="Tahoma"/>
          <w:sz w:val="24"/>
          <w:szCs w:val="24"/>
          <w:lang w:val="en-US"/>
        </w:rPr>
        <w:t>[</w:t>
      </w:r>
      <w:r w:rsidR="000868E8" w:rsidRPr="001B3D7B">
        <w:rPr>
          <w:rFonts w:ascii="Book Antiqua" w:hAnsi="Book Antiqua" w:cs="Tahoma"/>
          <w:sz w:val="24"/>
          <w:szCs w:val="24"/>
          <w:lang w:val="en-US"/>
        </w:rPr>
        <w:t>treatment as prevention</w:t>
      </w:r>
      <w:r w:rsidR="003A2027" w:rsidRPr="001B3D7B">
        <w:rPr>
          <w:rFonts w:ascii="Book Antiqua" w:hAnsi="Book Antiqua" w:cs="Tahoma"/>
          <w:sz w:val="24"/>
          <w:szCs w:val="24"/>
          <w:lang w:val="en-US"/>
        </w:rPr>
        <w:t xml:space="preserve">, </w:t>
      </w:r>
      <w:proofErr w:type="spellStart"/>
      <w:r w:rsidR="000868E8" w:rsidRPr="001B3D7B">
        <w:rPr>
          <w:rFonts w:ascii="Book Antiqua" w:hAnsi="Book Antiqua" w:cs="Tahoma"/>
          <w:sz w:val="24"/>
          <w:szCs w:val="24"/>
          <w:lang w:val="en-US"/>
        </w:rPr>
        <w:t>TasP</w:t>
      </w:r>
      <w:proofErr w:type="spellEnd"/>
      <w:r w:rsidR="003A2027" w:rsidRPr="001B3D7B">
        <w:rPr>
          <w:rFonts w:ascii="Book Antiqua" w:hAnsi="Book Antiqua" w:cs="Tahoma"/>
          <w:sz w:val="24"/>
          <w:szCs w:val="24"/>
          <w:lang w:val="en-US"/>
        </w:rPr>
        <w:t>]</w:t>
      </w:r>
      <w:r w:rsidR="002A2308" w:rsidRPr="001B3D7B">
        <w:rPr>
          <w:rFonts w:ascii="Book Antiqua" w:hAnsi="Book Antiqua" w:cs="Tahoma"/>
          <w:sz w:val="24"/>
          <w:szCs w:val="24"/>
          <w:lang w:val="en-US"/>
        </w:rPr>
        <w:t xml:space="preserve"> </w:t>
      </w:r>
      <w:r w:rsidRPr="001B3D7B">
        <w:rPr>
          <w:rFonts w:ascii="Book Antiqua" w:hAnsi="Book Antiqua" w:cs="Tahoma"/>
          <w:sz w:val="24"/>
          <w:szCs w:val="24"/>
          <w:lang w:val="en-US"/>
        </w:rPr>
        <w:t>by</w:t>
      </w:r>
      <w:r w:rsidR="002A2308" w:rsidRPr="001B3D7B">
        <w:rPr>
          <w:rFonts w:ascii="Book Antiqua" w:hAnsi="Book Antiqua" w:cs="Tahoma"/>
          <w:sz w:val="24"/>
          <w:szCs w:val="24"/>
          <w:lang w:val="en-US"/>
        </w:rPr>
        <w:t xml:space="preserve"> </w:t>
      </w:r>
      <w:r w:rsidR="00D747BF" w:rsidRPr="001B3D7B">
        <w:rPr>
          <w:rFonts w:ascii="Book Antiqua" w:hAnsi="Book Antiqua" w:cs="Tahoma"/>
          <w:sz w:val="24"/>
          <w:szCs w:val="24"/>
          <w:lang w:val="en-US"/>
        </w:rPr>
        <w:t>essentially</w:t>
      </w:r>
      <w:r w:rsidR="00CC1C2A" w:rsidRPr="001B3D7B">
        <w:rPr>
          <w:rFonts w:ascii="Book Antiqua" w:hAnsi="Book Antiqua" w:cs="Tahoma"/>
          <w:sz w:val="24"/>
          <w:szCs w:val="24"/>
          <w:lang w:val="en-US"/>
        </w:rPr>
        <w:t xml:space="preserve"> </w:t>
      </w:r>
      <w:r w:rsidR="00515142" w:rsidRPr="001B3D7B">
        <w:rPr>
          <w:rFonts w:ascii="Book Antiqua" w:hAnsi="Book Antiqua" w:cs="Tahoma"/>
          <w:sz w:val="24"/>
          <w:szCs w:val="24"/>
          <w:lang w:val="en-US"/>
        </w:rPr>
        <w:t>remov</w:t>
      </w:r>
      <w:r w:rsidRPr="001B3D7B">
        <w:rPr>
          <w:rFonts w:ascii="Book Antiqua" w:hAnsi="Book Antiqua" w:cs="Tahoma"/>
          <w:sz w:val="24"/>
          <w:szCs w:val="24"/>
          <w:lang w:val="en-US"/>
        </w:rPr>
        <w:t>ing</w:t>
      </w:r>
      <w:r w:rsidR="002A2308" w:rsidRPr="001B3D7B">
        <w:rPr>
          <w:rFonts w:ascii="Book Antiqua" w:hAnsi="Book Antiqua" w:cs="Tahoma"/>
          <w:sz w:val="24"/>
          <w:szCs w:val="24"/>
          <w:lang w:val="en-US"/>
        </w:rPr>
        <w:t xml:space="preserve"> </w:t>
      </w:r>
      <w:r w:rsidRPr="001B3D7B">
        <w:rPr>
          <w:rFonts w:ascii="Book Antiqua" w:hAnsi="Book Antiqua" w:cs="Tahoma"/>
          <w:sz w:val="24"/>
          <w:szCs w:val="24"/>
          <w:lang w:val="en-US"/>
        </w:rPr>
        <w:t>individuals</w:t>
      </w:r>
      <w:r w:rsidR="00515142" w:rsidRPr="001B3D7B">
        <w:rPr>
          <w:rFonts w:ascii="Book Antiqua" w:hAnsi="Book Antiqua" w:cs="Tahoma"/>
          <w:sz w:val="24"/>
          <w:szCs w:val="24"/>
          <w:lang w:val="en-US"/>
        </w:rPr>
        <w:t xml:space="preserve"> </w:t>
      </w:r>
      <w:r w:rsidR="000A1113" w:rsidRPr="001B3D7B">
        <w:rPr>
          <w:rFonts w:ascii="Book Antiqua" w:hAnsi="Book Antiqua" w:cs="Tahoma"/>
          <w:sz w:val="24"/>
          <w:szCs w:val="24"/>
          <w:lang w:val="en-US"/>
        </w:rPr>
        <w:t xml:space="preserve">in key populations </w:t>
      </w:r>
      <w:r w:rsidR="00515142" w:rsidRPr="001B3D7B">
        <w:rPr>
          <w:rFonts w:ascii="Book Antiqua" w:hAnsi="Book Antiqua" w:cs="Tahoma"/>
          <w:sz w:val="24"/>
          <w:szCs w:val="24"/>
          <w:lang w:val="en-US"/>
        </w:rPr>
        <w:t>from the pool of transmitters.</w:t>
      </w:r>
      <w:r w:rsidR="00407000" w:rsidRPr="001B3D7B">
        <w:rPr>
          <w:rFonts w:ascii="Book Antiqua" w:hAnsi="Book Antiqua" w:cs="Tahoma"/>
          <w:sz w:val="24"/>
          <w:szCs w:val="24"/>
          <w:lang w:val="en-US"/>
        </w:rPr>
        <w:t xml:space="preserve"> Numerous </w:t>
      </w:r>
      <w:proofErr w:type="spellStart"/>
      <w:r w:rsidR="000868E8" w:rsidRPr="001B3D7B">
        <w:rPr>
          <w:rFonts w:ascii="Book Antiqua" w:hAnsi="Book Antiqua" w:cs="Tahoma"/>
          <w:sz w:val="24"/>
          <w:szCs w:val="24"/>
          <w:lang w:val="en-US"/>
        </w:rPr>
        <w:t>TasP</w:t>
      </w:r>
      <w:proofErr w:type="spellEnd"/>
      <w:r w:rsidR="000868E8" w:rsidRPr="001B3D7B">
        <w:rPr>
          <w:rFonts w:ascii="Book Antiqua" w:hAnsi="Book Antiqua" w:cs="Tahoma"/>
          <w:sz w:val="24"/>
          <w:szCs w:val="24"/>
          <w:lang w:val="en-US"/>
        </w:rPr>
        <w:t xml:space="preserve"> </w:t>
      </w:r>
      <w:r w:rsidR="00407000" w:rsidRPr="001B3D7B">
        <w:rPr>
          <w:rFonts w:ascii="Book Antiqua" w:hAnsi="Book Antiqua" w:cs="Tahoma"/>
          <w:sz w:val="24"/>
          <w:szCs w:val="24"/>
          <w:lang w:val="en-US"/>
        </w:rPr>
        <w:t>model</w:t>
      </w:r>
      <w:r w:rsidR="00642FBA" w:rsidRPr="001B3D7B">
        <w:rPr>
          <w:rFonts w:ascii="Book Antiqua" w:hAnsi="Book Antiqua" w:cs="Tahoma"/>
          <w:sz w:val="24"/>
          <w:szCs w:val="24"/>
          <w:lang w:val="en-US"/>
        </w:rPr>
        <w:t xml:space="preserve">ling studies predicted that HCV treatment </w:t>
      </w:r>
      <w:r w:rsidR="004C0BCD" w:rsidRPr="001B3D7B">
        <w:rPr>
          <w:rFonts w:ascii="Book Antiqua" w:hAnsi="Book Antiqua" w:cs="Tahoma"/>
          <w:sz w:val="24"/>
          <w:szCs w:val="24"/>
          <w:lang w:val="en-US"/>
        </w:rPr>
        <w:t xml:space="preserve">of </w:t>
      </w:r>
      <w:r w:rsidR="00642FBA" w:rsidRPr="001B3D7B">
        <w:rPr>
          <w:rFonts w:ascii="Book Antiqua" w:hAnsi="Book Antiqua" w:cs="Tahoma"/>
          <w:sz w:val="24"/>
          <w:szCs w:val="24"/>
          <w:lang w:val="en-US"/>
        </w:rPr>
        <w:t>sufficient effectiveness and accessibility would</w:t>
      </w:r>
      <w:r w:rsidR="00CB2489" w:rsidRPr="001B3D7B">
        <w:rPr>
          <w:rFonts w:ascii="Book Antiqua" w:hAnsi="Book Antiqua" w:cs="Tahoma"/>
          <w:sz w:val="24"/>
          <w:szCs w:val="24"/>
          <w:lang w:val="en-US"/>
        </w:rPr>
        <w:t xml:space="preserve"> help reduce</w:t>
      </w:r>
      <w:r w:rsidR="00642FBA" w:rsidRPr="001B3D7B">
        <w:rPr>
          <w:rFonts w:ascii="Book Antiqua" w:hAnsi="Book Antiqua" w:cs="Tahoma"/>
          <w:sz w:val="24"/>
          <w:szCs w:val="24"/>
          <w:lang w:val="en-US"/>
        </w:rPr>
        <w:t xml:space="preserve"> the incidence and chronic prevalence of HCV infection among IDUs, prisoners</w:t>
      </w:r>
      <w:r w:rsidR="0079686F" w:rsidRPr="001B3D7B">
        <w:rPr>
          <w:rFonts w:ascii="Book Antiqua" w:hAnsi="Book Antiqua" w:cs="Tahoma"/>
          <w:sz w:val="24"/>
          <w:szCs w:val="24"/>
          <w:lang w:val="en-US"/>
        </w:rPr>
        <w:t>,</w:t>
      </w:r>
      <w:r w:rsidR="00642FBA" w:rsidRPr="001B3D7B">
        <w:rPr>
          <w:rFonts w:ascii="Book Antiqua" w:hAnsi="Book Antiqua" w:cs="Tahoma"/>
          <w:sz w:val="24"/>
          <w:szCs w:val="24"/>
          <w:lang w:val="en-US"/>
        </w:rPr>
        <w:t xml:space="preserve"> and men who have sex with men</w:t>
      </w:r>
      <w:r w:rsidR="00F10D65" w:rsidRPr="001B3D7B">
        <w:rPr>
          <w:rFonts w:ascii="Book Antiqua" w:hAnsi="Book Antiqua" w:cs="Tahoma"/>
          <w:sz w:val="24"/>
          <w:szCs w:val="24"/>
          <w:lang w:val="en-US"/>
        </w:rPr>
        <w:t xml:space="preserve"> (MSM)</w:t>
      </w:r>
      <w:r w:rsidR="00BF038D" w:rsidRPr="001B3D7B">
        <w:rPr>
          <w:rFonts w:ascii="Book Antiqua" w:hAnsi="Book Antiqu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Martin&lt;/Author&gt;&lt;Year&gt;2015&lt;/Year&gt;&lt;RecNum&gt;87&lt;/RecNum&gt;&lt;DisplayText&gt;&lt;style face="superscript"&gt;[74]&lt;/style&gt;&lt;/DisplayText&gt;&lt;record&gt;&lt;rec-number&gt;87&lt;/rec-number&gt;&lt;foreign-keys&gt;&lt;key app="EN" db-id="sxasv0zxffd0vieev5ax0p08222er2p0vwex" timestamp="1524197457"&gt;87&lt;/key&gt;&lt;/foreign-keys&gt;&lt;ref-type name="Journal Article"&gt;17&lt;/ref-type&gt;&lt;contributors&gt;&lt;authors&gt;&lt;author&gt;Martin, Natasha K&lt;/author&gt;&lt;author&gt;Vickerman, Peter&lt;/author&gt;&lt;author&gt;Dore, Gregory J&lt;/author&gt;&lt;author&gt;Hickman, Matthew&lt;/author&gt;&lt;/authors&gt;&lt;/contributors&gt;&lt;titles&gt;&lt;title&gt;The hepatitis C virus epidemics in key populations (including people who inject drugs, prisoners and MSM): the use of direct-acting antivirals as treatment for prevention&lt;/title&gt;&lt;secondary-title&gt;Current opinion in HIV and AIDS&lt;/secondary-title&gt;&lt;/titles&gt;&lt;periodical&gt;&lt;full-title&gt;Current Opinion in HIV and AIDS&lt;/full-title&gt;&lt;abbr-1&gt;Curr. Opin. HIV AIDS&lt;/abbr-1&gt;&lt;abbr-2&gt;Curr Opin HIV AIDS&lt;/abbr-2&gt;&lt;/periodical&gt;&lt;pages&gt;374-380&lt;/pages&gt;&lt;volume&gt;10&lt;/volume&gt;&lt;number&gt;5&lt;/number&gt;&lt;dates&gt;&lt;year&gt;2015&lt;/year&gt;&lt;/dates&gt;&lt;isbn&gt;1746-630X&lt;/isbn&gt;&lt;accession-num&gt;26248124&lt;/accession-num&gt;&lt;urls&gt;&lt;/urls&gt;&lt;electronic-resource-num&gt;10.1097/COH.0000000000000179&lt;/electronic-resource-num&gt;&lt;/record&gt;&lt;/Cite&gt;&lt;/EndNote&gt;</w:instrText>
      </w:r>
      <w:r w:rsidR="00BF038D"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74]</w:t>
      </w:r>
      <w:r w:rsidR="00BF038D" w:rsidRPr="001B3D7B">
        <w:rPr>
          <w:rFonts w:ascii="Book Antiqua" w:hAnsi="Book Antiqua"/>
          <w:sz w:val="24"/>
          <w:szCs w:val="24"/>
          <w:lang w:val="en-US"/>
        </w:rPr>
        <w:fldChar w:fldCharType="end"/>
      </w:r>
      <w:r w:rsidR="009908CB" w:rsidRPr="001B3D7B">
        <w:rPr>
          <w:rFonts w:ascii="Book Antiqua" w:hAnsi="Book Antiqua"/>
          <w:sz w:val="24"/>
          <w:szCs w:val="24"/>
          <w:lang w:val="en-US"/>
        </w:rPr>
        <w:t>.</w:t>
      </w:r>
      <w:r w:rsidR="00515142" w:rsidRPr="001B3D7B">
        <w:rPr>
          <w:rFonts w:ascii="Book Antiqua" w:hAnsi="Book Antiqua" w:cs="Tahoma"/>
          <w:sz w:val="24"/>
          <w:szCs w:val="24"/>
          <w:lang w:val="en-US"/>
        </w:rPr>
        <w:t xml:space="preserve"> </w:t>
      </w:r>
      <w:r w:rsidR="001A7D5D" w:rsidRPr="001B3D7B">
        <w:rPr>
          <w:rFonts w:ascii="Book Antiqua" w:hAnsi="Book Antiqua" w:cs="Tahoma"/>
          <w:sz w:val="24"/>
          <w:szCs w:val="24"/>
          <w:lang w:val="en-US"/>
        </w:rPr>
        <w:t xml:space="preserve">For example, </w:t>
      </w:r>
      <w:r w:rsidR="00631701" w:rsidRPr="001B3D7B">
        <w:rPr>
          <w:rFonts w:ascii="Book Antiqua" w:hAnsi="Book Antiqua" w:cs="Tahoma"/>
          <w:sz w:val="24"/>
          <w:szCs w:val="24"/>
          <w:lang w:val="en-US"/>
        </w:rPr>
        <w:t>i</w:t>
      </w:r>
      <w:r w:rsidR="009C186D" w:rsidRPr="001B3D7B">
        <w:rPr>
          <w:rFonts w:ascii="Book Antiqua" w:hAnsi="Book Antiqua" w:cs="Tahoma"/>
          <w:sz w:val="24"/>
          <w:szCs w:val="24"/>
          <w:lang w:val="en-US"/>
        </w:rPr>
        <w:t xml:space="preserve">n Melbourne, with </w:t>
      </w:r>
      <w:r w:rsidR="004F3FEE" w:rsidRPr="001B3D7B">
        <w:rPr>
          <w:rFonts w:ascii="Book Antiqua" w:hAnsi="Book Antiqua" w:cs="Tahoma"/>
          <w:sz w:val="24"/>
          <w:szCs w:val="24"/>
          <w:lang w:val="en-US"/>
        </w:rPr>
        <w:t xml:space="preserve">HCV prevalence among IDUs at 50%, </w:t>
      </w:r>
      <w:r w:rsidR="0077585F" w:rsidRPr="001B3D7B">
        <w:rPr>
          <w:rFonts w:ascii="Book Antiqua" w:hAnsi="Book Antiqua" w:cs="Tahoma"/>
          <w:sz w:val="24"/>
          <w:szCs w:val="24"/>
          <w:lang w:val="en-US"/>
        </w:rPr>
        <w:t>increasing uptake of DAA treatment to 40</w:t>
      </w:r>
      <w:r w:rsidR="000819AF" w:rsidRPr="001B3D7B">
        <w:rPr>
          <w:rFonts w:ascii="Book Antiqua" w:hAnsi="Book Antiqua" w:cs="Tahoma"/>
          <w:sz w:val="24"/>
          <w:szCs w:val="24"/>
          <w:lang w:val="en-US"/>
        </w:rPr>
        <w:t xml:space="preserve"> per 1</w:t>
      </w:r>
      <w:r w:rsidR="004F3FEE" w:rsidRPr="001B3D7B">
        <w:rPr>
          <w:rFonts w:ascii="Book Antiqua" w:hAnsi="Book Antiqua" w:cs="Tahoma"/>
          <w:sz w:val="24"/>
          <w:szCs w:val="24"/>
          <w:lang w:val="en-US"/>
        </w:rPr>
        <w:t>000 IDUs annually</w:t>
      </w:r>
      <w:r w:rsidR="008415CD" w:rsidRPr="001B3D7B">
        <w:rPr>
          <w:rFonts w:ascii="Book Antiqua" w:hAnsi="Book Antiqua" w:cs="Tahoma"/>
          <w:sz w:val="24"/>
          <w:szCs w:val="24"/>
          <w:lang w:val="en-US"/>
        </w:rPr>
        <w:t xml:space="preserve"> </w:t>
      </w:r>
      <w:r w:rsidR="009E054C" w:rsidRPr="001B3D7B">
        <w:rPr>
          <w:rFonts w:ascii="Book Antiqua" w:hAnsi="Book Antiqua" w:cs="Tahoma"/>
          <w:sz w:val="24"/>
          <w:szCs w:val="24"/>
          <w:lang w:val="en-US"/>
        </w:rPr>
        <w:t>is expected to halve</w:t>
      </w:r>
      <w:r w:rsidR="0077585F" w:rsidRPr="001B3D7B">
        <w:rPr>
          <w:rFonts w:ascii="Book Antiqua" w:hAnsi="Book Antiqua" w:cs="Tahoma"/>
          <w:sz w:val="24"/>
          <w:szCs w:val="24"/>
          <w:lang w:val="en-US"/>
        </w:rPr>
        <w:t xml:space="preserve"> </w:t>
      </w:r>
      <w:r w:rsidR="000279BD" w:rsidRPr="001B3D7B">
        <w:rPr>
          <w:rFonts w:ascii="Book Antiqua" w:hAnsi="Book Antiqua" w:cs="Tahoma"/>
          <w:sz w:val="24"/>
          <w:szCs w:val="24"/>
          <w:lang w:val="en-US"/>
        </w:rPr>
        <w:t xml:space="preserve">HCV </w:t>
      </w:r>
      <w:r w:rsidR="0077585F" w:rsidRPr="001B3D7B">
        <w:rPr>
          <w:rFonts w:ascii="Book Antiqua" w:hAnsi="Book Antiqua" w:cs="Tahoma"/>
          <w:sz w:val="24"/>
          <w:szCs w:val="24"/>
          <w:lang w:val="en-US"/>
        </w:rPr>
        <w:t>prevalence rates within 15 years; while scaling up treatment to 54 per 1000 IDUs annually</w:t>
      </w:r>
      <w:r w:rsidR="008A62C2" w:rsidRPr="001B3D7B">
        <w:rPr>
          <w:rFonts w:ascii="Book Antiqua" w:hAnsi="Book Antiqua" w:cs="Tahoma"/>
          <w:sz w:val="24"/>
          <w:szCs w:val="24"/>
          <w:lang w:val="en-US"/>
        </w:rPr>
        <w:t xml:space="preserve"> </w:t>
      </w:r>
      <w:r w:rsidR="008415CD" w:rsidRPr="001B3D7B">
        <w:rPr>
          <w:rFonts w:ascii="Book Antiqua" w:hAnsi="Book Antiqua" w:cs="Tahoma"/>
          <w:sz w:val="24"/>
          <w:szCs w:val="24"/>
          <w:lang w:val="en-US"/>
        </w:rPr>
        <w:t xml:space="preserve">could </w:t>
      </w:r>
      <w:r w:rsidR="0077585F" w:rsidRPr="001B3D7B">
        <w:rPr>
          <w:rFonts w:ascii="Book Antiqua" w:hAnsi="Book Antiqua" w:cs="Tahoma"/>
          <w:sz w:val="24"/>
          <w:szCs w:val="24"/>
          <w:lang w:val="en-US"/>
        </w:rPr>
        <w:t xml:space="preserve">cut </w:t>
      </w:r>
      <w:r w:rsidR="008415CD" w:rsidRPr="001B3D7B">
        <w:rPr>
          <w:rFonts w:ascii="Book Antiqua" w:hAnsi="Book Antiqua" w:cs="Tahoma"/>
          <w:sz w:val="24"/>
          <w:szCs w:val="24"/>
          <w:lang w:val="en-US"/>
        </w:rPr>
        <w:t xml:space="preserve">prevalence rates </w:t>
      </w:r>
      <w:r w:rsidR="008A62C2" w:rsidRPr="001B3D7B">
        <w:rPr>
          <w:rFonts w:ascii="Book Antiqua" w:hAnsi="Book Antiqua" w:cs="Tahoma"/>
          <w:sz w:val="24"/>
          <w:szCs w:val="24"/>
          <w:lang w:val="en-US"/>
        </w:rPr>
        <w:t xml:space="preserve">by </w:t>
      </w:r>
      <w:r w:rsidR="0077585F" w:rsidRPr="001B3D7B">
        <w:rPr>
          <w:rFonts w:ascii="Book Antiqua" w:hAnsi="Book Antiqua" w:cs="Tahoma"/>
          <w:sz w:val="24"/>
          <w:szCs w:val="24"/>
          <w:lang w:val="en-US"/>
        </w:rPr>
        <w:t>as much as 75%</w:t>
      </w:r>
      <w:r w:rsidR="00BF038D"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Martin&lt;/Author&gt;&lt;Year&gt;2013&lt;/Year&gt;&lt;RecNum&gt;86&lt;/RecNum&gt;&lt;DisplayText&gt;&lt;style face="superscript"&gt;[75]&lt;/style&gt;&lt;/DisplayText&gt;&lt;record&gt;&lt;rec-number&gt;86&lt;/rec-number&gt;&lt;foreign-keys&gt;&lt;key app="EN" db-id="sxasv0zxffd0vieev5ax0p08222er2p0vwex" timestamp="1524130120"&gt;86&lt;/key&gt;&lt;/foreign-keys&gt;&lt;ref-type name="Journal Article"&gt;17&lt;/ref-type&gt;&lt;contributors&gt;&lt;authors&gt;&lt;author&gt;Martin, Natasha K&lt;/author&gt;&lt;author&gt;Vickerman, Peter&lt;/author&gt;&lt;author&gt;Grebely, Jason&lt;/author&gt;&lt;author&gt;Hellard, Margaret&lt;/author&gt;&lt;author&gt;Hutchinson, Sharon J&lt;/author&gt;&lt;author&gt;Lima, Viviane D&lt;/author&gt;&lt;author&gt;Foster, Graham R&lt;/author&gt;&lt;author&gt;Dillon, John F&lt;/author&gt;&lt;author&gt;Goldberg, David J&lt;/author&gt;&lt;author&gt;Dore, Gregory J&lt;/author&gt;&lt;author&gt;Hickman, M.&lt;/author&gt;&lt;/authors&gt;&lt;/contributors&gt;&lt;titles&gt;&lt;title&gt;Hepatitis C virus treatment for prevention among people who inject drugs: modeling treatment scale</w:instrText>
      </w:r>
      <w:r w:rsidR="00407295" w:rsidRPr="001B3D7B">
        <w:rPr>
          <w:rFonts w:ascii="SimSun" w:eastAsia="SimSun" w:hAnsi="SimSun" w:cs="SimSun" w:hint="eastAsia"/>
          <w:sz w:val="24"/>
          <w:szCs w:val="24"/>
          <w:lang w:val="en-US"/>
        </w:rPr>
        <w:instrText>‐</w:instrText>
      </w:r>
      <w:r w:rsidR="00407295" w:rsidRPr="001B3D7B">
        <w:rPr>
          <w:rFonts w:ascii="Book Antiqua" w:hAnsi="Book Antiqua"/>
          <w:sz w:val="24"/>
          <w:szCs w:val="24"/>
          <w:lang w:val="en-US"/>
        </w:rPr>
        <w:instrText>up in the age of direct</w:instrText>
      </w:r>
      <w:r w:rsidR="00407295" w:rsidRPr="001B3D7B">
        <w:rPr>
          <w:rFonts w:ascii="SimSun" w:eastAsia="SimSun" w:hAnsi="SimSun" w:cs="SimSun" w:hint="eastAsia"/>
          <w:sz w:val="24"/>
          <w:szCs w:val="24"/>
          <w:lang w:val="en-US"/>
        </w:rPr>
        <w:instrText>‐</w:instrText>
      </w:r>
      <w:r w:rsidR="00407295" w:rsidRPr="001B3D7B">
        <w:rPr>
          <w:rFonts w:ascii="Book Antiqua" w:hAnsi="Book Antiqua"/>
          <w:sz w:val="24"/>
          <w:szCs w:val="24"/>
          <w:lang w:val="en-US"/>
        </w:rPr>
        <w:instrText>acting antivirals&lt;/title&gt;&lt;secondary-title&gt;Hepatology&lt;/secondary-title&gt;&lt;/titles&gt;&lt;periodical&gt;&lt;full-title&gt;Hepatology&lt;/full-title&gt;&lt;abbr-1&gt;Hepatology&lt;/abbr-1&gt;&lt;abbr-2&gt;Hepatology&lt;/abbr-2&gt;&lt;/periodical&gt;&lt;pages&gt;1598-1609&lt;/pages&gt;&lt;volume&gt;58&lt;/volume&gt;&lt;number&gt;5&lt;/number&gt;&lt;dates&gt;&lt;year&gt;2013&lt;/year&gt;&lt;/dates&gt;&lt;isbn&gt;1527-3350&lt;/isbn&gt;&lt;accession-num&gt;23553643&lt;/accession-num&gt;&lt;urls&gt;&lt;/urls&gt;&lt;electronic-resource-num&gt;10.1002/hep.26431&lt;/electronic-resource-num&gt;&lt;/record&gt;&lt;/Cite&gt;&lt;/EndNote&gt;</w:instrText>
      </w:r>
      <w:r w:rsidR="00BF038D"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5]</w:t>
      </w:r>
      <w:r w:rsidR="00BF038D" w:rsidRPr="001B3D7B">
        <w:rPr>
          <w:rFonts w:ascii="Book Antiqua" w:hAnsi="Book Antiqua"/>
          <w:sz w:val="24"/>
          <w:szCs w:val="24"/>
          <w:lang w:val="en-US"/>
        </w:rPr>
        <w:fldChar w:fldCharType="end"/>
      </w:r>
      <w:r w:rsidR="009908CB" w:rsidRPr="001B3D7B">
        <w:rPr>
          <w:rFonts w:ascii="Book Antiqua" w:hAnsi="Book Antiqua"/>
          <w:sz w:val="24"/>
          <w:szCs w:val="24"/>
          <w:lang w:val="en-US"/>
        </w:rPr>
        <w:t>.</w:t>
      </w:r>
      <w:r w:rsidR="008D7146" w:rsidRPr="001B3D7B">
        <w:rPr>
          <w:rFonts w:ascii="Book Antiqua" w:hAnsi="Book Antiqua" w:cs="Tahoma"/>
          <w:sz w:val="24"/>
          <w:szCs w:val="24"/>
          <w:lang w:val="en-US"/>
        </w:rPr>
        <w:t xml:space="preserve"> </w:t>
      </w:r>
    </w:p>
    <w:p w14:paraId="39D0421C" w14:textId="626A81BE" w:rsidR="00CC4E3A" w:rsidRPr="001B3D7B" w:rsidRDefault="000A1113"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E</w:t>
      </w:r>
      <w:r w:rsidR="00673582" w:rsidRPr="001B3D7B">
        <w:rPr>
          <w:rFonts w:ascii="Book Antiqua" w:hAnsi="Book Antiqua" w:cs="Tahoma"/>
          <w:sz w:val="24"/>
          <w:szCs w:val="24"/>
          <w:lang w:val="en-US"/>
        </w:rPr>
        <w:t xml:space="preserve">mpirical </w:t>
      </w:r>
      <w:r w:rsidR="00E42C10" w:rsidRPr="001B3D7B">
        <w:rPr>
          <w:rFonts w:ascii="Book Antiqua" w:hAnsi="Book Antiqua" w:cs="Tahoma"/>
          <w:sz w:val="24"/>
          <w:szCs w:val="24"/>
          <w:lang w:val="en-US"/>
        </w:rPr>
        <w:t>evidence</w:t>
      </w:r>
      <w:r w:rsidR="00673582" w:rsidRPr="001B3D7B">
        <w:rPr>
          <w:rFonts w:ascii="Book Antiqua" w:hAnsi="Book Antiqua" w:cs="Tahoma"/>
          <w:sz w:val="24"/>
          <w:szCs w:val="24"/>
          <w:lang w:val="en-US"/>
        </w:rPr>
        <w:t xml:space="preserve"> verifying the</w:t>
      </w:r>
      <w:r w:rsidR="003702A9" w:rsidRPr="001B3D7B">
        <w:rPr>
          <w:rFonts w:ascii="Book Antiqua" w:hAnsi="Book Antiqua" w:cs="Tahoma"/>
          <w:sz w:val="24"/>
          <w:szCs w:val="24"/>
          <w:lang w:val="en-US"/>
        </w:rPr>
        <w:t>se</w:t>
      </w:r>
      <w:r w:rsidR="008F3C0F" w:rsidRPr="001B3D7B">
        <w:rPr>
          <w:rFonts w:ascii="Book Antiqua" w:hAnsi="Book Antiqua" w:cs="Tahoma"/>
          <w:sz w:val="24"/>
          <w:szCs w:val="24"/>
          <w:lang w:val="en-US"/>
        </w:rPr>
        <w:t xml:space="preserve"> positive projections are </w:t>
      </w:r>
      <w:r w:rsidRPr="001B3D7B">
        <w:rPr>
          <w:rFonts w:ascii="Book Antiqua" w:hAnsi="Book Antiqua" w:cs="Tahoma"/>
          <w:sz w:val="24"/>
          <w:szCs w:val="24"/>
          <w:lang w:val="en-US"/>
        </w:rPr>
        <w:t>current</w:t>
      </w:r>
      <w:r w:rsidR="00682AAC" w:rsidRPr="001B3D7B">
        <w:rPr>
          <w:rFonts w:ascii="Book Antiqua" w:hAnsi="Book Antiqua" w:cs="Tahoma"/>
          <w:sz w:val="24"/>
          <w:szCs w:val="24"/>
          <w:lang w:val="en-US"/>
        </w:rPr>
        <w:t>ly</w:t>
      </w:r>
      <w:r w:rsidRPr="001B3D7B">
        <w:rPr>
          <w:rFonts w:ascii="Book Antiqua" w:hAnsi="Book Antiqua" w:cs="Tahoma"/>
          <w:sz w:val="24"/>
          <w:szCs w:val="24"/>
          <w:lang w:val="en-US"/>
        </w:rPr>
        <w:t xml:space="preserve"> </w:t>
      </w:r>
      <w:r w:rsidR="008C0D57" w:rsidRPr="001B3D7B">
        <w:rPr>
          <w:rFonts w:ascii="Book Antiqua" w:hAnsi="Book Antiqua" w:cs="Tahoma"/>
          <w:sz w:val="24"/>
          <w:szCs w:val="24"/>
          <w:lang w:val="en-US"/>
        </w:rPr>
        <w:t xml:space="preserve">scarce, but some real-world </w:t>
      </w:r>
      <w:r w:rsidRPr="001B3D7B">
        <w:rPr>
          <w:rFonts w:ascii="Book Antiqua" w:hAnsi="Book Antiqua" w:cs="Tahoma"/>
          <w:sz w:val="24"/>
          <w:szCs w:val="24"/>
          <w:lang w:val="en-US"/>
        </w:rPr>
        <w:t xml:space="preserve">programs </w:t>
      </w:r>
      <w:r w:rsidR="00301A47" w:rsidRPr="001B3D7B">
        <w:rPr>
          <w:rFonts w:ascii="Book Antiqua" w:hAnsi="Book Antiqua" w:cs="Tahoma"/>
          <w:sz w:val="24"/>
          <w:szCs w:val="24"/>
          <w:lang w:val="en-US"/>
        </w:rPr>
        <w:t>are</w:t>
      </w:r>
      <w:r w:rsidR="008F3C0F" w:rsidRPr="001B3D7B">
        <w:rPr>
          <w:rFonts w:ascii="Book Antiqua" w:hAnsi="Book Antiqua" w:cs="Tahoma"/>
          <w:sz w:val="24"/>
          <w:szCs w:val="24"/>
          <w:lang w:val="en-US"/>
        </w:rPr>
        <w:t xml:space="preserve"> underway</w:t>
      </w:r>
      <w:r w:rsidRPr="001B3D7B">
        <w:rPr>
          <w:rFonts w:ascii="Book Antiqua" w:hAnsi="Book Antiqua" w:cs="Tahoma"/>
          <w:sz w:val="24"/>
          <w:szCs w:val="24"/>
          <w:lang w:val="en-US"/>
        </w:rPr>
        <w:t xml:space="preserve">, reflecting confidence in the potential of HCV </w:t>
      </w:r>
      <w:proofErr w:type="spellStart"/>
      <w:r w:rsidRPr="001B3D7B">
        <w:rPr>
          <w:rFonts w:ascii="Book Antiqua" w:hAnsi="Book Antiqua" w:cs="Tahoma"/>
          <w:sz w:val="24"/>
          <w:szCs w:val="24"/>
          <w:lang w:val="en-US"/>
        </w:rPr>
        <w:t>TasP</w:t>
      </w:r>
      <w:proofErr w:type="spellEnd"/>
      <w:r w:rsidR="006474C6" w:rsidRPr="001B3D7B">
        <w:rPr>
          <w:rFonts w:ascii="Book Antiqua" w:hAnsi="Book Antiqua" w:cs="Tahoma"/>
          <w:sz w:val="24"/>
          <w:szCs w:val="24"/>
          <w:lang w:val="en-US"/>
        </w:rPr>
        <w:t>.</w:t>
      </w:r>
      <w:r w:rsidR="003702A9" w:rsidRPr="001B3D7B">
        <w:rPr>
          <w:rFonts w:ascii="Book Antiqua" w:hAnsi="Book Antiqua" w:cs="Tahoma"/>
          <w:sz w:val="24"/>
          <w:szCs w:val="24"/>
          <w:lang w:val="en-US"/>
        </w:rPr>
        <w:t xml:space="preserve"> </w:t>
      </w:r>
      <w:r w:rsidR="00E35D38" w:rsidRPr="001B3D7B">
        <w:rPr>
          <w:rFonts w:ascii="Book Antiqua" w:hAnsi="Book Antiqua" w:cs="Tahoma"/>
          <w:sz w:val="24"/>
          <w:szCs w:val="24"/>
          <w:lang w:val="en-US"/>
        </w:rPr>
        <w:t>In Australia, a</w:t>
      </w:r>
      <w:r w:rsidR="00393346" w:rsidRPr="001B3D7B">
        <w:rPr>
          <w:rFonts w:ascii="Book Antiqua" w:hAnsi="Book Antiqua" w:cs="Tahoma"/>
          <w:sz w:val="24"/>
          <w:szCs w:val="24"/>
          <w:lang w:val="en-US"/>
        </w:rPr>
        <w:t xml:space="preserve"> </w:t>
      </w:r>
      <w:r w:rsidR="003702A9" w:rsidRPr="001B3D7B">
        <w:rPr>
          <w:rFonts w:ascii="Book Antiqua" w:hAnsi="Book Antiqua" w:cs="Tahoma"/>
          <w:sz w:val="24"/>
          <w:szCs w:val="24"/>
          <w:lang w:val="en-US"/>
        </w:rPr>
        <w:t>world</w:t>
      </w:r>
      <w:r w:rsidR="00393346" w:rsidRPr="001B3D7B">
        <w:rPr>
          <w:rFonts w:ascii="Book Antiqua" w:hAnsi="Book Antiqua" w:cs="Tahoma"/>
          <w:sz w:val="24"/>
          <w:szCs w:val="24"/>
          <w:lang w:val="en-US"/>
        </w:rPr>
        <w:t>-</w:t>
      </w:r>
      <w:r w:rsidR="003702A9" w:rsidRPr="001B3D7B">
        <w:rPr>
          <w:rFonts w:ascii="Book Antiqua" w:hAnsi="Book Antiqua" w:cs="Tahoma"/>
          <w:sz w:val="24"/>
          <w:szCs w:val="24"/>
          <w:lang w:val="en-US"/>
        </w:rPr>
        <w:t xml:space="preserve">first HCV surveillance and treatment </w:t>
      </w:r>
      <w:r w:rsidR="00393346" w:rsidRPr="001B3D7B">
        <w:rPr>
          <w:rFonts w:ascii="Book Antiqua" w:hAnsi="Book Antiqua" w:cs="Tahoma"/>
          <w:sz w:val="24"/>
          <w:szCs w:val="24"/>
          <w:lang w:val="en-US"/>
        </w:rPr>
        <w:t xml:space="preserve">program assessing the </w:t>
      </w:r>
      <w:r w:rsidRPr="001B3D7B">
        <w:rPr>
          <w:rFonts w:ascii="Book Antiqua" w:hAnsi="Book Antiqua" w:cs="Tahoma"/>
          <w:sz w:val="24"/>
          <w:szCs w:val="24"/>
          <w:lang w:val="en-US"/>
        </w:rPr>
        <w:t>use of SOF/VEL for</w:t>
      </w:r>
      <w:r w:rsidR="00393346" w:rsidRPr="001B3D7B">
        <w:rPr>
          <w:rFonts w:ascii="Book Antiqua" w:hAnsi="Book Antiqua" w:cs="Tahoma"/>
          <w:sz w:val="24"/>
          <w:szCs w:val="24"/>
          <w:lang w:val="en-US"/>
        </w:rPr>
        <w:t xml:space="preserve"> HCV </w:t>
      </w:r>
      <w:proofErr w:type="spellStart"/>
      <w:r w:rsidR="00393346" w:rsidRPr="001B3D7B">
        <w:rPr>
          <w:rFonts w:ascii="Book Antiqua" w:hAnsi="Book Antiqua" w:cs="Tahoma"/>
          <w:sz w:val="24"/>
          <w:szCs w:val="24"/>
          <w:lang w:val="en-US"/>
        </w:rPr>
        <w:t>TasP</w:t>
      </w:r>
      <w:proofErr w:type="spellEnd"/>
      <w:r w:rsidR="00393346" w:rsidRPr="001B3D7B">
        <w:rPr>
          <w:rFonts w:ascii="Book Antiqua" w:hAnsi="Book Antiqua" w:cs="Tahoma"/>
          <w:sz w:val="24"/>
          <w:szCs w:val="24"/>
          <w:lang w:val="en-US"/>
        </w:rPr>
        <w:t xml:space="preserve"> </w:t>
      </w:r>
      <w:r w:rsidR="00E35D38" w:rsidRPr="001B3D7B">
        <w:rPr>
          <w:rFonts w:ascii="Book Antiqua" w:hAnsi="Book Antiqua" w:cs="Tahoma"/>
          <w:sz w:val="24"/>
          <w:szCs w:val="24"/>
          <w:lang w:val="en-US"/>
        </w:rPr>
        <w:t>in prisons</w:t>
      </w:r>
      <w:r w:rsidR="000819AF" w:rsidRPr="001B3D7B">
        <w:rPr>
          <w:rFonts w:ascii="Book Antiqua" w:hAnsi="Book Antiqua" w:cs="Tahoma"/>
          <w:sz w:val="24"/>
          <w:szCs w:val="24"/>
          <w:lang w:val="en-US"/>
        </w:rPr>
        <w:t xml:space="preserve"> </w:t>
      </w:r>
      <w:r w:rsidR="000112CF" w:rsidRPr="001B3D7B">
        <w:rPr>
          <w:rFonts w:ascii="Book Antiqua" w:hAnsi="Book Antiqua" w:cs="Tahoma"/>
          <w:sz w:val="24"/>
          <w:szCs w:val="24"/>
          <w:lang w:val="en-US"/>
        </w:rPr>
        <w:t>is</w:t>
      </w:r>
      <w:r w:rsidR="003702A9" w:rsidRPr="001B3D7B">
        <w:rPr>
          <w:rFonts w:ascii="Book Antiqua" w:hAnsi="Book Antiqua" w:cs="Tahoma"/>
          <w:sz w:val="24"/>
          <w:szCs w:val="24"/>
          <w:lang w:val="en-US"/>
        </w:rPr>
        <w:t xml:space="preserve"> expected to be completed by 2019</w:t>
      </w:r>
      <w:r w:rsidR="00D07CEF"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 ExcludeAuth="1"&gt;&lt;Year&gt;2018&lt;/Year&gt;&lt;RecNum&gt;113&lt;/RecNum&gt;&lt;DisplayText&gt;&lt;style face="superscript"&gt;[76]&lt;/style&gt;&lt;/DisplayText&gt;&lt;record&gt;&lt;rec-number&gt;113&lt;/rec-number&gt;&lt;foreign-keys&gt;&lt;key app="EN" db-id="sxasv0zxffd0vieev5ax0p08222er2p0vwex" timestamp="1524850134"&gt;113&lt;/key&gt;&lt;/foreign-keys&gt;&lt;ref-type name="Electronic Article"&gt;43&lt;/ref-type&gt;&lt;contributors&gt;&lt;/contributors&gt;&lt;titles&gt;&lt;title&gt;UNSW Medicine - Kirby Institute. Surveillance and treatment of prisoners with hepatitis C (SToP-C)&lt;/title&gt;&lt;/titles&gt;&lt;dates&gt;&lt;year&gt;2018&lt;/year&gt;&lt;pub-dates&gt;&lt;date&gt;2018.04.27&lt;/date&gt;&lt;/pub-dates&gt;&lt;/dates&gt;&lt;urls&gt;&lt;related-urls&gt;&lt;url&gt;https://kirby.unsw.edu.au/project/stop-c&lt;/url&gt;&lt;/related-urls&gt;&lt;/urls&gt;&lt;/record&gt;&lt;/Cite&gt;&lt;/EndNote&gt;</w:instrText>
      </w:r>
      <w:r w:rsidR="00D07CEF"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6]</w:t>
      </w:r>
      <w:r w:rsidR="00D07CEF" w:rsidRPr="001B3D7B">
        <w:rPr>
          <w:rFonts w:ascii="Book Antiqua" w:hAnsi="Book Antiqua"/>
          <w:sz w:val="24"/>
          <w:szCs w:val="24"/>
          <w:lang w:val="en-US"/>
        </w:rPr>
        <w:fldChar w:fldCharType="end"/>
      </w:r>
      <w:r w:rsidR="00FC4C4F" w:rsidRPr="001B3D7B">
        <w:rPr>
          <w:rFonts w:ascii="Book Antiqua" w:hAnsi="Book Antiqua"/>
          <w:sz w:val="24"/>
          <w:szCs w:val="24"/>
          <w:lang w:val="en-US"/>
        </w:rPr>
        <w:t>.</w:t>
      </w:r>
      <w:r w:rsidR="000E1813" w:rsidRPr="001B3D7B">
        <w:rPr>
          <w:rFonts w:ascii="Book Antiqua" w:hAnsi="Book Antiqua" w:cs="Tahoma"/>
          <w:sz w:val="24"/>
          <w:szCs w:val="24"/>
          <w:lang w:val="en-US"/>
        </w:rPr>
        <w:t xml:space="preserve"> </w:t>
      </w:r>
      <w:r w:rsidR="00303D6B" w:rsidRPr="001B3D7B">
        <w:rPr>
          <w:rFonts w:ascii="Book Antiqua" w:hAnsi="Book Antiqua" w:cs="Tahoma"/>
          <w:sz w:val="24"/>
          <w:szCs w:val="24"/>
          <w:lang w:val="en-US"/>
        </w:rPr>
        <w:t xml:space="preserve">Notably, </w:t>
      </w:r>
      <w:r w:rsidR="002750D9" w:rsidRPr="001B3D7B">
        <w:rPr>
          <w:rFonts w:ascii="Book Antiqua" w:hAnsi="Book Antiqua" w:cs="Tahoma"/>
          <w:sz w:val="24"/>
          <w:szCs w:val="24"/>
          <w:lang w:val="en-US"/>
        </w:rPr>
        <w:t>high</w:t>
      </w:r>
      <w:r w:rsidR="00303D6B" w:rsidRPr="001B3D7B">
        <w:rPr>
          <w:rFonts w:ascii="Book Antiqua" w:hAnsi="Book Antiqua" w:cs="Tahoma"/>
          <w:sz w:val="24"/>
          <w:szCs w:val="24"/>
          <w:lang w:val="en-US"/>
        </w:rPr>
        <w:t xml:space="preserve"> real-world efficacy</w:t>
      </w:r>
      <w:r w:rsidR="00F80D2B" w:rsidRPr="001B3D7B">
        <w:rPr>
          <w:rFonts w:ascii="Book Antiqua" w:hAnsi="Book Antiqua" w:cs="Tahoma"/>
          <w:sz w:val="24"/>
          <w:szCs w:val="24"/>
          <w:lang w:val="en-US"/>
        </w:rPr>
        <w:t xml:space="preserve"> of </w:t>
      </w:r>
      <w:r w:rsidR="005B668D" w:rsidRPr="001B3D7B">
        <w:rPr>
          <w:rFonts w:ascii="Book Antiqua" w:hAnsi="Book Antiqua" w:cs="Tahoma"/>
          <w:sz w:val="24"/>
          <w:szCs w:val="24"/>
          <w:lang w:val="en-US"/>
        </w:rPr>
        <w:t xml:space="preserve">SOF/VEL </w:t>
      </w:r>
      <w:r w:rsidRPr="001B3D7B">
        <w:rPr>
          <w:rFonts w:ascii="Book Antiqua" w:hAnsi="Book Antiqua" w:cs="Tahoma"/>
          <w:sz w:val="24"/>
          <w:szCs w:val="24"/>
          <w:lang w:val="en-US"/>
        </w:rPr>
        <w:t xml:space="preserve">has been demonstrated </w:t>
      </w:r>
      <w:r w:rsidR="00303D6B" w:rsidRPr="001B3D7B">
        <w:rPr>
          <w:rFonts w:ascii="Book Antiqua" w:hAnsi="Book Antiqua" w:cs="Tahoma"/>
          <w:sz w:val="24"/>
          <w:szCs w:val="24"/>
          <w:lang w:val="en-US"/>
        </w:rPr>
        <w:t>among</w:t>
      </w:r>
      <w:r w:rsidR="00F80D2B" w:rsidRPr="001B3D7B">
        <w:rPr>
          <w:rFonts w:ascii="Book Antiqua" w:hAnsi="Book Antiqua" w:cs="Tahoma"/>
          <w:sz w:val="24"/>
          <w:szCs w:val="24"/>
          <w:lang w:val="en-US"/>
        </w:rPr>
        <w:t xml:space="preserve"> </w:t>
      </w:r>
      <w:r w:rsidR="00303D6B" w:rsidRPr="001B3D7B">
        <w:rPr>
          <w:rFonts w:ascii="Book Antiqua" w:hAnsi="Book Antiqua" w:cs="Tahoma"/>
          <w:sz w:val="24"/>
          <w:szCs w:val="24"/>
          <w:lang w:val="en-US"/>
        </w:rPr>
        <w:t>HCV-infected</w:t>
      </w:r>
      <w:r w:rsidR="00F80D2B" w:rsidRPr="001B3D7B">
        <w:rPr>
          <w:rFonts w:ascii="Book Antiqua" w:hAnsi="Book Antiqua" w:cs="Tahoma"/>
          <w:sz w:val="24"/>
          <w:szCs w:val="24"/>
          <w:lang w:val="en-US"/>
        </w:rPr>
        <w:t xml:space="preserve">, treatment-adherent </w:t>
      </w:r>
      <w:r w:rsidR="00303D6B" w:rsidRPr="001B3D7B">
        <w:rPr>
          <w:rFonts w:ascii="Book Antiqua" w:hAnsi="Book Antiqua" w:cs="Tahoma"/>
          <w:sz w:val="24"/>
          <w:szCs w:val="24"/>
          <w:lang w:val="en-US"/>
        </w:rPr>
        <w:t>IDUs with recent injection</w:t>
      </w:r>
      <w:r w:rsidR="002750D9" w:rsidRPr="001B3D7B">
        <w:rPr>
          <w:rFonts w:ascii="Book Antiqua" w:hAnsi="Book Antiqua" w:cs="Tahoma"/>
          <w:sz w:val="24"/>
          <w:szCs w:val="24"/>
          <w:lang w:val="en-US"/>
        </w:rPr>
        <w:t>, lending confidence to the notion that treatment scale-up and adherence management would effective</w:t>
      </w:r>
      <w:r w:rsidR="00F80D2B" w:rsidRPr="001B3D7B">
        <w:rPr>
          <w:rFonts w:ascii="Book Antiqua" w:hAnsi="Book Antiqua" w:cs="Tahoma"/>
          <w:sz w:val="24"/>
          <w:szCs w:val="24"/>
          <w:lang w:val="en-US"/>
        </w:rPr>
        <w:t>ly</w:t>
      </w:r>
      <w:r w:rsidR="002750D9" w:rsidRPr="001B3D7B">
        <w:rPr>
          <w:rFonts w:ascii="Book Antiqua" w:hAnsi="Book Antiqua" w:cs="Tahoma"/>
          <w:sz w:val="24"/>
          <w:szCs w:val="24"/>
          <w:lang w:val="en-US"/>
        </w:rPr>
        <w:t xml:space="preserve"> </w:t>
      </w:r>
      <w:r w:rsidR="00D246D6" w:rsidRPr="001B3D7B">
        <w:rPr>
          <w:rFonts w:ascii="Book Antiqua" w:hAnsi="Book Antiqua" w:cs="Tahoma"/>
          <w:sz w:val="24"/>
          <w:szCs w:val="24"/>
          <w:lang w:val="en-US"/>
        </w:rPr>
        <w:t>control</w:t>
      </w:r>
      <w:r w:rsidR="002750D9" w:rsidRPr="001B3D7B">
        <w:rPr>
          <w:rFonts w:ascii="Book Antiqua" w:hAnsi="Book Antiqua" w:cs="Tahoma"/>
          <w:sz w:val="24"/>
          <w:szCs w:val="24"/>
          <w:lang w:val="en-US"/>
        </w:rPr>
        <w:t xml:space="preserve"> HCV transmission among IDUs</w:t>
      </w:r>
      <w:r w:rsidR="0070056B"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Grebely&lt;/Author&gt;&lt;Year&gt;2017&lt;/Year&gt;&lt;RecNum&gt;182&lt;/RecNum&gt;&lt;DisplayText&gt;&lt;style face="superscript"&gt;[77]&lt;/style&gt;&lt;/DisplayText&gt;&lt;record&gt;&lt;rec-number&gt;182&lt;/rec-number&gt;&lt;foreign-keys&gt;&lt;key app="EN" db-id="sxasv0zxffd0vieev5ax0p08222er2p0vwex" timestamp="1528094181"&gt;182&lt;/key&gt;&lt;/foreign-keys&gt;&lt;ref-type name="Conference Paper"&gt;47&lt;/ref-type&gt;&lt;contributors&gt;&lt;authors&gt;&lt;author&gt;Grebely, J&lt;/author&gt;&lt;author&gt;Dalgard, O&lt;/author&gt;&lt;author&gt;Conway, B&lt;/author&gt;&lt;author&gt;Cunningham, E&lt;/author&gt;&lt;author&gt;Bruggmann, P&lt;/author&gt;&lt;author&gt;Hajarizadeh, B&lt;/author&gt;&lt;author&gt;Amin, J&lt;/author&gt;&lt;author&gt;Marks, P&lt;/author&gt;&lt;author&gt;Quiene, S&lt;/author&gt;&lt;author&gt;Applegate, TL&lt;/author&gt;&lt;author&gt;Swan, T&lt;/author&gt;&lt;author&gt;Byrne, J&lt;/author&gt;&lt;author&gt;Lacalamita, M&lt;/author&gt;&lt;author&gt;Dunlop, A J&lt;/author&gt;&lt;author&gt;Bruneau, J&lt;/author&gt;&lt;author&gt;Hellard, M E&lt;/author&gt;&lt;author&gt;Matthews, G V&lt;/author&gt;&lt;author&gt;Powis, J&lt;/author&gt;&lt;author&gt;Shaw, D&lt;/author&gt;&lt;author&gt;Thurnheer, C M&lt;/author&gt;&lt;author&gt;Weltman, M&lt;/author&gt;&lt;author&gt;Kronborg, I&lt;/author&gt;&lt;author&gt;Cooper, C&lt;/author&gt;&lt;author&gt;Feld, J J&lt;/author&gt;&lt;author&gt;Fraser, C&lt;/author&gt;&lt;author&gt;Litwin, A&lt;/author&gt;&lt;author&gt;Dillon, J &lt;/author&gt;&lt;author&gt;Read, P&lt;/author&gt;&lt;author&gt;Gane, E&lt;/author&gt;&lt;author&gt;Dore, G J&lt;/author&gt;&lt;/authors&gt;&lt;/contributors&gt;&lt;titles&gt;&lt;title&gt;Efficacy and safety of sofosbuvir/velpatasvir in people with chronic hepatitis C virus infection and recent injecting drug use: the SIMPLIFY study&lt;/title&gt;&lt;secondary-title&gt;J Hepatol 2017;66 Suppl 1: Proceedings of the International Liver Congress 2017&lt;/secondary-title&gt;&lt;/titles&gt;&lt;pages&gt;S513&lt;/pages&gt;&lt;volume&gt;66&lt;/volume&gt;&lt;number&gt;1&lt;/number&gt;&lt;dates&gt;&lt;year&gt;2017&lt;/year&gt;&lt;pub-dates&gt;&lt;date&gt;2017 Apr 19-23&lt;/date&gt;&lt;/pub-dates&gt;&lt;/dates&gt;&lt;pub-location&gt;Amsterdam, the Netherlands&lt;/pub-location&gt;&lt;publisher&gt;Elsevier&lt;/publisher&gt;&lt;isbn&gt;0168-8278&lt;/isbn&gt;&lt;work-type&gt;Abstract FRI-234&lt;/work-type&gt;&lt;urls&gt;&lt;/urls&gt;&lt;/record&gt;&lt;/Cite&gt;&lt;/EndNote&gt;</w:instrText>
      </w:r>
      <w:r w:rsidR="0070056B"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7]</w:t>
      </w:r>
      <w:r w:rsidR="0070056B" w:rsidRPr="001B3D7B">
        <w:rPr>
          <w:rFonts w:ascii="Book Antiqua" w:hAnsi="Book Antiqua"/>
          <w:sz w:val="24"/>
          <w:szCs w:val="24"/>
          <w:lang w:val="en-US"/>
        </w:rPr>
        <w:fldChar w:fldCharType="end"/>
      </w:r>
      <w:r w:rsidR="00FC4C4F" w:rsidRPr="001B3D7B">
        <w:rPr>
          <w:rFonts w:ascii="Book Antiqua" w:hAnsi="Book Antiqua"/>
          <w:sz w:val="24"/>
          <w:szCs w:val="24"/>
          <w:lang w:val="en-US"/>
        </w:rPr>
        <w:t>.</w:t>
      </w:r>
      <w:r w:rsidR="001814BE" w:rsidRPr="001B3D7B">
        <w:rPr>
          <w:rFonts w:ascii="Book Antiqua" w:hAnsi="Book Antiqua" w:cs="Tahoma"/>
          <w:sz w:val="24"/>
          <w:szCs w:val="24"/>
          <w:lang w:val="en-US"/>
        </w:rPr>
        <w:t xml:space="preserve"> </w:t>
      </w:r>
      <w:r w:rsidR="00EF1655" w:rsidRPr="001B3D7B">
        <w:rPr>
          <w:rFonts w:ascii="Book Antiqua" w:hAnsi="Book Antiqua" w:cs="Tahoma"/>
          <w:sz w:val="24"/>
          <w:szCs w:val="24"/>
          <w:lang w:val="en-US"/>
        </w:rPr>
        <w:t>I</w:t>
      </w:r>
      <w:r w:rsidR="00802710" w:rsidRPr="001B3D7B">
        <w:rPr>
          <w:rFonts w:ascii="Book Antiqua" w:hAnsi="Book Antiqua" w:cs="Tahoma"/>
          <w:sz w:val="24"/>
          <w:szCs w:val="24"/>
          <w:lang w:val="en-US"/>
        </w:rPr>
        <w:t xml:space="preserve">n 2016, Iceland </w:t>
      </w:r>
      <w:r w:rsidR="009C2947" w:rsidRPr="001B3D7B">
        <w:rPr>
          <w:rFonts w:ascii="Book Antiqua" w:hAnsi="Book Antiqua" w:cs="Tahoma"/>
          <w:sz w:val="24"/>
          <w:szCs w:val="24"/>
          <w:lang w:val="en-US"/>
        </w:rPr>
        <w:t xml:space="preserve">(with a population of 340000) </w:t>
      </w:r>
      <w:r w:rsidR="00802710" w:rsidRPr="001B3D7B">
        <w:rPr>
          <w:rFonts w:ascii="Book Antiqua" w:hAnsi="Book Antiqua" w:cs="Tahoma"/>
          <w:sz w:val="24"/>
          <w:szCs w:val="24"/>
          <w:lang w:val="en-US"/>
        </w:rPr>
        <w:t>launched the nationwide program of Treatment as Preventi</w:t>
      </w:r>
      <w:r w:rsidR="00937FDC" w:rsidRPr="001B3D7B">
        <w:rPr>
          <w:rFonts w:ascii="Book Antiqua" w:hAnsi="Book Antiqua" w:cs="Tahoma"/>
          <w:sz w:val="24"/>
          <w:szCs w:val="24"/>
          <w:lang w:val="en-US"/>
        </w:rPr>
        <w:t>on for Hepatitis C</w:t>
      </w:r>
      <w:r w:rsidR="007C5CD9" w:rsidRPr="001B3D7B">
        <w:rPr>
          <w:rFonts w:ascii="Book Antiqua" w:hAnsi="Book Antiqua" w:cs="Tahoma"/>
          <w:sz w:val="24"/>
          <w:szCs w:val="24"/>
          <w:lang w:val="en-US"/>
        </w:rPr>
        <w:t xml:space="preserve"> (</w:t>
      </w:r>
      <w:r w:rsidR="00D568AB" w:rsidRPr="001B3D7B">
        <w:rPr>
          <w:rFonts w:ascii="Book Antiqua" w:hAnsi="Book Antiqua" w:cs="Tahoma"/>
          <w:sz w:val="24"/>
          <w:szCs w:val="24"/>
          <w:lang w:val="en-US"/>
        </w:rPr>
        <w:t>“</w:t>
      </w:r>
      <w:proofErr w:type="spellStart"/>
      <w:r w:rsidR="007C5CD9" w:rsidRPr="001B3D7B">
        <w:rPr>
          <w:rFonts w:ascii="Book Antiqua" w:hAnsi="Book Antiqua" w:cs="Tahoma"/>
          <w:sz w:val="24"/>
          <w:szCs w:val="24"/>
          <w:lang w:val="en-US"/>
        </w:rPr>
        <w:t>TraP</w:t>
      </w:r>
      <w:proofErr w:type="spellEnd"/>
      <w:r w:rsidR="007C5CD9" w:rsidRPr="001B3D7B">
        <w:rPr>
          <w:rFonts w:ascii="Book Antiqua" w:hAnsi="Book Antiqua" w:cs="Tahoma"/>
          <w:sz w:val="24"/>
          <w:szCs w:val="24"/>
          <w:lang w:val="en-US"/>
        </w:rPr>
        <w:t xml:space="preserve"> Hep C</w:t>
      </w:r>
      <w:r w:rsidR="00D568AB" w:rsidRPr="001B3D7B">
        <w:rPr>
          <w:rFonts w:ascii="Book Antiqua" w:hAnsi="Book Antiqua" w:cs="Tahoma"/>
          <w:sz w:val="24"/>
          <w:szCs w:val="24"/>
          <w:lang w:val="en-US"/>
        </w:rPr>
        <w:t>”</w:t>
      </w:r>
      <w:r w:rsidR="007C5CD9" w:rsidRPr="001B3D7B">
        <w:rPr>
          <w:rFonts w:ascii="Book Antiqua" w:hAnsi="Book Antiqua" w:cs="Tahoma"/>
          <w:sz w:val="24"/>
          <w:szCs w:val="24"/>
          <w:lang w:val="en-US"/>
        </w:rPr>
        <w:t>)</w:t>
      </w:r>
      <w:r w:rsidR="00A12A78" w:rsidRPr="001B3D7B">
        <w:rPr>
          <w:rFonts w:ascii="Book Antiqua" w:hAnsi="Book Antiqua" w:cs="Tahoma"/>
          <w:sz w:val="24"/>
          <w:szCs w:val="24"/>
          <w:lang w:val="en-US"/>
        </w:rPr>
        <w:t>,</w:t>
      </w:r>
      <w:r w:rsidR="00937FDC" w:rsidRPr="001B3D7B">
        <w:rPr>
          <w:rFonts w:ascii="Book Antiqua" w:hAnsi="Book Antiqua" w:cs="Tahoma"/>
          <w:sz w:val="24"/>
          <w:szCs w:val="24"/>
          <w:lang w:val="en-US"/>
        </w:rPr>
        <w:t xml:space="preserve"> offer</w:t>
      </w:r>
      <w:r w:rsidR="00A12A78" w:rsidRPr="001B3D7B">
        <w:rPr>
          <w:rFonts w:ascii="Book Antiqua" w:hAnsi="Book Antiqua" w:cs="Tahoma"/>
          <w:sz w:val="24"/>
          <w:szCs w:val="24"/>
          <w:lang w:val="en-US"/>
        </w:rPr>
        <w:t>ing</w:t>
      </w:r>
      <w:r w:rsidR="00937FDC" w:rsidRPr="001B3D7B">
        <w:rPr>
          <w:rFonts w:ascii="Book Antiqua" w:hAnsi="Book Antiqua" w:cs="Tahoma"/>
          <w:sz w:val="24"/>
          <w:szCs w:val="24"/>
          <w:lang w:val="en-US"/>
        </w:rPr>
        <w:t xml:space="preserve"> universal access to DAAs </w:t>
      </w:r>
      <w:r w:rsidR="00991130" w:rsidRPr="001B3D7B">
        <w:rPr>
          <w:rFonts w:ascii="Book Antiqua" w:hAnsi="Book Antiqua" w:cs="Tahoma"/>
          <w:sz w:val="24"/>
          <w:szCs w:val="24"/>
          <w:lang w:val="en-US"/>
        </w:rPr>
        <w:t>for</w:t>
      </w:r>
      <w:r w:rsidR="00937FDC" w:rsidRPr="001B3D7B">
        <w:rPr>
          <w:rFonts w:ascii="Book Antiqua" w:hAnsi="Book Antiqua" w:cs="Tahoma"/>
          <w:sz w:val="24"/>
          <w:szCs w:val="24"/>
          <w:lang w:val="en-US"/>
        </w:rPr>
        <w:t xml:space="preserve"> HCV-infected </w:t>
      </w:r>
      <w:r w:rsidR="00937FDC" w:rsidRPr="001B3D7B">
        <w:rPr>
          <w:rFonts w:ascii="Book Antiqua" w:hAnsi="Book Antiqua" w:cs="Tahoma"/>
          <w:sz w:val="24"/>
          <w:szCs w:val="24"/>
          <w:lang w:val="en-US"/>
        </w:rPr>
        <w:lastRenderedPageBreak/>
        <w:t>patients,</w:t>
      </w:r>
      <w:r w:rsidR="00802710" w:rsidRPr="001B3D7B">
        <w:rPr>
          <w:rFonts w:ascii="Book Antiqua" w:hAnsi="Book Antiqua" w:cs="Tahoma"/>
          <w:sz w:val="24"/>
          <w:szCs w:val="24"/>
          <w:lang w:val="en-US"/>
        </w:rPr>
        <w:t xml:space="preserve"> with an emphasis on treating high-risk transmitters</w:t>
      </w:r>
      <w:r w:rsidR="00E36F58" w:rsidRPr="001B3D7B">
        <w:rPr>
          <w:rFonts w:ascii="Book Antiqua" w:hAnsi="Book Antiqua" w:cs="Tahoma"/>
          <w:sz w:val="24"/>
          <w:szCs w:val="24"/>
          <w:lang w:val="en-US"/>
        </w:rPr>
        <w:t xml:space="preserve"> such as I</w:t>
      </w:r>
      <w:r w:rsidR="00802710" w:rsidRPr="001B3D7B">
        <w:rPr>
          <w:rFonts w:ascii="Book Antiqua" w:hAnsi="Book Antiqua" w:cs="Tahoma"/>
          <w:sz w:val="24"/>
          <w:szCs w:val="24"/>
          <w:lang w:val="en-US"/>
        </w:rPr>
        <w:t>DUs</w:t>
      </w:r>
      <w:r w:rsidR="00F53C99"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Olafsson&lt;/Author&gt;&lt;Year&gt;2018&lt;/Year&gt;&lt;RecNum&gt;88&lt;/RecNum&gt;&lt;DisplayText&gt;&lt;style face="superscript"&gt;[78]&lt;/style&gt;&lt;/DisplayText&gt;&lt;record&gt;&lt;rec-number&gt;88&lt;/rec-number&gt;&lt;foreign-keys&gt;&lt;key app="EN" db-id="sxasv0zxffd0vieev5ax0p08222er2p0vwex" timestamp="1524199720"&gt;88&lt;/key&gt;&lt;/foreign-keys&gt;&lt;ref-type name="Journal Article"&gt;17&lt;/ref-type&gt;&lt;contributors&gt;&lt;authors&gt;&lt;author&gt;Olafsson, S&lt;/author&gt;&lt;author&gt;Tyrfingsson, T&lt;/author&gt;&lt;author&gt;Runarsdottir, V&lt;/author&gt;&lt;author&gt;Bergmann, OM&lt;/author&gt;&lt;author&gt;Hansdottir, I&lt;/author&gt;&lt;author&gt;Björnsson, ES&lt;/author&gt;&lt;author&gt;Johannsson, B&lt;/author&gt;&lt;author&gt;Sigurdardottir, B&lt;/author&gt;&lt;author&gt;Fridriksdottir, RH&lt;/author&gt;&lt;author&gt;Löve, A&lt;/author&gt;&lt;author&gt;Hellard, M&lt;/author&gt;&lt;author&gt;Löve, TJ&lt;/author&gt;&lt;author&gt;Gudnason, T&lt;/author&gt;&lt;author&gt;Heimisdottir, M&lt;/author&gt;&lt;author&gt;Gottfredsson, M &lt;/author&gt;&lt;/authors&gt;&lt;/contributors&gt;&lt;titles&gt;&lt;title&gt;Treatment as Prevention for Hepatitis C (TraP Hep C)–a nationwide elimination programme in Iceland using direct</w:instrText>
      </w:r>
      <w:r w:rsidR="00407295" w:rsidRPr="001B3D7B">
        <w:rPr>
          <w:rFonts w:ascii="SimSun" w:eastAsia="SimSun" w:hAnsi="SimSun" w:cs="SimSun" w:hint="eastAsia"/>
          <w:sz w:val="24"/>
          <w:szCs w:val="24"/>
          <w:lang w:val="en-US"/>
        </w:rPr>
        <w:instrText>‐</w:instrText>
      </w:r>
      <w:r w:rsidR="00407295" w:rsidRPr="001B3D7B">
        <w:rPr>
          <w:rFonts w:ascii="Book Antiqua" w:hAnsi="Book Antiqua"/>
          <w:sz w:val="24"/>
          <w:szCs w:val="24"/>
          <w:lang w:val="en-US"/>
        </w:rPr>
        <w:instrText>acting antiviral agents&lt;/title&gt;&lt;secondary-title&gt;Journal of internal medicine&lt;/secondary-title&gt;&lt;/titles&gt;&lt;periodical&gt;&lt;full-title&gt;Journal of Internal Medicine&lt;/full-title&gt;&lt;abbr-1&gt;J. Intern. Med.&lt;/abbr-1&gt;&lt;abbr-2&gt;J Intern Med&lt;/abbr-2&gt;&lt;/periodical&gt;&lt;pages&gt;500-507&lt;/pages&gt;&lt;volume&gt;283&lt;/volume&gt;&lt;number&gt;5&lt;/number&gt;&lt;dates&gt;&lt;year&gt;2018&lt;/year&gt;&lt;/dates&gt;&lt;isbn&gt;0954-6820&lt;/isbn&gt;&lt;accession-num&gt;29512219&lt;/accession-num&gt;&lt;urls&gt;&lt;related-urls&gt;&lt;url&gt;https://onlinelibrary.wiley.com/doi/epdf/10.1111/joim.12740&lt;/url&gt;&lt;/related-urls&gt;&lt;/urls&gt;&lt;electronic-resource-num&gt;10.1111/joim.12740&lt;/electronic-resource-num&gt;&lt;/record&gt;&lt;/Cite&gt;&lt;/EndNote&gt;</w:instrText>
      </w:r>
      <w:r w:rsidR="00F53C99"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78]</w:t>
      </w:r>
      <w:r w:rsidR="00F53C99" w:rsidRPr="001B3D7B">
        <w:rPr>
          <w:rFonts w:ascii="Book Antiqua" w:hAnsi="Book Antiqua"/>
          <w:sz w:val="24"/>
          <w:szCs w:val="24"/>
          <w:lang w:val="en-US"/>
        </w:rPr>
        <w:fldChar w:fldCharType="end"/>
      </w:r>
      <w:r w:rsidR="00FC4C4F" w:rsidRPr="001B3D7B">
        <w:rPr>
          <w:rFonts w:ascii="Book Antiqua" w:hAnsi="Book Antiqua"/>
          <w:sz w:val="24"/>
          <w:szCs w:val="24"/>
          <w:lang w:val="en-US"/>
        </w:rPr>
        <w:t>.</w:t>
      </w:r>
      <w:r w:rsidR="00937FDC" w:rsidRPr="001B3D7B">
        <w:rPr>
          <w:rFonts w:ascii="Book Antiqua" w:hAnsi="Book Antiqua" w:cs="Tahoma"/>
          <w:sz w:val="24"/>
          <w:szCs w:val="24"/>
          <w:lang w:val="en-US"/>
        </w:rPr>
        <w:t xml:space="preserve"> </w:t>
      </w:r>
      <w:r w:rsidR="003065D3" w:rsidRPr="001B3D7B">
        <w:rPr>
          <w:rFonts w:ascii="Book Antiqua" w:hAnsi="Book Antiqua" w:cs="Tahoma"/>
          <w:sz w:val="24"/>
          <w:szCs w:val="24"/>
          <w:lang w:val="en-US"/>
        </w:rPr>
        <w:t>International guidelines also recognized the benefit of reduced transmission with successful HCV treatment</w:t>
      </w:r>
      <w:r w:rsidR="00AB430A" w:rsidRPr="001B3D7B">
        <w:rPr>
          <w:rFonts w:ascii="Book Antiqua" w:hAnsi="Book Antiqua" w:cs="Tahoma"/>
          <w:sz w:val="24"/>
          <w:szCs w:val="24"/>
          <w:lang w:val="en-US"/>
        </w:rPr>
        <w:fldChar w:fldCharType="begin">
          <w:fldData xml:space="preserve">PEVuZE5vdGU+PENpdGUgRXhjbHVkZUF1dGg9IjEiPjxZZWFyPjIwMTc8L1llYXI+PFJlY051bT4x
NzQ8L1JlY051bT48RGlzcGxheVRleHQ+PHN0eWxlIGZhY2U9InN1cGVyc2NyaXB0Ij5bMSwgMiwg
NzldPC9zdHlsZT48L0Rpc3BsYXlUZXh0PjxyZWNvcmQ+PHJlYy1udW1iZXI+MTc0PC9yZWMtbnVt
YmVyPjxmb3JlaWduLWtleXM+PGtleSBhcHA9IkVOIiBkYi1pZD0ic3hhc3YwenhmZmQwdmllZXY1
YXgwcDA4MjIyZXIycDB2d2V4IiB0aW1lc3RhbXA9IjE1MjYzMTQxMDIiPjE3NDwva2V5PjwvZm9y
ZWlnbi1rZXlzPjxyZWYtdHlwZSBuYW1lPSJFbGVjdHJvbmljIEFydGljbGUiPjQzPC9yZWYtdHlw
ZT48Y29udHJpYnV0b3JzPjwvY29udHJpYnV0b3JzPjx0aXRsZXM+PHRpdGxlPkFBU0xELUlEU0Eu
IFJlY29tbWVuZGF0aW9ucyBmb3IgdGVzdGluZywgbWFuYWdpbmcsIGFuZCB0cmVhdGluZyBoZXBh
dGl0aXMgQzwvdGl0bGU+PC90aXRsZXM+PG51bWJlcj4yMDE3LjExLjA4PC9udW1iZXI+PGRhdGVz
Pjx5ZWFyPjIwMTc8L3llYXI+PC9kYXRlcz48dXJscz48cmVsYXRlZC11cmxzPjx1cmw+aHR0cHM6
Ly93d3cuaGN2Z3VpZGVsaW5lcy5vcmcvc2l0ZXMvZGVmYXVsdC9maWxlcy9mdWxsLWd1aWRhbmNl
LXBkZi9IQ1ZHdWlkYW5jZV9TZXB0ZW1iZXJfMjFfMjAxN19lLnBkZjwvdXJsPjwvcmVsYXRlZC11
cmxzPjwvdXJscz48L3JlY29yZD48L0NpdGU+PENpdGUgRXhjbHVkZUF1dGg9IjEiPjxZZWFyPjIw
MTc8L1llYXI+PFJlY051bT4xNzU8L1JlY051bT48cmVjb3JkPjxyZWMtbnVtYmVyPjE3NTwvcmVj
LW51bWJlcj48Zm9yZWlnbi1rZXlzPjxrZXkgYXBwPSJFTiIgZGItaWQ9InN4YXN2MHp4ZmZkMHZp
ZWV2NWF4MHAwODIyMmVyMnAwdndleCIgdGltZXN0YW1wPSIxNTI2MzE0MTAyIj4xNzU8L2tleT48
L2ZvcmVpZ24ta2V5cz48cmVmLXR5cGUgbmFtZT0iSm91cm5hbCBBcnRpY2xlIj4xNzwvcmVmLXR5
cGU+PGNvbnRyaWJ1dG9ycz48L2NvbnRyaWJ1dG9ycz48dGl0bGVzPjx0aXRsZT5FdXJvcGVhbiBB
c3NvY2lhdGlvbiBmb3IgdGhlIFN0dWR5IG9mIHRoZSBMaXZlci4gRUFTTCByZWNvbW1lbmRhdGlv
bnMgb24gdHJlYXRtZW50IG9mIGhlcGF0aXRpcyBDIDIwMTY8L3RpdGxlPjxzZWNvbmRhcnktdGl0
bGU+Sm91cm5hbCBvZiBIZXBhdG9sb2d5PC9zZWNvbmRhcnktdGl0bGU+PGFsdC10aXRsZT5Kb3Vy
bmFsIG9mIGhlcGF0b2xvZ3k8L2FsdC10aXRsZT48L3RpdGxlcz48cGVyaW9kaWNhbD48ZnVsbC10
aXRsZT5Kb3VybmFsIG9mIEhlcGF0b2xvZ3k8L2Z1bGwtdGl0bGU+PGFiYnItMT5KLiBIZXBhdG9s
LjwvYWJici0xPjxhYmJyLTI+SiBIZXBhdG9sPC9hYmJyLTI+PC9wZXJpb2RpY2FsPjxhbHQtcGVy
aW9kaWNhbD48ZnVsbC10aXRsZT5Kb3VybmFsIG9mIEhlcGF0b2xvZ3k8L2Z1bGwtdGl0bGU+PGFi
YnItMT5KLiBIZXBhdG9sLjwvYWJici0xPjxhYmJyLTI+SiBIZXBhdG9sPC9hYmJyLTI+PC9hbHQt
cGVyaW9kaWNhbD48cGFnZXM+MTUzLTE5NDwvcGFnZXM+PHZvbHVtZT42Njwvdm9sdW1lPjxudW1i
ZXI+MTwvbnVtYmVyPjxlZGl0aW9uPjIwMTYvMDkvMjI8L2VkaXRpb24+PGRhdGVzPjx5ZWFyPjIw
MTc8L3llYXI+PHB1Yi1kYXRlcz48ZGF0ZT5KYW48L2RhdGU+PC9wdWItZGF0ZXM+PC9kYXRlcz48
aXNibj4wMTY4LTgyNzg8L2lzYm4+PGFjY2Vzc2lvbi1udW0+Mjc2NjczNjc8L2FjY2Vzc2lvbi1u
dW0+PHVybHM+PC91cmxzPjxlbGVjdHJvbmljLXJlc291cmNlLW51bT4xMC4xMDE2L2ouamhlcC4y
MDE2LjA5LjAwMTwvZWxlY3Ryb25pYy1yZXNvdXJjZS1udW0+PHJlbW90ZS1kYXRhYmFzZS1wcm92
aWRlcj5OTE08L3JlbW90ZS1kYXRhYmFzZS1wcm92aWRlcj48bGFuZ3VhZ2U+ZW5nPC9sYW5ndWFn
ZT48L3JlY29yZD48L0NpdGU+PENpdGU+PFllYXI+MjAxNjwvWWVhcj48UmVjTnVtPjE4NTwvUmVj
TnVtPjxyZWNvcmQ+PHJlYy1udW1iZXI+MTg1PC9yZWMtbnVtYmVyPjxmb3JlaWduLWtleXM+PGtl
eSBhcHA9IkVOIiBkYi1pZD0ic3hhc3YwenhmZmQwdmllZXY1YXgwcDA4MjIyZXIycDB2d2V4IiB0
aW1lc3RhbXA9IjE1MjgxNzc2NDEiPjE4NTwva2V5PjwvZm9yZWlnbi1rZXlzPjxyZWYtdHlwZSBu
YW1lPSJFbGVjdHJvbmljIEFydGljbGUiPjQzPC9yZWYtdHlwZT48Y29udHJpYnV0b3JzPjwvY29u
dHJpYnV0b3JzPjx0aXRsZXM+PHRpdGxlPldvcmxkIEhlYWx0aCBPcmdhbml6YXRpb24uIEd1aWRl
bGluZXMgZm9yIHRoZSBzY3JlZW5pbmcsIGNhcmUgYW5kIHRyZWF0bWVudCBvZiBwZXJzb25zIHdp
dGggY2hyb25pYyBoZXBhdGl0aXMgQyBpbmZlY3Rpb248L3RpdGxlPjwvdGl0bGVzPjxkYXRlcz48
eWVhcj4yMDE2PC95ZWFyPjwvZGF0ZXM+PHB1Ymxpc2hlcj5Xb3JsZCBIZWFsdGggT3JnYW5pemF0
aW9uPC9wdWJsaXNoZXI+PGlzYm4+OTI0MTU0OTYxMDwvaXNibj48dXJscz48cmVsYXRlZC11cmxz
Pjx1cmw+aHR0cHM6Ly93d3cud2hvLmludC9oZXBhdGl0aXMvcHVibGljYXRpb25zL2hlcGF0aXRp
cy1jLWd1aWRlbGluZXMtMjAxNi9lbi88L3VybD48L3JlbGF0ZWQtdXJscz48L3VybHM+PC9yZWNv
cmQ+PC9DaXRlPjwvRW5kTm90ZT4A
</w:fldData>
        </w:fldChar>
      </w:r>
      <w:r w:rsidR="00407295" w:rsidRPr="001B3D7B">
        <w:rPr>
          <w:rFonts w:ascii="Book Antiqua" w:hAnsi="Book Antiqua" w:cs="Tahoma"/>
          <w:sz w:val="24"/>
          <w:szCs w:val="24"/>
          <w:lang w:val="en-US"/>
        </w:rPr>
        <w:instrText xml:space="preserve"> ADDIN EN.CITE </w:instrText>
      </w:r>
      <w:r w:rsidR="00407295" w:rsidRPr="001B3D7B">
        <w:rPr>
          <w:rFonts w:ascii="Book Antiqua" w:hAnsi="Book Antiqua" w:cs="Tahoma"/>
          <w:sz w:val="24"/>
          <w:szCs w:val="24"/>
          <w:lang w:val="en-US"/>
        </w:rPr>
        <w:fldChar w:fldCharType="begin">
          <w:fldData xml:space="preserve">PEVuZE5vdGU+PENpdGUgRXhjbHVkZUF1dGg9IjEiPjxZZWFyPjIwMTc8L1llYXI+PFJlY051bT4x
NzQ8L1JlY051bT48RGlzcGxheVRleHQ+PHN0eWxlIGZhY2U9InN1cGVyc2NyaXB0Ij5bMSwgMiwg
NzldPC9zdHlsZT48L0Rpc3BsYXlUZXh0PjxyZWNvcmQ+PHJlYy1udW1iZXI+MTc0PC9yZWMtbnVt
YmVyPjxmb3JlaWduLWtleXM+PGtleSBhcHA9IkVOIiBkYi1pZD0ic3hhc3YwenhmZmQwdmllZXY1
YXgwcDA4MjIyZXIycDB2d2V4IiB0aW1lc3RhbXA9IjE1MjYzMTQxMDIiPjE3NDwva2V5PjwvZm9y
ZWlnbi1rZXlzPjxyZWYtdHlwZSBuYW1lPSJFbGVjdHJvbmljIEFydGljbGUiPjQzPC9yZWYtdHlw
ZT48Y29udHJpYnV0b3JzPjwvY29udHJpYnV0b3JzPjx0aXRsZXM+PHRpdGxlPkFBU0xELUlEU0Eu
IFJlY29tbWVuZGF0aW9ucyBmb3IgdGVzdGluZywgbWFuYWdpbmcsIGFuZCB0cmVhdGluZyBoZXBh
dGl0aXMgQzwvdGl0bGU+PC90aXRsZXM+PG51bWJlcj4yMDE3LjExLjA4PC9udW1iZXI+PGRhdGVz
Pjx5ZWFyPjIwMTc8L3llYXI+PC9kYXRlcz48dXJscz48cmVsYXRlZC11cmxzPjx1cmw+aHR0cHM6
Ly93d3cuaGN2Z3VpZGVsaW5lcy5vcmcvc2l0ZXMvZGVmYXVsdC9maWxlcy9mdWxsLWd1aWRhbmNl
LXBkZi9IQ1ZHdWlkYW5jZV9TZXB0ZW1iZXJfMjFfMjAxN19lLnBkZjwvdXJsPjwvcmVsYXRlZC11
cmxzPjwvdXJscz48L3JlY29yZD48L0NpdGU+PENpdGUgRXhjbHVkZUF1dGg9IjEiPjxZZWFyPjIw
MTc8L1llYXI+PFJlY051bT4xNzU8L1JlY051bT48cmVjb3JkPjxyZWMtbnVtYmVyPjE3NTwvcmVj
LW51bWJlcj48Zm9yZWlnbi1rZXlzPjxrZXkgYXBwPSJFTiIgZGItaWQ9InN4YXN2MHp4ZmZkMHZp
ZWV2NWF4MHAwODIyMmVyMnAwdndleCIgdGltZXN0YW1wPSIxNTI2MzE0MTAyIj4xNzU8L2tleT48
L2ZvcmVpZ24ta2V5cz48cmVmLXR5cGUgbmFtZT0iSm91cm5hbCBBcnRpY2xlIj4xNzwvcmVmLXR5
cGU+PGNvbnRyaWJ1dG9ycz48L2NvbnRyaWJ1dG9ycz48dGl0bGVzPjx0aXRsZT5FdXJvcGVhbiBB
c3NvY2lhdGlvbiBmb3IgdGhlIFN0dWR5IG9mIHRoZSBMaXZlci4gRUFTTCByZWNvbW1lbmRhdGlv
bnMgb24gdHJlYXRtZW50IG9mIGhlcGF0aXRpcyBDIDIwMTY8L3RpdGxlPjxzZWNvbmRhcnktdGl0
bGU+Sm91cm5hbCBvZiBIZXBhdG9sb2d5PC9zZWNvbmRhcnktdGl0bGU+PGFsdC10aXRsZT5Kb3Vy
bmFsIG9mIGhlcGF0b2xvZ3k8L2FsdC10aXRsZT48L3RpdGxlcz48cGVyaW9kaWNhbD48ZnVsbC10
aXRsZT5Kb3VybmFsIG9mIEhlcGF0b2xvZ3k8L2Z1bGwtdGl0bGU+PGFiYnItMT5KLiBIZXBhdG9s
LjwvYWJici0xPjxhYmJyLTI+SiBIZXBhdG9sPC9hYmJyLTI+PC9wZXJpb2RpY2FsPjxhbHQtcGVy
aW9kaWNhbD48ZnVsbC10aXRsZT5Kb3VybmFsIG9mIEhlcGF0b2xvZ3k8L2Z1bGwtdGl0bGU+PGFi
YnItMT5KLiBIZXBhdG9sLjwvYWJici0xPjxhYmJyLTI+SiBIZXBhdG9sPC9hYmJyLTI+PC9hbHQt
cGVyaW9kaWNhbD48cGFnZXM+MTUzLTE5NDwvcGFnZXM+PHZvbHVtZT42Njwvdm9sdW1lPjxudW1i
ZXI+MTwvbnVtYmVyPjxlZGl0aW9uPjIwMTYvMDkvMjI8L2VkaXRpb24+PGRhdGVzPjx5ZWFyPjIw
MTc8L3llYXI+PHB1Yi1kYXRlcz48ZGF0ZT5KYW48L2RhdGU+PC9wdWItZGF0ZXM+PC9kYXRlcz48
aXNibj4wMTY4LTgyNzg8L2lzYm4+PGFjY2Vzc2lvbi1udW0+Mjc2NjczNjc8L2FjY2Vzc2lvbi1u
dW0+PHVybHM+PC91cmxzPjxlbGVjdHJvbmljLXJlc291cmNlLW51bT4xMC4xMDE2L2ouamhlcC4y
MDE2LjA5LjAwMTwvZWxlY3Ryb25pYy1yZXNvdXJjZS1udW0+PHJlbW90ZS1kYXRhYmFzZS1wcm92
aWRlcj5OTE08L3JlbW90ZS1kYXRhYmFzZS1wcm92aWRlcj48bGFuZ3VhZ2U+ZW5nPC9sYW5ndWFn
ZT48L3JlY29yZD48L0NpdGU+PENpdGU+PFllYXI+MjAxNjwvWWVhcj48UmVjTnVtPjE4NTwvUmVj
TnVtPjxyZWNvcmQ+PHJlYy1udW1iZXI+MTg1PC9yZWMtbnVtYmVyPjxmb3JlaWduLWtleXM+PGtl
eSBhcHA9IkVOIiBkYi1pZD0ic3hhc3YwenhmZmQwdmllZXY1YXgwcDA4MjIyZXIycDB2d2V4IiB0
aW1lc3RhbXA9IjE1MjgxNzc2NDEiPjE4NTwva2V5PjwvZm9yZWlnbi1rZXlzPjxyZWYtdHlwZSBu
YW1lPSJFbGVjdHJvbmljIEFydGljbGUiPjQzPC9yZWYtdHlwZT48Y29udHJpYnV0b3JzPjwvY29u
dHJpYnV0b3JzPjx0aXRsZXM+PHRpdGxlPldvcmxkIEhlYWx0aCBPcmdhbml6YXRpb24uIEd1aWRl
bGluZXMgZm9yIHRoZSBzY3JlZW5pbmcsIGNhcmUgYW5kIHRyZWF0bWVudCBvZiBwZXJzb25zIHdp
dGggY2hyb25pYyBoZXBhdGl0aXMgQyBpbmZlY3Rpb248L3RpdGxlPjwvdGl0bGVzPjxkYXRlcz48
eWVhcj4yMDE2PC95ZWFyPjwvZGF0ZXM+PHB1Ymxpc2hlcj5Xb3JsZCBIZWFsdGggT3JnYW5pemF0
aW9uPC9wdWJsaXNoZXI+PGlzYm4+OTI0MTU0OTYxMDwvaXNibj48dXJscz48cmVsYXRlZC11cmxz
Pjx1cmw+aHR0cHM6Ly93d3cud2hvLmludC9oZXBhdGl0aXMvcHVibGljYXRpb25zL2hlcGF0aXRp
cy1jLWd1aWRlbGluZXMtMjAxNi9lbi88L3VybD48L3JlbGF0ZWQtdXJscz48L3VybHM+PC9yZWNv
cmQ+PC9DaXRlPjwvRW5kTm90ZT4A
</w:fldData>
        </w:fldChar>
      </w:r>
      <w:r w:rsidR="00407295" w:rsidRPr="001B3D7B">
        <w:rPr>
          <w:rFonts w:ascii="Book Antiqua" w:hAnsi="Book Antiqua" w:cs="Tahoma"/>
          <w:sz w:val="24"/>
          <w:szCs w:val="24"/>
          <w:lang w:val="en-US"/>
        </w:rPr>
        <w:instrText xml:space="preserve"> ADDIN EN.CITE.DATA </w:instrText>
      </w:r>
      <w:r w:rsidR="00407295" w:rsidRPr="001B3D7B">
        <w:rPr>
          <w:rFonts w:ascii="Book Antiqua" w:hAnsi="Book Antiqua" w:cs="Tahoma"/>
          <w:sz w:val="24"/>
          <w:szCs w:val="24"/>
          <w:lang w:val="en-US"/>
        </w:rPr>
      </w:r>
      <w:r w:rsidR="00407295" w:rsidRPr="001B3D7B">
        <w:rPr>
          <w:rFonts w:ascii="Book Antiqua" w:hAnsi="Book Antiqua" w:cs="Tahoma"/>
          <w:sz w:val="24"/>
          <w:szCs w:val="24"/>
          <w:lang w:val="en-US"/>
        </w:rPr>
        <w:fldChar w:fldCharType="end"/>
      </w:r>
      <w:r w:rsidR="00AB430A" w:rsidRPr="001B3D7B">
        <w:rPr>
          <w:rFonts w:ascii="Book Antiqua" w:hAnsi="Book Antiqua" w:cs="Tahoma"/>
          <w:sz w:val="24"/>
          <w:szCs w:val="24"/>
          <w:lang w:val="en-US"/>
        </w:rPr>
      </w:r>
      <w:r w:rsidR="00AB430A"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1, 2,79]</w:t>
      </w:r>
      <w:r w:rsidR="00AB430A" w:rsidRPr="001B3D7B">
        <w:rPr>
          <w:rFonts w:ascii="Book Antiqua" w:hAnsi="Book Antiqua" w:cs="Tahoma"/>
          <w:sz w:val="24"/>
          <w:szCs w:val="24"/>
          <w:lang w:val="en-US"/>
        </w:rPr>
        <w:fldChar w:fldCharType="end"/>
      </w:r>
      <w:r w:rsidR="00FC4C4F" w:rsidRPr="001B3D7B">
        <w:rPr>
          <w:rFonts w:ascii="Book Antiqua" w:hAnsi="Book Antiqua" w:cs="Tahoma"/>
          <w:sz w:val="24"/>
          <w:szCs w:val="24"/>
          <w:lang w:val="en-US"/>
        </w:rPr>
        <w:t>.</w:t>
      </w:r>
      <w:r w:rsidR="000819AF" w:rsidRPr="001B3D7B">
        <w:rPr>
          <w:rFonts w:ascii="Book Antiqua" w:hAnsi="Book Antiqua" w:cs="Tahoma"/>
          <w:sz w:val="24"/>
          <w:szCs w:val="24"/>
          <w:lang w:val="en-US"/>
        </w:rPr>
        <w:t xml:space="preserve"> G</w:t>
      </w:r>
      <w:r w:rsidR="009A101F" w:rsidRPr="001B3D7B">
        <w:rPr>
          <w:rFonts w:ascii="Book Antiqua" w:hAnsi="Book Antiqua" w:cs="Tahoma"/>
          <w:sz w:val="24"/>
          <w:szCs w:val="24"/>
          <w:lang w:val="en-US"/>
        </w:rPr>
        <w:t xml:space="preserve">uidelines by the European Association for the Study of the Liver </w:t>
      </w:r>
      <w:r w:rsidR="00B22B6D" w:rsidRPr="001B3D7B">
        <w:rPr>
          <w:rFonts w:ascii="Book Antiqua" w:hAnsi="Book Antiqua" w:cs="Tahoma"/>
          <w:sz w:val="24"/>
          <w:szCs w:val="24"/>
          <w:lang w:val="en-US"/>
        </w:rPr>
        <w:t xml:space="preserve">and </w:t>
      </w:r>
      <w:r w:rsidR="009A101F" w:rsidRPr="001B3D7B">
        <w:rPr>
          <w:rFonts w:ascii="Book Antiqua" w:hAnsi="Book Antiqua" w:cs="Tahoma"/>
          <w:sz w:val="24"/>
          <w:szCs w:val="24"/>
          <w:lang w:val="en-US"/>
        </w:rPr>
        <w:t xml:space="preserve">the </w:t>
      </w:r>
      <w:r w:rsidR="00B22B6D" w:rsidRPr="001B3D7B">
        <w:rPr>
          <w:rFonts w:ascii="Book Antiqua" w:hAnsi="Book Antiqua" w:cs="Tahoma"/>
          <w:sz w:val="24"/>
          <w:szCs w:val="24"/>
          <w:lang w:val="en-US"/>
        </w:rPr>
        <w:t xml:space="preserve">WHO further </w:t>
      </w:r>
      <w:r w:rsidR="008C3FBF" w:rsidRPr="001B3D7B">
        <w:rPr>
          <w:rFonts w:ascii="Book Antiqua" w:hAnsi="Book Antiqua" w:cs="Tahoma"/>
          <w:sz w:val="24"/>
          <w:szCs w:val="24"/>
          <w:lang w:val="en-US"/>
        </w:rPr>
        <w:t>highlighted</w:t>
      </w:r>
      <w:r w:rsidR="00B22B6D" w:rsidRPr="001B3D7B">
        <w:rPr>
          <w:rFonts w:ascii="Book Antiqua" w:hAnsi="Book Antiqua" w:cs="Tahoma"/>
          <w:sz w:val="24"/>
          <w:szCs w:val="24"/>
          <w:lang w:val="en-US"/>
        </w:rPr>
        <w:t xml:space="preserve"> that HCV screening and treatment should be prioritized in </w:t>
      </w:r>
      <w:r w:rsidR="008C3FBF" w:rsidRPr="001B3D7B">
        <w:rPr>
          <w:rFonts w:ascii="Book Antiqua" w:hAnsi="Book Antiqua" w:cs="Tahoma"/>
          <w:sz w:val="24"/>
          <w:szCs w:val="24"/>
          <w:lang w:val="en-US"/>
        </w:rPr>
        <w:t xml:space="preserve">individuals at high-risk of transmitting HCV such as </w:t>
      </w:r>
      <w:r w:rsidR="00B22B6D" w:rsidRPr="001B3D7B">
        <w:rPr>
          <w:rFonts w:ascii="Book Antiqua" w:hAnsi="Book Antiqua" w:cs="Tahoma"/>
          <w:sz w:val="24"/>
          <w:szCs w:val="24"/>
          <w:lang w:val="en-US"/>
        </w:rPr>
        <w:t>IDUs</w:t>
      </w:r>
      <w:r w:rsidR="00AB430A"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7&lt;/Year&gt;&lt;RecNum&gt;175&lt;/RecNum&gt;&lt;DisplayText&gt;&lt;style face="superscript"&gt;[2, 79]&lt;/style&gt;&lt;/DisplayText&gt;&lt;record&gt;&lt;rec-number&gt;175&lt;/rec-number&gt;&lt;foreign-keys&gt;&lt;key app="EN" db-id="sxasv0zxffd0vieev5ax0p08222er2p0vwex" timestamp="1526314102"&gt;175&lt;/key&gt;&lt;/foreign-keys&gt;&lt;ref-type name="Journal Article"&gt;17&lt;/ref-type&gt;&lt;contributors&gt;&lt;/contributors&gt;&lt;titles&gt;&lt;title&gt;European Association for the Study of the Liver. EASL recommendations on treatment of hepatitis C 2016&lt;/title&gt;&lt;secondary-title&gt;Journal of Hepatology&lt;/secondary-title&gt;&lt;alt-title&gt;Journal of hepatology&lt;/alt-title&gt;&lt;/titles&gt;&lt;periodical&gt;&lt;full-title&gt;Journal of Hepatology&lt;/full-title&gt;&lt;abbr-1&gt;J. Hepatol.&lt;/abbr-1&gt;&lt;abbr-2&gt;J Hepatol&lt;/abbr-2&gt;&lt;/periodical&gt;&lt;alt-periodical&gt;&lt;full-title&gt;Journal of Hepatology&lt;/full-title&gt;&lt;abbr-1&gt;J. Hepatol.&lt;/abbr-1&gt;&lt;abbr-2&gt;J Hepatol&lt;/abbr-2&gt;&lt;/alt-periodical&gt;&lt;pages&gt;153-194&lt;/pages&gt;&lt;volume&gt;66&lt;/volume&gt;&lt;number&gt;1&lt;/number&gt;&lt;edition&gt;2016/09/22&lt;/edition&gt;&lt;dates&gt;&lt;year&gt;2017&lt;/year&gt;&lt;pub-dates&gt;&lt;date&gt;Jan&lt;/date&gt;&lt;/pub-dates&gt;&lt;/dates&gt;&lt;isbn&gt;0168-8278&lt;/isbn&gt;&lt;accession-num&gt;27667367&lt;/accession-num&gt;&lt;urls&gt;&lt;/urls&gt;&lt;electronic-resource-num&gt;10.1016/j.jhep.2016.09.001&lt;/electronic-resource-num&gt;&lt;remote-database-provider&gt;NLM&lt;/remote-database-provider&gt;&lt;language&gt;eng&lt;/language&gt;&lt;/record&gt;&lt;/Cite&gt;&lt;Cite&gt;&lt;Year&gt;2016&lt;/Year&gt;&lt;RecNum&gt;185&lt;/RecNum&gt;&lt;record&gt;&lt;rec-number&gt;185&lt;/rec-number&gt;&lt;foreign-keys&gt;&lt;key app="EN" db-id="sxasv0zxffd0vieev5ax0p08222er2p0vwex" timestamp="1528177641"&gt;185&lt;/key&gt;&lt;/foreign-keys&gt;&lt;ref-type name="Electronic Article"&gt;43&lt;/ref-type&gt;&lt;contributors&gt;&lt;/contributors&gt;&lt;titles&gt;&lt;title&gt;World Health Organization. Guidelines for the screening, care and treatment of persons with chronic hepatitis C infection&lt;/title&gt;&lt;/titles&gt;&lt;dates&gt;&lt;year&gt;2016&lt;/year&gt;&lt;/dates&gt;&lt;publisher&gt;World Health Organization&lt;/publisher&gt;&lt;isbn&gt;9241549610&lt;/isbn&gt;&lt;urls&gt;&lt;related-urls&gt;&lt;url&gt;https://www.who.int/hepatitis/publications/hepatitis-c-guidelines-2016/en/&lt;/url&gt;&lt;/related-urls&gt;&lt;/urls&gt;&lt;/record&gt;&lt;/Cite&gt;&lt;/EndNote&gt;</w:instrText>
      </w:r>
      <w:r w:rsidR="00AB430A"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2,79]</w:t>
      </w:r>
      <w:r w:rsidR="00AB430A" w:rsidRPr="001B3D7B">
        <w:rPr>
          <w:rFonts w:ascii="Book Antiqua" w:hAnsi="Book Antiqua" w:cs="Tahoma"/>
          <w:sz w:val="24"/>
          <w:szCs w:val="24"/>
          <w:lang w:val="en-US"/>
        </w:rPr>
        <w:fldChar w:fldCharType="end"/>
      </w:r>
      <w:r w:rsidR="00E43D5D" w:rsidRPr="001B3D7B">
        <w:rPr>
          <w:rFonts w:ascii="Book Antiqua" w:hAnsi="Book Antiqua" w:cs="Tahoma"/>
          <w:sz w:val="24"/>
          <w:szCs w:val="24"/>
          <w:lang w:val="en-US"/>
        </w:rPr>
        <w:t>.</w:t>
      </w:r>
    </w:p>
    <w:p w14:paraId="64FCE9B6" w14:textId="77777777" w:rsidR="00F60437" w:rsidRPr="001B3D7B" w:rsidRDefault="00C2421F"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With the regional variations in </w:t>
      </w:r>
      <w:r w:rsidR="004F62A6" w:rsidRPr="001B3D7B">
        <w:rPr>
          <w:rFonts w:ascii="Book Antiqua" w:hAnsi="Book Antiqua" w:cs="Tahoma"/>
          <w:sz w:val="24"/>
          <w:szCs w:val="24"/>
          <w:lang w:val="en-US"/>
        </w:rPr>
        <w:t xml:space="preserve">HCV </w:t>
      </w:r>
      <w:r w:rsidR="00BA2453" w:rsidRPr="001B3D7B">
        <w:rPr>
          <w:rFonts w:ascii="Book Antiqua" w:hAnsi="Book Antiqua" w:cs="Tahoma"/>
          <w:sz w:val="24"/>
          <w:szCs w:val="24"/>
          <w:lang w:val="en-US"/>
        </w:rPr>
        <w:t>epidemiolog</w:t>
      </w:r>
      <w:r w:rsidR="004F62A6" w:rsidRPr="001B3D7B">
        <w:rPr>
          <w:rFonts w:ascii="Book Antiqua" w:hAnsi="Book Antiqua" w:cs="Tahoma"/>
          <w:sz w:val="24"/>
          <w:szCs w:val="24"/>
          <w:lang w:val="en-US"/>
        </w:rPr>
        <w:t xml:space="preserve">y </w:t>
      </w:r>
      <w:r w:rsidRPr="001B3D7B">
        <w:rPr>
          <w:rFonts w:ascii="Book Antiqua" w:hAnsi="Book Antiqua" w:cs="Tahoma"/>
          <w:sz w:val="24"/>
          <w:szCs w:val="24"/>
          <w:lang w:val="en-US"/>
        </w:rPr>
        <w:t>in China</w:t>
      </w:r>
      <w:r w:rsidR="00F0796D" w:rsidRPr="001B3D7B">
        <w:rPr>
          <w:rFonts w:ascii="Book Antiqua" w:hAnsi="Book Antiqua" w:cs="Tahoma"/>
          <w:sz w:val="24"/>
          <w:szCs w:val="24"/>
          <w:lang w:val="en-US"/>
        </w:rPr>
        <w:t>,</w:t>
      </w:r>
      <w:r w:rsidRPr="001B3D7B">
        <w:rPr>
          <w:rFonts w:ascii="Book Antiqua" w:hAnsi="Book Antiqua" w:cs="Tahoma"/>
          <w:sz w:val="24"/>
          <w:szCs w:val="24"/>
          <w:lang w:val="en-US"/>
        </w:rPr>
        <w:t xml:space="preserve"> </w:t>
      </w:r>
      <w:r w:rsidR="00F0796D" w:rsidRPr="001B3D7B">
        <w:rPr>
          <w:rFonts w:ascii="Book Antiqua" w:hAnsi="Book Antiqua" w:cs="Tahoma"/>
          <w:sz w:val="24"/>
          <w:szCs w:val="24"/>
          <w:lang w:val="en-US"/>
        </w:rPr>
        <w:t xml:space="preserve">tailored </w:t>
      </w:r>
      <w:r w:rsidR="00BA2453" w:rsidRPr="001B3D7B">
        <w:rPr>
          <w:rFonts w:ascii="Book Antiqua" w:hAnsi="Book Antiqua" w:cs="Tahoma"/>
          <w:sz w:val="24"/>
          <w:szCs w:val="24"/>
          <w:lang w:val="en-US"/>
        </w:rPr>
        <w:t>strategies at the provincial or even district/city level will be necessary</w:t>
      </w:r>
      <w:r w:rsidR="00F0796D" w:rsidRPr="001B3D7B">
        <w:rPr>
          <w:rFonts w:ascii="Book Antiqua" w:hAnsi="Book Antiqua" w:cs="Tahoma"/>
          <w:sz w:val="24"/>
          <w:szCs w:val="24"/>
          <w:lang w:val="en-US"/>
        </w:rPr>
        <w:t xml:space="preserve"> for HCV prevention and control</w:t>
      </w:r>
      <w:r w:rsidR="001F4BD1"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Zhu&lt;/Author&gt;&lt;Year&gt;2018&lt;/Year&gt;&lt;RecNum&gt;179&lt;/RecNum&gt;&lt;DisplayText&gt;&lt;style face="superscript"&gt;[80]&lt;/style&gt;&lt;/DisplayText&gt;&lt;record&gt;&lt;rec-number&gt;179&lt;/rec-number&gt;&lt;foreign-keys&gt;&lt;key app="EN" db-id="sxasv0zxffd0vieev5ax0p08222er2p0vwex" timestamp="1526326134"&gt;179&lt;/key&gt;&lt;/foreign-keys&gt;&lt;ref-type name="Journal Article"&gt;17&lt;/ref-type&gt;&lt;contributors&gt;&lt;authors&gt;&lt;author&gt;Zhu, Bin&lt;/author&gt;&lt;author&gt;Liu, Jinlin&lt;/author&gt;&lt;author&gt;Fu, Yang&lt;/author&gt;&lt;author&gt;Zhang, Bo&lt;/author&gt;&lt;author&gt;Mao, Ying&lt;/author&gt;&lt;/authors&gt;&lt;/contributors&gt;&lt;titles&gt;&lt;title&gt;Spatio-temporal epidemiology of viral hepatitis in China (2003–2015): Implications for prevention and control policie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661&lt;/pages&gt;&lt;volume&gt;15&lt;/volume&gt;&lt;number&gt;4&lt;/number&gt;&lt;dates&gt;&lt;year&gt;2018&lt;/year&gt;&lt;/dates&gt;&lt;accession-num&gt;29614809&lt;/accession-num&gt;&lt;urls&gt;&lt;related-urls&gt;&lt;url&gt;http://www.mdpi.com/1660-4601/15/4/661&lt;/url&gt;&lt;/related-urls&gt;&lt;/urls&gt;&lt;electronic-resource-num&gt;10.3390/ijerph15040661&lt;/electronic-resource-num&gt;&lt;access-date&gt;2018.05.11&lt;/access-date&gt;&lt;/record&gt;&lt;/Cite&gt;&lt;/EndNote&gt;</w:instrText>
      </w:r>
      <w:r w:rsidR="001F4BD1"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0]</w:t>
      </w:r>
      <w:r w:rsidR="001F4BD1" w:rsidRPr="001B3D7B">
        <w:rPr>
          <w:rFonts w:ascii="Book Antiqua" w:hAnsi="Book Antiqua"/>
          <w:sz w:val="24"/>
          <w:szCs w:val="24"/>
          <w:lang w:val="en-US"/>
        </w:rPr>
        <w:fldChar w:fldCharType="end"/>
      </w:r>
      <w:r w:rsidR="00FD0E9D" w:rsidRPr="001B3D7B">
        <w:rPr>
          <w:rFonts w:ascii="Book Antiqua" w:hAnsi="Book Antiqua"/>
          <w:sz w:val="24"/>
          <w:szCs w:val="24"/>
          <w:lang w:val="en-US"/>
        </w:rPr>
        <w:t>.</w:t>
      </w:r>
      <w:r w:rsidR="00F0796D" w:rsidRPr="001B3D7B">
        <w:rPr>
          <w:rFonts w:ascii="Book Antiqua" w:hAnsi="Book Antiqua" w:cs="Tahoma"/>
          <w:sz w:val="24"/>
          <w:szCs w:val="24"/>
          <w:lang w:val="en-US"/>
        </w:rPr>
        <w:t xml:space="preserve"> Suitable measures targeting specific modes of transmission will </w:t>
      </w:r>
      <w:r w:rsidR="002775BF" w:rsidRPr="001B3D7B">
        <w:rPr>
          <w:rFonts w:ascii="Book Antiqua" w:hAnsi="Book Antiqua" w:cs="Tahoma"/>
          <w:sz w:val="24"/>
          <w:szCs w:val="24"/>
          <w:lang w:val="en-US"/>
        </w:rPr>
        <w:t xml:space="preserve">facilitate HCV </w:t>
      </w:r>
      <w:r w:rsidR="008D3058" w:rsidRPr="001B3D7B">
        <w:rPr>
          <w:rFonts w:ascii="Book Antiqua" w:hAnsi="Book Antiqua" w:cs="Tahoma"/>
          <w:sz w:val="24"/>
          <w:szCs w:val="24"/>
          <w:lang w:val="en-US"/>
        </w:rPr>
        <w:t>‘</w:t>
      </w:r>
      <w:r w:rsidR="002775BF" w:rsidRPr="001B3D7B">
        <w:rPr>
          <w:rFonts w:ascii="Book Antiqua" w:hAnsi="Book Antiqua" w:cs="Tahoma"/>
          <w:sz w:val="24"/>
          <w:szCs w:val="24"/>
          <w:lang w:val="en-US"/>
        </w:rPr>
        <w:t>micro-elimination</w:t>
      </w:r>
      <w:r w:rsidR="008D3058" w:rsidRPr="001B3D7B">
        <w:rPr>
          <w:rFonts w:ascii="Book Antiqua" w:hAnsi="Book Antiqua" w:cs="Tahoma"/>
          <w:sz w:val="24"/>
          <w:szCs w:val="24"/>
          <w:lang w:val="en-US"/>
        </w:rPr>
        <w:t>’</w:t>
      </w:r>
      <w:r w:rsidR="002775BF" w:rsidRPr="001B3D7B">
        <w:rPr>
          <w:rFonts w:ascii="Book Antiqua" w:hAnsi="Book Antiqua" w:cs="Tahoma"/>
          <w:sz w:val="24"/>
          <w:szCs w:val="24"/>
          <w:lang w:val="en-US"/>
        </w:rPr>
        <w:t xml:space="preserve"> within certain populations: such is the strategy adopted by many countries</w:t>
      </w:r>
      <w:r w:rsidR="008B3F62" w:rsidRPr="001B3D7B">
        <w:rPr>
          <w:rFonts w:ascii="Book Antiqua" w:hAnsi="Book Antiqua" w:cs="Tahoma"/>
          <w:sz w:val="24"/>
          <w:szCs w:val="24"/>
          <w:lang w:val="en-US"/>
        </w:rPr>
        <w:t xml:space="preserve"> for HCV</w:t>
      </w:r>
      <w:r w:rsidR="001A1A95" w:rsidRPr="001B3D7B">
        <w:rPr>
          <w:rFonts w:ascii="Book Antiqua" w:hAnsi="Book Antiqua" w:cs="Tahoma"/>
          <w:sz w:val="24"/>
          <w:szCs w:val="24"/>
          <w:lang w:val="en-US"/>
        </w:rPr>
        <w:t xml:space="preserve"> elimination</w:t>
      </w:r>
      <w:r w:rsidR="00007DF6" w:rsidRPr="001B3D7B">
        <w:rPr>
          <w:rFonts w:ascii="Book Antiqua" w:hAnsi="Book Antiqua" w:cs="Tahoma"/>
          <w:sz w:val="24"/>
          <w:szCs w:val="24"/>
          <w:lang w:val="en-US"/>
        </w:rPr>
        <w:t>,</w:t>
      </w:r>
      <w:r w:rsidR="000D38AB" w:rsidRPr="001B3D7B">
        <w:rPr>
          <w:rFonts w:ascii="Book Antiqua" w:hAnsi="Book Antiqua" w:cs="Tahoma"/>
          <w:sz w:val="24"/>
          <w:szCs w:val="24"/>
          <w:lang w:val="en-US"/>
        </w:rPr>
        <w:t xml:space="preserve"> and can form part of a realistic approach in China towards accomplishing the goals in the National Viral Hepatitis Action Plan</w:t>
      </w:r>
      <w:r w:rsidR="000D38AB"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Year&gt;2017&lt;/Year&gt;&lt;RecNum&gt;105&lt;/RecNum&gt;&lt;DisplayText&gt;&lt;style face="superscript"&gt;[14]&lt;/style&gt;&lt;/DisplayText&gt;&lt;record&gt;&lt;rec-number&gt;105&lt;/rec-number&gt;&lt;foreign-keys&gt;&lt;key app="EN" db-id="sxasv0zxffd0vieev5ax0p08222er2p0vwex" timestamp="1524847208"&gt;105&lt;/key&gt;&lt;/foreign-keys&gt;&lt;ref-type name="Electronic Article"&gt;43&lt;/ref-type&gt;&lt;contributors&gt;&lt;/contributors&gt;&lt;titles&gt;&lt;title&gt;National Health Commission of the People&amp;apos;s Republic of China. Action plan for the prevention and treatment of viral hepatitis in China (2017-2020)&lt;/title&gt;&lt;/titles&gt;&lt;number&gt;2018.04.28&lt;/number&gt;&lt;dates&gt;&lt;year&gt;2017&lt;/year&gt;&lt;pub-dates&gt;&lt;date&gt;2017.11.10&lt;/date&gt;&lt;/pub-dates&gt;&lt;/dates&gt;&lt;pub-location&gt;China&lt;/pub-location&gt;&lt;publisher&gt;National Health Commission of the People&amp;apos;s Republic of China&lt;/publisher&gt;&lt;urls&gt;&lt;related-urls&gt;&lt;url&gt;http://www.nhc.gov.cn/ewebeditor/uploadfile/2017/11/20171113134002475.pdf&lt;/url&gt;&lt;/related-urls&gt;&lt;/urls&gt;&lt;custom1&gt;2018&lt;/custom1&gt;&lt;custom2&gt;28 April&lt;/custom2&gt;&lt;/record&gt;&lt;/Cite&gt;&lt;/EndNote&gt;</w:instrText>
      </w:r>
      <w:r w:rsidR="000D38AB"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14]</w:t>
      </w:r>
      <w:r w:rsidR="000D38AB" w:rsidRPr="001B3D7B">
        <w:rPr>
          <w:rFonts w:ascii="Book Antiqua" w:hAnsi="Book Antiqua" w:cs="Tahoma"/>
          <w:sz w:val="24"/>
          <w:szCs w:val="24"/>
          <w:lang w:val="en-US"/>
        </w:rPr>
        <w:fldChar w:fldCharType="end"/>
      </w:r>
      <w:r w:rsidR="00FD0E9D" w:rsidRPr="001B3D7B">
        <w:rPr>
          <w:rFonts w:ascii="Book Antiqua" w:hAnsi="Book Antiqua" w:cs="Tahoma"/>
          <w:sz w:val="24"/>
          <w:szCs w:val="24"/>
          <w:lang w:val="en-US"/>
        </w:rPr>
        <w:t>.</w:t>
      </w:r>
      <w:r w:rsidR="000D38AB" w:rsidRPr="001B3D7B">
        <w:rPr>
          <w:rFonts w:ascii="Book Antiqua" w:hAnsi="Book Antiqua" w:cs="Tahoma"/>
          <w:sz w:val="24"/>
          <w:szCs w:val="24"/>
          <w:lang w:val="en-US"/>
        </w:rPr>
        <w:t xml:space="preserve"> In particular, China has a documented IDU population of 2.95 million, among whom the estimated HCV prevalence is 50.4%</w:t>
      </w:r>
      <w:r w:rsidR="000D38AB"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Author&gt;HP&lt;/Author&gt;&lt;Year&gt;2010&lt;/Year&gt;&lt;RecNum&gt;166&lt;/RecNum&gt;&lt;DisplayText&gt;&lt;style face="superscript"&gt;[81, 82]&lt;/style&gt;&lt;/DisplayText&gt;&lt;record&gt;&lt;rec-number&gt;166&lt;/rec-number&gt;&lt;foreign-keys&gt;&lt;key app="EN" db-id="sxasv0zxffd0vieev5ax0p08222er2p0vwex" timestamp="1526191187"&gt;166&lt;/key&gt;&lt;/foreign-keys&gt;&lt;ref-type name="Journal Article"&gt;17&lt;/ref-type&gt;&lt;contributors&gt;&lt;authors&gt;&lt;author&gt;Wang, HP&lt;/author&gt;&lt;author&gt;Yang, JJ&lt;/author&gt;&lt;author&gt;Deng, XZ&lt;/author&gt;&lt;author&gt;Xu, K&lt;/author&gt;&lt;author&gt;Wang, J&lt;/author&gt;&lt;author&gt;Zhang, Y&lt;/author&gt;&lt;/authors&gt;&lt;/contributors&gt;&lt;titles&gt;&lt;title&gt;HIV/HBV/HCV infection among drug users: a meta analysis of data collected in Chinese mainland&lt;/title&gt;&lt;secondary-title&gt;Zhonghua Jibing Kongzhi Zazhi&lt;/secondary-title&gt;&lt;/titles&gt;&lt;pages&gt;300-304&lt;/pages&gt;&lt;volume&gt;14&lt;/volume&gt;&lt;number&gt;4&lt;/number&gt;&lt;dates&gt;&lt;year&gt;2010&lt;/year&gt;&lt;/dates&gt;&lt;isbn&gt;1674-3679&lt;/isbn&gt;&lt;urls&gt;&lt;/urls&gt;&lt;/record&gt;&lt;/Cite&gt;&lt;Cite&gt;&lt;Author&gt;YY&lt;/Author&gt;&lt;Year&gt;2017&lt;/Year&gt;&lt;RecNum&gt;167&lt;/RecNum&gt;&lt;record&gt;&lt;rec-number&gt;167&lt;/rec-number&gt;&lt;foreign-keys&gt;&lt;key app="EN" db-id="sxasv0zxffd0vieev5ax0p08222er2p0vwex" timestamp="1526192558"&gt;167&lt;/key&gt;&lt;/foreign-keys&gt;&lt;ref-type name="Journal Article"&gt;17&lt;/ref-type&gt;&lt;contributors&gt;&lt;authors&gt;&lt;author&gt;Jin, YY&lt;/author&gt;&lt;author&gt;Li, M&lt;/author&gt;&lt;author&gt;Liu, TY&lt;/author&gt;&lt;author&gt;Jin, YP&lt;/author&gt;&lt;author&gt;Lu, ZH&lt;/author&gt;&lt;author&gt;Jia, ZW&lt;/author&gt;&lt;/authors&gt;&lt;/contributors&gt;&lt;titles&gt;&lt;title&gt;Evaluation of burden of infectious diseases among drug abusers&lt;/title&gt;&lt;secondary-title&gt;Zhonghua Yiyuan Ganranxue Zazhi&lt;/secondary-title&gt;&lt;/titles&gt;&lt;pages&gt;2125-2128&lt;/pages&gt;&lt;volume&gt;27&lt;/volume&gt;&lt;number&gt;9&lt;/number&gt;&lt;dates&gt;&lt;year&gt;2017&lt;/year&gt;&lt;/dates&gt;&lt;urls&gt;&lt;/urls&gt;&lt;electronic-resource-num&gt;10.11816/cn.ni.2017-163654&lt;/electronic-resource-num&gt;&lt;/record&gt;&lt;/Cite&gt;&lt;/EndNote&gt;</w:instrText>
      </w:r>
      <w:r w:rsidR="000D38AB"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81,82]</w:t>
      </w:r>
      <w:r w:rsidR="000D38AB" w:rsidRPr="001B3D7B">
        <w:rPr>
          <w:rFonts w:ascii="Book Antiqua" w:hAnsi="Book Antiqua" w:cs="Tahoma"/>
          <w:sz w:val="24"/>
          <w:szCs w:val="24"/>
          <w:lang w:val="en-US"/>
        </w:rPr>
        <w:fldChar w:fldCharType="end"/>
      </w:r>
      <w:r w:rsidR="00FD0E9D" w:rsidRPr="001B3D7B">
        <w:rPr>
          <w:rFonts w:ascii="Book Antiqua" w:hAnsi="Book Antiqua" w:cs="Tahoma"/>
          <w:sz w:val="24"/>
          <w:szCs w:val="24"/>
          <w:lang w:val="en-US"/>
        </w:rPr>
        <w:t>.</w:t>
      </w:r>
      <w:r w:rsidR="000D38AB" w:rsidRPr="001B3D7B">
        <w:rPr>
          <w:rFonts w:ascii="Book Antiqua" w:hAnsi="Book Antiqua" w:cs="Tahoma"/>
          <w:sz w:val="24"/>
          <w:szCs w:val="24"/>
          <w:lang w:val="en-US"/>
        </w:rPr>
        <w:t xml:space="preserve"> In this key population, efficacious HCV treatments, together wi</w:t>
      </w:r>
      <w:r w:rsidR="00AF4C60" w:rsidRPr="001B3D7B">
        <w:rPr>
          <w:rFonts w:ascii="Book Antiqua" w:hAnsi="Book Antiqua" w:cs="Tahoma"/>
          <w:sz w:val="24"/>
          <w:szCs w:val="24"/>
          <w:lang w:val="en-US"/>
        </w:rPr>
        <w:t xml:space="preserve">th targeted education campaigns, </w:t>
      </w:r>
      <w:r w:rsidR="00C0637A" w:rsidRPr="001B3D7B">
        <w:rPr>
          <w:rFonts w:ascii="Book Antiqua" w:hAnsi="Book Antiqua" w:cs="Tahoma"/>
          <w:sz w:val="24"/>
          <w:szCs w:val="24"/>
          <w:lang w:val="en-US"/>
        </w:rPr>
        <w:t>continued harm reduction</w:t>
      </w:r>
      <w:r w:rsidR="00304511" w:rsidRPr="001B3D7B">
        <w:rPr>
          <w:rFonts w:ascii="Book Antiqua" w:hAnsi="Book Antiqua" w:cs="Tahoma"/>
          <w:sz w:val="24"/>
          <w:szCs w:val="24"/>
          <w:lang w:val="en-US"/>
        </w:rPr>
        <w:t xml:space="preserve"> measures</w:t>
      </w:r>
      <w:r w:rsidR="00505E66" w:rsidRPr="001B3D7B">
        <w:rPr>
          <w:rFonts w:ascii="Book Antiqua" w:hAnsi="Book Antiqua" w:cs="Tahoma"/>
          <w:sz w:val="24"/>
          <w:szCs w:val="24"/>
          <w:lang w:val="en-US"/>
        </w:rPr>
        <w:t>,</w:t>
      </w:r>
      <w:r w:rsidR="00C0637A" w:rsidRPr="001B3D7B">
        <w:rPr>
          <w:rFonts w:ascii="Book Antiqua" w:hAnsi="Book Antiqua" w:cs="Tahoma"/>
          <w:sz w:val="24"/>
          <w:szCs w:val="24"/>
          <w:lang w:val="en-US"/>
        </w:rPr>
        <w:t xml:space="preserve"> and </w:t>
      </w:r>
      <w:r w:rsidR="000D38AB" w:rsidRPr="001B3D7B">
        <w:rPr>
          <w:rFonts w:ascii="Book Antiqua" w:hAnsi="Book Antiqua" w:cs="Tahoma"/>
          <w:sz w:val="24"/>
          <w:szCs w:val="24"/>
          <w:lang w:val="en-US"/>
        </w:rPr>
        <w:t>efficient diagnosis and linkage to care, would be required to reduce the prevalence and transmission of HCV</w:t>
      </w:r>
      <w:r w:rsidR="000D38AB"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gt;&lt;Year&gt;2017&lt;/Year&gt;&lt;RecNum&gt;105&lt;/RecNum&gt;&lt;DisplayText&gt;&lt;style face="superscript"&gt;[14, 15]&lt;/style&gt;&lt;/DisplayText&gt;&lt;record&gt;&lt;rec-number&gt;105&lt;/rec-number&gt;&lt;foreign-keys&gt;&lt;key app="EN" db-id="sxasv0zxffd0vieev5ax0p08222er2p0vwex" timestamp="1524847208"&gt;105&lt;/key&gt;&lt;/foreign-keys&gt;&lt;ref-type name="Electronic Article"&gt;43&lt;/ref-type&gt;&lt;contributors&gt;&lt;/contributors&gt;&lt;titles&gt;&lt;title&gt;National Health Commission of the People&amp;apos;s Republic of China. Action plan for the prevention and treatment of viral hepatitis in China (2017-2020)&lt;/title&gt;&lt;/titles&gt;&lt;number&gt;2018.04.28&lt;/number&gt;&lt;dates&gt;&lt;year&gt;2017&lt;/year&gt;&lt;pub-dates&gt;&lt;date&gt;2017.11.10&lt;/date&gt;&lt;/pub-dates&gt;&lt;/dates&gt;&lt;pub-location&gt;China&lt;/pub-location&gt;&lt;publisher&gt;National Health Commission of the People&amp;apos;s Republic of China&lt;/publisher&gt;&lt;urls&gt;&lt;related-urls&gt;&lt;url&gt;http://www.nhc.gov.cn/ewebeditor/uploadfile/2017/11/20171113134002475.pdf&lt;/url&gt;&lt;/related-urls&gt;&lt;/urls&gt;&lt;custom1&gt;2018&lt;/custom1&gt;&lt;custom2&gt;28 April&lt;/custom2&gt;&lt;/record&gt;&lt;/Cite&gt;&lt;Cite&gt;&lt;Year&gt;2016&lt;/Year&gt;&lt;RecNum&gt;106&lt;/RecNum&gt;&lt;record&gt;&lt;rec-number&gt;106&lt;/rec-number&gt;&lt;foreign-keys&gt;&lt;key app="EN" db-id="sxasv0zxffd0vieev5ax0p08222er2p0vwex" timestamp="1524847356"&gt;106&lt;/key&gt;&lt;/foreign-keys&gt;&lt;ref-type name="Electronic Article"&gt;43&lt;/ref-type&gt;&lt;contributors&gt;&lt;/contributors&gt;&lt;titles&gt;&lt;title&gt;CPC Central Committee, State Council of the People&amp;apos;s Republic of China. Healthy China 2030 blueprint&lt;/title&gt;&lt;/titles&gt;&lt;section&gt;2016.10.25&lt;/section&gt;&lt;dates&gt;&lt;year&gt;2016&lt;/year&gt;&lt;pub-dates&gt;&lt;date&gt;2018.04.28&lt;/date&gt;&lt;/pub-dates&gt;&lt;/dates&gt;&lt;pub-location&gt;China&lt;/pub-location&gt;&lt;urls&gt;&lt;related-urls&gt;&lt;url&gt;http://www.nhc.gov.cn/zhuz/mtbd/201610/21d120c917284007ad9c7aa8e9634bb4.shtml&lt;/url&gt;&lt;/related-urls&gt;&lt;/urls&gt;&lt;/record&gt;&lt;/Cite&gt;&lt;/EndNote&gt;</w:instrText>
      </w:r>
      <w:r w:rsidR="000D38AB"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14,15]</w:t>
      </w:r>
      <w:r w:rsidR="000D38AB" w:rsidRPr="001B3D7B">
        <w:rPr>
          <w:rFonts w:ascii="Book Antiqua" w:hAnsi="Book Antiqua" w:cs="Tahoma"/>
          <w:sz w:val="24"/>
          <w:szCs w:val="24"/>
          <w:lang w:val="en-US"/>
        </w:rPr>
        <w:fldChar w:fldCharType="end"/>
      </w:r>
      <w:r w:rsidR="00FD0E9D" w:rsidRPr="001B3D7B">
        <w:rPr>
          <w:rFonts w:ascii="Book Antiqua" w:hAnsi="Book Antiqua" w:cs="Tahoma"/>
          <w:sz w:val="24"/>
          <w:szCs w:val="24"/>
          <w:lang w:val="en-US"/>
        </w:rPr>
        <w:t>.</w:t>
      </w:r>
      <w:r w:rsidR="002775BF" w:rsidRPr="001B3D7B">
        <w:rPr>
          <w:rFonts w:ascii="Book Antiqua" w:hAnsi="Book Antiqua" w:cs="Tahoma"/>
          <w:sz w:val="24"/>
          <w:szCs w:val="24"/>
          <w:lang w:val="en-US"/>
        </w:rPr>
        <w:t xml:space="preserve"> </w:t>
      </w:r>
    </w:p>
    <w:p w14:paraId="3AF0EE0D" w14:textId="77777777" w:rsidR="00F60437" w:rsidRPr="001B3D7B" w:rsidRDefault="00F60437" w:rsidP="004837A0">
      <w:pPr>
        <w:pStyle w:val="NoSpacing"/>
        <w:spacing w:line="360" w:lineRule="auto"/>
        <w:jc w:val="both"/>
        <w:rPr>
          <w:rFonts w:ascii="Book Antiqua" w:hAnsi="Book Antiqua" w:cs="Tahoma"/>
          <w:b/>
          <w:bCs/>
          <w:sz w:val="24"/>
          <w:szCs w:val="24"/>
          <w:lang w:val="en-US"/>
        </w:rPr>
      </w:pPr>
    </w:p>
    <w:p w14:paraId="7A14F828" w14:textId="7A049D79" w:rsidR="006F737B" w:rsidRPr="001B3D7B" w:rsidRDefault="00F60437"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b/>
          <w:bCs/>
          <w:sz w:val="24"/>
          <w:szCs w:val="24"/>
          <w:lang w:val="en-US"/>
        </w:rPr>
        <w:t xml:space="preserve">ECONOMIC AND SOCIETAL VALUE OF CURING HCV </w:t>
      </w:r>
      <w:r w:rsidRPr="001B3D7B">
        <w:rPr>
          <w:rFonts w:ascii="Book Antiqua" w:hAnsi="Book Antiqua" w:cs="Tahoma"/>
          <w:b/>
          <w:sz w:val="24"/>
          <w:szCs w:val="24"/>
          <w:lang w:val="en-US"/>
        </w:rPr>
        <w:t>INFECTION</w:t>
      </w:r>
    </w:p>
    <w:p w14:paraId="6D2406AF" w14:textId="1A216828" w:rsidR="00F60437" w:rsidRPr="001B3D7B" w:rsidRDefault="000819AF"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As illustrated in the WHO 2018 g</w:t>
      </w:r>
      <w:r w:rsidR="00C70898" w:rsidRPr="001B3D7B">
        <w:rPr>
          <w:rFonts w:ascii="Book Antiqua" w:hAnsi="Book Antiqua" w:cs="Tahoma"/>
          <w:sz w:val="24"/>
          <w:szCs w:val="24"/>
          <w:lang w:val="en-US"/>
        </w:rPr>
        <w:t xml:space="preserve">uidelines, HCV control </w:t>
      </w:r>
      <w:r w:rsidR="003D6BDF" w:rsidRPr="001B3D7B">
        <w:rPr>
          <w:rFonts w:ascii="Book Antiqua" w:hAnsi="Book Antiqua" w:cs="Tahoma"/>
          <w:sz w:val="24"/>
          <w:szCs w:val="24"/>
          <w:lang w:val="en-US"/>
        </w:rPr>
        <w:t xml:space="preserve">strategies are formulated </w:t>
      </w:r>
      <w:r w:rsidR="00C70898" w:rsidRPr="001B3D7B">
        <w:rPr>
          <w:rFonts w:ascii="Book Antiqua" w:hAnsi="Book Antiqua" w:cs="Tahoma"/>
          <w:sz w:val="24"/>
          <w:szCs w:val="24"/>
          <w:lang w:val="en-US"/>
        </w:rPr>
        <w:t xml:space="preserve">based on </w:t>
      </w:r>
      <w:r w:rsidR="003D6BDF" w:rsidRPr="001B3D7B">
        <w:rPr>
          <w:rFonts w:ascii="Book Antiqua" w:hAnsi="Book Antiqua" w:cs="Tahoma"/>
          <w:sz w:val="24"/>
          <w:szCs w:val="24"/>
          <w:lang w:val="en-US"/>
        </w:rPr>
        <w:t>not only the clinical efficacy of treatment options, but also their cost-effectiveness and the broader value and benefits they bring to patients and society</w:t>
      </w:r>
      <w:r w:rsidR="00C70898"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C70898"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C70898" w:rsidRPr="001B3D7B">
        <w:rPr>
          <w:rFonts w:ascii="Book Antiqua" w:hAnsi="Book Antiqua" w:cs="Tahoma"/>
          <w:sz w:val="24"/>
          <w:szCs w:val="24"/>
          <w:lang w:val="en-US"/>
        </w:rPr>
        <w:fldChar w:fldCharType="end"/>
      </w:r>
      <w:r w:rsidR="00F312BC" w:rsidRPr="001B3D7B">
        <w:rPr>
          <w:rFonts w:ascii="Book Antiqua" w:hAnsi="Book Antiqua" w:cs="Tahoma"/>
          <w:sz w:val="24"/>
          <w:szCs w:val="24"/>
          <w:lang w:val="en-US"/>
        </w:rPr>
        <w:t>.</w:t>
      </w:r>
      <w:r w:rsidR="005E0092" w:rsidRPr="001B3D7B">
        <w:rPr>
          <w:rFonts w:ascii="Book Antiqua" w:hAnsi="Book Antiqua" w:cs="Tahoma"/>
          <w:sz w:val="24"/>
          <w:szCs w:val="24"/>
          <w:lang w:val="en-US"/>
        </w:rPr>
        <w:t xml:space="preserve"> </w:t>
      </w:r>
      <w:r w:rsidR="00A01A88" w:rsidRPr="001B3D7B">
        <w:rPr>
          <w:rFonts w:ascii="Book Antiqua" w:hAnsi="Book Antiqua" w:cs="Tahoma"/>
          <w:sz w:val="24"/>
          <w:szCs w:val="24"/>
          <w:lang w:val="en-US"/>
        </w:rPr>
        <w:t>C</w:t>
      </w:r>
      <w:r w:rsidR="00BA0291" w:rsidRPr="001B3D7B">
        <w:rPr>
          <w:rFonts w:ascii="Book Antiqua" w:hAnsi="Book Antiqua" w:cs="Tahoma"/>
          <w:sz w:val="24"/>
          <w:szCs w:val="24"/>
          <w:lang w:val="en-US"/>
        </w:rPr>
        <w:t xml:space="preserve">uring HCV infection can generate economic and </w:t>
      </w:r>
      <w:r w:rsidR="00C829CA" w:rsidRPr="001B3D7B">
        <w:rPr>
          <w:rFonts w:ascii="Book Antiqua" w:hAnsi="Book Antiqua" w:cs="Tahoma"/>
          <w:sz w:val="24"/>
          <w:szCs w:val="24"/>
          <w:lang w:val="en-US"/>
        </w:rPr>
        <w:t>societal</w:t>
      </w:r>
      <w:r w:rsidR="00BA0291" w:rsidRPr="001B3D7B">
        <w:rPr>
          <w:rFonts w:ascii="Book Antiqua" w:hAnsi="Book Antiqua" w:cs="Tahoma"/>
          <w:sz w:val="24"/>
          <w:szCs w:val="24"/>
          <w:lang w:val="en-US"/>
        </w:rPr>
        <w:t xml:space="preserve"> value on many fronts,</w:t>
      </w:r>
      <w:r w:rsidR="00B72104" w:rsidRPr="001B3D7B">
        <w:rPr>
          <w:rFonts w:ascii="Book Antiqua" w:hAnsi="Book Antiqua" w:cs="Tahoma"/>
          <w:sz w:val="24"/>
          <w:szCs w:val="24"/>
          <w:lang w:val="en-US"/>
        </w:rPr>
        <w:t xml:space="preserve"> depending on </w:t>
      </w:r>
      <w:r w:rsidR="00A01A88" w:rsidRPr="001B3D7B">
        <w:rPr>
          <w:rFonts w:ascii="Book Antiqua" w:hAnsi="Book Antiqua" w:cs="Tahoma"/>
          <w:sz w:val="24"/>
          <w:szCs w:val="24"/>
          <w:lang w:val="en-US"/>
        </w:rPr>
        <w:t>the efficacy, safety</w:t>
      </w:r>
      <w:r w:rsidR="005B2787" w:rsidRPr="001B3D7B">
        <w:rPr>
          <w:rFonts w:ascii="Book Antiqua" w:hAnsi="Book Antiqua" w:cs="Tahoma"/>
          <w:sz w:val="24"/>
          <w:szCs w:val="24"/>
          <w:lang w:val="en-US"/>
        </w:rPr>
        <w:t>,</w:t>
      </w:r>
      <w:r w:rsidR="00A01A88" w:rsidRPr="001B3D7B">
        <w:rPr>
          <w:rFonts w:ascii="Book Antiqua" w:hAnsi="Book Antiqua" w:cs="Tahoma"/>
          <w:sz w:val="24"/>
          <w:szCs w:val="24"/>
          <w:lang w:val="en-US"/>
        </w:rPr>
        <w:t xml:space="preserve"> and other characteristics of </w:t>
      </w:r>
      <w:r w:rsidR="00B72104" w:rsidRPr="001B3D7B">
        <w:rPr>
          <w:rFonts w:ascii="Book Antiqua" w:hAnsi="Book Antiqua" w:cs="Tahoma"/>
          <w:sz w:val="24"/>
          <w:szCs w:val="24"/>
          <w:lang w:val="en-US"/>
        </w:rPr>
        <w:t>the</w:t>
      </w:r>
      <w:r w:rsidR="00A01A88" w:rsidRPr="001B3D7B">
        <w:rPr>
          <w:rFonts w:ascii="Book Antiqua" w:hAnsi="Book Antiqua" w:cs="Tahoma"/>
          <w:sz w:val="24"/>
          <w:szCs w:val="24"/>
          <w:lang w:val="en-US"/>
        </w:rPr>
        <w:t xml:space="preserve"> treatment</w:t>
      </w:r>
      <w:r w:rsidR="00B72104" w:rsidRPr="001B3D7B">
        <w:rPr>
          <w:rFonts w:ascii="Book Antiqua" w:hAnsi="Book Antiqua" w:cs="Tahoma"/>
          <w:sz w:val="24"/>
          <w:szCs w:val="24"/>
          <w:lang w:val="en-US"/>
        </w:rPr>
        <w:t xml:space="preserve"> options used</w:t>
      </w:r>
      <w:r w:rsidR="00A01A88" w:rsidRPr="001B3D7B">
        <w:rPr>
          <w:rFonts w:ascii="Book Antiqua" w:hAnsi="Book Antiqua" w:cs="Tahoma"/>
          <w:sz w:val="24"/>
          <w:szCs w:val="24"/>
          <w:lang w:val="en-US"/>
        </w:rPr>
        <w:t xml:space="preserve">. </w:t>
      </w:r>
      <w:r w:rsidR="00B94D05" w:rsidRPr="001B3D7B">
        <w:rPr>
          <w:rFonts w:ascii="Book Antiqua" w:hAnsi="Book Antiqua" w:cs="Tahoma"/>
          <w:sz w:val="24"/>
          <w:szCs w:val="24"/>
          <w:lang w:val="en-US"/>
        </w:rPr>
        <w:t>Figure 2</w:t>
      </w:r>
      <w:r w:rsidR="00A01A88" w:rsidRPr="001B3D7B">
        <w:rPr>
          <w:rFonts w:ascii="Book Antiqua" w:hAnsi="Book Antiqua" w:cs="Tahoma"/>
          <w:sz w:val="24"/>
          <w:szCs w:val="24"/>
          <w:lang w:val="en-US"/>
        </w:rPr>
        <w:t xml:space="preserve"> provides an overview of the main factors contributing to the economic and </w:t>
      </w:r>
      <w:r w:rsidR="00C829CA" w:rsidRPr="001B3D7B">
        <w:rPr>
          <w:rFonts w:ascii="Book Antiqua" w:hAnsi="Book Antiqua" w:cs="Tahoma"/>
          <w:sz w:val="24"/>
          <w:szCs w:val="24"/>
          <w:lang w:val="en-US"/>
        </w:rPr>
        <w:t>societal</w:t>
      </w:r>
      <w:r w:rsidR="00A01A88" w:rsidRPr="001B3D7B">
        <w:rPr>
          <w:rFonts w:ascii="Book Antiqua" w:hAnsi="Book Antiqua" w:cs="Tahoma"/>
          <w:sz w:val="24"/>
          <w:szCs w:val="24"/>
          <w:lang w:val="en-US"/>
        </w:rPr>
        <w:t xml:space="preserve"> value of DAA- and IFN-based </w:t>
      </w:r>
      <w:r w:rsidR="008F4885" w:rsidRPr="001B3D7B">
        <w:rPr>
          <w:rFonts w:ascii="Book Antiqua" w:hAnsi="Book Antiqua" w:cs="Tahoma"/>
          <w:sz w:val="24"/>
          <w:szCs w:val="24"/>
          <w:lang w:val="en-US"/>
        </w:rPr>
        <w:t>HCV treatment</w:t>
      </w:r>
      <w:r w:rsidR="003C70D5" w:rsidRPr="001B3D7B">
        <w:rPr>
          <w:rFonts w:ascii="Book Antiqua" w:hAnsi="Book Antiqua" w:cs="Tahoma"/>
          <w:sz w:val="24"/>
          <w:szCs w:val="24"/>
          <w:lang w:val="en-US"/>
        </w:rPr>
        <w:t xml:space="preserve">. </w:t>
      </w:r>
      <w:r w:rsidR="00155390" w:rsidRPr="001B3D7B">
        <w:rPr>
          <w:rFonts w:ascii="Book Antiqua" w:hAnsi="Book Antiqua" w:cs="Tahoma"/>
          <w:sz w:val="24"/>
          <w:szCs w:val="24"/>
          <w:lang w:val="en-US"/>
        </w:rPr>
        <w:t xml:space="preserve">It is </w:t>
      </w:r>
      <w:r w:rsidR="003C70D5" w:rsidRPr="001B3D7B">
        <w:rPr>
          <w:rFonts w:ascii="Book Antiqua" w:hAnsi="Book Antiqua" w:cs="Tahoma"/>
          <w:sz w:val="24"/>
          <w:szCs w:val="24"/>
          <w:lang w:val="en-US"/>
        </w:rPr>
        <w:t>challenging</w:t>
      </w:r>
      <w:r w:rsidR="00155390" w:rsidRPr="001B3D7B">
        <w:rPr>
          <w:rFonts w:ascii="Book Antiqua" w:hAnsi="Book Antiqua" w:cs="Tahoma"/>
          <w:sz w:val="24"/>
          <w:szCs w:val="24"/>
          <w:lang w:val="en-US"/>
        </w:rPr>
        <w:t xml:space="preserve"> for any </w:t>
      </w:r>
      <w:r w:rsidR="00146B22" w:rsidRPr="001B3D7B">
        <w:rPr>
          <w:rFonts w:ascii="Book Antiqua" w:hAnsi="Book Antiqua" w:cs="Tahoma"/>
          <w:sz w:val="24"/>
          <w:szCs w:val="24"/>
          <w:lang w:val="en-US"/>
        </w:rPr>
        <w:t xml:space="preserve">existing </w:t>
      </w:r>
      <w:r w:rsidR="003C70D5" w:rsidRPr="001B3D7B">
        <w:rPr>
          <w:rFonts w:ascii="Book Antiqua" w:hAnsi="Book Antiqua" w:cs="Tahoma"/>
          <w:sz w:val="24"/>
          <w:szCs w:val="24"/>
          <w:lang w:val="en-US"/>
        </w:rPr>
        <w:t>value assessment model to incorporate all the</w:t>
      </w:r>
      <w:r w:rsidR="00155390" w:rsidRPr="001B3D7B">
        <w:rPr>
          <w:rFonts w:ascii="Book Antiqua" w:hAnsi="Book Antiqua" w:cs="Tahoma"/>
          <w:sz w:val="24"/>
          <w:szCs w:val="24"/>
          <w:lang w:val="en-US"/>
        </w:rPr>
        <w:t xml:space="preserve"> factors</w:t>
      </w:r>
      <w:r w:rsidR="003C70D5" w:rsidRPr="001B3D7B">
        <w:rPr>
          <w:rFonts w:ascii="Book Antiqua" w:hAnsi="Book Antiqua" w:cs="Tahoma"/>
          <w:sz w:val="24"/>
          <w:szCs w:val="24"/>
          <w:lang w:val="en-US"/>
        </w:rPr>
        <w:t xml:space="preserve"> shown in </w:t>
      </w:r>
      <w:r w:rsidR="00B94D05" w:rsidRPr="001B3D7B">
        <w:rPr>
          <w:rFonts w:ascii="Book Antiqua" w:hAnsi="Book Antiqua" w:cs="Tahoma"/>
          <w:sz w:val="24"/>
          <w:szCs w:val="24"/>
          <w:lang w:val="en-US"/>
        </w:rPr>
        <w:t>Figure 2</w:t>
      </w:r>
      <w:r w:rsidR="00155390" w:rsidRPr="001B3D7B">
        <w:rPr>
          <w:rFonts w:ascii="Book Antiqua" w:hAnsi="Book Antiqua" w:cs="Tahoma"/>
          <w:sz w:val="24"/>
          <w:szCs w:val="24"/>
          <w:lang w:val="en-US"/>
        </w:rPr>
        <w:t>; the following sections seek to provide rel</w:t>
      </w:r>
      <w:r w:rsidR="007C5B7B" w:rsidRPr="001B3D7B">
        <w:rPr>
          <w:rFonts w:ascii="Book Antiqua" w:hAnsi="Book Antiqua" w:cs="Tahoma"/>
          <w:sz w:val="24"/>
          <w:szCs w:val="24"/>
          <w:lang w:val="en-US"/>
        </w:rPr>
        <w:t>evant information in these areas to enable a holistic discussion on the value of curing HCV infection.</w:t>
      </w:r>
      <w:r w:rsidR="00BD79CC" w:rsidRPr="001B3D7B">
        <w:rPr>
          <w:rFonts w:ascii="Book Antiqua" w:hAnsi="Book Antiqua" w:cs="Tahoma"/>
          <w:sz w:val="24"/>
          <w:szCs w:val="24"/>
          <w:lang w:val="en-US"/>
        </w:rPr>
        <w:t xml:space="preserve"> </w:t>
      </w:r>
    </w:p>
    <w:p w14:paraId="0EA57CB5" w14:textId="77777777" w:rsidR="00F60437" w:rsidRPr="001B3D7B" w:rsidRDefault="00F60437" w:rsidP="004837A0">
      <w:pPr>
        <w:pStyle w:val="NoSpacing"/>
        <w:spacing w:line="360" w:lineRule="auto"/>
        <w:jc w:val="both"/>
        <w:rPr>
          <w:rFonts w:ascii="Book Antiqua" w:hAnsi="Book Antiqua" w:cs="Tahoma"/>
          <w:sz w:val="24"/>
          <w:szCs w:val="24"/>
          <w:lang w:val="en-US"/>
        </w:rPr>
      </w:pPr>
    </w:p>
    <w:p w14:paraId="11811A68" w14:textId="004B8B1A" w:rsidR="006F737B" w:rsidRPr="001B3D7B" w:rsidRDefault="006F737B" w:rsidP="004837A0">
      <w:pPr>
        <w:pStyle w:val="NoSpacing"/>
        <w:spacing w:line="360" w:lineRule="auto"/>
        <w:jc w:val="both"/>
        <w:rPr>
          <w:rFonts w:ascii="Book Antiqua" w:hAnsi="Book Antiqua" w:cs="Tahoma"/>
          <w:i/>
          <w:sz w:val="24"/>
          <w:szCs w:val="24"/>
          <w:lang w:val="en-US"/>
        </w:rPr>
      </w:pPr>
      <w:r w:rsidRPr="001B3D7B">
        <w:rPr>
          <w:rFonts w:ascii="Book Antiqua" w:hAnsi="Book Antiqua" w:cs="Tahoma"/>
          <w:b/>
          <w:bCs/>
          <w:i/>
          <w:sz w:val="24"/>
          <w:szCs w:val="24"/>
          <w:lang w:val="en-US"/>
        </w:rPr>
        <w:t xml:space="preserve">Significance of economic and </w:t>
      </w:r>
      <w:r w:rsidR="00C829CA" w:rsidRPr="001B3D7B">
        <w:rPr>
          <w:rFonts w:ascii="Book Antiqua" w:hAnsi="Book Antiqua" w:cs="Tahoma"/>
          <w:b/>
          <w:bCs/>
          <w:i/>
          <w:sz w:val="24"/>
          <w:szCs w:val="24"/>
          <w:lang w:val="en-US"/>
        </w:rPr>
        <w:t>societal</w:t>
      </w:r>
      <w:r w:rsidRPr="001B3D7B">
        <w:rPr>
          <w:rFonts w:ascii="Book Antiqua" w:hAnsi="Book Antiqua" w:cs="Tahoma"/>
          <w:b/>
          <w:bCs/>
          <w:i/>
          <w:sz w:val="24"/>
          <w:szCs w:val="24"/>
          <w:lang w:val="en-US"/>
        </w:rPr>
        <w:t xml:space="preserve"> burden of CHC</w:t>
      </w:r>
    </w:p>
    <w:p w14:paraId="513593A0" w14:textId="7160718F" w:rsidR="00E630B6" w:rsidRPr="001B3D7B" w:rsidRDefault="00AE4D44"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 </w:t>
      </w:r>
      <w:r w:rsidR="009644E5" w:rsidRPr="001B3D7B">
        <w:rPr>
          <w:rFonts w:ascii="Book Antiqua" w:hAnsi="Book Antiqua" w:cs="Tahoma"/>
          <w:sz w:val="24"/>
          <w:szCs w:val="24"/>
          <w:lang w:val="en-US"/>
        </w:rPr>
        <w:t>Costing studies on the management of CHC generally found that more advanced disease stages are associated with higher medical costs, which constitute</w:t>
      </w:r>
      <w:r w:rsidR="0076145A" w:rsidRPr="001B3D7B">
        <w:rPr>
          <w:rFonts w:ascii="Book Antiqua" w:hAnsi="Book Antiqua" w:cs="Tahoma"/>
          <w:sz w:val="24"/>
          <w:szCs w:val="24"/>
          <w:lang w:val="en-US"/>
        </w:rPr>
        <w:t xml:space="preserve"> a financial </w:t>
      </w:r>
      <w:r w:rsidR="0076145A" w:rsidRPr="001B3D7B">
        <w:rPr>
          <w:rFonts w:ascii="Book Antiqua" w:hAnsi="Book Antiqua" w:cs="Tahoma"/>
          <w:sz w:val="24"/>
          <w:szCs w:val="24"/>
          <w:lang w:val="en-US"/>
        </w:rPr>
        <w:lastRenderedPageBreak/>
        <w:t>burden to patients, healthcare systems</w:t>
      </w:r>
      <w:r w:rsidR="005B2787" w:rsidRPr="001B3D7B">
        <w:rPr>
          <w:rFonts w:ascii="Book Antiqua" w:hAnsi="Book Antiqua" w:cs="Tahoma"/>
          <w:sz w:val="24"/>
          <w:szCs w:val="24"/>
          <w:lang w:val="en-US"/>
        </w:rPr>
        <w:t>,</w:t>
      </w:r>
      <w:r w:rsidR="0076145A" w:rsidRPr="001B3D7B">
        <w:rPr>
          <w:rFonts w:ascii="Book Antiqua" w:hAnsi="Book Antiqua" w:cs="Tahoma"/>
          <w:sz w:val="24"/>
          <w:szCs w:val="24"/>
          <w:lang w:val="en-US"/>
        </w:rPr>
        <w:t xml:space="preserve"> and society</w:t>
      </w:r>
      <w:bookmarkStart w:id="50" w:name="_Hlk531251879"/>
      <w:r w:rsidR="00D77F96" w:rsidRPr="001B3D7B">
        <w:rPr>
          <w:rFonts w:ascii="Book Antiqua" w:hAnsi="Book Antiqua"/>
          <w:sz w:val="24"/>
          <w:szCs w:val="24"/>
          <w:lang w:val="en-US"/>
        </w:rPr>
        <w:fldChar w:fldCharType="begin">
          <w:fldData xml:space="preserve">PEVuZE5vdGU+PENpdGU+PEF1dGhvcj5LaWVyYW48L0F1dGhvcj48WWVhcj4yMDE1PC9ZZWFyPjxS
ZWNOdW0+MTAwPC9SZWNOdW0+PERpc3BsYXlUZXh0PjxzdHlsZSBmYWNlPSJzdXBlcnNjcmlwdCI+
WzgzLCA4NF08L3N0eWxlPjwvRGlzcGxheVRleHQ+PHJlY29yZD48cmVjLW51bWJlcj4xMDA8L3Jl
Yy1udW1iZXI+PGZvcmVpZ24ta2V5cz48a2V5IGFwcD0iRU4iIGRiLWlkPSJzeGFzdjB6eGZmZDB2
aWVldjVheDBwMDgyMjJlcjJwMHZ3ZXgiIHRpbWVzdGFtcD0iMTUyNDgzNjU4OSI+MTAwPC9rZXk+
PC9mb3JlaWduLWtleXM+PHJlZi10eXBlIG5hbWU9IkpvdXJuYWwgQXJ0aWNsZSI+MTc8L3JlZi10
eXBlPjxjb250cmlidXRvcnM+PGF1dGhvcnM+PGF1dGhvcj5LaWVyYW4sIEplbm5pZmVyIEFubjwv
YXV0aG9yPjxhdXRob3I+Tm9ycmlzLCBTdXphbm5lPC9hdXRob3I+PGF1dGhvcj5P4oCZTGVhcnks
IEFpc2xpbmc8L2F1dGhvcj48YXV0aG9yPldhbHNoLCBDYXRoYWw8L2F1dGhvcj48YXV0aG9yPk1l
cnJpbWFuLCBSYXBoYWVsPC9hdXRob3I+PGF1dGhvcj5Ib3VsaWhhbiwgRDwvYXV0aG9yPjxhdXRo
b3I+TWNDb3JtaWNrLCBQIEFpZGVuPC9hdXRob3I+PGF1dGhvcj5NY0tpZXJuYW4sIFN1c2FuPC9h
dXRob3I+PGF1dGhvcj5CZXJnaW4sIENvbG08L2F1dGhvcj48YXV0aG9yPkJhcnJ5LCBNaWNoYWVs
PC9hdXRob3I+PC9hdXRob3JzPjwvY29udHJpYnV0b3JzPjx0aXRsZXM+PHRpdGxlPkhlcGF0aXRp
cyBDIGluIHRoZSBlcmEgb2YgZGlyZWN0LWFjdGluZyBhbnRpdmlyYWxzOiBSZWFsLXdvcmxkIGNv
c3RzIG9mIHVudHJlYXRlZCBjaHJvbmljIGhlcGF0aXRpcyBDOyBhIGNyb3NzLXNlY3Rpb25hbCBz
dHVkeTwvdGl0bGU+PHNlY29uZGFyeS10aXRsZT5CTUMgaW5mZWN0aW91cyBkaXNlYXNlczwvc2Vj
b25kYXJ5LXRpdGxlPjwvdGl0bGVzPjxwZXJpb2RpY2FsPjxmdWxsLXRpdGxlPkJNQyBJbmZlY3Rp
b3VzIERpc2Vhc2VzPC9mdWxsLXRpdGxlPjxhYmJyLTE+Qk1DIEluZmVjdC4gRGlzLjwvYWJici0x
PjxhYmJyLTI+Qk1DIEluZmVjdCBEaXM8L2FiYnItMj48L3BlcmlvZGljYWw+PHBhZ2VzPjQ3MTwv
cGFnZXM+PHZvbHVtZT4xNTwvdm9sdW1lPjxudW1iZXI+MTwvbnVtYmVyPjxkYXRlcz48eWVhcj4y
MDE1PC95ZWFyPjwvZGF0ZXM+PGlzYm4+MTQ3MS0yMzM0PC9pc2JuPjxhY2Nlc3Npb24tbnVtPjI2
NTAzNTE5PC9hY2Nlc3Npb24tbnVtPjx1cmxzPjwvdXJscz48ZWxlY3Ryb25pYy1yZXNvdXJjZS1u
dW0+MTAuMTE4Ni9zMTI4NzktMDE1LTEyMDgtMTwvZWxlY3Ryb25pYy1yZXNvdXJjZS1udW0+PC9y
ZWNvcmQ+PC9DaXRlPjxDaXRlPjxBdXRob3I+RHVhbjwvQXV0aG9yPjxZZWFyPjIwMTQ8L1llYXI+
PFJlY051bT40MjwvUmVjTnVtPjxyZWNvcmQ+PHJlYy1udW1iZXI+NDI8L3JlYy1udW1iZXI+PGZv
cmVpZ24ta2V5cz48a2V5IGFwcD0iRU4iIGRiLWlkPSJzeGFzdjB6eGZmZDB2aWVldjVheDBwMDgy
MjJlcjJwMHZ3ZXgiIHRpbWVzdGFtcD0iMTUxOTY0MTU5OSI+NDI8L2tleT48a2V5IGFwcD0iRU5X
ZWIiIGRiLWlkPSIiPjA8L2tleT48L2ZvcmVpZ24ta2V5cz48cmVmLXR5cGUgbmFtZT0iSm91cm5h
bCBBcnRpY2xlIj4xNzwvcmVmLXR5cGU+PGNvbnRyaWJ1dG9ycz48YXV0aG9ycz48YXV0aG9yPkR1
YW4sIFouIFAuPC9hdXRob3I+PGF1dGhvcj5aaG91LCBILiBZLjwvYXV0aG9yPjxhdXRob3I+RHVh
biwgQy48L2F1dGhvcj48YXV0aG9yPldhbmcsIFouPC9hdXRob3I+PGF1dGhvcj5DaGVuLCBZLjwv
YXV0aG9yPjxhdXRob3I+WmhlbmcsIFMuIEouPC9hdXRob3I+PGF1dGhvcj5MaXUsIFMuPC9hdXRo
b3I+PGF1dGhvcj5UYW5nLCBBLjwvYXV0aG9yPjxhdXRob3I+TGksIEguPC9hdXRob3I+PC9hdXRo
b3JzPjwvY29udHJpYnV0b3JzPjxhdXRoLWFkZHJlc3M+V3UgSmllcGluZyBNZWRpY2FsIEZvdW5k
YXRpb24sIEJlaWppbmcsIENoaW5hLiYjeEQ7QmVpamluZyBZb3UmYXBvczthbiBIb3NwaXRhbCBv
ZiBDYXBpdGFsIE1lZGljYWwgVW5pdmVyc2l0eSwgQmVpamluZywgQ2hpbmEuJiN4RDtCcmlzdG9s
IE15ZXJzIFNxdWliYiBGb3VuZGF0aW9uLCBOZXcgWW9yaywgTlksIFVTQS4mI3hEO1NoYW5naGFp
IEppYW9Ub25nIFVuaXZlcnNpdHksIFNoYW5naGFpLCBDaGluYS48L2F1dGgtYWRkcmVzcz48dGl0
bGVzPjx0aXRsZT5TdXJ2ZXkgb2YgdHJlYXRtZW50IGNvc3RzIHRvIGhlcGF0aXRpcyBDIGluIENo
aW5hPC90aXRsZT48c2Vjb25kYXJ5LXRpdGxlPlZhbHVlIEhlYWx0aDwvc2Vjb25kYXJ5LXRpdGxl
PjwvdGl0bGVzPjxwZXJpb2RpY2FsPjxmdWxsLXRpdGxlPlZhbHVlIGluIEhlYWx0aDwvZnVsbC10
aXRsZT48YWJici0xPlZhbHVlIEhlYWx0aDwvYWJici0xPjxhYmJyLTI+VmFsdWUgSGVhbHRoPC9h
YmJyLTI+PC9wZXJpb2RpY2FsPjxwYWdlcz5BODA1PC9wYWdlcz48dm9sdW1lPjE3PC92b2x1bWU+
PG51bWJlcj43PC9udW1iZXI+PGVkaXRpb24+MjAxNC8xMS8wMTwvZWRpdGlvbj48ZGF0ZXM+PHll
YXI+MjAxNDwveWVhcj48cHViLWRhdGVzPjxkYXRlPk5vdjwvZGF0ZT48L3B1Yi1kYXRlcz48L2Rh
dGVzPjxpc2JuPjE1MjQtNDczMyAoRWxlY3Ryb25pYykmI3hEOzEwOTgtMzAxNSAoTGlua2luZyk8
L2lzYm4+PGFjY2Vzc2lvbi1udW0+MjcyMDMwMzY8L2FjY2Vzc2lvbi1udW0+PHVybHM+PHJlbGF0
ZWQtdXJscz48dXJsPmh0dHBzOi8vd3d3Lm5jYmkubmxtLm5paC5nb3YvcHVibWVkLzI3MjAzMDM2
PC91cmw+PC9yZWxhdGVkLXVybHM+PC91cmxzPjxjdXN0b203PlBJTjE1PC9jdXN0b203PjxlbGVj
dHJvbmljLXJlc291cmNlLW51bT4xMC4xMDE2L2ouanZhbC4yMDE0LjA4LjUxNTwvZWxlY3Ryb25p
Yy1yZXNvdXJjZS1udW0+PC9yZWNvcmQ+PC9DaXRlPjwvRW5kTm90ZT4A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LaWVyYW48L0F1dGhvcj48WWVhcj4yMDE1PC9ZZWFyPjxS
ZWNOdW0+MTAwPC9SZWNOdW0+PERpc3BsYXlUZXh0PjxzdHlsZSBmYWNlPSJzdXBlcnNjcmlwdCI+
WzgzLCA4NF08L3N0eWxlPjwvRGlzcGxheVRleHQ+PHJlY29yZD48cmVjLW51bWJlcj4xMDA8L3Jl
Yy1udW1iZXI+PGZvcmVpZ24ta2V5cz48a2V5IGFwcD0iRU4iIGRiLWlkPSJzeGFzdjB6eGZmZDB2
aWVldjVheDBwMDgyMjJlcjJwMHZ3ZXgiIHRpbWVzdGFtcD0iMTUyNDgzNjU4OSI+MTAwPC9rZXk+
PC9mb3JlaWduLWtleXM+PHJlZi10eXBlIG5hbWU9IkpvdXJuYWwgQXJ0aWNsZSI+MTc8L3JlZi10
eXBlPjxjb250cmlidXRvcnM+PGF1dGhvcnM+PGF1dGhvcj5LaWVyYW4sIEplbm5pZmVyIEFubjwv
YXV0aG9yPjxhdXRob3I+Tm9ycmlzLCBTdXphbm5lPC9hdXRob3I+PGF1dGhvcj5P4oCZTGVhcnks
IEFpc2xpbmc8L2F1dGhvcj48YXV0aG9yPldhbHNoLCBDYXRoYWw8L2F1dGhvcj48YXV0aG9yPk1l
cnJpbWFuLCBSYXBoYWVsPC9hdXRob3I+PGF1dGhvcj5Ib3VsaWhhbiwgRDwvYXV0aG9yPjxhdXRo
b3I+TWNDb3JtaWNrLCBQIEFpZGVuPC9hdXRob3I+PGF1dGhvcj5NY0tpZXJuYW4sIFN1c2FuPC9h
dXRob3I+PGF1dGhvcj5CZXJnaW4sIENvbG08L2F1dGhvcj48YXV0aG9yPkJhcnJ5LCBNaWNoYWVs
PC9hdXRob3I+PC9hdXRob3JzPjwvY29udHJpYnV0b3JzPjx0aXRsZXM+PHRpdGxlPkhlcGF0aXRp
cyBDIGluIHRoZSBlcmEgb2YgZGlyZWN0LWFjdGluZyBhbnRpdmlyYWxzOiBSZWFsLXdvcmxkIGNv
c3RzIG9mIHVudHJlYXRlZCBjaHJvbmljIGhlcGF0aXRpcyBDOyBhIGNyb3NzLXNlY3Rpb25hbCBz
dHVkeTwvdGl0bGU+PHNlY29uZGFyeS10aXRsZT5CTUMgaW5mZWN0aW91cyBkaXNlYXNlczwvc2Vj
b25kYXJ5LXRpdGxlPjwvdGl0bGVzPjxwZXJpb2RpY2FsPjxmdWxsLXRpdGxlPkJNQyBJbmZlY3Rp
b3VzIERpc2Vhc2VzPC9mdWxsLXRpdGxlPjxhYmJyLTE+Qk1DIEluZmVjdC4gRGlzLjwvYWJici0x
PjxhYmJyLTI+Qk1DIEluZmVjdCBEaXM8L2FiYnItMj48L3BlcmlvZGljYWw+PHBhZ2VzPjQ3MTwv
cGFnZXM+PHZvbHVtZT4xNTwvdm9sdW1lPjxudW1iZXI+MTwvbnVtYmVyPjxkYXRlcz48eWVhcj4y
MDE1PC95ZWFyPjwvZGF0ZXM+PGlzYm4+MTQ3MS0yMzM0PC9pc2JuPjxhY2Nlc3Npb24tbnVtPjI2
NTAzNTE5PC9hY2Nlc3Npb24tbnVtPjx1cmxzPjwvdXJscz48ZWxlY3Ryb25pYy1yZXNvdXJjZS1u
dW0+MTAuMTE4Ni9zMTI4NzktMDE1LTEyMDgtMTwvZWxlY3Ryb25pYy1yZXNvdXJjZS1udW0+PC9y
ZWNvcmQ+PC9DaXRlPjxDaXRlPjxBdXRob3I+RHVhbjwvQXV0aG9yPjxZZWFyPjIwMTQ8L1llYXI+
PFJlY051bT40MjwvUmVjTnVtPjxyZWNvcmQ+PHJlYy1udW1iZXI+NDI8L3JlYy1udW1iZXI+PGZv
cmVpZ24ta2V5cz48a2V5IGFwcD0iRU4iIGRiLWlkPSJzeGFzdjB6eGZmZDB2aWVldjVheDBwMDgy
MjJlcjJwMHZ3ZXgiIHRpbWVzdGFtcD0iMTUxOTY0MTU5OSI+NDI8L2tleT48a2V5IGFwcD0iRU5X
ZWIiIGRiLWlkPSIiPjA8L2tleT48L2ZvcmVpZ24ta2V5cz48cmVmLXR5cGUgbmFtZT0iSm91cm5h
bCBBcnRpY2xlIj4xNzwvcmVmLXR5cGU+PGNvbnRyaWJ1dG9ycz48YXV0aG9ycz48YXV0aG9yPkR1
YW4sIFouIFAuPC9hdXRob3I+PGF1dGhvcj5aaG91LCBILiBZLjwvYXV0aG9yPjxhdXRob3I+RHVh
biwgQy48L2F1dGhvcj48YXV0aG9yPldhbmcsIFouPC9hdXRob3I+PGF1dGhvcj5DaGVuLCBZLjwv
YXV0aG9yPjxhdXRob3I+WmhlbmcsIFMuIEouPC9hdXRob3I+PGF1dGhvcj5MaXUsIFMuPC9hdXRo
b3I+PGF1dGhvcj5UYW5nLCBBLjwvYXV0aG9yPjxhdXRob3I+TGksIEguPC9hdXRob3I+PC9hdXRo
b3JzPjwvY29udHJpYnV0b3JzPjxhdXRoLWFkZHJlc3M+V3UgSmllcGluZyBNZWRpY2FsIEZvdW5k
YXRpb24sIEJlaWppbmcsIENoaW5hLiYjeEQ7QmVpamluZyBZb3UmYXBvczthbiBIb3NwaXRhbCBv
ZiBDYXBpdGFsIE1lZGljYWwgVW5pdmVyc2l0eSwgQmVpamluZywgQ2hpbmEuJiN4RDtCcmlzdG9s
IE15ZXJzIFNxdWliYiBGb3VuZGF0aW9uLCBOZXcgWW9yaywgTlksIFVTQS4mI3hEO1NoYW5naGFp
IEppYW9Ub25nIFVuaXZlcnNpdHksIFNoYW5naGFpLCBDaGluYS48L2F1dGgtYWRkcmVzcz48dGl0
bGVzPjx0aXRsZT5TdXJ2ZXkgb2YgdHJlYXRtZW50IGNvc3RzIHRvIGhlcGF0aXRpcyBDIGluIENo
aW5hPC90aXRsZT48c2Vjb25kYXJ5LXRpdGxlPlZhbHVlIEhlYWx0aDwvc2Vjb25kYXJ5LXRpdGxl
PjwvdGl0bGVzPjxwZXJpb2RpY2FsPjxmdWxsLXRpdGxlPlZhbHVlIGluIEhlYWx0aDwvZnVsbC10
aXRsZT48YWJici0xPlZhbHVlIEhlYWx0aDwvYWJici0xPjxhYmJyLTI+VmFsdWUgSGVhbHRoPC9h
YmJyLTI+PC9wZXJpb2RpY2FsPjxwYWdlcz5BODA1PC9wYWdlcz48dm9sdW1lPjE3PC92b2x1bWU+
PG51bWJlcj43PC9udW1iZXI+PGVkaXRpb24+MjAxNC8xMS8wMTwvZWRpdGlvbj48ZGF0ZXM+PHll
YXI+MjAxNDwveWVhcj48cHViLWRhdGVzPjxkYXRlPk5vdjwvZGF0ZT48L3B1Yi1kYXRlcz48L2Rh
dGVzPjxpc2JuPjE1MjQtNDczMyAoRWxlY3Ryb25pYykmI3hEOzEwOTgtMzAxNSAoTGlua2luZyk8
L2lzYm4+PGFjY2Vzc2lvbi1udW0+MjcyMDMwMzY8L2FjY2Vzc2lvbi1udW0+PHVybHM+PHJlbGF0
ZWQtdXJscz48dXJsPmh0dHBzOi8vd3d3Lm5jYmkubmxtLm5paC5nb3YvcHVibWVkLzI3MjAzMDM2
PC91cmw+PC9yZWxhdGVkLXVybHM+PC91cmxzPjxjdXN0b203PlBJTjE1PC9jdXN0b203PjxlbGVj
dHJvbmljLXJlc291cmNlLW51bT4xMC4xMDE2L2ouanZhbC4yMDE0LjA4LjUxNTwvZWxlY3Ryb25p
Yy1yZXNvdXJjZS1udW0+PC9yZWNvcmQ+PC9DaXRlPjwvRW5kTm90ZT4A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D77F96" w:rsidRPr="001B3D7B">
        <w:rPr>
          <w:rFonts w:ascii="Book Antiqua" w:hAnsi="Book Antiqua" w:cs="Tahoma"/>
          <w:sz w:val="24"/>
          <w:szCs w:val="24"/>
          <w:lang w:val="en-US"/>
        </w:rPr>
      </w:r>
      <w:r w:rsidR="00D77F9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3,84]</w:t>
      </w:r>
      <w:r w:rsidR="00D77F96" w:rsidRPr="001B3D7B">
        <w:rPr>
          <w:rFonts w:ascii="Book Antiqua" w:hAnsi="Book Antiqua"/>
          <w:sz w:val="24"/>
          <w:szCs w:val="24"/>
          <w:lang w:val="en-US"/>
        </w:rPr>
        <w:fldChar w:fldCharType="end"/>
      </w:r>
      <w:bookmarkEnd w:id="50"/>
      <w:r w:rsidR="00F312BC" w:rsidRPr="001B3D7B">
        <w:rPr>
          <w:rFonts w:ascii="Book Antiqua" w:hAnsi="Book Antiqua"/>
          <w:sz w:val="24"/>
          <w:szCs w:val="24"/>
          <w:lang w:val="en-US"/>
        </w:rPr>
        <w:t>.</w:t>
      </w:r>
      <w:r w:rsidR="0076145A" w:rsidRPr="001B3D7B">
        <w:rPr>
          <w:rFonts w:ascii="Book Antiqua" w:hAnsi="Book Antiqua" w:cs="Tahoma"/>
          <w:sz w:val="24"/>
          <w:szCs w:val="24"/>
          <w:lang w:val="en-US"/>
        </w:rPr>
        <w:t xml:space="preserve"> </w:t>
      </w:r>
      <w:r w:rsidR="00E630B6" w:rsidRPr="001B3D7B">
        <w:rPr>
          <w:rFonts w:ascii="Book Antiqua" w:hAnsi="Book Antiqua" w:cs="Tahoma"/>
          <w:sz w:val="24"/>
          <w:szCs w:val="24"/>
          <w:lang w:val="en-US"/>
        </w:rPr>
        <w:t>Within the CHC population in China,</w:t>
      </w:r>
      <w:r w:rsidR="003F38E5" w:rsidRPr="001B3D7B">
        <w:rPr>
          <w:rFonts w:ascii="Book Antiqua" w:hAnsi="Book Antiqua" w:cs="Tahoma"/>
          <w:sz w:val="24"/>
          <w:szCs w:val="24"/>
          <w:lang w:val="en-US"/>
        </w:rPr>
        <w:t xml:space="preserve"> nearly a quarter are hospitaliz</w:t>
      </w:r>
      <w:r w:rsidR="00E630B6" w:rsidRPr="001B3D7B">
        <w:rPr>
          <w:rFonts w:ascii="Book Antiqua" w:hAnsi="Book Antiqua" w:cs="Tahoma"/>
          <w:sz w:val="24"/>
          <w:szCs w:val="24"/>
          <w:lang w:val="en-US"/>
        </w:rPr>
        <w:t xml:space="preserve">ed at least once per year with a median duration of </w:t>
      </w:r>
      <w:r w:rsidR="00C62D26" w:rsidRPr="001B3D7B">
        <w:rPr>
          <w:rFonts w:ascii="Book Antiqua" w:hAnsi="Book Antiqua" w:cs="Tahoma"/>
          <w:sz w:val="24"/>
          <w:szCs w:val="24"/>
          <w:lang w:val="en-US"/>
        </w:rPr>
        <w:t>2</w:t>
      </w:r>
      <w:r w:rsidR="00E630B6" w:rsidRPr="001B3D7B">
        <w:rPr>
          <w:rFonts w:ascii="Book Antiqua" w:hAnsi="Book Antiqua" w:cs="Tahoma"/>
          <w:sz w:val="24"/>
          <w:szCs w:val="24"/>
          <w:lang w:val="en-US"/>
        </w:rPr>
        <w:t xml:space="preserve"> </w:t>
      </w:r>
      <w:proofErr w:type="spellStart"/>
      <w:r w:rsidR="00E630B6" w:rsidRPr="001B3D7B">
        <w:rPr>
          <w:rFonts w:ascii="Book Antiqua" w:hAnsi="Book Antiqua" w:cs="Tahoma"/>
          <w:sz w:val="24"/>
          <w:szCs w:val="24"/>
          <w:lang w:val="en-US"/>
        </w:rPr>
        <w:t>wk</w:t>
      </w:r>
      <w:proofErr w:type="spellEnd"/>
      <w:r w:rsidR="004846DB"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Sun&lt;/Author&gt;&lt;Year&gt;2014&lt;/Year&gt;&lt;RecNum&gt;131&lt;/RecNum&gt;&lt;DisplayText&gt;&lt;style face="superscript"&gt;[85]&lt;/style&gt;&lt;/DisplayText&gt;&lt;record&gt;&lt;rec-number&gt;131&lt;/rec-number&gt;&lt;foreign-keys&gt;&lt;key app="EN" db-id="sxasv0zxffd0vieev5ax0p08222er2p0vwex" timestamp="1525942952"&gt;131&lt;/key&gt;&lt;/foreign-keys&gt;&lt;ref-type name="Journal Article"&gt;17&lt;/ref-type&gt;&lt;contributors&gt;&lt;authors&gt;&lt;author&gt;Sun, Yong Tao&lt;/author&gt;&lt;author&gt;Zhang, Yue Xin&lt;/author&gt;&lt;author&gt;Tang, Hong&lt;/author&gt;&lt;author&gt;Mao, Qing&lt;/author&gt;&lt;author&gt;Wang, Xiao Zhong&lt;/author&gt;&lt;author&gt;Zhang, Ling Yi&lt;/author&gt;&lt;author&gt;Chen, Hong&lt;/author&gt;&lt;author&gt;Zhong, Ying Na&lt;/author&gt;&lt;author&gt;Lin, Shu Mei&lt;/author&gt;&lt;author&gt;Zhang, Da Zhi&lt;/author&gt;&lt;/authors&gt;&lt;/contributors&gt;&lt;titles&gt;&lt;title&gt;Clinical characteristics and current management of hepatitis B and C in China&lt;/title&gt;&lt;secondary-title&gt;World Journal of Gastroenterology&lt;/secondary-title&gt;&lt;/titles&gt;&lt;periodical&gt;&lt;full-title&gt;World Journal of Gastroenterology&lt;/full-title&gt;&lt;abbr-1&gt;World J. Gastroenterol.&lt;/abbr-1&gt;&lt;abbr-2&gt;World J Gastroenterol&lt;/abbr-2&gt;&lt;/periodical&gt;&lt;pages&gt;13582-90&lt;/pages&gt;&lt;volume&gt;20&lt;/volume&gt;&lt;number&gt;37&lt;/number&gt;&lt;dates&gt;&lt;year&gt;2014&lt;/year&gt;&lt;/dates&gt;&lt;accession-num&gt;25309089&lt;/accession-num&gt;&lt;urls&gt;&lt;/urls&gt;&lt;electronic-resource-num&gt;10.3748/wjg.v20.i37.13582&lt;/electronic-resource-num&gt;&lt;/record&gt;&lt;/Cite&gt;&lt;/EndNote&gt;</w:instrText>
      </w:r>
      <w:r w:rsidR="004846DB"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5]</w:t>
      </w:r>
      <w:r w:rsidR="004846DB"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B60E25" w:rsidRPr="001B3D7B">
        <w:rPr>
          <w:rFonts w:ascii="Book Antiqua" w:hAnsi="Book Antiqua" w:cs="Tahoma"/>
          <w:sz w:val="24"/>
          <w:szCs w:val="24"/>
          <w:lang w:val="en-US"/>
        </w:rPr>
        <w:t xml:space="preserve"> </w:t>
      </w:r>
      <w:r w:rsidR="00E630B6" w:rsidRPr="001B3D7B">
        <w:rPr>
          <w:rFonts w:ascii="Book Antiqua" w:hAnsi="Book Antiqua" w:cs="Tahoma"/>
          <w:sz w:val="24"/>
          <w:szCs w:val="24"/>
          <w:lang w:val="en-US"/>
        </w:rPr>
        <w:t>Since later disease stages are costlier, treatment delay would lead to increased future costs associated with disease progression. A modelling study in China captured such a scenario and highlighted the impact of treatment delay on younger patients who, with a longer life expectancy, would incur higher life-time disease management costs than older patients with a similar initial disease state</w:t>
      </w:r>
      <w:r w:rsidR="00E630B6"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Webster&lt;/Author&gt;&lt;Year&gt;2017&lt;/Year&gt;&lt;RecNum&gt;41&lt;/RecNum&gt;&lt;DisplayText&gt;&lt;style face="superscript"&gt;[86]&lt;/style&gt;&lt;/DisplayText&gt;&lt;record&gt;&lt;rec-number&gt;41&lt;/rec-number&gt;&lt;foreign-keys&gt;&lt;key app="EN" db-id="sxasv0zxffd0vieev5ax0p08222er2p0vwex" timestamp="1519641451"&gt;41&lt;/key&gt;&lt;/foreign-keys&gt;&lt;ref-type name="Conference Paper"&gt;47&lt;/ref-type&gt;&lt;contributors&gt;&lt;authors&gt;&lt;author&gt;Samantha Webster&lt;/author&gt;&lt;author&gt;Thomas Ward&lt;/author&gt;&lt;author&gt;Hayley Bennett&lt;/author&gt;&lt;author&gt;Gail Wygant&lt;/author&gt;&lt;author&gt;Feng Wang&lt;/author&gt;&lt;author&gt;Jing Yan&lt;/author&gt;&lt;author&gt;Phil McEwan&lt;/author&gt;&lt;/authors&gt;&lt;/contributors&gt;&lt;titles&gt;&lt;title&gt;Chronic hepatitis C and the emergence of direct-acting antiviral regimens in China: treat now or later?&lt;/title&gt;&lt;secondary-title&gt;Hepatol Int 2017;11 Suppl 1: Proceedings of the 26th Annual Conference of APASL&lt;/secondary-title&gt;&lt;/titles&gt;&lt;pages&gt;S1048&lt;/pages&gt;&lt;volume&gt;11&lt;/volume&gt;&lt;number&gt;Suppl 1&lt;/number&gt;&lt;dates&gt;&lt;year&gt;2017&lt;/year&gt;&lt;pub-dates&gt;&lt;date&gt;2017 Feb 15-19&lt;/date&gt;&lt;/pub-dates&gt;&lt;/dates&gt;&lt;pub-location&gt;Shanghai, China&lt;/pub-location&gt;&lt;publisher&gt;Springer&lt;/publisher&gt;&lt;work-type&gt;Abstract PP1808&lt;/work-type&gt;&lt;urls&gt;&lt;/urls&gt;&lt;electronic-resource-num&gt;10.1007/s12072-016-9783-9&lt;/electronic-resource-num&gt;&lt;/record&gt;&lt;/Cite&gt;&lt;/EndNote&gt;</w:instrText>
      </w:r>
      <w:r w:rsidR="00E630B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6]</w:t>
      </w:r>
      <w:r w:rsidR="00E630B6"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E630B6" w:rsidRPr="001B3D7B">
        <w:rPr>
          <w:rFonts w:ascii="Book Antiqua" w:hAnsi="Book Antiqua" w:cs="Tahoma"/>
          <w:sz w:val="24"/>
          <w:szCs w:val="24"/>
          <w:lang w:val="en-US"/>
        </w:rPr>
        <w:t xml:space="preserve"> With a </w:t>
      </w:r>
      <w:r w:rsidR="004B4C64" w:rsidRPr="001B3D7B">
        <w:rPr>
          <w:rFonts w:ascii="Book Antiqua" w:hAnsi="Book Antiqua" w:cs="Tahoma"/>
          <w:sz w:val="24"/>
          <w:szCs w:val="24"/>
          <w:lang w:val="en-US"/>
        </w:rPr>
        <w:t>3</w:t>
      </w:r>
      <w:r w:rsidR="00E630B6" w:rsidRPr="001B3D7B">
        <w:rPr>
          <w:rFonts w:ascii="Book Antiqua" w:hAnsi="Book Antiqua" w:cs="Tahoma"/>
          <w:sz w:val="24"/>
          <w:szCs w:val="24"/>
          <w:lang w:val="en-US"/>
        </w:rPr>
        <w:t>-year treatment deferment, the projected cost for managing future ESLD in non-cirrhotic patients aged 40 increased from</w:t>
      </w:r>
      <w:r w:rsidR="00E630B6" w:rsidRPr="001B3D7B" w:rsidDel="005973CF">
        <w:rPr>
          <w:rFonts w:ascii="Book Antiqua" w:hAnsi="Book Antiqua" w:cs="Tahoma"/>
          <w:sz w:val="24"/>
          <w:szCs w:val="24"/>
          <w:lang w:val="en-US"/>
        </w:rPr>
        <w:t xml:space="preserve"> </w:t>
      </w:r>
      <w:r w:rsidR="00E630B6" w:rsidRPr="001B3D7B">
        <w:rPr>
          <w:rFonts w:ascii="Book Antiqua" w:hAnsi="Book Antiqua" w:cs="Tahoma"/>
          <w:sz w:val="24"/>
          <w:szCs w:val="24"/>
          <w:lang w:val="en-US"/>
        </w:rPr>
        <w:t>RMB 4407359 to RMB 7997253, while the corresponding cost increment for non-cirrhotic patients aged 70 was from RMB 2091499 to RMB 5565547</w:t>
      </w:r>
      <w:r w:rsidR="00E630B6"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Webster&lt;/Author&gt;&lt;Year&gt;2017&lt;/Year&gt;&lt;RecNum&gt;41&lt;/RecNum&gt;&lt;DisplayText&gt;&lt;style face="superscript"&gt;[86]&lt;/style&gt;&lt;/DisplayText&gt;&lt;record&gt;&lt;rec-number&gt;41&lt;/rec-number&gt;&lt;foreign-keys&gt;&lt;key app="EN" db-id="sxasv0zxffd0vieev5ax0p08222er2p0vwex" timestamp="1519641451"&gt;41&lt;/key&gt;&lt;/foreign-keys&gt;&lt;ref-type name="Conference Paper"&gt;47&lt;/ref-type&gt;&lt;contributors&gt;&lt;authors&gt;&lt;author&gt;Samantha Webster&lt;/author&gt;&lt;author&gt;Thomas Ward&lt;/author&gt;&lt;author&gt;Hayley Bennett&lt;/author&gt;&lt;author&gt;Gail Wygant&lt;/author&gt;&lt;author&gt;Feng Wang&lt;/author&gt;&lt;author&gt;Jing Yan&lt;/author&gt;&lt;author&gt;Phil McEwan&lt;/author&gt;&lt;/authors&gt;&lt;/contributors&gt;&lt;titles&gt;&lt;title&gt;Chronic hepatitis C and the emergence of direct-acting antiviral regimens in China: treat now or later?&lt;/title&gt;&lt;secondary-title&gt;Hepatol Int 2017;11 Suppl 1: Proceedings of the 26th Annual Conference of APASL&lt;/secondary-title&gt;&lt;/titles&gt;&lt;pages&gt;S1048&lt;/pages&gt;&lt;volume&gt;11&lt;/volume&gt;&lt;number&gt;Suppl 1&lt;/number&gt;&lt;dates&gt;&lt;year&gt;2017&lt;/year&gt;&lt;pub-dates&gt;&lt;date&gt;2017 Feb 15-19&lt;/date&gt;&lt;/pub-dates&gt;&lt;/dates&gt;&lt;pub-location&gt;Shanghai, China&lt;/pub-location&gt;&lt;publisher&gt;Springer&lt;/publisher&gt;&lt;work-type&gt;Abstract PP1808&lt;/work-type&gt;&lt;urls&gt;&lt;/urls&gt;&lt;electronic-resource-num&gt;10.1007/s12072-016-9783-9&lt;/electronic-resource-num&gt;&lt;/record&gt;&lt;/Cite&gt;&lt;/EndNote&gt;</w:instrText>
      </w:r>
      <w:r w:rsidR="00E630B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6]</w:t>
      </w:r>
      <w:r w:rsidR="00E630B6"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E630B6" w:rsidRPr="001B3D7B">
        <w:rPr>
          <w:rFonts w:ascii="Book Antiqua" w:hAnsi="Book Antiqua" w:cs="Tahoma"/>
          <w:sz w:val="24"/>
          <w:szCs w:val="24"/>
          <w:lang w:val="en-US"/>
        </w:rPr>
        <w:t xml:space="preserve"> At the population level, more cases of cirrhosis and HCC would occur as CHC patients age, leading to higher healthcare costs in the future</w:t>
      </w:r>
      <w:r w:rsidR="00E630B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Razavi&lt;/Author&gt;&lt;Year&gt;2013&lt;/Year&gt;&lt;RecNum&gt;84&lt;/RecNum&gt;&lt;DisplayText&gt;&lt;style face="superscript"&gt;[87]&lt;/style&gt;&lt;/DisplayText&gt;&lt;record&gt;&lt;rec-number&gt;84&lt;/rec-number&gt;&lt;foreign-keys&gt;&lt;key app="EN" db-id="sxasv0zxffd0vieev5ax0p08222er2p0vwex" timestamp="1524040526"&gt;84&lt;/key&gt;&lt;/foreign-keys&gt;&lt;ref-type name="Journal Article"&gt;17&lt;/ref-type&gt;&lt;contributors&gt;&lt;authors&gt;&lt;author&gt;Razavi, Homie&lt;/author&gt;&lt;author&gt;ElKhoury, Antoine C&lt;/author&gt;&lt;author&gt;Elbasha, Elamin&lt;/author&gt;&lt;author&gt;Estes, Chris&lt;/author&gt;&lt;author&gt;Pasini, Ken&lt;/author&gt;&lt;author&gt;Poynard, Thierry&lt;/author&gt;&lt;author&gt;Kumar, Ritesh&lt;/author&gt;&lt;/authors&gt;&lt;/contributors&gt;&lt;titles&gt;&lt;title&gt;Chronic hepatitis C virus (HCV) disease burden and cost in the United States&lt;/title&gt;&lt;secondary-title&gt;Hepatology&lt;/secondary-title&gt;&lt;/titles&gt;&lt;periodical&gt;&lt;full-title&gt;Hepatology&lt;/full-title&gt;&lt;abbr-1&gt;Hepatology&lt;/abbr-1&gt;&lt;abbr-2&gt;Hepatology&lt;/abbr-2&gt;&lt;/periodical&gt;&lt;pages&gt;2164-2170&lt;/pages&gt;&lt;volume&gt;57&lt;/volume&gt;&lt;number&gt;6&lt;/number&gt;&lt;dates&gt;&lt;year&gt;2013&lt;/year&gt;&lt;/dates&gt;&lt;isbn&gt;1527-3350&lt;/isbn&gt;&lt;accession-num&gt;23280550&lt;/accession-num&gt;&lt;urls&gt;&lt;/urls&gt;&lt;electronic-resource-num&gt;10.1002/hep.26218&lt;/electronic-resource-num&gt;&lt;/record&gt;&lt;/Cite&gt;&lt;/EndNote&gt;</w:instrText>
      </w:r>
      <w:r w:rsidR="00E630B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7]</w:t>
      </w:r>
      <w:r w:rsidR="00E630B6"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E630B6" w:rsidRPr="001B3D7B">
        <w:rPr>
          <w:rFonts w:ascii="Book Antiqua" w:hAnsi="Book Antiqua" w:cs="Tahoma"/>
          <w:sz w:val="24"/>
          <w:szCs w:val="24"/>
          <w:lang w:val="en-US"/>
        </w:rPr>
        <w:t xml:space="preserve"> China faces both an increasing population of younger, incident patients and an aging p</w:t>
      </w:r>
      <w:r w:rsidR="001D495B" w:rsidRPr="001B3D7B">
        <w:rPr>
          <w:rFonts w:ascii="Book Antiqua" w:hAnsi="Book Antiqua" w:cs="Tahoma"/>
          <w:sz w:val="24"/>
          <w:szCs w:val="24"/>
          <w:lang w:val="en-US"/>
        </w:rPr>
        <w:t>opulation of prevalent patients</w:t>
      </w:r>
      <w:r w:rsidR="004846DB" w:rsidRPr="001B3D7B">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EdWFuPC9BdXRob3I+PFllYXI+MjAxNDwvWWVhcj48UmVj
TnVtPjIxPC9SZWNOdW0+PERpc3BsYXlUZXh0PjxzdHlsZSBmYWNlPSJzdXBlcnNjcmlwdCI+Wzkt
MTFdPC9zdHlsZT48L0Rpc3BsYXlUZXh0PjxyZWNvcmQ+PHJlYy1udW1iZXI+MjE8L3JlYy1udW1i
ZXI+PGZvcmVpZ24ta2V5cz48a2V5IGFwcD0iRU4iIGRiLWlkPSJzeGFzdjB6eGZmZDB2aWVldjVh
eDBwMDgyMjJlcjJwMHZ3ZXgiIHRpbWVzdGFtcD0iMTUxOTYyODM0NiI+MjE8L2tleT48a2V5IGFw
cD0iRU5XZWIiIGRiLWlkPSIiPjA8L2tleT48L2ZvcmVpZ24ta2V5cz48cmVmLXR5cGUgbmFtZT0i
Sm91cm5hbCBBcnRpY2xlIj4xNzwvcmVmLXR5cGU+PGNvbnRyaWJ1dG9ycz48YXV0aG9ycz48YXV0
aG9yPkR1YW4sIFouPC9hdXRob3I+PGF1dGhvcj5KaWEsIEouIEQuPC9hdXRob3I+PGF1dGhvcj5I
b3UsIEouPC9hdXRob3I+PGF1dGhvcj5Mb3UsIEwuPC9hdXRob3I+PGF1dGhvcj5Ub2JpYXMsIEgu
PC9hdXRob3I+PGF1dGhvcj5YdSwgWC4gWS48L2F1dGhvcj48YXV0aG9yPldlaSwgTC48L2F1dGhv
cj48YXV0aG9yPlpodWFuZywgSC48L2F1dGhvcj48YXV0aG9yPlBhbiwgQy4gUS48L2F1dGhvcj48
L2F1dGhvcnM+PC9jb250cmlidXRvcnM+PHRpdGxlcz48dGl0bGU+Q3VycmVudCBjaGFsbGVuZ2Vz
IGFuZCB0aGUgbWFuYWdlbWVudCBvZiBjaHJvbmljIGhlcGF0aXRpcyBDIGluIG1haW5sYW5kIENo
aW5hPC90aXRsZT48c2Vjb25kYXJ5LXRpdGxlPkogQ2xpbiBHYXN0cm9lbnRlcm9sPC9zZWNvbmRh
cnktdGl0bGU+PC90aXRsZXM+PHBlcmlvZGljYWw+PGZ1bGwtdGl0bGU+Sm91cm5hbCBvZiBDbGlu
aWNhbCBHYXN0cm9lbnRlcm9sb2d5PC9mdWxsLXRpdGxlPjxhYmJyLTE+Si4gQ2xpbi4gR2FzdHJv
ZW50ZXJvbC48L2FiYnItMT48YWJici0yPkogQ2xpbiBHYXN0cm9lbnRlcm9sPC9hYmJyLTI+PC9w
ZXJpb2RpY2FsPjxwYWdlcz42NznigJM4NjwvcGFnZXM+PHZvbHVtZT40ODwvdm9sdW1lPjxudW1i
ZXI+ODwvbnVtYmVyPjxlZGl0aW9uPjIwMTQgSnVsIDI0PC9lZGl0aW9uPjxkYXRlcz48eWVhcj4y
MDE0PC95ZWFyPjwvZGF0ZXM+PGFjY2Vzc2lvbi1udW0+MjQ5MjEyMTU8L2FjY2Vzc2lvbi1udW0+
PHVybHM+PHJlbGF0ZWQtdXJscz48dXJsPmh0dHBzOi8vd3d3Lm5jYmkubmxtLm5paC5nb3YvcG1j
L2FydGljbGVzL1BNQzQxNjIzMjUvPC91cmw+PC9yZWxhdGVkLXVybHM+PC91cmxzPjxjdXN0b20y
PlBNQzQxNjIzMjU8L2N1c3RvbTI+PGVsZWN0cm9uaWMtcmVzb3VyY2UtbnVtPjEwLjEwOTcvTUNH
LjAwMDAwMDAwMDAwMDAxMDk8L2VsZWN0cm9uaWMtcmVzb3VyY2UtbnVtPjwvcmVjb3JkPjwvQ2l0
ZT48Q2l0ZT48QXV0aG9yPlJhbzwvQXV0aG9yPjxZZWFyPjIwMTQ8L1llYXI+PFJlY051bT4xOTwv
UmVjTnVtPjxyZWNvcmQ+PHJlYy1udW1iZXI+MTk8L3JlYy1udW1iZXI+PGZvcmVpZ24ta2V5cz48
a2V5IGFwcD0iRU4iIGRiLWlkPSJzeGFzdjB6eGZmZDB2aWVldjVheDBwMDgyMjJlcjJwMHZ3ZXgi
IHRpbWVzdGFtcD0iMTUxOTYyNTc0MSI+MTk8L2tleT48a2V5IGFwcD0iRU5XZWIiIGRiLWlkPSIi
PjA8L2tleT48L2ZvcmVpZ24ta2V5cz48cmVmLXR5cGUgbmFtZT0iSm91cm5hbCBBcnRpY2xlIj4x
NzwvcmVmLXR5cGU+PGNvbnRyaWJ1dG9ycz48YXV0aG9ycz48YXV0aG9yPlJhbywgSC48L2F1dGhv
cj48YXV0aG9yPldlaSwgTC48L2F1dGhvcj48YXV0aG9yPkxvcGV6LVRhbGF2ZXJhLCBKLiBDLjwv
YXV0aG9yPjxhdXRob3I+U2hhbmcsIEouPC9hdXRob3I+PGF1dGhvcj5DaGVuLCBILjwvYXV0aG9y
PjxhdXRob3I+TGksIEouPC9hdXRob3I+PGF1dGhvcj5YaWUsIFEuPC9hdXRob3I+PGF1dGhvcj5H
YW8sIFouPC9hdXRob3I+PGF1dGhvcj5XYW5nLCBMLjwvYXV0aG9yPjxhdXRob3I+V2VpLCBKLjwv
YXV0aG9yPjxhdXRob3I+SmlhbmcsIEouPC9hdXRob3I+PGF1dGhvcj5TdW4sIFkuPC9hdXRob3I+
PGF1dGhvcj5ZYW5nLCBSLjwvYXV0aG9yPjxhdXRob3I+TGksIEguPC9hdXRob3I+PGF1dGhvcj5a
aGFuZywgSC48L2F1dGhvcj48YXV0aG9yPkdvbmcsIFouPC9hdXRob3I+PGF1dGhvcj5aaGFuZywg
TC48L2F1dGhvcj48YXV0aG9yPlpoYW8sIEwuPC9hdXRob3I+PGF1dGhvcj5Eb3UsIFguPC9hdXRo
b3I+PGF1dGhvcj5OaXUsIEouPC9hdXRob3I+PGF1dGhvcj5Zb3UsIEguPC9hdXRob3I+PGF1dGhv
cj5DaGVuLCBaLjwvYXV0aG9yPjxhdXRob3I+TmluZywgUS48L2F1dGhvcj48YXV0aG9yPkdvbmcs
IEcuPC9hdXRob3I+PGF1dGhvcj5XdSwgUy48L2F1dGhvcj48YXV0aG9yPkppLCBXLjwvYXV0aG9y
PjxhdXRob3I+TWFvLCBRLjwvYXV0aG9yPjxhdXRob3I+VGFuZywgSC48L2F1dGhvcj48YXV0aG9y
PkxpLCBTLjwvYXV0aG9yPjxhdXRob3I+V2VpLCBTLjwvYXV0aG9yPjxhdXRob3I+U3VuLCBKLjwv
YXV0aG9yPjxhdXRob3I+SmlhbmcsIEouPC9hdXRob3I+PGF1dGhvcj5MdSwgTC48L2F1dGhvcj48
YXV0aG9yPkppYSwgSi48L2F1dGhvcj48YXV0aG9yPlpodWFuZywgSC48L2F1dGhvcj48L2F1dGhv
cnM+PC9jb250cmlidXRvcnM+PGF1dGgtYWRkcmVzcz5QZWtpbmcgVW5pdmVyc2l0eSBQZW9wbGUm
YXBvcztzIEhvc3BpdGFsLCBQZWtpbmcgVW5pdmVyc2l0eSBIZXBhdG9sb2d5IEluc3RpdHV0ZSwg
QmVpamluZyBLZXkgTGFib3JhdG9yeSBmb3IgSGVwYXRpdGlzIEMgYW5kIEltbXVub3RoZXJhcHkg
Zm9yIExpdmVyIERpc2Vhc2UsIEJlaWppbmcsIENoaW5hLjwvYXV0aC1hZGRyZXNzPjx0aXRsZXM+
PHRpdGxlPkRpc3RyaWJ1dGlvbiBhbmQgY2xpbmljYWwgY29ycmVsYXRlcyBvZiB2aXJhbCBhbmQg
aG9zdCBnZW5vdHlwZXMgaW4gQ2hpbmVzZSBwYXRpZW50cyB3aXRoIGNocm9uaWMgaGVwYXRpdGlz
IEMgdmlydXMgaW5mZWN0aW9uPC90aXRsZT48c2Vjb25kYXJ5LXRpdGxlPkogR2FzdHJvZW50ZXJv
bCBIZXBhdG9sPC9zZWNvbmRhcnktdGl0bGU+PC90aXRsZXM+PHBlcmlvZGljYWw+PGZ1bGwtdGl0
bGU+Sm91cm5hbCBvZiBHYXN0cm9lbnRlcm9sb2d5IGFuZCBIZXBhdG9sb2d5PC9mdWxsLXRpdGxl
PjxhYmJyLTE+Si4gR2FzdHJvZW50ZXJvbC4gSGVwYXRvbC48L2FiYnItMT48YWJici0yPkogR2Fz
dHJvZW50ZXJvbCBIZXBhdG9sPC9hYmJyLTI+PGFiYnItMz5Kb3VybmFsIG9mIEdhc3Ryb2VudGVy
b2xvZ3kgJmFtcDsgSGVwYXRvbG9neTwvYWJici0zPjwvcGVyaW9kaWNhbD48cGFnZXM+NTQ1LTUz
PC9wYWdlcz48dm9sdW1lPjI5PC92b2x1bWU+PG51bWJlcj4zPC9udW1iZXI+PGVkaXRpb24+MjAx
My8xMC8wNTwvZWRpdGlvbj48a2V5d29yZHM+PGtleXdvcmQ+QWR1bHQ8L2tleXdvcmQ+PGtleXdv
cmQ+QXNpYW4gQ29udGluZW50YWwgQW5jZXN0cnkgR3JvdXAvKmdlbmV0aWNzPC9rZXl3b3JkPjxr
ZXl3b3JkPkNoaW5hL2VwaWRlbWlvbG9neS9ldGhub2xvZ3k8L2tleXdvcmQ+PGtleXdvcmQ+Q29p
bmZlY3Rpb248L2tleXdvcmQ+PGtleXdvcmQ+Q3Jvc3MtU2VjdGlvbmFsIFN0dWRpZXM8L2tleXdv
cmQ+PGtleXdvcmQ+RmVtYWxlPC9rZXl3b3JkPjxrZXl3b3JkPkdlbm90eXBlPC9rZXl3b3JkPjxr
ZXl3b3JkPkhlcGFjaXZpcnVzLypnZW5ldGljczwva2V5d29yZD48a2V5d29yZD5IZXBhdGl0aXMg
Qjwva2V5d29yZD48a2V5d29yZD5IZXBhdGl0aXMgQywgQ2hyb25pYy9lcGlkZW1pb2xvZ3kvKmdl
bmV0aWNzL3RyYW5zbWlzc2lvbi8qdmlyb2xvZ3k8L2tleXdvcmQ+PGtleXdvcmQ+SHVtYW5zPC9r
ZXl3b3JkPjxrZXl3b3JkPkludGVybGV1a2lucy9nZW5ldGljczwva2V5d29yZD48a2V5d29yZD5N
YWxlPC9rZXl3b3JkPjxrZXl3b3JkPk1pZGRsZSBBZ2VkPC9rZXl3b3JkPjxrZXl3b3JkPlByZXZh
bGVuY2U8L2tleXdvcmQ+PGtleXdvcmQ+UmlzayBGYWN0b3JzPC9rZXl3b3JkPjxrZXl3b3JkPkNo
aW5hPC9rZXl3b3JkPjxrZXl3b3JkPkhwdjwva2V5d29yZD48a2V5d29yZD5JbDI4Yjwva2V5d29y
ZD48a2V5d29yZD5jaXJyaG9zaXM8L2tleXdvcmQ+PGtleXdvcmQ+ZXBpZGVtaW9sb2d5PC9rZXl3
b3JkPjxrZXl3b3JkPm5hdHVyYWwgaGlzdG9yeTwva2V5d29yZD48L2tleXdvcmRzPjxkYXRlcz48
eWVhcj4yMDE0PC95ZWFyPjxwdWItZGF0ZXM+PGRhdGU+TWFyPC9kYXRlPjwvcHViLWRhdGVzPjwv
ZGF0ZXM+PGlzYm4+MTQ0MC0xNzQ2IChFbGVjdHJvbmljKSYjeEQ7MDgxNS05MzE5IChMaW5raW5n
KTwvaXNibj48YWNjZXNzaW9uLW51bT4yNDA5MDE4ODwvYWNjZXNzaW9uLW51bT48dXJscz48cmVs
YXRlZC11cmxzPjx1cmw+aHR0cHM6Ly93d3cubmNiaS5ubG0ubmloLmdvdi9wdWJtZWQvMjQwOTAx
ODg8L3VybD48L3JlbGF0ZWQtdXJscz48L3VybHM+PGN1c3RvbTI+UE1DNDI3MjU3NzwvY3VzdG9t
Mj48ZWxlY3Ryb25pYy1yZXNvdXJjZS1udW0+MTAuMTExMS9qZ2guMTIzOTg8L2VsZWN0cm9uaWMt
cmVzb3VyY2UtbnVtPjwvcmVjb3JkPjwvQ2l0ZT48Q2l0ZT48QXV0aG9yPkI8L0F1dGhvcj48WWVh
cj4yMDE2PC9ZZWFyPjxSZWNOdW0+MjA8L1JlY051bT48cmVjb3JkPjxyZWMtbnVtYmVyPjIwPC9y
ZWMtbnVtYmVyPjxmb3JlaWduLWtleXM+PGtleSBhcHA9IkVOIiBkYi1pZD0ic3hhc3YwenhmZmQw
dmllZXY1YXgwcDA4MjIyZXIycDB2d2V4IiB0aW1lc3RhbXA9IjE1MTk2MjYxMzAiPjIwPC9rZXk+
PGtleSBhcHA9IkVOV2ViIiBkYi1pZD0iIj4wPC9rZXk+PC9mb3JlaWduLWtleXM+PHJlZi10eXBl
IG5hbWU9IkpvdXJuYWwgQXJ0aWNsZSI+MTc8L3JlZi10eXBlPjxjb250cmlidXRvcnM+PGF1dGhv
cnM+PGF1dGhvcj5OaWUsIEJpbjwvYXV0aG9yPjxhdXRob3I+WmhhbmcsIEthaWppb25nPC9hdXRo
b3I+PGF1dGhvcj5MaXUsIEppbmJvPC9hdXRob3I+PGF1dGhvcj5HdW8sIFlvbmdjYW48L2F1dGhv
cj48YXV0aG9yPlR1LCBaaGlndWFuZzwvYXV0aG9yPjwvYXV0aG9ycz48dHJhbnNsYXRlZC1hdXRo
b3JzPjxhdXRob3I+TmllLCBCaW48L2F1dGhvcj48YXV0aG9yPlpoYW5nLCBLYWlqaW9uZzwvYXV0
aG9yPjxhdXRob3I+TGl1LCBKaW5ibzwvYXV0aG9yPjxhdXRob3I+R3VvLCBZb25nY2FuPC9hdXRo
b3I+PGF1dGhvcj5UdSwgWmhpZ3Vhbmc8L2F1dGhvcj48L3RyYW5zbGF0ZWQtYXV0aG9ycz48L2Nv
bnRyaWJ1dG9ycz48dGl0bGVzPjx0aXRsZT5QcmV2YWxlbmNlIG9mIGhlcGF0aXRpcyBDIHZpcnVz
IGdlbm90eXBlcyBpbiBDaGluYSBwYXRpZW50czogYSBzeXN0ZW1hdGljIHJldmlldyBhbmQgbWV0
YS1hbmFseXNpczwvdGl0bGU+PHNlY29uZGFyeS10aXRsZT5KaWFueWFuIFlpeHVlIFl1IExpbmNo
dWFuZzwvc2Vjb25kYXJ5LXRpdGxlPjx0cmFuc2xhdGVkLXRpdGxlPlByZXZhbGVuY2Ugb2YgaGVw
YXRpdGlzIEMgdmlydXMgZ2Vub3R5cGVzIGluIENoaW5hIHBhdGllbnRzOiBhIHN5c3RlbWF0aWMg
cmV2aWV3IGFuZCBNZXRhLWFuYWx5c2lzPC90cmFuc2xhdGVkLXRpdGxlPjwvdGl0bGVzPjxwYWdl
cz4yODc2LTI4ODE8L3BhZ2VzPjx2b2x1bWU+MTM8L3ZvbHVtZT48bnVtYmVyPjIwPC9udW1iZXI+
PGRhdGVzPjx5ZWFyPjIwMTY8L3llYXI+PC9kYXRlcz48aXNibj4xNjcyLTk0NTUoMjAxNikyMC0y
ODc2LTA2PC9pc2JuPjx1cmxzPjxyZWxhdGVkLXVybHM+PHVybD5odHRwOi8vd3d3LmNxdmlwLmNv
bS9xay84NDQ3N3gvMjAxNjIwLzY3MDQwODIwMi5odG1sPC91cmw+PC9yZWxhdGVkLXVybHM+PC91
cmxzPjxlbGVjdHJvbmljLXJlc291cmNlLW51bT4xMC4zOTY5L2ouaXNzbi4xNjcyLTk0NTUuMjAx
Ni4yMC4wMTM8L2VsZWN0cm9uaWMtcmVzb3VyY2UtbnVtPjxsYW5ndWFnZT5DaGluZXNlPC9sYW5n
dWFnZT48L3JlY29yZD48L0NpdGU+PC9FbmROb3RlPgB=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4846DB" w:rsidRPr="001B3D7B">
        <w:rPr>
          <w:rFonts w:ascii="Book Antiqua" w:hAnsi="Book Antiqua" w:cs="Tahoma"/>
          <w:sz w:val="24"/>
          <w:szCs w:val="24"/>
          <w:lang w:val="en-US"/>
        </w:rPr>
      </w:r>
      <w:r w:rsidR="004846DB"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11]</w:t>
      </w:r>
      <w:r w:rsidR="004846DB"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632A2C" w:rsidRPr="001B3D7B">
        <w:rPr>
          <w:rFonts w:ascii="Book Antiqua" w:hAnsi="Book Antiqua" w:cs="Tahoma"/>
          <w:sz w:val="24"/>
          <w:szCs w:val="24"/>
          <w:lang w:val="en-US"/>
        </w:rPr>
        <w:t xml:space="preserve"> </w:t>
      </w:r>
      <w:r w:rsidR="001D495B" w:rsidRPr="001B3D7B">
        <w:rPr>
          <w:rFonts w:ascii="Book Antiqua" w:hAnsi="Book Antiqua" w:cs="Tahoma"/>
          <w:sz w:val="24"/>
          <w:szCs w:val="24"/>
          <w:lang w:val="en-US"/>
        </w:rPr>
        <w:t xml:space="preserve">Without </w:t>
      </w:r>
      <w:r w:rsidR="00A17146" w:rsidRPr="001B3D7B">
        <w:rPr>
          <w:rFonts w:ascii="Book Antiqua" w:hAnsi="Book Antiqua" w:cs="Tahoma"/>
          <w:sz w:val="24"/>
          <w:szCs w:val="24"/>
          <w:lang w:val="en-US"/>
        </w:rPr>
        <w:t xml:space="preserve">effective treatment, it </w:t>
      </w:r>
      <w:r w:rsidR="001D495B" w:rsidRPr="001B3D7B">
        <w:rPr>
          <w:rFonts w:ascii="Book Antiqua" w:hAnsi="Book Antiqua" w:cs="Tahoma"/>
          <w:sz w:val="24"/>
          <w:szCs w:val="24"/>
          <w:lang w:val="en-US"/>
        </w:rPr>
        <w:t>was</w:t>
      </w:r>
      <w:r w:rsidR="00A17146" w:rsidRPr="001B3D7B">
        <w:rPr>
          <w:rFonts w:ascii="Book Antiqua" w:hAnsi="Book Antiqua" w:cs="Tahoma"/>
          <w:sz w:val="24"/>
          <w:szCs w:val="24"/>
          <w:lang w:val="en-US"/>
        </w:rPr>
        <w:t xml:space="preserve"> predicted that over the next 15 years, 420000 </w:t>
      </w:r>
      <w:r w:rsidR="005B7F06" w:rsidRPr="001B3D7B">
        <w:rPr>
          <w:rFonts w:ascii="Book Antiqua" w:hAnsi="Book Antiqua" w:cs="Tahoma"/>
          <w:sz w:val="24"/>
          <w:szCs w:val="24"/>
          <w:lang w:val="en-US"/>
        </w:rPr>
        <w:t xml:space="preserve">new </w:t>
      </w:r>
      <w:r w:rsidR="00A17146" w:rsidRPr="001B3D7B">
        <w:rPr>
          <w:rFonts w:ascii="Book Antiqua" w:hAnsi="Book Antiqua" w:cs="Tahoma"/>
          <w:sz w:val="24"/>
          <w:szCs w:val="24"/>
          <w:lang w:val="en-US"/>
        </w:rPr>
        <w:t xml:space="preserve">cases of HCV-related cirrhosis and 254000 </w:t>
      </w:r>
      <w:r w:rsidR="005B7F06" w:rsidRPr="001B3D7B">
        <w:rPr>
          <w:rFonts w:ascii="Book Antiqua" w:hAnsi="Book Antiqua" w:cs="Tahoma"/>
          <w:sz w:val="24"/>
          <w:szCs w:val="24"/>
          <w:lang w:val="en-US"/>
        </w:rPr>
        <w:t xml:space="preserve">new </w:t>
      </w:r>
      <w:r w:rsidR="001D495B" w:rsidRPr="001B3D7B">
        <w:rPr>
          <w:rFonts w:ascii="Book Antiqua" w:hAnsi="Book Antiqua" w:cs="Tahoma"/>
          <w:sz w:val="24"/>
          <w:szCs w:val="24"/>
          <w:lang w:val="en-US"/>
        </w:rPr>
        <w:t>cases of HCV-related HCC would</w:t>
      </w:r>
      <w:r w:rsidR="00A17146" w:rsidRPr="001B3D7B">
        <w:rPr>
          <w:rFonts w:ascii="Book Antiqua" w:hAnsi="Book Antiqua" w:cs="Tahoma"/>
          <w:sz w:val="24"/>
          <w:szCs w:val="24"/>
          <w:lang w:val="en-US"/>
        </w:rPr>
        <w:t xml:space="preserve"> occur, leading to </w:t>
      </w:r>
      <w:r w:rsidR="0055425E" w:rsidRPr="001B3D7B">
        <w:rPr>
          <w:rFonts w:ascii="Book Antiqua" w:hAnsi="Book Antiqua" w:cs="Tahoma"/>
          <w:sz w:val="24"/>
          <w:szCs w:val="24"/>
          <w:lang w:val="en-US"/>
        </w:rPr>
        <w:t xml:space="preserve">future </w:t>
      </w:r>
      <w:r w:rsidR="00A17146" w:rsidRPr="001B3D7B">
        <w:rPr>
          <w:rFonts w:ascii="Book Antiqua" w:hAnsi="Book Antiqua" w:cs="Tahoma"/>
          <w:sz w:val="24"/>
          <w:szCs w:val="24"/>
          <w:lang w:val="en-US"/>
        </w:rPr>
        <w:t>treatment costs of</w:t>
      </w:r>
      <w:r w:rsidR="00220007" w:rsidRPr="001B3D7B">
        <w:rPr>
          <w:rFonts w:ascii="Book Antiqua" w:hAnsi="Book Antiqua" w:cs="Tahoma"/>
          <w:sz w:val="24"/>
          <w:szCs w:val="24"/>
          <w:lang w:val="en-US"/>
        </w:rPr>
        <w:t xml:space="preserve"> </w:t>
      </w:r>
      <w:r w:rsidR="00A17146" w:rsidRPr="001B3D7B">
        <w:rPr>
          <w:rFonts w:ascii="Book Antiqua" w:hAnsi="Book Antiqua" w:cs="Tahoma"/>
          <w:sz w:val="24"/>
          <w:szCs w:val="24"/>
          <w:lang w:val="en-US"/>
        </w:rPr>
        <w:t>589 million and</w:t>
      </w:r>
      <w:r w:rsidR="00220007" w:rsidRPr="001B3D7B">
        <w:rPr>
          <w:rFonts w:ascii="Book Antiqua" w:hAnsi="Book Antiqua" w:cs="Tahoma"/>
          <w:sz w:val="24"/>
          <w:szCs w:val="24"/>
          <w:lang w:val="en-US"/>
        </w:rPr>
        <w:t xml:space="preserve"> </w:t>
      </w:r>
      <w:r w:rsidR="00A17146" w:rsidRPr="001B3D7B">
        <w:rPr>
          <w:rFonts w:ascii="Book Antiqua" w:hAnsi="Book Antiqua" w:cs="Tahoma"/>
          <w:sz w:val="24"/>
          <w:szCs w:val="24"/>
          <w:lang w:val="en-US"/>
        </w:rPr>
        <w:t xml:space="preserve">611 million </w:t>
      </w:r>
      <w:r w:rsidR="00220007" w:rsidRPr="001B3D7B" w:rsidDel="00E1185F">
        <w:rPr>
          <w:rFonts w:ascii="Book Antiqua" w:hAnsi="Book Antiqua" w:cs="Tahoma"/>
          <w:sz w:val="24"/>
          <w:szCs w:val="24"/>
          <w:lang w:val="en-US"/>
        </w:rPr>
        <w:t>dollars</w:t>
      </w:r>
      <w:r w:rsidR="00220007" w:rsidRPr="001B3D7B">
        <w:rPr>
          <w:rFonts w:ascii="Book Antiqua" w:hAnsi="Book Antiqua" w:cs="Tahoma"/>
          <w:sz w:val="24"/>
          <w:szCs w:val="24"/>
          <w:lang w:val="en-US"/>
        </w:rPr>
        <w:t xml:space="preserve"> </w:t>
      </w:r>
      <w:r w:rsidR="00A17146" w:rsidRPr="001B3D7B">
        <w:rPr>
          <w:rFonts w:ascii="Book Antiqua" w:hAnsi="Book Antiqua" w:cs="Tahoma"/>
          <w:sz w:val="24"/>
          <w:szCs w:val="24"/>
          <w:lang w:val="en-US"/>
        </w:rPr>
        <w:t>respectively</w:t>
      </w:r>
      <w:r w:rsidR="00763A14" w:rsidRPr="001B3D7B">
        <w:rPr>
          <w:rFonts w:ascii="Book Antiqua" w:hAnsi="Book Antiqua" w:cs="Tahoma"/>
          <w:sz w:val="24"/>
          <w:szCs w:val="24"/>
          <w:lang w:val="en-US"/>
        </w:rPr>
        <w:t xml:space="preserve"> </w:t>
      </w:r>
      <w:r w:rsidR="001D495B" w:rsidRPr="001B3D7B">
        <w:rPr>
          <w:rFonts w:ascii="Book Antiqua" w:hAnsi="Book Antiqua" w:cs="Tahoma"/>
          <w:sz w:val="24"/>
          <w:szCs w:val="24"/>
          <w:lang w:val="en-US"/>
        </w:rPr>
        <w:t>(</w:t>
      </w:r>
      <w:r w:rsidR="00B94D05" w:rsidRPr="001B3D7B">
        <w:rPr>
          <w:rFonts w:ascii="Book Antiqua" w:hAnsi="Book Antiqua" w:cs="Tahoma"/>
          <w:sz w:val="24"/>
          <w:szCs w:val="24"/>
          <w:lang w:val="en-US"/>
        </w:rPr>
        <w:t>Figure 3</w:t>
      </w:r>
      <w:r w:rsidR="001D495B" w:rsidRPr="001B3D7B">
        <w:rPr>
          <w:rFonts w:ascii="Book Antiqua" w:hAnsi="Book Antiqua" w:cs="Tahoma"/>
          <w:sz w:val="24"/>
          <w:szCs w:val="24"/>
        </w:rPr>
        <w:t>)</w:t>
      </w:r>
      <w:r w:rsidR="00D43798" w:rsidRPr="001B3D7B">
        <w:rPr>
          <w:rFonts w:ascii="Book Antiqua" w:hAnsi="Book Antiqua"/>
          <w:sz w:val="24"/>
          <w:szCs w:val="24"/>
          <w:lang w:val="en-US"/>
        </w:rPr>
        <w:fldChar w:fldCharType="begin">
          <w:fldData xml:space="preserve">PEVuZE5vdGU+PENpdGUgRXhjbHVkZUF1dGg9IjEiPjxZZWFyPjIwMTc8L1llYXI+PFJlY051bT4y
MDQ8L1JlY051bT48RGlzcGxheVRleHQ+PHN0eWxlIGZhY2U9InN1cGVyc2NyaXB0Ij5bOCwgODhd
PC9zdHlsZT48L0Rpc3BsYXlUZXh0PjxyZWNvcmQ+PHJlYy1udW1iZXI+MjA0PC9yZWMtbnVtYmVy
Pjxmb3JlaWduLWtleXM+PGtleSBhcHA9IkVOIiBkYi1pZD0ic3hhc3YwenhmZmQwdmllZXY1YXgw
cDA4MjIyZXIycDB2d2V4IiB0aW1lc3RhbXA9IjE1MzAyMzg3MjMiPjIwNDwva2V5PjwvZm9yZWln
bi1rZXlzPjxyZWYtdHlwZSBuYW1lPSJCb29rIj42PC9yZWYtdHlwZT48Y29udHJpYnV0b3JzPjx0
ZXJ0aWFyeS1hdXRob3JzPjxhdXRob3I+Wmh1YW5nLCBIdWk8L2F1dGhvcj48L3RlcnRpYXJ5LWF1
dGhvcnM+PC9jb250cmlidXRvcnM+PHRpdGxlcz48dGl0bGU+PHN0eWxlIGZhY2U9Im5vcm1hbCIg
Zm9udD0iZGVmYXVsdCIgc2l6ZT0iMTAwJSI+Q2hpbmVzZSBGb3VuZGF0aW9uIGZvciBIZXBhdGl0
aXMgUHJldmVudGlvbiBhbmQgQ29udHJvbC4gUjwvc3R5bGU+PHN0eWxlIGZhY2U9Im5vcm1hbCIg
Zm9udD0iZGVmYXVsdCIgY2hhcnNldD0iMTM0IiBzaXplPSIxMDAlIj5lcG9ydCBvbiB0aGUgPC9z
dHlsZT48c3R5bGUgZmFjZT0ibm9ybWFsIiBmb250PSJkZWZhdWx0IiBzaXplPSIxMDAlIj5jdXJy
ZW50IDwvc3R5bGU+PHN0eWxlIGZhY2U9Im5vcm1hbCIgZm9udD0iZGVmYXVsdCIgY2hhcnNldD0i
MTM0IiBzaXplPSIxMDAlIj5zdGF0dXMgPC9zdHlsZT48c3R5bGUgZmFjZT0ibm9ybWFsIiBmb250
PSJkZWZhdWx0IiBzaXplPSIxMDAlIj5hbmQgPC9zdHlsZT48c3R5bGUgZmFjZT0ibm9ybWFsIiBm
b250PSJkZWZhdWx0IiBjaGFyc2V0PSIxMzQiIHNpemU9IjEwMCUiPnByZXZlbnRpb24gYW5kIHRy
ZWF0bWVudCBzdHJhdGVnaWVzIDwvc3R5bGU+PHN0eWxlIGZhY2U9Im5vcm1hbCIgZm9udD0iZGVm
YXVsdCIgc2l6ZT0iMTAwJSI+Zm9yPC9zdHlsZT48c3R5bGUgZmFjZT0ibm9ybWFsIiBmb250PSJk
ZWZhdWx0IiBjaGFyc2V0PSIxMzQiIHNpemU9IjEwMCUiPiBoZXBhdGl0aXMgQyBpbiBDaGluYTwv
c3R5bGU+PC90aXRsZT48L3RpdGxlcz48c2VjdGlvbj4zLTU8L3NlY3Rpb24+PGRhdGVzPjx5ZWFy
PjIwMTc8L3llYXI+PC9kYXRlcz48cHViLWxvY2F0aW9uPkJlaWppbmc8L3B1Yi1sb2NhdGlvbj48
cHVibGlzaGVyPlBlb3BsZSZhcG9zO3MgTWVkaWNhbCBQdWJsaXNoaW5nIEhvdXNlIENvLiwgTFRE
PC9wdWJsaXNoZXI+PGlzYm4+OTc4LTctMTE3LTI1ODkwLTYgPC9pc2JuPjx1cmxzPjxyZWxhdGVk
LXVybHM+PHVybD5odHRwczovL3d3dy5hbWF6b24uY24vZHAvQjA3Q0Y2WDdCTC9yZWY9c3JfMV8x
P2llPVVURjgmYW1wO3FpZD0xNTM2MzE4ODU1JmFtcDtzcj04LTEmYW1wO2tleXdvcmRzPSVFNCVC
OCVBRCVFNSU5QiVCRCVFNCVCOCU5OSVFNSU5RSU4QiVFOCU4MiU5RCVFNyU4MiU4RSVFNiU4NCU5
RiVFNiU5RiU5MyVFNyU4RSVCMCVFNyU4QSVCNiVFNSU4RiU4QSVFOSU5OCVCMiVFNiVCMiVCQiVF
NSVBRiVCOSVFNyVBRCU5NiVFNyVBMCU5NCVFNyVBOSVCNiVFNiU4QSVBNSVFNSU5MSU4QTwvdXJs
PjwvcmVsYXRlZC11cmxzPjwvdXJscz48L3JlY29yZD48L0NpdGU+PENpdGU+PEF1dGhvcj5XZWk8
L0F1dGhvcj48WWVhcj4yMDE1PC9ZZWFyPjxSZWNOdW0+MjU1PC9SZWNOdW0+PHJlY29yZD48cmVj
LW51bWJlcj4yNTU8L3JlYy1udW1iZXI+PGZvcmVpZ24ta2V5cz48a2V5IGFwcD0iRU4iIGRiLWlk
PSJzeGFzdjB6eGZmZDB2aWVldjVheDBwMDgyMjJlcjJwMHZ3ZXgiIHRpbWVzdGFtcD0iMTU1NDEw
MTU4NSI+MjU1PC9rZXk+PC9mb3JlaWduLWtleXM+PHJlZi10eXBlIG5hbWU9IkpvdXJuYWwgQXJ0
aWNsZSI+MTc8L3JlZi10eXBlPjxjb250cmlidXRvcnM+PGF1dGhvcnM+PGF1dGhvcj5XZWksIExh
aTwvYXV0aG9yPjxhdXRob3I+S2FtYWUsIElzYW88L2F1dGhvcj48YXV0aG9yPkxlZSwgTWVpIEhz
dWFuPC9hdXRob3I+PGF1dGhvcj5MaSwgSG9uZzwvYXV0aG9yPjwvYXV0aG9ycz48L2NvbnRyaWJ1
dG9ycz48dGl0bGVzPjx0aXRsZT5IZXBhdGl0aXMgQyB2aXJhbCBpbmZlY3Rpb24gZGlzZWFzZSBi
dXJkZW4gaW4gQXNpYTwvdGl0bGU+PHNlY29uZGFyeS10aXRsZT5WYWx1ZSBhbmQgT3V0Y29tZXMg
U3BvdGxpZ2h0PC9zZWNvbmRhcnktdGl0bGU+PC90aXRsZXM+PHBhZ2VzPjE2LTE4PC9wYWdlcz48
dm9sdW1lPjE8L3ZvbHVtZT48bnVtYmVyPjM8L251bWJlcj48ZGF0ZXM+PHllYXI+MjAxNTwveWVh
cj48L2RhdGVzPjx1cmxzPjxyZWxhdGVkLXVybHM+PHVybD5odHRwczovL3d3dy5pc3Bvci5vcmcv
ZG9jcy9kZWZhdWx0LXNvdXJjZS9wdWJsaWNhdGlvbnMvdmFsdWUtb3V0Y29tZXMtc3BvdGxpZ2h0
L21heS1qdW5lLTIwMTUvdm9zLWhlcGF0aXRpcy1jLWluLWFzaWEucGRmP3NmdnJzbj05ZDdjODQx
ZF8yPC91cmw+PC9yZWxhdGVkLXVybHM+PC91cmxzPjxhY2Nlc3MtZGF0ZT4yMDE5LjAzLjI5PC9h
Y2Nlc3MtZGF0ZT48L3JlY29yZD48L0NpdGU+PC9FbmROb3RlPgB=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gRXhjbHVkZUF1dGg9IjEiPjxZZWFyPjIwMTc8L1llYXI+PFJlY051bT4y
MDQ8L1JlY051bT48RGlzcGxheVRleHQ+PHN0eWxlIGZhY2U9InN1cGVyc2NyaXB0Ij5bOCwgODhd
PC9zdHlsZT48L0Rpc3BsYXlUZXh0PjxyZWNvcmQ+PHJlYy1udW1iZXI+MjA0PC9yZWMtbnVtYmVy
Pjxmb3JlaWduLWtleXM+PGtleSBhcHA9IkVOIiBkYi1pZD0ic3hhc3YwenhmZmQwdmllZXY1YXgw
cDA4MjIyZXIycDB2d2V4IiB0aW1lc3RhbXA9IjE1MzAyMzg3MjMiPjIwNDwva2V5PjwvZm9yZWln
bi1rZXlzPjxyZWYtdHlwZSBuYW1lPSJCb29rIj42PC9yZWYtdHlwZT48Y29udHJpYnV0b3JzPjx0
ZXJ0aWFyeS1hdXRob3JzPjxhdXRob3I+Wmh1YW5nLCBIdWk8L2F1dGhvcj48L3RlcnRpYXJ5LWF1
dGhvcnM+PC9jb250cmlidXRvcnM+PHRpdGxlcz48dGl0bGU+PHN0eWxlIGZhY2U9Im5vcm1hbCIg
Zm9udD0iZGVmYXVsdCIgc2l6ZT0iMTAwJSI+Q2hpbmVzZSBGb3VuZGF0aW9uIGZvciBIZXBhdGl0
aXMgUHJldmVudGlvbiBhbmQgQ29udHJvbC4gUjwvc3R5bGU+PHN0eWxlIGZhY2U9Im5vcm1hbCIg
Zm9udD0iZGVmYXVsdCIgY2hhcnNldD0iMTM0IiBzaXplPSIxMDAlIj5lcG9ydCBvbiB0aGUgPC9z
dHlsZT48c3R5bGUgZmFjZT0ibm9ybWFsIiBmb250PSJkZWZhdWx0IiBzaXplPSIxMDAlIj5jdXJy
ZW50IDwvc3R5bGU+PHN0eWxlIGZhY2U9Im5vcm1hbCIgZm9udD0iZGVmYXVsdCIgY2hhcnNldD0i
MTM0IiBzaXplPSIxMDAlIj5zdGF0dXMgPC9zdHlsZT48c3R5bGUgZmFjZT0ibm9ybWFsIiBmb250
PSJkZWZhdWx0IiBzaXplPSIxMDAlIj5hbmQgPC9zdHlsZT48c3R5bGUgZmFjZT0ibm9ybWFsIiBm
b250PSJkZWZhdWx0IiBjaGFyc2V0PSIxMzQiIHNpemU9IjEwMCUiPnByZXZlbnRpb24gYW5kIHRy
ZWF0bWVudCBzdHJhdGVnaWVzIDwvc3R5bGU+PHN0eWxlIGZhY2U9Im5vcm1hbCIgZm9udD0iZGVm
YXVsdCIgc2l6ZT0iMTAwJSI+Zm9yPC9zdHlsZT48c3R5bGUgZmFjZT0ibm9ybWFsIiBmb250PSJk
ZWZhdWx0IiBjaGFyc2V0PSIxMzQiIHNpemU9IjEwMCUiPiBoZXBhdGl0aXMgQyBpbiBDaGluYTwv
c3R5bGU+PC90aXRsZT48L3RpdGxlcz48c2VjdGlvbj4zLTU8L3NlY3Rpb24+PGRhdGVzPjx5ZWFy
PjIwMTc8L3llYXI+PC9kYXRlcz48cHViLWxvY2F0aW9uPkJlaWppbmc8L3B1Yi1sb2NhdGlvbj48
cHVibGlzaGVyPlBlb3BsZSZhcG9zO3MgTWVkaWNhbCBQdWJsaXNoaW5nIEhvdXNlIENvLiwgTFRE
PC9wdWJsaXNoZXI+PGlzYm4+OTc4LTctMTE3LTI1ODkwLTYgPC9pc2JuPjx1cmxzPjxyZWxhdGVk
LXVybHM+PHVybD5odHRwczovL3d3dy5hbWF6b24uY24vZHAvQjA3Q0Y2WDdCTC9yZWY9c3JfMV8x
P2llPVVURjgmYW1wO3FpZD0xNTM2MzE4ODU1JmFtcDtzcj04LTEmYW1wO2tleXdvcmRzPSVFNCVC
OCVBRCVFNSU5QiVCRCVFNCVCOCU5OSVFNSU5RSU4QiVFOCU4MiU5RCVFNyU4MiU4RSVFNiU4NCU5
RiVFNiU5RiU5MyVFNyU4RSVCMCVFNyU4QSVCNiVFNSU4RiU4QSVFOSU5OCVCMiVFNiVCMiVCQiVF
NSVBRiVCOSVFNyVBRCU5NiVFNyVBMCU5NCVFNyVBOSVCNiVFNiU4QSVBNSVFNSU5MSU4QTwvdXJs
PjwvcmVsYXRlZC11cmxzPjwvdXJscz48L3JlY29yZD48L0NpdGU+PENpdGU+PEF1dGhvcj5XZWk8
L0F1dGhvcj48WWVhcj4yMDE1PC9ZZWFyPjxSZWNOdW0+MjU1PC9SZWNOdW0+PHJlY29yZD48cmVj
LW51bWJlcj4yNTU8L3JlYy1udW1iZXI+PGZvcmVpZ24ta2V5cz48a2V5IGFwcD0iRU4iIGRiLWlk
PSJzeGFzdjB6eGZmZDB2aWVldjVheDBwMDgyMjJlcjJwMHZ3ZXgiIHRpbWVzdGFtcD0iMTU1NDEw
MTU4NSI+MjU1PC9rZXk+PC9mb3JlaWduLWtleXM+PHJlZi10eXBlIG5hbWU9IkpvdXJuYWwgQXJ0
aWNsZSI+MTc8L3JlZi10eXBlPjxjb250cmlidXRvcnM+PGF1dGhvcnM+PGF1dGhvcj5XZWksIExh
aTwvYXV0aG9yPjxhdXRob3I+S2FtYWUsIElzYW88L2F1dGhvcj48YXV0aG9yPkxlZSwgTWVpIEhz
dWFuPC9hdXRob3I+PGF1dGhvcj5MaSwgSG9uZzwvYXV0aG9yPjwvYXV0aG9ycz48L2NvbnRyaWJ1
dG9ycz48dGl0bGVzPjx0aXRsZT5IZXBhdGl0aXMgQyB2aXJhbCBpbmZlY3Rpb24gZGlzZWFzZSBi
dXJkZW4gaW4gQXNpYTwvdGl0bGU+PHNlY29uZGFyeS10aXRsZT5WYWx1ZSBhbmQgT3V0Y29tZXMg
U3BvdGxpZ2h0PC9zZWNvbmRhcnktdGl0bGU+PC90aXRsZXM+PHBhZ2VzPjE2LTE4PC9wYWdlcz48
dm9sdW1lPjE8L3ZvbHVtZT48bnVtYmVyPjM8L251bWJlcj48ZGF0ZXM+PHllYXI+MjAxNTwveWVh
cj48L2RhdGVzPjx1cmxzPjxyZWxhdGVkLXVybHM+PHVybD5odHRwczovL3d3dy5pc3Bvci5vcmcv
ZG9jcy9kZWZhdWx0LXNvdXJjZS9wdWJsaWNhdGlvbnMvdmFsdWUtb3V0Y29tZXMtc3BvdGxpZ2h0
L21heS1qdW5lLTIwMTUvdm9zLWhlcGF0aXRpcy1jLWluLWFzaWEucGRmP3NmdnJzbj05ZDdjODQx
ZF8yPC91cmw+PC9yZWxhdGVkLXVybHM+PC91cmxzPjxhY2Nlc3MtZGF0ZT4yMDE5LjAzLjI5PC9h
Y2Nlc3MtZGF0ZT48L3JlY29yZD48L0NpdGU+PC9FbmROb3RlPgB=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D43798" w:rsidRPr="001B3D7B">
        <w:rPr>
          <w:rFonts w:ascii="Book Antiqua" w:hAnsi="Book Antiqua"/>
          <w:sz w:val="24"/>
          <w:szCs w:val="24"/>
          <w:lang w:val="en-US"/>
        </w:rPr>
      </w:r>
      <w:r w:rsidR="00D43798" w:rsidRPr="001B3D7B">
        <w:rPr>
          <w:rFonts w:ascii="Book Antiqua" w:hAnsi="Book Antiqua"/>
          <w:sz w:val="24"/>
          <w:szCs w:val="24"/>
          <w:lang w:val="en-US"/>
        </w:rPr>
        <w:fldChar w:fldCharType="separate"/>
      </w:r>
      <w:r w:rsidR="00D43798" w:rsidRPr="001B3D7B">
        <w:rPr>
          <w:rFonts w:ascii="Book Antiqua" w:hAnsi="Book Antiqua"/>
          <w:noProof/>
          <w:sz w:val="24"/>
          <w:szCs w:val="24"/>
          <w:vertAlign w:val="superscript"/>
          <w:lang w:val="en-US"/>
        </w:rPr>
        <w:t>[8,88]</w:t>
      </w:r>
      <w:r w:rsidR="00D43798"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A17146" w:rsidRPr="001B3D7B">
        <w:rPr>
          <w:rFonts w:ascii="Book Antiqua" w:hAnsi="Book Antiqua" w:cs="Tahoma"/>
          <w:sz w:val="24"/>
          <w:szCs w:val="24"/>
          <w:lang w:val="en-US"/>
        </w:rPr>
        <w:t xml:space="preserve"> </w:t>
      </w:r>
    </w:p>
    <w:p w14:paraId="3B00771C" w14:textId="25630D35" w:rsidR="00E630B6" w:rsidRPr="001B3D7B" w:rsidDel="0038650A" w:rsidRDefault="009B528E"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B</w:t>
      </w:r>
      <w:r w:rsidR="00E630B6" w:rsidRPr="001B3D7B" w:rsidDel="0038650A">
        <w:rPr>
          <w:rFonts w:ascii="Book Antiqua" w:hAnsi="Book Antiqua" w:cs="Tahoma"/>
          <w:sz w:val="24"/>
          <w:szCs w:val="24"/>
          <w:lang w:val="en-US"/>
        </w:rPr>
        <w:t xml:space="preserve">esides the cost </w:t>
      </w:r>
      <w:r w:rsidR="00E630B6" w:rsidRPr="001B3D7B">
        <w:rPr>
          <w:rFonts w:ascii="Book Antiqua" w:hAnsi="Book Antiqua" w:cs="Tahoma"/>
          <w:sz w:val="24"/>
          <w:szCs w:val="24"/>
          <w:lang w:val="en-US"/>
        </w:rPr>
        <w:t>of</w:t>
      </w:r>
      <w:r w:rsidR="00E630B6" w:rsidRPr="001B3D7B" w:rsidDel="0038650A">
        <w:rPr>
          <w:rFonts w:ascii="Book Antiqua" w:hAnsi="Book Antiqua" w:cs="Tahoma"/>
          <w:sz w:val="24"/>
          <w:szCs w:val="24"/>
          <w:lang w:val="en-US"/>
        </w:rPr>
        <w:t xml:space="preserve"> managing liver-related morbidity of CHC, economic burden </w:t>
      </w:r>
      <w:r w:rsidR="00E630B6" w:rsidRPr="001B3D7B">
        <w:rPr>
          <w:rFonts w:ascii="Book Antiqua" w:hAnsi="Book Antiqua" w:cs="Tahoma"/>
          <w:sz w:val="24"/>
          <w:szCs w:val="24"/>
          <w:lang w:val="en-US"/>
        </w:rPr>
        <w:t xml:space="preserve">also arises from </w:t>
      </w:r>
      <w:r w:rsidR="00E630B6" w:rsidRPr="001B3D7B" w:rsidDel="0038650A">
        <w:rPr>
          <w:rFonts w:ascii="Book Antiqua" w:hAnsi="Book Antiqua" w:cs="Tahoma"/>
          <w:sz w:val="24"/>
          <w:szCs w:val="24"/>
          <w:lang w:val="en-US"/>
        </w:rPr>
        <w:t xml:space="preserve">HCV-associated EHMs. In a meta-analysis of 102 studies </w:t>
      </w:r>
      <w:r w:rsidR="00E630B6" w:rsidRPr="001B3D7B">
        <w:rPr>
          <w:rFonts w:ascii="Book Antiqua" w:hAnsi="Book Antiqua" w:cs="Tahoma"/>
          <w:sz w:val="24"/>
          <w:szCs w:val="24"/>
          <w:lang w:val="en-US"/>
        </w:rPr>
        <w:t>conducted</w:t>
      </w:r>
      <w:r w:rsidR="00E630B6" w:rsidRPr="001B3D7B" w:rsidDel="0038650A">
        <w:rPr>
          <w:rFonts w:ascii="Book Antiqua" w:hAnsi="Book Antiqua" w:cs="Tahoma"/>
          <w:sz w:val="24"/>
          <w:szCs w:val="24"/>
          <w:lang w:val="en-US"/>
        </w:rPr>
        <w:t xml:space="preserve"> between 1996 and 2014, the annual medical costs of </w:t>
      </w:r>
      <w:r w:rsidR="00E1185F" w:rsidRPr="001B3D7B">
        <w:rPr>
          <w:rFonts w:ascii="Book Antiqua" w:hAnsi="Book Antiqua" w:cs="Tahoma"/>
          <w:sz w:val="24"/>
          <w:szCs w:val="24"/>
          <w:lang w:val="en-US"/>
        </w:rPr>
        <w:t xml:space="preserve">managing </w:t>
      </w:r>
      <w:r w:rsidR="00E630B6" w:rsidRPr="001B3D7B" w:rsidDel="0038650A">
        <w:rPr>
          <w:rFonts w:ascii="Book Antiqua" w:hAnsi="Book Antiqua" w:cs="Tahoma"/>
          <w:sz w:val="24"/>
          <w:szCs w:val="24"/>
          <w:lang w:val="en-US"/>
        </w:rPr>
        <w:t>EHMs</w:t>
      </w:r>
      <w:r w:rsidR="00F57BD4" w:rsidRPr="001B3D7B">
        <w:rPr>
          <w:rFonts w:ascii="Book Antiqua" w:hAnsi="Book Antiqua" w:cs="Tahoma"/>
          <w:sz w:val="24"/>
          <w:szCs w:val="24"/>
          <w:lang w:val="en-US"/>
        </w:rPr>
        <w:t>,</w:t>
      </w:r>
      <w:r w:rsidR="00E1185F" w:rsidRPr="001B3D7B">
        <w:rPr>
          <w:rFonts w:ascii="Book Antiqua" w:hAnsi="Book Antiqua" w:cs="Tahoma"/>
          <w:sz w:val="24"/>
          <w:szCs w:val="24"/>
          <w:lang w:val="en-US"/>
        </w:rPr>
        <w:t xml:space="preserve"> </w:t>
      </w:r>
      <w:r w:rsidR="00E630B6" w:rsidRPr="001B3D7B" w:rsidDel="00E1185F">
        <w:rPr>
          <w:rFonts w:ascii="Book Antiqua" w:hAnsi="Book Antiqua" w:cs="Tahoma"/>
          <w:sz w:val="24"/>
          <w:szCs w:val="24"/>
          <w:lang w:val="en-US"/>
        </w:rPr>
        <w:t>in 2014</w:t>
      </w:r>
      <w:r w:rsidR="00F60437" w:rsidRPr="001B3D7B">
        <w:rPr>
          <w:rFonts w:ascii="Book Antiqua" w:hAnsi="Book Antiqua" w:cs="Tahoma"/>
          <w:sz w:val="24"/>
          <w:szCs w:val="24"/>
          <w:lang w:val="en-US"/>
        </w:rPr>
        <w:t xml:space="preserve"> </w:t>
      </w:r>
      <w:bookmarkStart w:id="51" w:name="_Hlk6215020"/>
      <w:r w:rsidR="00E630B6" w:rsidRPr="001B3D7B" w:rsidDel="00E1185F">
        <w:rPr>
          <w:rFonts w:ascii="Book Antiqua" w:hAnsi="Book Antiqua" w:cs="Tahoma"/>
          <w:sz w:val="24"/>
          <w:szCs w:val="24"/>
          <w:lang w:val="en-US"/>
        </w:rPr>
        <w:t>dollars</w:t>
      </w:r>
      <w:bookmarkEnd w:id="51"/>
      <w:r w:rsidR="00E630B6" w:rsidRPr="001B3D7B" w:rsidDel="00E1185F">
        <w:rPr>
          <w:rFonts w:ascii="Book Antiqua" w:hAnsi="Book Antiqua" w:cs="Tahoma"/>
          <w:sz w:val="24"/>
          <w:szCs w:val="24"/>
          <w:lang w:val="en-US"/>
        </w:rPr>
        <w:t>,</w:t>
      </w:r>
      <w:r w:rsidR="00E630B6" w:rsidRPr="001B3D7B">
        <w:rPr>
          <w:rFonts w:ascii="Book Antiqua" w:hAnsi="Book Antiqua" w:cs="Tahoma"/>
          <w:sz w:val="24"/>
          <w:szCs w:val="24"/>
          <w:lang w:val="en-US"/>
        </w:rPr>
        <w:t xml:space="preserve"> </w:t>
      </w:r>
      <w:r w:rsidR="00E630B6" w:rsidRPr="001B3D7B" w:rsidDel="0038650A">
        <w:rPr>
          <w:rFonts w:ascii="Book Antiqua" w:hAnsi="Book Antiqua" w:cs="Tahoma"/>
          <w:sz w:val="24"/>
          <w:szCs w:val="24"/>
          <w:lang w:val="en-US"/>
        </w:rPr>
        <w:t xml:space="preserve">amounted </w:t>
      </w:r>
      <w:r w:rsidR="00E630B6" w:rsidRPr="001B3D7B">
        <w:rPr>
          <w:rFonts w:ascii="Book Antiqua" w:hAnsi="Book Antiqua" w:cs="Tahoma"/>
          <w:sz w:val="24"/>
          <w:szCs w:val="24"/>
          <w:lang w:val="en-US"/>
        </w:rPr>
        <w:t xml:space="preserve">to </w:t>
      </w:r>
      <w:r w:rsidR="00E630B6" w:rsidRPr="001B3D7B" w:rsidDel="0038650A">
        <w:rPr>
          <w:rFonts w:ascii="Book Antiqua" w:hAnsi="Book Antiqua" w:cs="Tahoma"/>
          <w:sz w:val="24"/>
          <w:szCs w:val="24"/>
          <w:lang w:val="en-US"/>
        </w:rPr>
        <w:t xml:space="preserve">approximately </w:t>
      </w:r>
      <w:r w:rsidR="00E630B6" w:rsidRPr="001B3D7B" w:rsidDel="00EF4B6B">
        <w:rPr>
          <w:rFonts w:ascii="Book Antiqua" w:hAnsi="Book Antiqua" w:cs="Tahoma"/>
          <w:sz w:val="24"/>
          <w:szCs w:val="24"/>
          <w:lang w:val="en-US"/>
        </w:rPr>
        <w:t>$</w:t>
      </w:r>
      <w:r w:rsidR="00E630B6" w:rsidRPr="001B3D7B" w:rsidDel="0038650A">
        <w:rPr>
          <w:rFonts w:ascii="Book Antiqua" w:hAnsi="Book Antiqua" w:cs="Tahoma"/>
          <w:sz w:val="24"/>
          <w:szCs w:val="24"/>
          <w:lang w:val="en-US"/>
        </w:rPr>
        <w:t>1</w:t>
      </w:r>
      <w:r w:rsidR="00E630B6" w:rsidRPr="001B3D7B">
        <w:rPr>
          <w:rFonts w:ascii="Book Antiqua" w:hAnsi="Book Antiqua" w:cs="Tahoma"/>
          <w:sz w:val="24"/>
          <w:szCs w:val="24"/>
          <w:lang w:val="en-US"/>
        </w:rPr>
        <w:t>.</w:t>
      </w:r>
      <w:r w:rsidR="00E630B6" w:rsidRPr="001B3D7B" w:rsidDel="0038650A">
        <w:rPr>
          <w:rFonts w:ascii="Book Antiqua" w:hAnsi="Book Antiqua" w:cs="Tahoma"/>
          <w:sz w:val="24"/>
          <w:szCs w:val="24"/>
          <w:lang w:val="en-US"/>
        </w:rPr>
        <w:t>5</w:t>
      </w:r>
      <w:r w:rsidR="00E630B6" w:rsidRPr="001B3D7B">
        <w:rPr>
          <w:rFonts w:ascii="Book Antiqua" w:hAnsi="Book Antiqua" w:cs="Tahoma"/>
          <w:sz w:val="24"/>
          <w:szCs w:val="24"/>
          <w:lang w:val="en-US"/>
        </w:rPr>
        <w:t xml:space="preserve"> billion</w:t>
      </w:r>
      <w:r w:rsidR="00E630B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unossi&lt;/Author&gt;&lt;Year&gt;2016&lt;/Year&gt;&lt;RecNum&gt;43&lt;/RecNum&gt;&lt;DisplayText&gt;&lt;style face="superscript"&gt;[89]&lt;/style&gt;&lt;/DisplayText&gt;&lt;record&gt;&lt;rec-number&gt;43&lt;/rec-number&gt;&lt;foreign-keys&gt;&lt;key app="EN" db-id="sxasv0zxffd0vieev5ax0p08222er2p0vwex" timestamp="1519642280"&gt;43&lt;/key&gt;&lt;/foreign-keys&gt;&lt;ref-type name="Journal Article"&gt;17&lt;/ref-type&gt;&lt;contributors&gt;&lt;authors&gt;&lt;author&gt;Younossi, Zobair&lt;/author&gt;&lt;author&gt;Park, Haesuk&lt;/author&gt;&lt;author&gt;Henry, Linda&lt;/author&gt;&lt;author&gt;Adeyemi, Ayoade&lt;/author&gt;&lt;author&gt;Stepanova, Maria&lt;/author&gt;&lt;/authors&gt;&lt;/contributors&gt;&lt;titles&gt;&lt;title&gt;Extrahepatic manifestations of hepatitis C: a meta-analysis of prevalence, quality of life, and economic burden&lt;/title&gt;&lt;secondary-title&gt;Gastroenterology&lt;/secondary-title&gt;&lt;/titles&gt;&lt;periodical&gt;&lt;full-title&gt;Gastroenterology&lt;/full-title&gt;&lt;abbr-1&gt;Gastroenterology&lt;/abbr-1&gt;&lt;abbr-2&gt;Gastroenterology&lt;/abbr-2&gt;&lt;/periodical&gt;&lt;pages&gt;1599-1608&lt;/pages&gt;&lt;volume&gt;150&lt;/volume&gt;&lt;number&gt;7&lt;/number&gt;&lt;dates&gt;&lt;year&gt;2016&lt;/year&gt;&lt;/dates&gt;&lt;isbn&gt;0016-5085&lt;/isbn&gt;&lt;accession-num&gt;26924097&lt;/accession-num&gt;&lt;urls&gt;&lt;related-urls&gt;&lt;url&gt;http://www.gastrojournal.org/article/S0016-5085(16)00230-4/abstract&lt;/url&gt;&lt;/related-urls&gt;&lt;/urls&gt;&lt;electronic-resource-num&gt;10.1053/j.gastro.2016.02.039&lt;/electronic-resource-num&gt;&lt;/record&gt;&lt;/Cite&gt;&lt;/EndNote&gt;</w:instrText>
      </w:r>
      <w:r w:rsidR="00E630B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9]</w:t>
      </w:r>
      <w:r w:rsidR="00E630B6"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E630B6" w:rsidRPr="001B3D7B">
        <w:rPr>
          <w:rFonts w:ascii="Book Antiqua" w:hAnsi="Book Antiqua" w:cs="Tahoma"/>
          <w:sz w:val="24"/>
          <w:szCs w:val="24"/>
          <w:lang w:val="en-US"/>
        </w:rPr>
        <w:t xml:space="preserve"> Therefore, curing HCV would also be expected to reduce the cost of managing EHMs as well as preventing expensive long-term liver morbidities. </w:t>
      </w:r>
    </w:p>
    <w:p w14:paraId="69EEEA67" w14:textId="3518BBD3" w:rsidR="00E630B6" w:rsidRPr="001B3D7B" w:rsidRDefault="00E630B6"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addition to direct costs related to CHC management,</w:t>
      </w:r>
      <w:r w:rsidRPr="001B3D7B" w:rsidDel="008D1C91">
        <w:rPr>
          <w:rFonts w:ascii="Book Antiqua" w:hAnsi="Book Antiqua" w:cs="Tahoma"/>
          <w:sz w:val="24"/>
          <w:szCs w:val="24"/>
          <w:lang w:val="en-US"/>
        </w:rPr>
        <w:t xml:space="preserve"> </w:t>
      </w:r>
      <w:r w:rsidRPr="001B3D7B">
        <w:rPr>
          <w:rFonts w:ascii="Book Antiqua" w:hAnsi="Book Antiqua" w:cs="Tahoma"/>
          <w:sz w:val="24"/>
          <w:szCs w:val="24"/>
          <w:lang w:val="en-US"/>
        </w:rPr>
        <w:t xml:space="preserve">the growing involvement of younger, work age HCV patients in China also poses a broader </w:t>
      </w:r>
      <w:r w:rsidR="00C829CA" w:rsidRPr="001B3D7B">
        <w:rPr>
          <w:rFonts w:ascii="Book Antiqua" w:hAnsi="Book Antiqua" w:cs="Tahoma"/>
          <w:sz w:val="24"/>
          <w:szCs w:val="24"/>
          <w:lang w:val="en-US"/>
        </w:rPr>
        <w:t>societal</w:t>
      </w:r>
      <w:r w:rsidRPr="001B3D7B">
        <w:rPr>
          <w:rFonts w:ascii="Book Antiqua" w:hAnsi="Book Antiqua" w:cs="Tahoma"/>
          <w:sz w:val="24"/>
          <w:szCs w:val="24"/>
          <w:lang w:val="en-US"/>
        </w:rPr>
        <w:t xml:space="preserve"> issue</w:t>
      </w:r>
      <w:r w:rsidRPr="001B3D7B">
        <w:rPr>
          <w:rFonts w:ascii="Book Antiqua" w:hAnsi="Book Antiqua"/>
          <w:sz w:val="24"/>
          <w:szCs w:val="24"/>
          <w:lang w:val="en-US"/>
        </w:rPr>
        <w:fldChar w:fldCharType="begin">
          <w:fldData xml:space="preserve">PEVuZE5vdGU+PENpdGU+PEF1dGhvcj5EdWFuPC9BdXRob3I+PFllYXI+MjAxNDwvWWVhcj48UmVj
TnVtPjQyPC9SZWNOdW0+PERpc3BsYXlUZXh0PjxzdHlsZSBmYWNlPSJzdXBlcnNjcmlwdCI+WzEx
LCA4NF08L3N0eWxlPjwvRGlzcGxheVRleHQ+PHJlY29yZD48cmVjLW51bWJlcj40MjwvcmVjLW51
bWJlcj48Zm9yZWlnbi1rZXlzPjxrZXkgYXBwPSJFTiIgZGItaWQ9InN4YXN2MHp4ZmZkMHZpZWV2
NWF4MHAwODIyMmVyMnAwdndleCIgdGltZXN0YW1wPSIxNTE5NjQxNTk5Ij40Mjwva2V5PjxrZXkg
YXBwPSJFTldlYiIgZGItaWQ9IiI+MDwva2V5PjwvZm9yZWlnbi1rZXlzPjxyZWYtdHlwZSBuYW1l
PSJKb3VybmFsIEFydGljbGUiPjE3PC9yZWYtdHlwZT48Y29udHJpYnV0b3JzPjxhdXRob3JzPjxh
dXRob3I+RHVhbiwgWi4gUC48L2F1dGhvcj48YXV0aG9yPlpob3UsIEguIFkuPC9hdXRob3I+PGF1
dGhvcj5EdWFuLCBDLjwvYXV0aG9yPjxhdXRob3I+V2FuZywgWi48L2F1dGhvcj48YXV0aG9yPkNo
ZW4sIFkuPC9hdXRob3I+PGF1dGhvcj5aaGVuZywgUy4gSi48L2F1dGhvcj48YXV0aG9yPkxpdSwg
Uy48L2F1dGhvcj48YXV0aG9yPlRhbmcsIEEuPC9hdXRob3I+PGF1dGhvcj5MaSwgSC48L2F1dGhv
cj48L2F1dGhvcnM+PC9jb250cmlidXRvcnM+PGF1dGgtYWRkcmVzcz5XdSBKaWVwaW5nIE1lZGlj
YWwgRm91bmRhdGlvbiwgQmVpamluZywgQ2hpbmEuJiN4RDtCZWlqaW5nIFlvdSZhcG9zO2FuIEhv
c3BpdGFsIG9mIENhcGl0YWwgTWVkaWNhbCBVbml2ZXJzaXR5LCBCZWlqaW5nLCBDaGluYS4mI3hE
O0JyaXN0b2wgTXllcnMgU3F1aWJiIEZvdW5kYXRpb24sIE5ldyBZb3JrLCBOWSwgVVNBLiYjeEQ7
U2hhbmdoYWkgSmlhb1RvbmcgVW5pdmVyc2l0eSwgU2hhbmdoYWksIENoaW5hLjwvYXV0aC1hZGRy
ZXNzPjx0aXRsZXM+PHRpdGxlPlN1cnZleSBvZiB0cmVhdG1lbnQgY29zdHMgdG8gaGVwYXRpdGlz
IEMgaW4gQ2hpbmE8L3RpdGxlPjxzZWNvbmRhcnktdGl0bGU+VmFsdWUgSGVhbHRoPC9zZWNvbmRh
cnktdGl0bGU+PC90aXRsZXM+PHBlcmlvZGljYWw+PGZ1bGwtdGl0bGU+VmFsdWUgaW4gSGVhbHRo
PC9mdWxsLXRpdGxlPjxhYmJyLTE+VmFsdWUgSGVhbHRoPC9hYmJyLTE+PGFiYnItMj5WYWx1ZSBI
ZWFsdGg8L2FiYnItMj48L3BlcmlvZGljYWw+PHBhZ2VzPkE4MDU8L3BhZ2VzPjx2b2x1bWU+MTc8
L3ZvbHVtZT48bnVtYmVyPjc8L251bWJlcj48ZWRpdGlvbj4yMDE0LzExLzAxPC9lZGl0aW9uPjxk
YXRlcz48eWVhcj4yMDE0PC95ZWFyPjxwdWItZGF0ZXM+PGRhdGU+Tm92PC9kYXRlPjwvcHViLWRh
dGVzPjwvZGF0ZXM+PGlzYm4+MTUyNC00NzMzIChFbGVjdHJvbmljKSYjeEQ7MTA5OC0zMDE1IChM
aW5raW5nKTwvaXNibj48YWNjZXNzaW9uLW51bT4yNzIwMzAzNjwvYWNjZXNzaW9uLW51bT48dXJs
cz48cmVsYXRlZC11cmxzPjx1cmw+aHR0cHM6Ly93d3cubmNiaS5ubG0ubmloLmdvdi9wdWJtZWQv
MjcyMDMwMzY8L3VybD48L3JlbGF0ZWQtdXJscz48L3VybHM+PGN1c3RvbTc+UElOMTU8L2N1c3Rv
bTc+PGVsZWN0cm9uaWMtcmVzb3VyY2UtbnVtPjEwLjEwMTYvai5qdmFsLjIwMTQuMDguNTE1PC9l
bGVjdHJvbmljLXJlc291cmNlLW51bT48L3JlY29yZD48L0NpdGU+PENpdGU+PEF1dGhvcj5CPC9B
dXRob3I+PFllYXI+MjAxNjwvWWVhcj48UmVjTnVtPjIwPC9SZWNOdW0+PHJlY29yZD48cmVjLW51
bWJlcj4yMDwvcmVjLW51bWJlcj48Zm9yZWlnbi1rZXlzPjxrZXkgYXBwPSJFTiIgZGItaWQ9InN4
YXN2MHp4ZmZkMHZpZWV2NWF4MHAwODIyMmVyMnAwdndleCIgdGltZXN0YW1wPSIxNTE5NjI2MTMw
Ij4yMDwva2V5PjxrZXkgYXBwPSJFTldlYiIgZGItaWQ9IiI+MDwva2V5PjwvZm9yZWlnbi1rZXlz
PjxyZWYtdHlwZSBuYW1lPSJKb3VybmFsIEFydGljbGUiPjE3PC9yZWYtdHlwZT48Y29udHJpYnV0
b3JzPjxhdXRob3JzPjxhdXRob3I+TmllLCBCaW48L2F1dGhvcj48YXV0aG9yPlpoYW5nLCBLYWlq
aW9uZzwvYXV0aG9yPjxhdXRob3I+TGl1LCBKaW5ibzwvYXV0aG9yPjxhdXRob3I+R3VvLCBZb25n
Y2FuPC9hdXRob3I+PGF1dGhvcj5UdSwgWmhpZ3Vhbmc8L2F1dGhvcj48L2F1dGhvcnM+PHRyYW5z
bGF0ZWQtYXV0aG9ycz48YXV0aG9yPk5pZSwgQmluPC9hdXRob3I+PGF1dGhvcj5aaGFuZywgS2Fp
amlvbmc8L2F1dGhvcj48YXV0aG9yPkxpdSwgSmluYm88L2F1dGhvcj48YXV0aG9yPkd1bywgWW9u
Z2NhbjwvYXV0aG9yPjxhdXRob3I+VHUsIFpoaWd1YW5nPC9hdXRob3I+PC90cmFuc2xhdGVkLWF1
dGhvcnM+PC9jb250cmlidXRvcnM+PHRpdGxlcz48dGl0bGU+UHJldmFsZW5jZSBvZiBoZXBhdGl0
aXMgQyB2aXJ1cyBnZW5vdHlwZXMgaW4gQ2hpbmEgcGF0aWVudHM6IGEgc3lzdGVtYXRpYyByZXZp
ZXcgYW5kIG1ldGEtYW5hbHlzaXM8L3RpdGxlPjxzZWNvbmRhcnktdGl0bGU+SmlhbnlhbiBZaXh1
ZSBZdSBMaW5jaHVhbmc8L3NlY29uZGFyeS10aXRsZT48dHJhbnNsYXRlZC10aXRsZT5QcmV2YWxl
bmNlIG9mIGhlcGF0aXRpcyBDIHZpcnVzIGdlbm90eXBlcyBpbiBDaGluYSBwYXRpZW50czogYSBz
eXN0ZW1hdGljIHJldmlldyBhbmQgTWV0YS1hbmFseXNpczwvdHJhbnNsYXRlZC10aXRsZT48L3Rp
dGxlcz48cGFnZXM+Mjg3Ni0yODgxPC9wYWdlcz48dm9sdW1lPjEzPC92b2x1bWU+PG51bWJlcj4y
MDwvbnVtYmVyPjxkYXRlcz48eWVhcj4yMDE2PC95ZWFyPjwvZGF0ZXM+PGlzYm4+MTY3Mi05NDU1
KDIwMTYpMjAtMjg3Ni0wNjwvaXNibj48dXJscz48cmVsYXRlZC11cmxzPjx1cmw+aHR0cDovL3d3
dy5jcXZpcC5jb20vcWsvODQ0Nzd4LzIwMTYyMC82NzA0MDgyMDIuaHRtbDwvdXJsPjwvcmVsYXRl
ZC11cmxzPjwvdXJscz48ZWxlY3Ryb25pYy1yZXNvdXJjZS1udW0+MTAuMzk2OS9qLmlzc24uMTY3
Mi05NDU1LjIwMTYuMjAuMDEzPC9lbGVjdHJvbmljLXJlc291cmNlLW51bT48bGFuZ3VhZ2U+Q2hp
bmVzZTwvbGFuZ3VhZ2U+PC9yZWNvcmQ+PC9DaXRlPjwvRW5kTm90ZT4A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EdWFuPC9BdXRob3I+PFllYXI+MjAxNDwvWWVhcj48UmVj
TnVtPjQyPC9SZWNOdW0+PERpc3BsYXlUZXh0PjxzdHlsZSBmYWNlPSJzdXBlcnNjcmlwdCI+WzEx
LCA4NF08L3N0eWxlPjwvRGlzcGxheVRleHQ+PHJlY29yZD48cmVjLW51bWJlcj40MjwvcmVjLW51
bWJlcj48Zm9yZWlnbi1rZXlzPjxrZXkgYXBwPSJFTiIgZGItaWQ9InN4YXN2MHp4ZmZkMHZpZWV2
NWF4MHAwODIyMmVyMnAwdndleCIgdGltZXN0YW1wPSIxNTE5NjQxNTk5Ij40Mjwva2V5PjxrZXkg
YXBwPSJFTldlYiIgZGItaWQ9IiI+MDwva2V5PjwvZm9yZWlnbi1rZXlzPjxyZWYtdHlwZSBuYW1l
PSJKb3VybmFsIEFydGljbGUiPjE3PC9yZWYtdHlwZT48Y29udHJpYnV0b3JzPjxhdXRob3JzPjxh
dXRob3I+RHVhbiwgWi4gUC48L2F1dGhvcj48YXV0aG9yPlpob3UsIEguIFkuPC9hdXRob3I+PGF1
dGhvcj5EdWFuLCBDLjwvYXV0aG9yPjxhdXRob3I+V2FuZywgWi48L2F1dGhvcj48YXV0aG9yPkNo
ZW4sIFkuPC9hdXRob3I+PGF1dGhvcj5aaGVuZywgUy4gSi48L2F1dGhvcj48YXV0aG9yPkxpdSwg
Uy48L2F1dGhvcj48YXV0aG9yPlRhbmcsIEEuPC9hdXRob3I+PGF1dGhvcj5MaSwgSC48L2F1dGhv
cj48L2F1dGhvcnM+PC9jb250cmlidXRvcnM+PGF1dGgtYWRkcmVzcz5XdSBKaWVwaW5nIE1lZGlj
YWwgRm91bmRhdGlvbiwgQmVpamluZywgQ2hpbmEuJiN4RDtCZWlqaW5nIFlvdSZhcG9zO2FuIEhv
c3BpdGFsIG9mIENhcGl0YWwgTWVkaWNhbCBVbml2ZXJzaXR5LCBCZWlqaW5nLCBDaGluYS4mI3hE
O0JyaXN0b2wgTXllcnMgU3F1aWJiIEZvdW5kYXRpb24sIE5ldyBZb3JrLCBOWSwgVVNBLiYjeEQ7
U2hhbmdoYWkgSmlhb1RvbmcgVW5pdmVyc2l0eSwgU2hhbmdoYWksIENoaW5hLjwvYXV0aC1hZGRy
ZXNzPjx0aXRsZXM+PHRpdGxlPlN1cnZleSBvZiB0cmVhdG1lbnQgY29zdHMgdG8gaGVwYXRpdGlz
IEMgaW4gQ2hpbmE8L3RpdGxlPjxzZWNvbmRhcnktdGl0bGU+VmFsdWUgSGVhbHRoPC9zZWNvbmRh
cnktdGl0bGU+PC90aXRsZXM+PHBlcmlvZGljYWw+PGZ1bGwtdGl0bGU+VmFsdWUgaW4gSGVhbHRo
PC9mdWxsLXRpdGxlPjxhYmJyLTE+VmFsdWUgSGVhbHRoPC9hYmJyLTE+PGFiYnItMj5WYWx1ZSBI
ZWFsdGg8L2FiYnItMj48L3BlcmlvZGljYWw+PHBhZ2VzPkE4MDU8L3BhZ2VzPjx2b2x1bWU+MTc8
L3ZvbHVtZT48bnVtYmVyPjc8L251bWJlcj48ZWRpdGlvbj4yMDE0LzExLzAxPC9lZGl0aW9uPjxk
YXRlcz48eWVhcj4yMDE0PC95ZWFyPjxwdWItZGF0ZXM+PGRhdGU+Tm92PC9kYXRlPjwvcHViLWRh
dGVzPjwvZGF0ZXM+PGlzYm4+MTUyNC00NzMzIChFbGVjdHJvbmljKSYjeEQ7MTA5OC0zMDE1IChM
aW5raW5nKTwvaXNibj48YWNjZXNzaW9uLW51bT4yNzIwMzAzNjwvYWNjZXNzaW9uLW51bT48dXJs
cz48cmVsYXRlZC11cmxzPjx1cmw+aHR0cHM6Ly93d3cubmNiaS5ubG0ubmloLmdvdi9wdWJtZWQv
MjcyMDMwMzY8L3VybD48L3JlbGF0ZWQtdXJscz48L3VybHM+PGN1c3RvbTc+UElOMTU8L2N1c3Rv
bTc+PGVsZWN0cm9uaWMtcmVzb3VyY2UtbnVtPjEwLjEwMTYvai5qdmFsLjIwMTQuMDguNTE1PC9l
bGVjdHJvbmljLXJlc291cmNlLW51bT48L3JlY29yZD48L0NpdGU+PENpdGU+PEF1dGhvcj5CPC9B
dXRob3I+PFllYXI+MjAxNjwvWWVhcj48UmVjTnVtPjIwPC9SZWNOdW0+PHJlY29yZD48cmVjLW51
bWJlcj4yMDwvcmVjLW51bWJlcj48Zm9yZWlnbi1rZXlzPjxrZXkgYXBwPSJFTiIgZGItaWQ9InN4
YXN2MHp4ZmZkMHZpZWV2NWF4MHAwODIyMmVyMnAwdndleCIgdGltZXN0YW1wPSIxNTE5NjI2MTMw
Ij4yMDwva2V5PjxrZXkgYXBwPSJFTldlYiIgZGItaWQ9IiI+MDwva2V5PjwvZm9yZWlnbi1rZXlz
PjxyZWYtdHlwZSBuYW1lPSJKb3VybmFsIEFydGljbGUiPjE3PC9yZWYtdHlwZT48Y29udHJpYnV0
b3JzPjxhdXRob3JzPjxhdXRob3I+TmllLCBCaW48L2F1dGhvcj48YXV0aG9yPlpoYW5nLCBLYWlq
aW9uZzwvYXV0aG9yPjxhdXRob3I+TGl1LCBKaW5ibzwvYXV0aG9yPjxhdXRob3I+R3VvLCBZb25n
Y2FuPC9hdXRob3I+PGF1dGhvcj5UdSwgWmhpZ3Vhbmc8L2F1dGhvcj48L2F1dGhvcnM+PHRyYW5z
bGF0ZWQtYXV0aG9ycz48YXV0aG9yPk5pZSwgQmluPC9hdXRob3I+PGF1dGhvcj5aaGFuZywgS2Fp
amlvbmc8L2F1dGhvcj48YXV0aG9yPkxpdSwgSmluYm88L2F1dGhvcj48YXV0aG9yPkd1bywgWW9u
Z2NhbjwvYXV0aG9yPjxhdXRob3I+VHUsIFpoaWd1YW5nPC9hdXRob3I+PC90cmFuc2xhdGVkLWF1
dGhvcnM+PC9jb250cmlidXRvcnM+PHRpdGxlcz48dGl0bGU+UHJldmFsZW5jZSBvZiBoZXBhdGl0
aXMgQyB2aXJ1cyBnZW5vdHlwZXMgaW4gQ2hpbmEgcGF0aWVudHM6IGEgc3lzdGVtYXRpYyByZXZp
ZXcgYW5kIG1ldGEtYW5hbHlzaXM8L3RpdGxlPjxzZWNvbmRhcnktdGl0bGU+SmlhbnlhbiBZaXh1
ZSBZdSBMaW5jaHVhbmc8L3NlY29uZGFyeS10aXRsZT48dHJhbnNsYXRlZC10aXRsZT5QcmV2YWxl
bmNlIG9mIGhlcGF0aXRpcyBDIHZpcnVzIGdlbm90eXBlcyBpbiBDaGluYSBwYXRpZW50czogYSBz
eXN0ZW1hdGljIHJldmlldyBhbmQgTWV0YS1hbmFseXNpczwvdHJhbnNsYXRlZC10aXRsZT48L3Rp
dGxlcz48cGFnZXM+Mjg3Ni0yODgxPC9wYWdlcz48dm9sdW1lPjEzPC92b2x1bWU+PG51bWJlcj4y
MDwvbnVtYmVyPjxkYXRlcz48eWVhcj4yMDE2PC95ZWFyPjwvZGF0ZXM+PGlzYm4+MTY3Mi05NDU1
KDIwMTYpMjAtMjg3Ni0wNjwvaXNibj48dXJscz48cmVsYXRlZC11cmxzPjx1cmw+aHR0cDovL3d3
dy5jcXZpcC5jb20vcWsvODQ0Nzd4LzIwMTYyMC82NzA0MDgyMDIuaHRtbDwvdXJsPjwvcmVsYXRl
ZC11cmxzPjwvdXJscz48ZWxlY3Ryb25pYy1yZXNvdXJjZS1udW0+MTAuMzk2OS9qLmlzc24uMTY3
Mi05NDU1LjIwMTYuMjAuMDEzPC9lbGVjdHJvbmljLXJlc291cmNlLW51bT48bGFuZ3VhZ2U+Q2hp
bmVzZTwvbGFuZ3VhZ2U+PC9yZWNvcmQ+PC9DaXRlPjwvRW5kTm90ZT4A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Pr="001B3D7B">
        <w:rPr>
          <w:rFonts w:ascii="Book Antiqua" w:hAnsi="Book Antiqua" w:cs="Tahoma"/>
          <w:sz w:val="24"/>
          <w:szCs w:val="24"/>
          <w:lang w:val="en-US"/>
        </w:rPr>
      </w:r>
      <w:r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11, 84]</w:t>
      </w:r>
      <w:r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Pr="001B3D7B">
        <w:rPr>
          <w:rFonts w:ascii="Book Antiqua" w:hAnsi="Book Antiqua" w:cs="Tahoma"/>
          <w:sz w:val="24"/>
          <w:szCs w:val="24"/>
          <w:lang w:val="en-US"/>
        </w:rPr>
        <w:t xml:space="preserve"> HCV patients </w:t>
      </w:r>
      <w:r w:rsidR="002B5CB1" w:rsidRPr="001B3D7B">
        <w:rPr>
          <w:rFonts w:ascii="Book Antiqua" w:hAnsi="Book Antiqua" w:cs="Tahoma"/>
          <w:sz w:val="24"/>
          <w:szCs w:val="24"/>
          <w:lang w:val="en-US"/>
        </w:rPr>
        <w:t xml:space="preserve">may </w:t>
      </w:r>
      <w:r w:rsidRPr="001B3D7B">
        <w:rPr>
          <w:rFonts w:ascii="Book Antiqua" w:hAnsi="Book Antiqua" w:cs="Tahoma"/>
          <w:sz w:val="24"/>
          <w:szCs w:val="24"/>
          <w:lang w:val="en-US"/>
        </w:rPr>
        <w:t>suffer from fatigue, low energy</w:t>
      </w:r>
      <w:r w:rsidR="00C2668D" w:rsidRPr="001B3D7B">
        <w:rPr>
          <w:rFonts w:ascii="Book Antiqua" w:hAnsi="Book Antiqua" w:cs="Tahoma"/>
          <w:sz w:val="24"/>
          <w:szCs w:val="24"/>
          <w:lang w:val="en-US"/>
        </w:rPr>
        <w:t>,</w:t>
      </w:r>
      <w:r w:rsidRPr="001B3D7B">
        <w:rPr>
          <w:rFonts w:ascii="Book Antiqua" w:hAnsi="Book Antiqua" w:cs="Tahoma"/>
          <w:sz w:val="24"/>
          <w:szCs w:val="24"/>
          <w:lang w:val="en-US"/>
        </w:rPr>
        <w:t xml:space="preserve"> and impaired general health; the resultant impairment of work productivity would have repercussions </w:t>
      </w:r>
      <w:r w:rsidR="002B5CB1" w:rsidRPr="001B3D7B">
        <w:rPr>
          <w:rFonts w:ascii="Book Antiqua" w:hAnsi="Book Antiqua" w:cs="Tahoma"/>
          <w:sz w:val="24"/>
          <w:szCs w:val="24"/>
          <w:lang w:val="en-US"/>
        </w:rPr>
        <w:t xml:space="preserve">on </w:t>
      </w:r>
      <w:r w:rsidRPr="001B3D7B">
        <w:rPr>
          <w:rFonts w:ascii="Book Antiqua" w:hAnsi="Book Antiqua" w:cs="Tahoma"/>
          <w:sz w:val="24"/>
          <w:szCs w:val="24"/>
          <w:lang w:val="en-US"/>
        </w:rPr>
        <w:t>the financial and psychological well-being of the HCV-infected young individuals and their families</w:t>
      </w:r>
      <w:r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unossi&lt;/Author&gt;&lt;Year&gt;2016&lt;/Year&gt;&lt;RecNum&gt;43&lt;/RecNum&gt;&lt;DisplayText&gt;&lt;style face="superscript"&gt;[89]&lt;/style&gt;&lt;/DisplayText&gt;&lt;record&gt;&lt;rec-number&gt;43&lt;/rec-number&gt;&lt;foreign-keys&gt;&lt;key app="EN" db-id="sxasv0zxffd0vieev5ax0p08222er2p0vwex" timestamp="1519642280"&gt;43&lt;/key&gt;&lt;/foreign-keys&gt;&lt;ref-type name="Journal Article"&gt;17&lt;/ref-type&gt;&lt;contributors&gt;&lt;authors&gt;&lt;author&gt;Younossi, Zobair&lt;/author&gt;&lt;author&gt;Park, Haesuk&lt;/author&gt;&lt;author&gt;Henry, Linda&lt;/author&gt;&lt;author&gt;Adeyemi, Ayoade&lt;/author&gt;&lt;author&gt;Stepanova, Maria&lt;/author&gt;&lt;/authors&gt;&lt;/contributors&gt;&lt;titles&gt;&lt;title&gt;Extrahepatic manifestations of hepatitis C: a meta-analysis of prevalence, quality of life, and economic burden&lt;/title&gt;&lt;secondary-title&gt;Gastroenterology&lt;/secondary-title&gt;&lt;/titles&gt;&lt;periodical&gt;&lt;full-title&gt;Gastroenterology&lt;/full-title&gt;&lt;abbr-1&gt;Gastroenterology&lt;/abbr-1&gt;&lt;abbr-2&gt;Gastroenterology&lt;/abbr-2&gt;&lt;/periodical&gt;&lt;pages&gt;1599-1608&lt;/pages&gt;&lt;volume&gt;150&lt;/volume&gt;&lt;number&gt;7&lt;/number&gt;&lt;dates&gt;&lt;year&gt;2016&lt;/year&gt;&lt;/dates&gt;&lt;isbn&gt;0016-5085&lt;/isbn&gt;&lt;accession-num&gt;26924097&lt;/accession-num&gt;&lt;urls&gt;&lt;related-urls&gt;&lt;url&gt;http://www.gastrojournal.org/article/S0016-5085(16)00230-4/abstract&lt;/url&gt;&lt;/related-urls&gt;&lt;/urls&gt;&lt;electronic-resource-num&gt;10.1053/j.gastro.2016.02.039&lt;/electronic-resource-num&gt;&lt;/record&gt;&lt;/Cite&gt;&lt;/EndNote&gt;</w:instrText>
      </w:r>
      <w:r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9]</w:t>
      </w:r>
      <w:r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Pr="001B3D7B">
        <w:rPr>
          <w:rFonts w:ascii="Book Antiqua" w:hAnsi="Book Antiqua" w:cs="Tahoma"/>
          <w:sz w:val="24"/>
          <w:szCs w:val="24"/>
          <w:lang w:val="en-US"/>
        </w:rPr>
        <w:t xml:space="preserve"> Employers of HCV-infected individuals would also face reduced output and earnings due to loss of worker productivity, in the forms of absenteeism and presenteeism</w:t>
      </w:r>
      <w:r w:rsidRPr="001B3D7B">
        <w:rPr>
          <w:rFonts w:ascii="Book Antiqua" w:hAnsi="Book Antiqua"/>
          <w:sz w:val="24"/>
          <w:szCs w:val="24"/>
          <w:lang w:val="en-US"/>
        </w:rPr>
        <w:fldChar w:fldCharType="begin">
          <w:fldData xml:space="preserve">PEVuZE5vdGU+PENpdGU+PEF1dGhvcj5Hb3NzZWxpbjwvQXV0aG9yPjxZZWFyPjIwMTM8L1llYXI+
PFJlY051bT4xMzI8L1JlY051bT48RGlzcGxheVRleHQ+PHN0eWxlIGZhY2U9InN1cGVyc2NyaXB0
Ij5bOTBdPC9zdHlsZT48L0Rpc3BsYXlUZXh0PjxyZWNvcmQ+PHJlYy1udW1iZXI+MTMyPC9yZWMt
bnVtYmVyPjxmb3JlaWduLWtleXM+PGtleSBhcHA9IkVOIiBkYi1pZD0ic3hhc3YwenhmZmQwdmll
ZXY1YXgwcDA4MjIyZXIycDB2d2V4IiB0aW1lc3RhbXA9IjE1MjYwNDk4NzYiPjEzMjwva2V5Pjwv
Zm9yZWlnbi1rZXlzPjxyZWYtdHlwZSBuYW1lPSJKb3VybmFsIEFydGljbGUiPjE3PC9yZWYtdHlw
ZT48Y29udHJpYnV0b3JzPjxhdXRob3JzPjxhdXRob3I+R29zc2VsaW4sIEUuPC9hdXRob3I+PGF1
dGhvcj5MZW15cmUsIEwuPC9hdXRob3I+PGF1dGhvcj5Db3JuZWlsLCBXLjwvYXV0aG9yPjwvYXV0
aG9ycz48L2NvbnRyaWJ1dG9ycz48YXV0aC1hZGRyZXNzPkRlcGFydG1lbnQgb2YgSW5kdXN0cmlh
bCBSZWxhdGlvbnMsIFVuaXZlcnNpdHkgb2YgUXVlYmVjIGluIE91dGFvdWFpcywgUXVlYmVjLCBD
YW5hZGEuIGVyaWMuZ29zc2VsaW5AdXFvLmNhPC9hdXRoLWFkZHJlc3M+PHRpdGxlcz48dGl0bGU+
UHJlc2VudGVlaXNtIGFuZCBhYnNlbnRlZWlzbTogZGlmZmVyZW50aWF0ZWQgdW5kZXJzdGFuZGlu
ZyBvZiByZWxhdGVkIHBoZW5vbWVuYTwvdGl0bGU+PHNlY29uZGFyeS10aXRsZT5KIE9jY3VwIEhl
YWx0aCBQc3ljaG9sPC9zZWNvbmRhcnktdGl0bGU+PGFsdC10aXRsZT5Kb3VybmFsIG9mIG9jY3Vw
YXRpb25hbCBoZWFsdGggcHN5Y2hvbG9neTwvYWx0LXRpdGxlPjwvdGl0bGVzPjxwZXJpb2RpY2Fs
PjxmdWxsLXRpdGxlPkpvdXJuYWwgb2YgT2NjdXBhdGlvbmFsIEhlYWx0aCBQc3ljaG9sb2d5PC9m
dWxsLXRpdGxlPjxhYmJyLTE+Si4gT2NjdXAuIEhlYWx0aCBQc3ljaG9sLjwvYWJici0xPjxhYmJy
LTI+SiBPY2N1cCBIZWFsdGggUHN5Y2hvbDwvYWJici0yPjwvcGVyaW9kaWNhbD48YWx0LXBlcmlv
ZGljYWw+PGZ1bGwtdGl0bGU+Sm91cm5hbCBvZiBPY2N1cGF0aW9uYWwgSGVhbHRoIFBzeWNob2xv
Z3k8L2Z1bGwtdGl0bGU+PGFiYnItMT5KLiBPY2N1cC4gSGVhbHRoIFBzeWNob2wuPC9hYmJyLTE+
PGFiYnItMj5KIE9jY3VwIEhlYWx0aCBQc3ljaG9sPC9hYmJyLTI+PC9hbHQtcGVyaW9kaWNhbD48
cGFnZXM+NzUtODY8L3BhZ2VzPjx2b2x1bWU+MTg8L3ZvbHVtZT48bnVtYmVyPjE8L251bWJlcj48
ZWRpdGlvbj4yMDEzLzAxLzAyPC9lZGl0aW9uPjxrZXl3b3Jkcz48a2V5d29yZD4qQWJzZW50ZWVp
c208L2tleXdvcmQ+PGtleXdvcmQ+QWR1bHQ8L2tleXdvcmQ+PGtleXdvcmQ+QWdlIEZhY3RvcnM8
L2tleXdvcmQ+PGtleXdvcmQ+Q2FuYWRhPC9rZXl3b3JkPjxrZXl3b3JkPkVtcGxveW1lbnQvKnBz
eWNob2xvZ3k8L2tleXdvcmQ+PGtleXdvcmQ+RmVtYWxlPC9rZXl3b3JkPjxrZXl3b3JkPkhlYWx0
aCBTdGF0dXM8L2tleXdvcmQ+PGtleXdvcmQ+SHVtYW5zPC9rZXl3b3JkPjxrZXl3b3JkPkpvYiBT
YXRpc2ZhY3Rpb248L2tleXdvcmQ+PGtleXdvcmQ+TWFsZTwva2V5d29yZD48a2V5d29yZD5Nb2Rl
bHMsIFBzeWNob2xvZ2ljYWw8L2tleXdvcmQ+PGtleXdvcmQ+UGVyc29ubmVsIExveWFsdHk8L2tl
eXdvcmQ+PGtleXdvcmQ+U2V4IEZhY3RvcnM8L2tleXdvcmQ+PGtleXdvcmQ+V29ya3BsYWNlL29y
Z2FuaXphdGlvbiAmYW1wOyBhZG1pbmlzdHJhdGlvbi9wc3ljaG9sb2d5PC9rZXl3b3JkPjwva2V5
d29yZHM+PGRhdGVzPjx5ZWFyPjIwMTM8L3llYXI+PHB1Yi1kYXRlcz48ZGF0ZT5KYW48L2RhdGU+
PC9wdWItZGF0ZXM+PC9kYXRlcz48aXNibj4xMDc2LTg5OTg8L2lzYm4+PGFjY2Vzc2lvbi1udW0+
MjMyNzYxOTc8L2FjY2Vzc2lvbi1udW0+PHVybHM+PC91cmxzPjxlbGVjdHJvbmljLXJlc291cmNl
LW51bT4xMC4xMDM3L2EwMDMwOTMyPC9lbGVjdHJvbmljLXJlc291cmNlLW51bT48cmVtb3RlLWRh
dGFiYXNlLXByb3ZpZGVyPk5MTTwvcmVtb3RlLWRhdGFiYXNlLXByb3ZpZGVyPjxsYW5ndWFnZT5l
bmc8L2xhbmd1YWdlPjwvcmVjb3JkPjwvQ2l0ZT48L0VuZE5vdGU+AG==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Hb3NzZWxpbjwvQXV0aG9yPjxZZWFyPjIwMTM8L1llYXI+
PFJlY051bT4xMzI8L1JlY051bT48RGlzcGxheVRleHQ+PHN0eWxlIGZhY2U9InN1cGVyc2NyaXB0
Ij5bOTBdPC9zdHlsZT48L0Rpc3BsYXlUZXh0PjxyZWNvcmQ+PHJlYy1udW1iZXI+MTMyPC9yZWMt
bnVtYmVyPjxmb3JlaWduLWtleXM+PGtleSBhcHA9IkVOIiBkYi1pZD0ic3hhc3YwenhmZmQwdmll
ZXY1YXgwcDA4MjIyZXIycDB2d2V4IiB0aW1lc3RhbXA9IjE1MjYwNDk4NzYiPjEzMjwva2V5Pjwv
Zm9yZWlnbi1rZXlzPjxyZWYtdHlwZSBuYW1lPSJKb3VybmFsIEFydGljbGUiPjE3PC9yZWYtdHlw
ZT48Y29udHJpYnV0b3JzPjxhdXRob3JzPjxhdXRob3I+R29zc2VsaW4sIEUuPC9hdXRob3I+PGF1
dGhvcj5MZW15cmUsIEwuPC9hdXRob3I+PGF1dGhvcj5Db3JuZWlsLCBXLjwvYXV0aG9yPjwvYXV0
aG9ycz48L2NvbnRyaWJ1dG9ycz48YXV0aC1hZGRyZXNzPkRlcGFydG1lbnQgb2YgSW5kdXN0cmlh
bCBSZWxhdGlvbnMsIFVuaXZlcnNpdHkgb2YgUXVlYmVjIGluIE91dGFvdWFpcywgUXVlYmVjLCBD
YW5hZGEuIGVyaWMuZ29zc2VsaW5AdXFvLmNhPC9hdXRoLWFkZHJlc3M+PHRpdGxlcz48dGl0bGU+
UHJlc2VudGVlaXNtIGFuZCBhYnNlbnRlZWlzbTogZGlmZmVyZW50aWF0ZWQgdW5kZXJzdGFuZGlu
ZyBvZiByZWxhdGVkIHBoZW5vbWVuYTwvdGl0bGU+PHNlY29uZGFyeS10aXRsZT5KIE9jY3VwIEhl
YWx0aCBQc3ljaG9sPC9zZWNvbmRhcnktdGl0bGU+PGFsdC10aXRsZT5Kb3VybmFsIG9mIG9jY3Vw
YXRpb25hbCBoZWFsdGggcHN5Y2hvbG9neTwvYWx0LXRpdGxlPjwvdGl0bGVzPjxwZXJpb2RpY2Fs
PjxmdWxsLXRpdGxlPkpvdXJuYWwgb2YgT2NjdXBhdGlvbmFsIEhlYWx0aCBQc3ljaG9sb2d5PC9m
dWxsLXRpdGxlPjxhYmJyLTE+Si4gT2NjdXAuIEhlYWx0aCBQc3ljaG9sLjwvYWJici0xPjxhYmJy
LTI+SiBPY2N1cCBIZWFsdGggUHN5Y2hvbDwvYWJici0yPjwvcGVyaW9kaWNhbD48YWx0LXBlcmlv
ZGljYWw+PGZ1bGwtdGl0bGU+Sm91cm5hbCBvZiBPY2N1cGF0aW9uYWwgSGVhbHRoIFBzeWNob2xv
Z3k8L2Z1bGwtdGl0bGU+PGFiYnItMT5KLiBPY2N1cC4gSGVhbHRoIFBzeWNob2wuPC9hYmJyLTE+
PGFiYnItMj5KIE9jY3VwIEhlYWx0aCBQc3ljaG9sPC9hYmJyLTI+PC9hbHQtcGVyaW9kaWNhbD48
cGFnZXM+NzUtODY8L3BhZ2VzPjx2b2x1bWU+MTg8L3ZvbHVtZT48bnVtYmVyPjE8L251bWJlcj48
ZWRpdGlvbj4yMDEzLzAxLzAyPC9lZGl0aW9uPjxrZXl3b3Jkcz48a2V5d29yZD4qQWJzZW50ZWVp
c208L2tleXdvcmQ+PGtleXdvcmQ+QWR1bHQ8L2tleXdvcmQ+PGtleXdvcmQ+QWdlIEZhY3RvcnM8
L2tleXdvcmQ+PGtleXdvcmQ+Q2FuYWRhPC9rZXl3b3JkPjxrZXl3b3JkPkVtcGxveW1lbnQvKnBz
eWNob2xvZ3k8L2tleXdvcmQ+PGtleXdvcmQ+RmVtYWxlPC9rZXl3b3JkPjxrZXl3b3JkPkhlYWx0
aCBTdGF0dXM8L2tleXdvcmQ+PGtleXdvcmQ+SHVtYW5zPC9rZXl3b3JkPjxrZXl3b3JkPkpvYiBT
YXRpc2ZhY3Rpb248L2tleXdvcmQ+PGtleXdvcmQ+TWFsZTwva2V5d29yZD48a2V5d29yZD5Nb2Rl
bHMsIFBzeWNob2xvZ2ljYWw8L2tleXdvcmQ+PGtleXdvcmQ+UGVyc29ubmVsIExveWFsdHk8L2tl
eXdvcmQ+PGtleXdvcmQ+U2V4IEZhY3RvcnM8L2tleXdvcmQ+PGtleXdvcmQ+V29ya3BsYWNlL29y
Z2FuaXphdGlvbiAmYW1wOyBhZG1pbmlzdHJhdGlvbi9wc3ljaG9sb2d5PC9rZXl3b3JkPjwva2V5
d29yZHM+PGRhdGVzPjx5ZWFyPjIwMTM8L3llYXI+PHB1Yi1kYXRlcz48ZGF0ZT5KYW48L2RhdGU+
PC9wdWItZGF0ZXM+PC9kYXRlcz48aXNibj4xMDc2LTg5OTg8L2lzYm4+PGFjY2Vzc2lvbi1udW0+
MjMyNzYxOTc8L2FjY2Vzc2lvbi1udW0+PHVybHM+PC91cmxzPjxlbGVjdHJvbmljLXJlc291cmNl
LW51bT4xMC4xMDM3L2EwMDMwOTMyPC9lbGVjdHJvbmljLXJlc291cmNlLW51bT48cmVtb3RlLWRh
dGFiYXNlLXByb3ZpZGVyPk5MTTwvcmVtb3RlLWRhdGFiYXNlLXByb3ZpZGVyPjxsYW5ndWFnZT5l
bmc8L2xhbmd1YWdlPjwvcmVjb3JkPjwvQ2l0ZT48L0VuZE5vdGU+AG==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Pr="001B3D7B">
        <w:rPr>
          <w:rFonts w:ascii="Book Antiqua" w:hAnsi="Book Antiqua" w:cs="Tahoma"/>
          <w:sz w:val="24"/>
          <w:szCs w:val="24"/>
          <w:lang w:val="en-US"/>
        </w:rPr>
      </w:r>
      <w:r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0]</w:t>
      </w:r>
      <w:r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Pr="001B3D7B">
        <w:rPr>
          <w:rFonts w:ascii="Book Antiqua" w:hAnsi="Book Antiqua" w:cs="Tahoma"/>
          <w:sz w:val="24"/>
          <w:szCs w:val="24"/>
          <w:lang w:val="en-US"/>
        </w:rPr>
        <w:t xml:space="preserve"> Based on a modelling study in HCV GT1-infected </w:t>
      </w:r>
      <w:r w:rsidR="00C92355" w:rsidRPr="001B3D7B">
        <w:rPr>
          <w:rFonts w:ascii="Book Antiqua" w:hAnsi="Book Antiqua" w:cs="Tahoma"/>
          <w:sz w:val="24"/>
          <w:szCs w:val="24"/>
          <w:lang w:val="en-US"/>
        </w:rPr>
        <w:t xml:space="preserve">Chinese </w:t>
      </w:r>
      <w:r w:rsidRPr="001B3D7B">
        <w:rPr>
          <w:rFonts w:ascii="Book Antiqua" w:hAnsi="Book Antiqua" w:cs="Tahoma"/>
          <w:sz w:val="24"/>
          <w:szCs w:val="24"/>
          <w:lang w:val="en-US"/>
        </w:rPr>
        <w:t xml:space="preserve">patients, </w:t>
      </w:r>
      <w:r w:rsidRPr="001B3D7B">
        <w:rPr>
          <w:rFonts w:ascii="Book Antiqua" w:hAnsi="Book Antiqua" w:cs="Tahoma"/>
          <w:sz w:val="24"/>
          <w:szCs w:val="24"/>
          <w:lang w:val="en-US"/>
        </w:rPr>
        <w:lastRenderedPageBreak/>
        <w:t xml:space="preserve">the monetized productivity losses resulting from non-treatment </w:t>
      </w:r>
      <w:r w:rsidR="00912BC6" w:rsidRPr="001B3D7B">
        <w:rPr>
          <w:rFonts w:ascii="Book Antiqua" w:hAnsi="Book Antiqua" w:cs="Tahoma"/>
          <w:sz w:val="24"/>
          <w:szCs w:val="24"/>
          <w:lang w:val="en-US"/>
        </w:rPr>
        <w:t>amount</w:t>
      </w:r>
      <w:r w:rsidR="00863B02" w:rsidRPr="001B3D7B">
        <w:rPr>
          <w:rFonts w:ascii="Book Antiqua" w:hAnsi="Book Antiqua" w:cs="Tahoma"/>
          <w:sz w:val="24"/>
          <w:szCs w:val="24"/>
          <w:lang w:val="en-US"/>
        </w:rPr>
        <w:t xml:space="preserve"> to</w:t>
      </w:r>
      <w:r w:rsidR="00247909" w:rsidRPr="001B3D7B">
        <w:rPr>
          <w:rFonts w:ascii="Book Antiqua" w:hAnsi="Book Antiqua" w:cs="Tahoma"/>
          <w:sz w:val="24"/>
          <w:szCs w:val="24"/>
          <w:lang w:val="en-US"/>
        </w:rPr>
        <w:t xml:space="preserve"> RMB 37.</w:t>
      </w:r>
      <w:r w:rsidR="00FD3EFA" w:rsidRPr="001B3D7B">
        <w:rPr>
          <w:rFonts w:ascii="Book Antiqua" w:hAnsi="Book Antiqua" w:cs="Tahoma"/>
          <w:sz w:val="24"/>
          <w:szCs w:val="24"/>
          <w:lang w:val="en-US"/>
        </w:rPr>
        <w:t>7</w:t>
      </w:r>
      <w:r w:rsidR="00247909" w:rsidRPr="001B3D7B">
        <w:rPr>
          <w:rFonts w:ascii="Book Antiqua" w:hAnsi="Book Antiqua" w:cs="Tahoma"/>
          <w:sz w:val="24"/>
          <w:szCs w:val="24"/>
          <w:lang w:val="en-US"/>
        </w:rPr>
        <w:t>8</w:t>
      </w:r>
      <w:r w:rsidR="00C92355" w:rsidRPr="001B3D7B">
        <w:rPr>
          <w:rFonts w:ascii="Book Antiqua" w:hAnsi="Book Antiqua" w:cs="Tahoma"/>
          <w:sz w:val="24"/>
          <w:szCs w:val="24"/>
          <w:lang w:val="en-US"/>
        </w:rPr>
        <w:t xml:space="preserve"> billion</w:t>
      </w:r>
      <w:r w:rsidR="00601174" w:rsidRPr="001B3D7B">
        <w:rPr>
          <w:rFonts w:ascii="Book Antiqua" w:hAnsi="Book Antiqua" w:cs="Tahoma"/>
          <w:sz w:val="24"/>
          <w:szCs w:val="24"/>
          <w:lang w:val="en-US"/>
        </w:rPr>
        <w:t xml:space="preserve"> per year</w:t>
      </w:r>
      <w:r w:rsidR="0070056B"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Ye&lt;/Author&gt;&lt;Year&gt;2018&lt;/Year&gt;&lt;RecNum&gt;183&lt;/RecNum&gt;&lt;DisplayText&gt;&lt;style face="superscript"&gt;[91]&lt;/style&gt;&lt;/DisplayText&gt;&lt;record&gt;&lt;rec-number&gt;183&lt;/rec-number&gt;&lt;foreign-keys&gt;&lt;key app="EN" db-id="sxasv0zxffd0vieev5ax0p08222er2p0vwex" timestamp="1528096444"&gt;183&lt;/key&gt;&lt;/foreign-keys&gt;&lt;ref-type name="Conference Paper"&gt;47&lt;/ref-type&gt;&lt;contributors&gt;&lt;authors&gt;&lt;author&gt;Ye, X.&lt;/author&gt;&lt;author&gt;Xu, X.&lt;/author&gt;&lt;author&gt;Xie, Q.&lt;/author&gt;&lt;author&gt;Tang, H.&lt;/author&gt;&lt;author&gt;Xuan, J.&lt;/author&gt;&lt;/authors&gt;&lt;/contributors&gt;&lt;titles&gt;&lt;title&gt;Impact of sofosbuvir-based regimens for chronic hepatitis C infection: A work productivity model from mainland China&lt;/title&gt;&lt;secondary-title&gt;Value Health 2018;21 Suppl 2: Proceedings of ISPOR 8th Asia-Pacific Conference&lt;/secondary-title&gt;&lt;/titles&gt;&lt;pages&gt;S6&lt;/pages&gt;&lt;volume&gt;21&lt;/volume&gt;&lt;number&gt;S2&lt;/number&gt;&lt;dates&gt;&lt;year&gt;2018&lt;/year&gt;&lt;pub-dates&gt;&lt;date&gt;2018 Sep 8-11&lt;/date&gt;&lt;/pub-dates&gt;&lt;/dates&gt;&lt;pub-location&gt;Tokyo, Japan&lt;/pub-location&gt;&lt;publisher&gt;Elsevier&lt;/publisher&gt;&lt;work-type&gt;Abstract IN1&lt;/work-type&gt;&lt;urls&gt;&lt;/urls&gt;&lt;/record&gt;&lt;/Cite&gt;&lt;/EndNote&gt;</w:instrText>
      </w:r>
      <w:r w:rsidR="0070056B"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1]</w:t>
      </w:r>
      <w:r w:rsidR="0070056B"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p>
    <w:p w14:paraId="47E32E85" w14:textId="77777777" w:rsidR="00934753" w:rsidRPr="001B3D7B" w:rsidRDefault="00E630B6"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By effectively curing HCV infection, HCV therapeutic innovation would help alleviate the heavy economic and </w:t>
      </w:r>
      <w:r w:rsidR="00C829CA" w:rsidRPr="001B3D7B">
        <w:rPr>
          <w:rFonts w:ascii="Book Antiqua" w:hAnsi="Book Antiqua" w:cs="Tahoma"/>
          <w:sz w:val="24"/>
          <w:szCs w:val="24"/>
          <w:lang w:val="en-US"/>
        </w:rPr>
        <w:t>societal</w:t>
      </w:r>
      <w:r w:rsidRPr="001B3D7B">
        <w:rPr>
          <w:rFonts w:ascii="Book Antiqua" w:hAnsi="Book Antiqua" w:cs="Tahoma"/>
          <w:sz w:val="24"/>
          <w:szCs w:val="24"/>
          <w:lang w:val="en-US"/>
        </w:rPr>
        <w:t xml:space="preserve"> burdens caused by CHC, yet such innovation would require upfront investments. To determine which treatment strategy offers the best “value for money” (cost-effectiveness), </w:t>
      </w:r>
      <w:r w:rsidR="00864AF3" w:rsidRPr="001B3D7B">
        <w:rPr>
          <w:rFonts w:ascii="Book Antiqua" w:hAnsi="Book Antiqua" w:cs="Tahoma"/>
          <w:sz w:val="24"/>
          <w:szCs w:val="24"/>
          <w:lang w:val="en-US"/>
        </w:rPr>
        <w:t>health economic</w:t>
      </w:r>
      <w:r w:rsidRPr="001B3D7B">
        <w:rPr>
          <w:rFonts w:ascii="Book Antiqua" w:hAnsi="Book Antiqua" w:cs="Tahoma"/>
          <w:sz w:val="24"/>
          <w:szCs w:val="24"/>
          <w:lang w:val="en-US"/>
        </w:rPr>
        <w:t xml:space="preserve"> models are used to weigh the costs of different HCV treatment options</w:t>
      </w:r>
      <w:r w:rsidR="00CE4DA0" w:rsidRPr="001B3D7B">
        <w:rPr>
          <w:rFonts w:ascii="Book Antiqua" w:hAnsi="Book Antiqua" w:cs="Tahoma"/>
          <w:sz w:val="24"/>
          <w:szCs w:val="24"/>
          <w:lang w:val="en-US"/>
        </w:rPr>
        <w:t xml:space="preserve"> against their long-term cost savings</w:t>
      </w:r>
      <w:r w:rsidRPr="001B3D7B">
        <w:rPr>
          <w:rFonts w:ascii="Book Antiqua" w:hAnsi="Book Antiqua" w:cs="Tahoma"/>
          <w:sz w:val="24"/>
          <w:szCs w:val="24"/>
          <w:lang w:val="en-US"/>
        </w:rPr>
        <w:t>.</w:t>
      </w:r>
    </w:p>
    <w:p w14:paraId="79D857DF" w14:textId="77777777" w:rsidR="00934753" w:rsidRPr="001B3D7B" w:rsidRDefault="00934753" w:rsidP="004837A0">
      <w:pPr>
        <w:pStyle w:val="NoSpacing"/>
        <w:spacing w:line="360" w:lineRule="auto"/>
        <w:jc w:val="both"/>
        <w:rPr>
          <w:rFonts w:ascii="Book Antiqua" w:hAnsi="Book Antiqua" w:cs="Tahoma"/>
          <w:sz w:val="24"/>
          <w:szCs w:val="24"/>
          <w:lang w:val="en-US"/>
        </w:rPr>
      </w:pPr>
    </w:p>
    <w:p w14:paraId="62592F22" w14:textId="3A12AF35" w:rsidR="00E630B6" w:rsidRPr="001B3D7B" w:rsidRDefault="00E630B6" w:rsidP="004837A0">
      <w:pPr>
        <w:pStyle w:val="NoSpacing"/>
        <w:spacing w:line="360" w:lineRule="auto"/>
        <w:jc w:val="both"/>
        <w:rPr>
          <w:rFonts w:ascii="Book Antiqua" w:hAnsi="Book Antiqua" w:cs="Tahoma"/>
          <w:i/>
          <w:sz w:val="24"/>
          <w:szCs w:val="24"/>
          <w:lang w:val="en-US"/>
        </w:rPr>
      </w:pPr>
      <w:r w:rsidRPr="001B3D7B">
        <w:rPr>
          <w:rFonts w:ascii="Book Antiqua" w:hAnsi="Book Antiqua" w:cs="Tahoma"/>
          <w:b/>
          <w:bCs/>
          <w:i/>
          <w:sz w:val="24"/>
          <w:szCs w:val="24"/>
          <w:lang w:val="en-US"/>
        </w:rPr>
        <w:t>Cost-effectiveness considerations in HCV treatment</w:t>
      </w:r>
    </w:p>
    <w:p w14:paraId="38120AF6" w14:textId="087E1F4A" w:rsidR="00E630B6" w:rsidRPr="001B3D7B" w:rsidRDefault="00E630B6" w:rsidP="004837A0">
      <w:pPr>
        <w:pStyle w:val="NoSpacing"/>
        <w:spacing w:line="360" w:lineRule="auto"/>
        <w:jc w:val="both"/>
        <w:rPr>
          <w:rFonts w:ascii="Book Antiqua" w:hAnsi="Book Antiqua" w:cs="Tahoma"/>
          <w:sz w:val="24"/>
          <w:szCs w:val="24"/>
          <w:lang w:val="en-US"/>
        </w:rPr>
      </w:pPr>
      <w:bookmarkStart w:id="52" w:name="_Hlk516664918"/>
      <w:r w:rsidRPr="001B3D7B">
        <w:rPr>
          <w:rFonts w:ascii="Book Antiqua" w:hAnsi="Book Antiqua" w:cs="Tahoma"/>
          <w:sz w:val="24"/>
          <w:szCs w:val="24"/>
          <w:lang w:val="en-US"/>
        </w:rPr>
        <w:t>Health</w:t>
      </w:r>
      <w:r w:rsidR="00D26C03"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economic analysis in HCV </w:t>
      </w:r>
      <w:r w:rsidR="00D26C03" w:rsidRPr="001B3D7B">
        <w:rPr>
          <w:rFonts w:ascii="Book Antiqua" w:hAnsi="Book Antiqua" w:cs="Tahoma"/>
          <w:sz w:val="24"/>
          <w:szCs w:val="24"/>
          <w:lang w:val="en-US"/>
        </w:rPr>
        <w:t xml:space="preserve">predominantly </w:t>
      </w:r>
      <w:r w:rsidRPr="001B3D7B">
        <w:rPr>
          <w:rFonts w:ascii="Book Antiqua" w:hAnsi="Book Antiqua" w:cs="Tahoma"/>
          <w:sz w:val="24"/>
          <w:szCs w:val="24"/>
          <w:lang w:val="en-US"/>
        </w:rPr>
        <w:t>focuses on the direct medical cost</w:t>
      </w:r>
      <w:r w:rsidR="00D26C03" w:rsidRPr="001B3D7B">
        <w:rPr>
          <w:rFonts w:ascii="Book Antiqua" w:hAnsi="Book Antiqua" w:cs="Tahoma"/>
          <w:sz w:val="24"/>
          <w:szCs w:val="24"/>
          <w:lang w:val="en-US"/>
        </w:rPr>
        <w:t>s</w:t>
      </w:r>
      <w:r w:rsidRPr="001B3D7B">
        <w:rPr>
          <w:rFonts w:ascii="Book Antiqua" w:hAnsi="Book Antiqua" w:cs="Tahoma"/>
          <w:sz w:val="24"/>
          <w:szCs w:val="24"/>
          <w:lang w:val="en-US"/>
        </w:rPr>
        <w:t xml:space="preserve"> of </w:t>
      </w:r>
      <w:r w:rsidR="00D26C03" w:rsidRPr="001B3D7B">
        <w:rPr>
          <w:rFonts w:ascii="Book Antiqua" w:hAnsi="Book Antiqua" w:cs="Tahoma"/>
          <w:sz w:val="24"/>
          <w:szCs w:val="24"/>
          <w:lang w:val="en-US"/>
        </w:rPr>
        <w:t xml:space="preserve">managing </w:t>
      </w:r>
      <w:r w:rsidRPr="001B3D7B">
        <w:rPr>
          <w:rFonts w:ascii="Book Antiqua" w:hAnsi="Book Antiqua" w:cs="Tahoma"/>
          <w:sz w:val="24"/>
          <w:szCs w:val="24"/>
          <w:lang w:val="en-US"/>
        </w:rPr>
        <w:t xml:space="preserve">HCV. As discussed </w:t>
      </w:r>
      <w:r w:rsidR="00D26C03" w:rsidRPr="001B3D7B">
        <w:rPr>
          <w:rFonts w:ascii="Book Antiqua" w:hAnsi="Book Antiqua" w:cs="Tahoma"/>
          <w:sz w:val="24"/>
          <w:szCs w:val="24"/>
          <w:lang w:val="en-US"/>
        </w:rPr>
        <w:t>previously</w:t>
      </w:r>
      <w:r w:rsidRPr="001B3D7B">
        <w:rPr>
          <w:rFonts w:ascii="Book Antiqua" w:hAnsi="Book Antiqua" w:cs="Tahoma"/>
          <w:sz w:val="24"/>
          <w:szCs w:val="24"/>
          <w:lang w:val="en-US"/>
        </w:rPr>
        <w:t>, more advanced disease stages are associated with higher medical costs, and patients who achieve SVR have lower probabilities of progressing to the later, costlier disease stages. Thus, in theory, more effective HCV treatment</w:t>
      </w:r>
      <w:r w:rsidR="00D04324" w:rsidRPr="001B3D7B">
        <w:rPr>
          <w:rFonts w:ascii="Book Antiqua" w:hAnsi="Book Antiqua" w:cs="Tahoma"/>
          <w:sz w:val="24"/>
          <w:szCs w:val="24"/>
          <w:lang w:val="en-US"/>
        </w:rPr>
        <w:t>s</w:t>
      </w:r>
      <w:r w:rsidRPr="001B3D7B">
        <w:rPr>
          <w:rFonts w:ascii="Book Antiqua" w:hAnsi="Book Antiqua" w:cs="Tahoma"/>
          <w:sz w:val="24"/>
          <w:szCs w:val="24"/>
          <w:lang w:val="en-US"/>
        </w:rPr>
        <w:t xml:space="preserve"> should save more on long-term medical costs by avoiding disease progression in more patients. Health</w:t>
      </w:r>
      <w:r w:rsidR="00EA136A" w:rsidRPr="001B3D7B">
        <w:rPr>
          <w:rFonts w:ascii="Book Antiqua" w:hAnsi="Book Antiqua" w:cs="Tahoma"/>
          <w:sz w:val="24"/>
          <w:szCs w:val="24"/>
          <w:lang w:val="en-US"/>
        </w:rPr>
        <w:t xml:space="preserve"> </w:t>
      </w:r>
      <w:r w:rsidRPr="001B3D7B">
        <w:rPr>
          <w:rFonts w:ascii="Book Antiqua" w:hAnsi="Book Antiqua" w:cs="Tahoma"/>
          <w:sz w:val="24"/>
          <w:szCs w:val="24"/>
          <w:lang w:val="en-US"/>
        </w:rPr>
        <w:t>economic models evaluate the costs thus saved</w:t>
      </w:r>
      <w:r w:rsidR="005D128F" w:rsidRPr="001B3D7B">
        <w:rPr>
          <w:rFonts w:ascii="Book Antiqua" w:hAnsi="Book Antiqua" w:cs="Tahoma"/>
          <w:sz w:val="24"/>
          <w:szCs w:val="24"/>
          <w:lang w:val="en-US"/>
        </w:rPr>
        <w:t>, along with the benefits of life extension and improved quality of life,</w:t>
      </w:r>
      <w:r w:rsidRPr="001B3D7B">
        <w:rPr>
          <w:rFonts w:ascii="Book Antiqua" w:hAnsi="Book Antiqua" w:cs="Tahoma"/>
          <w:sz w:val="24"/>
          <w:szCs w:val="24"/>
          <w:lang w:val="en-US"/>
        </w:rPr>
        <w:t xml:space="preserve"> against the upfront investments needed for implementing certain treatment methods. Currently, </w:t>
      </w:r>
      <w:r w:rsidR="00864AF3" w:rsidRPr="001B3D7B">
        <w:rPr>
          <w:rFonts w:ascii="Book Antiqua" w:hAnsi="Book Antiqua" w:cs="Tahoma"/>
          <w:sz w:val="24"/>
          <w:szCs w:val="24"/>
          <w:lang w:val="en-US"/>
        </w:rPr>
        <w:t>health economic</w:t>
      </w:r>
      <w:r w:rsidRPr="001B3D7B">
        <w:rPr>
          <w:rFonts w:ascii="Book Antiqua" w:hAnsi="Book Antiqua" w:cs="Tahoma"/>
          <w:sz w:val="24"/>
          <w:szCs w:val="24"/>
          <w:lang w:val="en-US"/>
        </w:rPr>
        <w:t xml:space="preserve"> research on HCV treatment in China is expanding rapidly. </w:t>
      </w:r>
      <w:r w:rsidR="00487D29" w:rsidRPr="001B3D7B">
        <w:rPr>
          <w:rFonts w:ascii="Book Antiqua" w:hAnsi="Book Antiqua" w:cs="Tahoma"/>
          <w:sz w:val="24"/>
          <w:szCs w:val="24"/>
          <w:lang w:val="en-US"/>
        </w:rPr>
        <w:t xml:space="preserve">Emerging </w:t>
      </w:r>
      <w:r w:rsidR="00F23525" w:rsidRPr="001B3D7B">
        <w:rPr>
          <w:rFonts w:ascii="Book Antiqua" w:hAnsi="Book Antiqua" w:cs="Tahoma"/>
          <w:sz w:val="24"/>
          <w:szCs w:val="24"/>
          <w:lang w:val="en-US"/>
        </w:rPr>
        <w:t xml:space="preserve">health economic </w:t>
      </w:r>
      <w:r w:rsidR="00487D29" w:rsidRPr="001B3D7B">
        <w:rPr>
          <w:rFonts w:ascii="Book Antiqua" w:hAnsi="Book Antiqua" w:cs="Tahoma"/>
          <w:sz w:val="24"/>
          <w:szCs w:val="24"/>
          <w:lang w:val="en-US"/>
        </w:rPr>
        <w:t xml:space="preserve">analysis results from China will be introduced, together with analyses from </w:t>
      </w:r>
      <w:r w:rsidRPr="001B3D7B">
        <w:rPr>
          <w:rFonts w:ascii="Book Antiqua" w:hAnsi="Book Antiqua" w:cs="Tahoma"/>
          <w:sz w:val="24"/>
          <w:szCs w:val="24"/>
          <w:lang w:val="en-US"/>
        </w:rPr>
        <w:t>countries</w:t>
      </w:r>
      <w:r w:rsidR="00F23525" w:rsidRPr="001B3D7B">
        <w:rPr>
          <w:rFonts w:ascii="Book Antiqua" w:hAnsi="Book Antiqua" w:cs="Tahoma"/>
          <w:sz w:val="24"/>
          <w:szCs w:val="24"/>
          <w:lang w:val="en-US"/>
        </w:rPr>
        <w:t xml:space="preserve"> with more experience using DAAs</w:t>
      </w:r>
      <w:r w:rsidRPr="001B3D7B">
        <w:rPr>
          <w:rFonts w:ascii="Book Antiqua" w:hAnsi="Book Antiqua" w:cs="Tahoma"/>
          <w:sz w:val="24"/>
          <w:szCs w:val="24"/>
          <w:lang w:val="en-US"/>
        </w:rPr>
        <w:t xml:space="preserve">, </w:t>
      </w:r>
      <w:r w:rsidR="00487D29" w:rsidRPr="001B3D7B">
        <w:rPr>
          <w:rFonts w:ascii="Book Antiqua" w:hAnsi="Book Antiqua" w:cs="Tahoma"/>
          <w:sz w:val="24"/>
          <w:szCs w:val="24"/>
          <w:lang w:val="en-US"/>
        </w:rPr>
        <w:t xml:space="preserve">to evaluate </w:t>
      </w:r>
      <w:r w:rsidRPr="001B3D7B">
        <w:rPr>
          <w:rFonts w:ascii="Book Antiqua" w:hAnsi="Book Antiqua" w:cs="Tahoma"/>
          <w:sz w:val="24"/>
          <w:szCs w:val="24"/>
          <w:lang w:val="en-US"/>
        </w:rPr>
        <w:t xml:space="preserve">the potential costs and benefits associated with upfront investments in HCV treatment innovation.  </w:t>
      </w:r>
    </w:p>
    <w:p w14:paraId="459E81E0" w14:textId="31EA2BAB" w:rsidR="00814C41" w:rsidRPr="001B3D7B" w:rsidRDefault="00C83720"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In health economic analysis, t</w:t>
      </w:r>
      <w:r w:rsidR="005D128F" w:rsidRPr="001B3D7B">
        <w:rPr>
          <w:rFonts w:ascii="Book Antiqua" w:hAnsi="Book Antiqua" w:cs="Tahoma"/>
          <w:sz w:val="24"/>
          <w:szCs w:val="24"/>
          <w:lang w:val="en-US"/>
        </w:rPr>
        <w:t xml:space="preserve">he gain in patients’ quantity and quality of life </w:t>
      </w:r>
      <w:r w:rsidR="00814C41" w:rsidRPr="001B3D7B">
        <w:rPr>
          <w:rFonts w:ascii="Book Antiqua" w:hAnsi="Book Antiqua" w:cs="Tahoma"/>
          <w:sz w:val="24"/>
          <w:szCs w:val="24"/>
          <w:lang w:val="en-US"/>
        </w:rPr>
        <w:t xml:space="preserve">achieved </w:t>
      </w:r>
      <w:r w:rsidRPr="001B3D7B">
        <w:rPr>
          <w:rFonts w:ascii="Book Antiqua" w:hAnsi="Book Antiqua" w:cs="Tahoma"/>
          <w:sz w:val="24"/>
          <w:szCs w:val="24"/>
          <w:lang w:val="en-US"/>
        </w:rPr>
        <w:t xml:space="preserve">using </w:t>
      </w:r>
      <w:r w:rsidR="001B5531" w:rsidRPr="001B3D7B">
        <w:rPr>
          <w:rFonts w:ascii="Book Antiqua" w:hAnsi="Book Antiqua" w:cs="Tahoma"/>
          <w:sz w:val="24"/>
          <w:szCs w:val="24"/>
          <w:lang w:val="en-US"/>
        </w:rPr>
        <w:t xml:space="preserve">a </w:t>
      </w:r>
      <w:r w:rsidRPr="001B3D7B">
        <w:rPr>
          <w:rFonts w:ascii="Book Antiqua" w:hAnsi="Book Antiqua" w:cs="Tahoma"/>
          <w:sz w:val="24"/>
          <w:szCs w:val="24"/>
          <w:lang w:val="en-US"/>
        </w:rPr>
        <w:t xml:space="preserve">certain treatment </w:t>
      </w:r>
      <w:r w:rsidR="005D128F" w:rsidRPr="001B3D7B">
        <w:rPr>
          <w:rFonts w:ascii="Book Antiqua" w:hAnsi="Book Antiqua" w:cs="Tahoma"/>
          <w:sz w:val="24"/>
          <w:szCs w:val="24"/>
          <w:lang w:val="en-US"/>
        </w:rPr>
        <w:t xml:space="preserve">is measured </w:t>
      </w:r>
      <w:r w:rsidR="001B5531" w:rsidRPr="001B3D7B">
        <w:rPr>
          <w:rFonts w:ascii="Book Antiqua" w:hAnsi="Book Antiqua" w:cs="Tahoma"/>
          <w:sz w:val="24"/>
          <w:szCs w:val="24"/>
          <w:lang w:val="en-US"/>
        </w:rPr>
        <w:t xml:space="preserve">in </w:t>
      </w:r>
      <w:r w:rsidR="005D128F" w:rsidRPr="001B3D7B">
        <w:rPr>
          <w:rFonts w:ascii="Book Antiqua" w:hAnsi="Book Antiqua" w:cs="Tahoma"/>
          <w:sz w:val="24"/>
          <w:szCs w:val="24"/>
          <w:lang w:val="en-US"/>
        </w:rPr>
        <w:t>quality-adjusted life year</w:t>
      </w:r>
      <w:r w:rsidR="001B5531" w:rsidRPr="001B3D7B">
        <w:rPr>
          <w:rFonts w:ascii="Book Antiqua" w:hAnsi="Book Antiqua" w:cs="Tahoma"/>
          <w:sz w:val="24"/>
          <w:szCs w:val="24"/>
          <w:lang w:val="en-US"/>
        </w:rPr>
        <w:t>s</w:t>
      </w:r>
      <w:r w:rsidR="005D128F" w:rsidRPr="001B3D7B">
        <w:rPr>
          <w:rFonts w:ascii="Book Antiqua" w:hAnsi="Book Antiqua" w:cs="Tahoma"/>
          <w:sz w:val="24"/>
          <w:szCs w:val="24"/>
          <w:lang w:val="en-US"/>
        </w:rPr>
        <w:t xml:space="preserve"> (QALY</w:t>
      </w:r>
      <w:r w:rsidR="001B5531" w:rsidRPr="001B3D7B">
        <w:rPr>
          <w:rFonts w:ascii="Book Antiqua" w:hAnsi="Book Antiqua" w:cs="Tahoma"/>
          <w:sz w:val="24"/>
          <w:szCs w:val="24"/>
          <w:lang w:val="en-US"/>
        </w:rPr>
        <w:t>s</w:t>
      </w:r>
      <w:r w:rsidR="005D128F" w:rsidRPr="001B3D7B">
        <w:rPr>
          <w:rFonts w:ascii="Book Antiqua" w:hAnsi="Book Antiqua" w:cs="Tahoma"/>
          <w:sz w:val="24"/>
          <w:szCs w:val="24"/>
          <w:lang w:val="en-US"/>
        </w:rPr>
        <w:t>)</w:t>
      </w:r>
      <w:r w:rsidRPr="001B3D7B">
        <w:rPr>
          <w:rFonts w:ascii="Book Antiqua" w:hAnsi="Book Antiqua" w:cs="Tahoma"/>
          <w:sz w:val="24"/>
          <w:szCs w:val="24"/>
          <w:lang w:val="en-US"/>
        </w:rPr>
        <w:t xml:space="preserve">, and the </w:t>
      </w:r>
      <w:r w:rsidR="005D128F" w:rsidRPr="001B3D7B">
        <w:rPr>
          <w:rFonts w:ascii="Book Antiqua" w:hAnsi="Book Antiqua" w:cs="Tahoma"/>
          <w:sz w:val="24"/>
          <w:szCs w:val="24"/>
          <w:lang w:val="en-US"/>
        </w:rPr>
        <w:t>incre</w:t>
      </w:r>
      <w:r w:rsidRPr="001B3D7B">
        <w:rPr>
          <w:rFonts w:ascii="Book Antiqua" w:hAnsi="Book Antiqua" w:cs="Tahoma"/>
          <w:sz w:val="24"/>
          <w:szCs w:val="24"/>
          <w:lang w:val="en-US"/>
        </w:rPr>
        <w:t>mental cost-effectiveness ratio (ICER</w:t>
      </w:r>
      <w:r w:rsidR="005D128F" w:rsidRPr="001B3D7B">
        <w:rPr>
          <w:rFonts w:ascii="Book Antiqua" w:hAnsi="Book Antiqua" w:cs="Tahoma"/>
          <w:sz w:val="24"/>
          <w:szCs w:val="24"/>
          <w:lang w:val="en-US"/>
        </w:rPr>
        <w:t>)</w:t>
      </w:r>
      <w:r w:rsidRPr="001B3D7B">
        <w:rPr>
          <w:rFonts w:ascii="Book Antiqua" w:hAnsi="Book Antiqua" w:cs="Tahoma"/>
          <w:sz w:val="24"/>
          <w:szCs w:val="24"/>
          <w:lang w:val="en-US"/>
        </w:rPr>
        <w:t xml:space="preserve"> measures the cost needed to achieve </w:t>
      </w:r>
      <w:r w:rsidR="003B0033" w:rsidRPr="001B3D7B">
        <w:rPr>
          <w:rFonts w:ascii="Book Antiqua" w:hAnsi="Book Antiqua" w:cs="Tahoma"/>
          <w:sz w:val="24"/>
          <w:szCs w:val="24"/>
          <w:lang w:val="en-US"/>
        </w:rPr>
        <w:t xml:space="preserve">a </w:t>
      </w:r>
      <w:r w:rsidRPr="001B3D7B">
        <w:rPr>
          <w:rFonts w:ascii="Book Antiqua" w:hAnsi="Book Antiqua" w:cs="Tahoma"/>
          <w:sz w:val="24"/>
          <w:szCs w:val="24"/>
          <w:lang w:val="en-US"/>
        </w:rPr>
        <w:t>unit gain in QALY</w:t>
      </w:r>
      <w:r w:rsidR="003B0033" w:rsidRPr="001B3D7B">
        <w:rPr>
          <w:rFonts w:ascii="Book Antiqua" w:hAnsi="Book Antiqua" w:cs="Tahoma"/>
          <w:sz w:val="24"/>
          <w:szCs w:val="24"/>
          <w:lang w:val="en-US"/>
        </w:rPr>
        <w:t>s</w:t>
      </w:r>
      <w:r w:rsidRPr="001B3D7B">
        <w:rPr>
          <w:rFonts w:ascii="Book Antiqua" w:hAnsi="Book Antiqua" w:cs="Tahoma"/>
          <w:sz w:val="24"/>
          <w:szCs w:val="24"/>
          <w:lang w:val="en-US"/>
        </w:rPr>
        <w:t xml:space="preserve">; if the ICER of a treatment is below the willingness-to-pay threshold, it is considered cost-effective. </w:t>
      </w:r>
      <w:r w:rsidR="006A68C4" w:rsidRPr="001B3D7B">
        <w:rPr>
          <w:rFonts w:ascii="Book Antiqua" w:hAnsi="Book Antiqua" w:cs="Tahoma"/>
          <w:sz w:val="24"/>
          <w:szCs w:val="24"/>
          <w:lang w:val="en-US"/>
        </w:rPr>
        <w:t xml:space="preserve">In </w:t>
      </w:r>
      <w:r w:rsidR="00D24CA4" w:rsidRPr="001B3D7B">
        <w:rPr>
          <w:rFonts w:ascii="Book Antiqua" w:hAnsi="Book Antiqua" w:cs="Tahoma"/>
          <w:sz w:val="24"/>
          <w:szCs w:val="24"/>
          <w:lang w:val="en-US"/>
        </w:rPr>
        <w:t xml:space="preserve">a systematic review of </w:t>
      </w:r>
      <w:r w:rsidR="00864AF3" w:rsidRPr="001B3D7B">
        <w:rPr>
          <w:rFonts w:ascii="Book Antiqua" w:hAnsi="Book Antiqua" w:cs="Tahoma"/>
          <w:sz w:val="24"/>
          <w:szCs w:val="24"/>
          <w:lang w:val="en-US"/>
        </w:rPr>
        <w:t>health economic</w:t>
      </w:r>
      <w:r w:rsidR="00D24CA4" w:rsidRPr="001B3D7B">
        <w:rPr>
          <w:rFonts w:ascii="Book Antiqua" w:hAnsi="Book Antiqua" w:cs="Tahoma"/>
          <w:sz w:val="24"/>
          <w:szCs w:val="24"/>
          <w:lang w:val="en-US"/>
        </w:rPr>
        <w:t xml:space="preserve"> studies in the U</w:t>
      </w:r>
      <w:r w:rsidR="00934753" w:rsidRPr="001B3D7B">
        <w:rPr>
          <w:rFonts w:ascii="Book Antiqua" w:hAnsi="Book Antiqua" w:cs="Tahoma"/>
          <w:sz w:val="24"/>
          <w:szCs w:val="24"/>
          <w:lang w:val="en-US"/>
        </w:rPr>
        <w:t>nited States</w:t>
      </w:r>
      <w:r w:rsidR="00D24CA4" w:rsidRPr="001B3D7B">
        <w:rPr>
          <w:rFonts w:ascii="Book Antiqua" w:hAnsi="Book Antiqua" w:cs="Tahoma"/>
          <w:sz w:val="24"/>
          <w:szCs w:val="24"/>
          <w:lang w:val="en-US"/>
        </w:rPr>
        <w:t>, Europe</w:t>
      </w:r>
      <w:r w:rsidR="00543A2F" w:rsidRPr="001B3D7B">
        <w:rPr>
          <w:rFonts w:ascii="Book Antiqua" w:hAnsi="Book Antiqua" w:cs="Tahoma"/>
          <w:sz w:val="24"/>
          <w:szCs w:val="24"/>
          <w:lang w:val="en-US"/>
        </w:rPr>
        <w:t>,</w:t>
      </w:r>
      <w:r w:rsidR="00D24CA4" w:rsidRPr="001B3D7B">
        <w:rPr>
          <w:rFonts w:ascii="Book Antiqua" w:hAnsi="Book Antiqua" w:cs="Tahoma"/>
          <w:sz w:val="24"/>
          <w:szCs w:val="24"/>
          <w:lang w:val="en-US"/>
        </w:rPr>
        <w:t xml:space="preserve"> and Australia, second-generation DAAs, compared to first-generation DAAs, PR therapy</w:t>
      </w:r>
      <w:r w:rsidR="00543A2F" w:rsidRPr="001B3D7B">
        <w:rPr>
          <w:rFonts w:ascii="Book Antiqua" w:hAnsi="Book Antiqua" w:cs="Tahoma"/>
          <w:sz w:val="24"/>
          <w:szCs w:val="24"/>
          <w:lang w:val="en-US"/>
        </w:rPr>
        <w:t>,</w:t>
      </w:r>
      <w:r w:rsidR="00D24CA4" w:rsidRPr="001B3D7B">
        <w:rPr>
          <w:rFonts w:ascii="Book Antiqua" w:hAnsi="Book Antiqua" w:cs="Tahoma"/>
          <w:sz w:val="24"/>
          <w:szCs w:val="24"/>
          <w:lang w:val="en-US"/>
        </w:rPr>
        <w:t xml:space="preserve"> or non-treatment, were </w:t>
      </w:r>
      <w:r w:rsidR="00F542C4" w:rsidRPr="001B3D7B">
        <w:rPr>
          <w:rFonts w:ascii="Book Antiqua" w:hAnsi="Book Antiqua" w:cs="Tahoma"/>
          <w:sz w:val="24"/>
          <w:szCs w:val="24"/>
          <w:lang w:val="en-US"/>
        </w:rPr>
        <w:t xml:space="preserve">shown </w:t>
      </w:r>
      <w:r w:rsidR="003B0033" w:rsidRPr="001B3D7B">
        <w:rPr>
          <w:rFonts w:ascii="Book Antiqua" w:hAnsi="Book Antiqua" w:cs="Tahoma"/>
          <w:sz w:val="24"/>
          <w:szCs w:val="24"/>
          <w:lang w:val="en-US"/>
        </w:rPr>
        <w:t>to</w:t>
      </w:r>
      <w:r w:rsidR="001761A9" w:rsidRPr="001B3D7B">
        <w:rPr>
          <w:rFonts w:ascii="Book Antiqua" w:hAnsi="Book Antiqua" w:cs="Tahoma"/>
          <w:sz w:val="24"/>
          <w:szCs w:val="24"/>
          <w:lang w:val="en-US"/>
        </w:rPr>
        <w:t xml:space="preserve"> be</w:t>
      </w:r>
      <w:r w:rsidR="00F542C4" w:rsidRPr="001B3D7B">
        <w:rPr>
          <w:rFonts w:ascii="Book Antiqua" w:hAnsi="Book Antiqua" w:cs="Tahoma"/>
          <w:sz w:val="24"/>
          <w:szCs w:val="24"/>
          <w:lang w:val="en-US"/>
        </w:rPr>
        <w:t xml:space="preserve"> </w:t>
      </w:r>
      <w:r w:rsidR="00CA377A" w:rsidRPr="001B3D7B">
        <w:rPr>
          <w:rFonts w:ascii="Book Antiqua" w:hAnsi="Book Antiqua" w:cs="Tahoma"/>
          <w:sz w:val="24"/>
          <w:szCs w:val="24"/>
          <w:lang w:val="en-US"/>
        </w:rPr>
        <w:t>either</w:t>
      </w:r>
      <w:r w:rsidR="00D24CA4" w:rsidRPr="001B3D7B">
        <w:rPr>
          <w:rFonts w:ascii="Book Antiqua" w:hAnsi="Book Antiqua" w:cs="Tahoma"/>
          <w:sz w:val="24"/>
          <w:szCs w:val="24"/>
          <w:lang w:val="en-US"/>
        </w:rPr>
        <w:t xml:space="preserve"> cost-saving</w:t>
      </w:r>
      <w:r w:rsidR="00CA377A" w:rsidRPr="001B3D7B">
        <w:rPr>
          <w:rFonts w:ascii="Book Antiqua" w:hAnsi="Book Antiqua" w:cs="Tahoma"/>
          <w:sz w:val="24"/>
          <w:szCs w:val="24"/>
          <w:lang w:val="en-US"/>
        </w:rPr>
        <w:t xml:space="preserve"> </w:t>
      </w:r>
      <w:r w:rsidR="0015364B" w:rsidRPr="001B3D7B">
        <w:rPr>
          <w:rFonts w:ascii="Book Antiqua" w:hAnsi="Book Antiqua" w:cs="Tahoma"/>
          <w:sz w:val="24"/>
          <w:szCs w:val="24"/>
          <w:lang w:val="en-US"/>
        </w:rPr>
        <w:t>or cost-effective in the majority of the analyses</w:t>
      </w:r>
      <w:r w:rsidR="00B767F8" w:rsidRPr="001B3D7B">
        <w:rPr>
          <w:rFonts w:ascii="Book Antiqua" w:hAnsi="Book Antiqua" w:cs="Tahoma"/>
          <w:sz w:val="24"/>
          <w:szCs w:val="24"/>
          <w:lang w:val="en-US"/>
        </w:rPr>
        <w:t xml:space="preserve"> as judged by the ICERs calculated</w:t>
      </w:r>
      <w:r w:rsidR="00D77F96"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Chhatwal&lt;/Author&gt;&lt;Year&gt;2017&lt;/Year&gt;&lt;RecNum&gt;51&lt;/RecNum&gt;&lt;DisplayText&gt;&lt;style face="superscript"&gt;[92]&lt;/style&gt;&lt;/DisplayText&gt;&lt;record&gt;&lt;rec-number&gt;51&lt;/rec-number&gt;&lt;foreign-keys&gt;&lt;key app="EN" db-id="sxasv0zxffd0vieev5ax0p08222er2p0vwex" timestamp="1519701613"&gt;51&lt;/key&gt;&lt;/foreign-keys&gt;&lt;ref-type name="Journal Article"&gt;17&lt;/ref-type&gt;&lt;contributors&gt;&lt;authors&gt;&lt;author&gt;Chhatwal, Jagpreet&lt;/author&gt;&lt;author&gt;He, Tianhua&lt;/author&gt;&lt;author&gt;Hur, Chin&lt;/author&gt;&lt;author&gt;Lopez-Olivo, Maria A&lt;/author&gt;&lt;/authors&gt;&lt;/contributors&gt;&lt;titles&gt;&lt;title&gt;Direct-acting antiviral agents for patients with hepatitis C virus genotype 1 infection are cost-saving&lt;/title&gt;&lt;secondary-title&gt;Clinical Gastroenterology and Hepatology&lt;/secondary-title&gt;&lt;/titles&gt;&lt;periodical&gt;&lt;full-title&gt;Clinical Gastroenterology and Hepatology&lt;/full-title&gt;&lt;abbr-1&gt;Clin. Gastroenterol. Hepatol.&lt;/abbr-1&gt;&lt;abbr-2&gt;Clin Gastroenterol Hepatol&lt;/abbr-2&gt;&lt;abbr-3&gt;Clinical Gastroenterology &amp;amp; Hepatology&lt;/abbr-3&gt;&lt;/periodical&gt;&lt;pages&gt;827-837. e8&lt;/pages&gt;&lt;volume&gt;15&lt;/volume&gt;&lt;number&gt;6&lt;/number&gt;&lt;dates&gt;&lt;year&gt;2017&lt;/year&gt;&lt;/dates&gt;&lt;isbn&gt;1542-3565&lt;/isbn&gt;&lt;accession-num&gt;27650326&lt;/accession-num&gt;&lt;urls&gt;&lt;/urls&gt;&lt;electronic-resource-num&gt;10.1016/j.cgh.2016.09.015&lt;/electronic-resource-num&gt;&lt;/record&gt;&lt;/Cite&gt;&lt;/EndNote&gt;</w:instrText>
      </w:r>
      <w:r w:rsidR="00D77F96"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2]</w:t>
      </w:r>
      <w:r w:rsidR="00D77F96" w:rsidRPr="001B3D7B">
        <w:rPr>
          <w:rFonts w:ascii="Book Antiqua" w:hAnsi="Book Antiqua"/>
          <w:sz w:val="24"/>
          <w:szCs w:val="24"/>
          <w:lang w:val="en-US"/>
        </w:rPr>
        <w:fldChar w:fldCharType="end"/>
      </w:r>
      <w:r w:rsidR="00F312BC" w:rsidRPr="001B3D7B">
        <w:rPr>
          <w:rFonts w:ascii="Book Antiqua" w:hAnsi="Book Antiqua"/>
          <w:sz w:val="24"/>
          <w:szCs w:val="24"/>
          <w:lang w:val="en-US"/>
        </w:rPr>
        <w:t>.</w:t>
      </w:r>
      <w:r w:rsidR="00814C41" w:rsidRPr="001B3D7B">
        <w:rPr>
          <w:rFonts w:ascii="Book Antiqua" w:hAnsi="Book Antiqua" w:cs="Tahoma"/>
          <w:sz w:val="24"/>
          <w:szCs w:val="24"/>
          <w:lang w:val="en-US"/>
        </w:rPr>
        <w:t xml:space="preserve"> </w:t>
      </w:r>
      <w:r w:rsidR="00BB2B77" w:rsidRPr="001B3D7B">
        <w:rPr>
          <w:rFonts w:ascii="Book Antiqua" w:hAnsi="Book Antiqua" w:cs="Tahoma"/>
          <w:sz w:val="24"/>
          <w:szCs w:val="24"/>
          <w:lang w:val="en-US"/>
        </w:rPr>
        <w:t xml:space="preserve">Furthermore, a </w:t>
      </w:r>
      <w:r w:rsidR="00814C41" w:rsidRPr="001B3D7B">
        <w:rPr>
          <w:rFonts w:ascii="Book Antiqua" w:hAnsi="Book Antiqua" w:cs="Tahoma"/>
          <w:sz w:val="24"/>
          <w:szCs w:val="24"/>
          <w:lang w:val="en-US"/>
        </w:rPr>
        <w:t xml:space="preserve">modelling analysis </w:t>
      </w:r>
      <w:r w:rsidR="00C34252" w:rsidRPr="001B3D7B">
        <w:rPr>
          <w:rFonts w:ascii="Book Antiqua" w:hAnsi="Book Antiqua" w:cs="Tahoma"/>
          <w:sz w:val="24"/>
          <w:szCs w:val="24"/>
          <w:lang w:val="en-US"/>
        </w:rPr>
        <w:t xml:space="preserve">in the </w:t>
      </w:r>
      <w:r w:rsidR="00934753" w:rsidRPr="001B3D7B">
        <w:rPr>
          <w:rFonts w:ascii="Book Antiqua" w:hAnsi="Book Antiqua" w:cs="Tahoma"/>
          <w:sz w:val="24"/>
          <w:szCs w:val="24"/>
          <w:lang w:val="en-US"/>
        </w:rPr>
        <w:t>United States</w:t>
      </w:r>
      <w:r w:rsidR="00C34252" w:rsidRPr="001B3D7B">
        <w:rPr>
          <w:rFonts w:ascii="Book Antiqua" w:hAnsi="Book Antiqua" w:cs="Tahoma"/>
          <w:sz w:val="24"/>
          <w:szCs w:val="24"/>
          <w:lang w:val="en-US"/>
        </w:rPr>
        <w:t xml:space="preserve"> </w:t>
      </w:r>
      <w:r w:rsidR="00BB2B77" w:rsidRPr="001B3D7B">
        <w:rPr>
          <w:rFonts w:ascii="Book Antiqua" w:hAnsi="Book Antiqua" w:cs="Tahoma"/>
          <w:sz w:val="24"/>
          <w:szCs w:val="24"/>
          <w:lang w:val="en-US"/>
        </w:rPr>
        <w:t xml:space="preserve">compared </w:t>
      </w:r>
      <w:r w:rsidR="00E06001" w:rsidRPr="001B3D7B">
        <w:rPr>
          <w:rFonts w:ascii="Book Antiqua" w:hAnsi="Book Antiqua" w:cs="Tahoma"/>
          <w:sz w:val="24"/>
          <w:szCs w:val="24"/>
          <w:lang w:val="en-US"/>
        </w:rPr>
        <w:t>various second-</w:t>
      </w:r>
      <w:r w:rsidR="00E06001" w:rsidRPr="001B3D7B">
        <w:rPr>
          <w:rFonts w:ascii="Book Antiqua" w:hAnsi="Book Antiqua" w:cs="Tahoma"/>
          <w:sz w:val="24"/>
          <w:szCs w:val="24"/>
          <w:lang w:val="en-US"/>
        </w:rPr>
        <w:lastRenderedPageBreak/>
        <w:t xml:space="preserve">generation DAA regimens for treating GT1 patients; the results predicted that </w:t>
      </w:r>
      <w:r w:rsidR="00814C41" w:rsidRPr="001B3D7B">
        <w:rPr>
          <w:rFonts w:ascii="Book Antiqua" w:hAnsi="Book Antiqua" w:cs="Tahoma"/>
          <w:sz w:val="24"/>
          <w:szCs w:val="24"/>
          <w:lang w:val="en-US"/>
        </w:rPr>
        <w:t xml:space="preserve">a treatment strategy of 8-wk LDV/SOF for GT1, treatment-naïve (TN), non-cirrhotic patients with a viral load less than </w:t>
      </w:r>
      <w:r w:rsidR="00A36EE1" w:rsidRPr="001B3D7B">
        <w:rPr>
          <w:rFonts w:ascii="Book Antiqua" w:hAnsi="Book Antiqua" w:cs="Tahoma"/>
          <w:sz w:val="24"/>
          <w:szCs w:val="24"/>
          <w:lang w:val="en-US"/>
        </w:rPr>
        <w:t>6</w:t>
      </w:r>
      <w:r w:rsidR="00814C41" w:rsidRPr="001B3D7B">
        <w:rPr>
          <w:rFonts w:ascii="Book Antiqua" w:hAnsi="Book Antiqua" w:cs="Tahoma"/>
          <w:sz w:val="24"/>
          <w:szCs w:val="24"/>
          <w:lang w:val="en-US"/>
        </w:rPr>
        <w:t xml:space="preserve"> million copies, and SOF/VEL for all other GT1 patients was the most cost-effective strategy, resulting in 35% fewer cases of advanced liver disease events, with up to 57% reduction in cost per SVR relative to the other comparator regimens</w:t>
      </w:r>
      <w:r w:rsidR="008917E5"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unossi&lt;/Author&gt;&lt;Year&gt;2016&lt;/Year&gt;&lt;RecNum&gt;128&lt;/RecNum&gt;&lt;DisplayText&gt;&lt;style face="superscript"&gt;[93]&lt;/style&gt;&lt;/DisplayText&gt;&lt;record&gt;&lt;rec-number&gt;128&lt;/rec-number&gt;&lt;foreign-keys&gt;&lt;key app="EN" db-id="sxasv0zxffd0vieev5ax0p08222er2p0vwex" timestamp="1525930200"&gt;128&lt;/key&gt;&lt;/foreign-keys&gt;&lt;ref-type name="Conference Paper"&gt;47&lt;/ref-type&gt;&lt;contributors&gt;&lt;authors&gt;&lt;author&gt;Younossi, Zobair M&lt;/author&gt;&lt;author&gt;Gordon, Stuart C&lt;/author&gt;&lt;author&gt;Dieterich, Douglas T&lt;/author&gt;&lt;author&gt;Wong, Robert &lt;/author&gt;&lt;author&gt;Brown, Kimberly A&lt;/author&gt;&lt;author&gt;Kugelmas, Marcelo &lt;/author&gt;&lt;author&gt;Saab, Sammy &lt;/author&gt;&lt;author&gt;Ahmed, Aijaz &lt;/author&gt;&lt;/authors&gt;&lt;/contributors&gt;&lt;titles&gt;&lt;title&gt;A decision analytic Markov model to evaluate the health outcomes of sofosbuvir-based single tablet regimens for patients with chronic hepatitis C virus genotype 1 infection in the US&lt;/title&gt;&lt;secondary-title&gt;Poster presented at the 67th Annual Meeting of the American Association for the Study of Liver Diseases&lt;/secondary-title&gt;&lt;/titles&gt;&lt;dates&gt;&lt;year&gt;2016&lt;/year&gt;&lt;pub-dates&gt;&lt;date&gt;2016 Nov 11-15&lt;/date&gt;&lt;/pub-dates&gt;&lt;/dates&gt;&lt;pub-location&gt;Boston, MA, USA&lt;/pub-location&gt;&lt;work-type&gt;Abstract 856&lt;/work-type&gt;&lt;urls&gt;&lt;related-urls&gt;&lt;url&gt;https://aasldpubs.onlinelibrary.wiley.com/toc/15273350/2016/64/S1&lt;/url&gt;&lt;/related-urls&gt;&lt;/urls&gt;&lt;/record&gt;&lt;/Cite&gt;&lt;/EndNote&gt;</w:instrText>
      </w:r>
      <w:r w:rsidR="008917E5" w:rsidRPr="001B3D7B">
        <w:rPr>
          <w:rFonts w:ascii="Book Antiqua" w:hAnsi="Book Antiqua"/>
          <w:sz w:val="24"/>
          <w:szCs w:val="24"/>
          <w:lang w:val="en-US"/>
        </w:rPr>
        <w:fldChar w:fldCharType="separate"/>
      </w:r>
      <w:r w:rsidR="00407295" w:rsidRPr="001B3D7B">
        <w:rPr>
          <w:rFonts w:ascii="Book Antiqua" w:hAnsi="Book Antiqua"/>
          <w:noProof/>
          <w:sz w:val="24"/>
          <w:szCs w:val="24"/>
          <w:vertAlign w:val="superscript"/>
          <w:lang w:val="en-US"/>
        </w:rPr>
        <w:t>[93]</w:t>
      </w:r>
      <w:r w:rsidR="008917E5" w:rsidRPr="001B3D7B">
        <w:rPr>
          <w:rFonts w:ascii="Book Antiqua" w:hAnsi="Book Antiqua"/>
          <w:sz w:val="24"/>
          <w:szCs w:val="24"/>
          <w:lang w:val="en-US"/>
        </w:rPr>
        <w:fldChar w:fldCharType="end"/>
      </w:r>
      <w:r w:rsidR="007D6417" w:rsidRPr="001B3D7B">
        <w:rPr>
          <w:rFonts w:ascii="Book Antiqua" w:hAnsi="Book Antiqua"/>
          <w:sz w:val="24"/>
          <w:szCs w:val="24"/>
          <w:lang w:val="en-US"/>
        </w:rPr>
        <w:t>.</w:t>
      </w:r>
    </w:p>
    <w:p w14:paraId="09888CFD" w14:textId="5D5064FC" w:rsidR="00FF4798" w:rsidRPr="001B3D7B" w:rsidRDefault="00D10468"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Moving beyond the conventional methodology using ICERs, recent health economic studies </w:t>
      </w:r>
      <w:r w:rsidR="0030677D" w:rsidRPr="001B3D7B">
        <w:rPr>
          <w:rFonts w:ascii="Book Antiqua" w:hAnsi="Book Antiqua" w:cs="Tahoma"/>
          <w:sz w:val="24"/>
          <w:szCs w:val="24"/>
          <w:lang w:val="en-US"/>
        </w:rPr>
        <w:t>devised</w:t>
      </w:r>
      <w:r w:rsidRPr="001B3D7B">
        <w:rPr>
          <w:rFonts w:ascii="Book Antiqua" w:hAnsi="Book Antiqua" w:cs="Tahoma"/>
          <w:sz w:val="24"/>
          <w:szCs w:val="24"/>
          <w:lang w:val="en-US"/>
        </w:rPr>
        <w:t xml:space="preserve"> other indicators to better elucidate the economic value of HCV therapies, by </w:t>
      </w:r>
      <w:r w:rsidR="009222F2" w:rsidRPr="001B3D7B">
        <w:rPr>
          <w:rFonts w:ascii="Book Antiqua" w:hAnsi="Book Antiqua" w:cs="Tahoma"/>
          <w:sz w:val="24"/>
          <w:szCs w:val="24"/>
          <w:lang w:val="en-US"/>
        </w:rPr>
        <w:t>mon</w:t>
      </w:r>
      <w:r w:rsidR="00C51C4E" w:rsidRPr="001B3D7B">
        <w:rPr>
          <w:rFonts w:ascii="Book Antiqua" w:hAnsi="Book Antiqua" w:cs="Tahoma"/>
          <w:sz w:val="24"/>
          <w:szCs w:val="24"/>
          <w:lang w:val="en-US"/>
        </w:rPr>
        <w:t xml:space="preserve">etizing </w:t>
      </w:r>
      <w:r w:rsidRPr="001B3D7B">
        <w:rPr>
          <w:rFonts w:ascii="Book Antiqua" w:hAnsi="Book Antiqua" w:cs="Tahoma"/>
          <w:sz w:val="24"/>
          <w:szCs w:val="24"/>
          <w:lang w:val="en-US"/>
        </w:rPr>
        <w:t xml:space="preserve">QALYs gained </w:t>
      </w:r>
      <w:r w:rsidR="00C51C4E" w:rsidRPr="001B3D7B">
        <w:rPr>
          <w:rFonts w:ascii="Book Antiqua" w:hAnsi="Book Antiqua" w:cs="Tahoma"/>
          <w:sz w:val="24"/>
          <w:szCs w:val="24"/>
          <w:lang w:val="en-US"/>
        </w:rPr>
        <w:t xml:space="preserve">so </w:t>
      </w:r>
      <w:r w:rsidRPr="001B3D7B">
        <w:rPr>
          <w:rFonts w:ascii="Book Antiqua" w:hAnsi="Book Antiqua" w:cs="Tahoma"/>
          <w:sz w:val="24"/>
          <w:szCs w:val="24"/>
          <w:lang w:val="en-US"/>
        </w:rPr>
        <w:t xml:space="preserve">that </w:t>
      </w:r>
      <w:r w:rsidR="00C51C4E" w:rsidRPr="001B3D7B">
        <w:rPr>
          <w:rFonts w:ascii="Book Antiqua" w:hAnsi="Book Antiqua" w:cs="Tahoma"/>
          <w:sz w:val="24"/>
          <w:szCs w:val="24"/>
          <w:lang w:val="en-US"/>
        </w:rPr>
        <w:t xml:space="preserve">they </w:t>
      </w:r>
      <w:r w:rsidRPr="001B3D7B">
        <w:rPr>
          <w:rFonts w:ascii="Book Antiqua" w:hAnsi="Book Antiqua" w:cs="Tahoma"/>
          <w:sz w:val="24"/>
          <w:szCs w:val="24"/>
          <w:lang w:val="en-US"/>
        </w:rPr>
        <w:t xml:space="preserve">can be directly compared against the costs of treatment. </w:t>
      </w:r>
      <w:r w:rsidR="00817221" w:rsidRPr="001B3D7B">
        <w:rPr>
          <w:rFonts w:ascii="Book Antiqua" w:hAnsi="Book Antiqua" w:cs="Tahoma"/>
          <w:sz w:val="24"/>
          <w:szCs w:val="24"/>
          <w:lang w:val="en-US"/>
        </w:rPr>
        <w:t xml:space="preserve">A </w:t>
      </w:r>
      <w:r w:rsidR="00934753" w:rsidRPr="001B3D7B">
        <w:rPr>
          <w:rFonts w:ascii="Book Antiqua" w:hAnsi="Book Antiqua" w:cs="Tahoma"/>
          <w:sz w:val="24"/>
          <w:szCs w:val="24"/>
          <w:lang w:val="en-US"/>
        </w:rPr>
        <w:t>United States</w:t>
      </w:r>
      <w:r w:rsidR="00817221" w:rsidRPr="001B3D7B">
        <w:rPr>
          <w:rFonts w:ascii="Book Antiqua" w:hAnsi="Book Antiqua" w:cs="Tahoma"/>
          <w:sz w:val="24"/>
          <w:szCs w:val="24"/>
          <w:lang w:val="en-US"/>
        </w:rPr>
        <w:t xml:space="preserve"> </w:t>
      </w:r>
      <w:r w:rsidR="000B27F2" w:rsidRPr="001B3D7B">
        <w:rPr>
          <w:rFonts w:ascii="Book Antiqua" w:hAnsi="Book Antiqua" w:cs="Tahoma"/>
          <w:sz w:val="24"/>
          <w:szCs w:val="24"/>
          <w:lang w:val="en-US"/>
        </w:rPr>
        <w:t xml:space="preserve">economic </w:t>
      </w:r>
      <w:r w:rsidR="00814C41" w:rsidRPr="001B3D7B">
        <w:rPr>
          <w:rFonts w:ascii="Book Antiqua" w:hAnsi="Book Antiqua" w:cs="Tahoma"/>
          <w:sz w:val="24"/>
          <w:szCs w:val="24"/>
          <w:lang w:val="en-US"/>
        </w:rPr>
        <w:t>model study</w:t>
      </w:r>
      <w:r w:rsidR="00817221" w:rsidRPr="001B3D7B">
        <w:rPr>
          <w:rFonts w:ascii="Book Antiqua" w:hAnsi="Book Antiqua" w:cs="Tahoma"/>
          <w:sz w:val="24"/>
          <w:szCs w:val="24"/>
          <w:lang w:val="en-US"/>
        </w:rPr>
        <w:t xml:space="preserve"> </w:t>
      </w:r>
      <w:r w:rsidR="00136CDD" w:rsidRPr="001B3D7B">
        <w:rPr>
          <w:rFonts w:ascii="Book Antiqua" w:hAnsi="Book Antiqua" w:cs="Tahoma"/>
          <w:sz w:val="24"/>
          <w:szCs w:val="24"/>
          <w:lang w:val="en-US"/>
        </w:rPr>
        <w:t xml:space="preserve">in HCV GT1 patients </w:t>
      </w:r>
      <w:r w:rsidR="00814C41" w:rsidRPr="001B3D7B">
        <w:rPr>
          <w:rFonts w:ascii="Book Antiqua" w:hAnsi="Book Antiqua" w:cs="Tahoma"/>
          <w:sz w:val="24"/>
          <w:szCs w:val="24"/>
          <w:lang w:val="en-US"/>
        </w:rPr>
        <w:t>predicted</w:t>
      </w:r>
      <w:r w:rsidR="00817221" w:rsidRPr="001B3D7B">
        <w:rPr>
          <w:rFonts w:ascii="Book Antiqua" w:hAnsi="Book Antiqua" w:cs="Tahoma"/>
          <w:sz w:val="24"/>
          <w:szCs w:val="24"/>
          <w:lang w:val="en-US"/>
        </w:rPr>
        <w:t xml:space="preserve"> that all</w:t>
      </w:r>
      <w:r w:rsidR="00121E10" w:rsidRPr="001B3D7B">
        <w:rPr>
          <w:rFonts w:ascii="Book Antiqua" w:hAnsi="Book Antiqua" w:cs="Tahoma"/>
          <w:sz w:val="24"/>
          <w:szCs w:val="24"/>
          <w:lang w:val="en-US"/>
        </w:rPr>
        <w:t>-oral therapies</w:t>
      </w:r>
      <w:r w:rsidR="00136CDD" w:rsidRPr="001B3D7B">
        <w:rPr>
          <w:rFonts w:ascii="Book Antiqua" w:hAnsi="Book Antiqua" w:cs="Tahoma"/>
          <w:sz w:val="24"/>
          <w:szCs w:val="24"/>
          <w:lang w:val="en-US"/>
        </w:rPr>
        <w:t xml:space="preserve">, in relation to PR therapy, </w:t>
      </w:r>
      <w:r w:rsidR="00D96B2E" w:rsidRPr="001B3D7B">
        <w:rPr>
          <w:rFonts w:ascii="Book Antiqua" w:hAnsi="Book Antiqua" w:cs="Tahoma"/>
          <w:sz w:val="24"/>
          <w:szCs w:val="24"/>
          <w:lang w:val="en-US"/>
        </w:rPr>
        <w:t xml:space="preserve">improved health by 1.622 </w:t>
      </w:r>
      <w:r w:rsidR="00B252F0" w:rsidRPr="001B3D7B">
        <w:rPr>
          <w:rFonts w:ascii="Book Antiqua" w:hAnsi="Book Antiqua" w:cs="Tahoma"/>
          <w:sz w:val="24"/>
          <w:szCs w:val="24"/>
          <w:lang w:val="en-US"/>
        </w:rPr>
        <w:t>QALYs</w:t>
      </w:r>
      <w:r w:rsidR="00D96B2E" w:rsidRPr="001B3D7B">
        <w:rPr>
          <w:rFonts w:ascii="Book Antiqua" w:hAnsi="Book Antiqua" w:cs="Tahoma"/>
          <w:sz w:val="24"/>
          <w:szCs w:val="24"/>
          <w:lang w:val="en-US"/>
        </w:rPr>
        <w:t xml:space="preserve"> per patient, thereby leading to an overall decrease of</w:t>
      </w:r>
      <w:r w:rsidR="00934753" w:rsidRPr="001B3D7B">
        <w:rPr>
          <w:rFonts w:ascii="Book Antiqua" w:hAnsi="Book Antiqua" w:cs="Tahoma"/>
          <w:sz w:val="24"/>
          <w:szCs w:val="24"/>
          <w:lang w:val="en-US"/>
        </w:rPr>
        <w:t xml:space="preserve"> </w:t>
      </w:r>
      <w:r w:rsidR="00D96B2E" w:rsidRPr="001B3D7B">
        <w:rPr>
          <w:rFonts w:ascii="Book Antiqua" w:hAnsi="Book Antiqua" w:cs="Tahoma"/>
          <w:sz w:val="24"/>
          <w:szCs w:val="24"/>
          <w:lang w:val="en-US"/>
        </w:rPr>
        <w:t xml:space="preserve">32730–500599 </w:t>
      </w:r>
      <w:r w:rsidR="00934753" w:rsidRPr="001B3D7B">
        <w:rPr>
          <w:rFonts w:ascii="Book Antiqua" w:hAnsi="Book Antiqua" w:cs="Tahoma"/>
          <w:sz w:val="24"/>
          <w:szCs w:val="24"/>
          <w:lang w:val="en-US"/>
        </w:rPr>
        <w:t xml:space="preserve">dollar </w:t>
      </w:r>
      <w:r w:rsidR="00D96B2E" w:rsidRPr="001B3D7B">
        <w:rPr>
          <w:rFonts w:ascii="Book Antiqua" w:hAnsi="Book Antiqua" w:cs="Tahoma"/>
          <w:sz w:val="24"/>
          <w:szCs w:val="24"/>
          <w:lang w:val="en-US"/>
        </w:rPr>
        <w:t>in</w:t>
      </w:r>
      <w:r w:rsidR="00136CDD" w:rsidRPr="001B3D7B">
        <w:rPr>
          <w:rFonts w:ascii="Book Antiqua" w:hAnsi="Book Antiqua" w:cs="Tahoma"/>
          <w:sz w:val="24"/>
          <w:szCs w:val="24"/>
          <w:lang w:val="en-US"/>
        </w:rPr>
        <w:t xml:space="preserve"> quality-adjusted cost of care–defined as the increase in the price of treatment minus the increase in the</w:t>
      </w:r>
      <w:r w:rsidR="00C51C4E" w:rsidRPr="001B3D7B">
        <w:rPr>
          <w:rFonts w:ascii="Book Antiqua" w:hAnsi="Book Antiqua" w:cs="Tahoma"/>
          <w:sz w:val="24"/>
          <w:szCs w:val="24"/>
          <w:lang w:val="en-US"/>
        </w:rPr>
        <w:t xml:space="preserve"> value of the</w:t>
      </w:r>
      <w:r w:rsidR="00136CDD" w:rsidRPr="001B3D7B">
        <w:rPr>
          <w:rFonts w:ascii="Book Antiqua" w:hAnsi="Book Antiqua" w:cs="Tahoma"/>
          <w:sz w:val="24"/>
          <w:szCs w:val="24"/>
          <w:lang w:val="en-US"/>
        </w:rPr>
        <w:t xml:space="preserve"> patient’s expected </w:t>
      </w:r>
      <w:r w:rsidR="00B252F0" w:rsidRPr="001B3D7B">
        <w:rPr>
          <w:rFonts w:ascii="Book Antiqua" w:hAnsi="Book Antiqua" w:cs="Tahoma"/>
          <w:sz w:val="24"/>
          <w:szCs w:val="24"/>
          <w:lang w:val="en-US"/>
        </w:rPr>
        <w:t>QALYs</w:t>
      </w:r>
      <w:r w:rsidR="00136CDD" w:rsidRPr="001B3D7B">
        <w:rPr>
          <w:rFonts w:ascii="Book Antiqua" w:hAnsi="Book Antiqua" w:cs="Tahoma"/>
          <w:sz w:val="24"/>
          <w:szCs w:val="24"/>
          <w:lang w:val="en-US"/>
        </w:rPr>
        <w:t xml:space="preserve"> </w:t>
      </w:r>
      <w:r w:rsidR="00D96B2E" w:rsidRPr="001B3D7B">
        <w:rPr>
          <w:rFonts w:ascii="Book Antiqua" w:hAnsi="Book Antiqua" w:cs="Tahoma"/>
          <w:sz w:val="24"/>
          <w:szCs w:val="24"/>
          <w:lang w:val="en-US"/>
        </w:rPr>
        <w:t>when valued at</w:t>
      </w:r>
      <w:r w:rsidR="00934753" w:rsidRPr="001B3D7B">
        <w:rPr>
          <w:rFonts w:ascii="Book Antiqua" w:hAnsi="Book Antiqua" w:cs="Tahoma"/>
          <w:sz w:val="24"/>
          <w:szCs w:val="24"/>
          <w:lang w:val="en-US"/>
        </w:rPr>
        <w:t xml:space="preserve"> </w:t>
      </w:r>
      <w:r w:rsidR="00C829CA" w:rsidRPr="001B3D7B">
        <w:rPr>
          <w:rFonts w:ascii="Book Antiqua" w:hAnsi="Book Antiqua" w:cs="Tahoma"/>
          <w:sz w:val="24"/>
          <w:szCs w:val="24"/>
          <w:lang w:val="en-US"/>
        </w:rPr>
        <w:t>$</w:t>
      </w:r>
      <w:r w:rsidR="00D96B2E" w:rsidRPr="001B3D7B">
        <w:rPr>
          <w:rFonts w:ascii="Book Antiqua" w:hAnsi="Book Antiqua" w:cs="Tahoma"/>
          <w:sz w:val="24"/>
          <w:szCs w:val="24"/>
          <w:lang w:val="en-US"/>
        </w:rPr>
        <w:t xml:space="preserve">50000–300000 </w:t>
      </w:r>
      <w:r w:rsidR="00934753" w:rsidRPr="001B3D7B">
        <w:rPr>
          <w:rFonts w:ascii="Book Antiqua" w:hAnsi="Book Antiqua" w:cs="Tahoma"/>
          <w:sz w:val="24"/>
          <w:szCs w:val="24"/>
          <w:lang w:val="en-US"/>
        </w:rPr>
        <w:t xml:space="preserve">dollar </w:t>
      </w:r>
      <w:r w:rsidR="00D96B2E" w:rsidRPr="001B3D7B">
        <w:rPr>
          <w:rFonts w:ascii="Book Antiqua" w:hAnsi="Book Antiqua" w:cs="Tahoma"/>
          <w:sz w:val="24"/>
          <w:szCs w:val="24"/>
          <w:lang w:val="en-US"/>
        </w:rPr>
        <w:t>per QALY</w:t>
      </w:r>
      <w:r w:rsidR="0070056B"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unossi&lt;/Author&gt;&lt;Year&gt;2016&lt;/Year&gt;&lt;RecNum&gt;80&lt;/RecNum&gt;&lt;DisplayText&gt;&lt;style face="superscript"&gt;[94]&lt;/style&gt;&lt;/DisplayText&gt;&lt;record&gt;&lt;rec-number&gt;80&lt;/rec-number&gt;&lt;foreign-keys&gt;&lt;key app="EN" db-id="sxasv0zxffd0vieev5ax0p08222er2p0vwex" timestamp="1523851538"&gt;80&lt;/key&gt;&lt;/foreign-keys&gt;&lt;ref-type name="Journal Article"&gt;17&lt;/ref-type&gt;&lt;contributors&gt;&lt;authors&gt;&lt;author&gt;Younossi, Zobair M&lt;/author&gt;&lt;author&gt;Park, Haesuk&lt;/author&gt;&lt;author&gt;Dieterich, Douglas&lt;/author&gt;&lt;author&gt;Saab, Sammy&lt;/author&gt;&lt;author&gt;Ahmed, Aijaz&lt;/author&gt;&lt;author&gt;Gordon, Stuart C&lt;/author&gt;&lt;/authors&gt;&lt;/contributors&gt;&lt;titles&gt;&lt;title&gt;Assessment of cost of innovation versus the value of health gains associated with treatment of chronic hepatitis C in the United States: the quality-adjusted cost of care&lt;/title&gt;&lt;secondary-title&gt;Medicine&lt;/secondary-title&gt;&lt;/titles&gt;&lt;periodical&gt;&lt;full-title&gt;Medicine&lt;/full-title&gt;&lt;abbr-1&gt;Medicine&lt;/abbr-1&gt;&lt;abbr-2&gt;Medicine&lt;/abbr-2&gt;&lt;/periodical&gt;&lt;pages&gt;e5048&lt;/pages&gt;&lt;volume&gt;95&lt;/volume&gt;&lt;number&gt;41&lt;/number&gt;&lt;dates&gt;&lt;year&gt;2016&lt;/year&gt;&lt;/dates&gt;&lt;accession-num&gt;27741116&lt;/accession-num&gt;&lt;urls&gt;&lt;/urls&gt;&lt;electronic-resource-num&gt;10.1097/MD.0000000000005048&lt;/electronic-resource-num&gt;&lt;/record&gt;&lt;/Cite&gt;&lt;/EndNote&gt;</w:instrText>
      </w:r>
      <w:r w:rsidR="0070056B"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4]</w:t>
      </w:r>
      <w:r w:rsidR="0070056B" w:rsidRPr="001B3D7B">
        <w:rPr>
          <w:rFonts w:ascii="Book Antiqua" w:hAnsi="Book Antiqua"/>
          <w:sz w:val="24"/>
          <w:szCs w:val="24"/>
          <w:lang w:val="en-US"/>
        </w:rPr>
        <w:fldChar w:fldCharType="end"/>
      </w:r>
      <w:r w:rsidR="00230701" w:rsidRPr="001B3D7B">
        <w:rPr>
          <w:rFonts w:ascii="Book Antiqua" w:hAnsi="Book Antiqua"/>
          <w:sz w:val="24"/>
          <w:szCs w:val="24"/>
          <w:lang w:val="en-US"/>
        </w:rPr>
        <w:t>.</w:t>
      </w:r>
      <w:r w:rsidR="007C4DC0" w:rsidRPr="001B3D7B">
        <w:rPr>
          <w:rFonts w:ascii="Book Antiqua" w:hAnsi="Book Antiqua" w:cs="Tahoma"/>
          <w:sz w:val="24"/>
          <w:szCs w:val="24"/>
          <w:lang w:val="en-US"/>
        </w:rPr>
        <w:t xml:space="preserve"> </w:t>
      </w:r>
      <w:bookmarkEnd w:id="52"/>
    </w:p>
    <w:p w14:paraId="5583FEBA" w14:textId="3DC59231" w:rsidR="00943E75" w:rsidRPr="001B3D7B" w:rsidRDefault="0091368F"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Unlike the abovementioned counties and regions, China </w:t>
      </w:r>
      <w:r w:rsidR="0079264D" w:rsidRPr="001B3D7B">
        <w:rPr>
          <w:rFonts w:ascii="Book Antiqua" w:hAnsi="Book Antiqua" w:cs="Tahoma"/>
          <w:sz w:val="24"/>
          <w:szCs w:val="24"/>
          <w:lang w:val="en-US"/>
        </w:rPr>
        <w:t xml:space="preserve">is still early in its </w:t>
      </w:r>
      <w:r w:rsidRPr="001B3D7B">
        <w:rPr>
          <w:rFonts w:ascii="Book Antiqua" w:hAnsi="Book Antiqua" w:cs="Tahoma"/>
          <w:sz w:val="24"/>
          <w:szCs w:val="24"/>
          <w:lang w:val="en-US"/>
        </w:rPr>
        <w:t>transition from IFN to DAA-based regimens. Health economic s</w:t>
      </w:r>
      <w:r w:rsidR="00B63349" w:rsidRPr="001B3D7B">
        <w:rPr>
          <w:rFonts w:ascii="Book Antiqua" w:hAnsi="Book Antiqua" w:cs="Tahoma"/>
          <w:sz w:val="24"/>
          <w:szCs w:val="24"/>
          <w:lang w:val="en-US"/>
        </w:rPr>
        <w:t xml:space="preserve">tudies </w:t>
      </w:r>
      <w:r w:rsidRPr="001B3D7B">
        <w:rPr>
          <w:rFonts w:ascii="Book Antiqua" w:hAnsi="Book Antiqua" w:cs="Tahoma"/>
          <w:sz w:val="24"/>
          <w:szCs w:val="24"/>
          <w:lang w:val="en-US"/>
        </w:rPr>
        <w:t>in China are fast emerging</w:t>
      </w:r>
      <w:r w:rsidR="00A36EE1" w:rsidRPr="001B3D7B">
        <w:rPr>
          <w:rFonts w:ascii="Book Antiqua" w:hAnsi="Book Antiqua" w:cs="Tahoma"/>
          <w:sz w:val="24"/>
          <w:szCs w:val="24"/>
          <w:lang w:val="en-US"/>
        </w:rPr>
        <w:t>,</w:t>
      </w:r>
      <w:r w:rsidR="00873026" w:rsidRPr="001B3D7B">
        <w:rPr>
          <w:rFonts w:ascii="Book Antiqua" w:hAnsi="Book Antiqua" w:cs="Tahoma"/>
          <w:sz w:val="24"/>
          <w:szCs w:val="24"/>
          <w:lang w:val="en-US"/>
        </w:rPr>
        <w:t xml:space="preserve"> </w:t>
      </w:r>
      <w:r w:rsidRPr="001B3D7B">
        <w:rPr>
          <w:rFonts w:ascii="Book Antiqua" w:hAnsi="Book Antiqua" w:cs="Tahoma"/>
          <w:sz w:val="24"/>
          <w:szCs w:val="24"/>
          <w:lang w:val="en-US"/>
        </w:rPr>
        <w:t>mostly focus</w:t>
      </w:r>
      <w:r w:rsidR="00A36EE1" w:rsidRPr="001B3D7B">
        <w:rPr>
          <w:rFonts w:ascii="Book Antiqua" w:hAnsi="Book Antiqua" w:cs="Tahoma"/>
          <w:sz w:val="24"/>
          <w:szCs w:val="24"/>
          <w:lang w:val="en-US"/>
        </w:rPr>
        <w:t>ed</w:t>
      </w:r>
      <w:r w:rsidRPr="001B3D7B">
        <w:rPr>
          <w:rFonts w:ascii="Book Antiqua" w:hAnsi="Book Antiqua" w:cs="Tahoma"/>
          <w:sz w:val="24"/>
          <w:szCs w:val="24"/>
          <w:lang w:val="en-US"/>
        </w:rPr>
        <w:t xml:space="preserve"> on</w:t>
      </w:r>
      <w:r w:rsidR="00B63349" w:rsidRPr="001B3D7B">
        <w:rPr>
          <w:rFonts w:ascii="Book Antiqua" w:hAnsi="Book Antiqua" w:cs="Tahoma"/>
          <w:sz w:val="24"/>
          <w:szCs w:val="24"/>
          <w:lang w:val="en-US"/>
        </w:rPr>
        <w:t xml:space="preserve"> compar</w:t>
      </w:r>
      <w:r w:rsidRPr="001B3D7B">
        <w:rPr>
          <w:rFonts w:ascii="Book Antiqua" w:hAnsi="Book Antiqua" w:cs="Tahoma"/>
          <w:sz w:val="24"/>
          <w:szCs w:val="24"/>
          <w:lang w:val="en-US"/>
        </w:rPr>
        <w:t>ing</w:t>
      </w:r>
      <w:r w:rsidR="00E630B6" w:rsidRPr="001B3D7B">
        <w:rPr>
          <w:rFonts w:ascii="Book Antiqua" w:hAnsi="Book Antiqua" w:cs="Tahoma"/>
          <w:sz w:val="24"/>
          <w:szCs w:val="24"/>
          <w:lang w:val="en-US"/>
        </w:rPr>
        <w:t xml:space="preserve"> DAA</w:t>
      </w:r>
      <w:r w:rsidR="00277848" w:rsidRPr="001B3D7B">
        <w:rPr>
          <w:rFonts w:ascii="Book Antiqua" w:hAnsi="Book Antiqua" w:cs="Tahoma"/>
          <w:sz w:val="24"/>
          <w:szCs w:val="24"/>
          <w:lang w:val="en-US"/>
        </w:rPr>
        <w:t xml:space="preserve"> regimens</w:t>
      </w:r>
      <w:r w:rsidR="00E630B6" w:rsidRPr="001B3D7B">
        <w:rPr>
          <w:rFonts w:ascii="Book Antiqua" w:hAnsi="Book Antiqua" w:cs="Tahoma"/>
          <w:sz w:val="24"/>
          <w:szCs w:val="24"/>
          <w:lang w:val="en-US"/>
        </w:rPr>
        <w:t xml:space="preserve"> </w:t>
      </w:r>
      <w:r w:rsidR="008B3E4C" w:rsidRPr="001B3D7B">
        <w:rPr>
          <w:rFonts w:ascii="Book Antiqua" w:hAnsi="Book Antiqua" w:cs="Tahoma"/>
          <w:sz w:val="24"/>
          <w:szCs w:val="24"/>
          <w:lang w:val="en-US"/>
        </w:rPr>
        <w:t xml:space="preserve">with </w:t>
      </w:r>
      <w:r w:rsidR="00E630B6" w:rsidRPr="001B3D7B">
        <w:rPr>
          <w:rFonts w:ascii="Book Antiqua" w:hAnsi="Book Antiqua" w:cs="Tahoma"/>
          <w:sz w:val="24"/>
          <w:szCs w:val="24"/>
          <w:lang w:val="en-US"/>
        </w:rPr>
        <w:t>IFN-based treatments</w:t>
      </w:r>
      <w:r w:rsidR="00D95165" w:rsidRPr="001B3D7B">
        <w:rPr>
          <w:rFonts w:ascii="Book Antiqua" w:hAnsi="Book Antiqua" w:cs="Tahoma"/>
          <w:sz w:val="24"/>
          <w:szCs w:val="24"/>
          <w:lang w:val="en-US"/>
        </w:rPr>
        <w:t>, reflecting a</w:t>
      </w:r>
      <w:r w:rsidR="00717D7D" w:rsidRPr="001B3D7B">
        <w:rPr>
          <w:rFonts w:ascii="Book Antiqua" w:hAnsi="Book Antiqua" w:cs="Tahoma"/>
          <w:sz w:val="24"/>
          <w:szCs w:val="24"/>
          <w:lang w:val="en-US"/>
        </w:rPr>
        <w:t xml:space="preserve">n </w:t>
      </w:r>
      <w:r w:rsidRPr="001B3D7B">
        <w:rPr>
          <w:rFonts w:ascii="Book Antiqua" w:hAnsi="Book Antiqua" w:cs="Tahoma"/>
          <w:sz w:val="24"/>
          <w:szCs w:val="24"/>
          <w:lang w:val="en-US"/>
        </w:rPr>
        <w:t xml:space="preserve">acute need for cost-effectiveness data to inform </w:t>
      </w:r>
      <w:r w:rsidR="00664F22" w:rsidRPr="001B3D7B">
        <w:rPr>
          <w:rFonts w:ascii="Book Antiqua" w:hAnsi="Book Antiqua" w:cs="Tahoma"/>
          <w:sz w:val="24"/>
          <w:szCs w:val="24"/>
          <w:lang w:val="en-US"/>
        </w:rPr>
        <w:t xml:space="preserve">potential </w:t>
      </w:r>
      <w:r w:rsidRPr="001B3D7B">
        <w:rPr>
          <w:rFonts w:ascii="Book Antiqua" w:hAnsi="Book Antiqua" w:cs="Tahoma"/>
          <w:sz w:val="24"/>
          <w:szCs w:val="24"/>
          <w:lang w:val="en-US"/>
        </w:rPr>
        <w:t>health technology assessment decisions</w:t>
      </w:r>
      <w:r w:rsidR="006C5746" w:rsidRPr="001B3D7B">
        <w:rPr>
          <w:rFonts w:ascii="Book Antiqua" w:hAnsi="Book Antiqua" w:cs="Tahoma"/>
          <w:sz w:val="24"/>
          <w:szCs w:val="24"/>
          <w:lang w:val="en-US"/>
        </w:rPr>
        <w:t xml:space="preserve"> at this</w:t>
      </w:r>
      <w:r w:rsidR="00D0064A" w:rsidRPr="001B3D7B">
        <w:rPr>
          <w:rFonts w:ascii="Book Antiqua" w:hAnsi="Book Antiqua" w:cs="Tahoma"/>
          <w:sz w:val="24"/>
          <w:szCs w:val="24"/>
          <w:lang w:val="en-US"/>
        </w:rPr>
        <w:t xml:space="preserve"> stage</w:t>
      </w:r>
      <w:r w:rsidR="00E630B6" w:rsidRPr="001B3D7B">
        <w:rPr>
          <w:rFonts w:ascii="Book Antiqua" w:hAnsi="Book Antiqua" w:cs="Tahoma"/>
          <w:sz w:val="24"/>
          <w:szCs w:val="24"/>
          <w:lang w:val="en-US"/>
        </w:rPr>
        <w:t xml:space="preserve">. </w:t>
      </w:r>
      <w:r w:rsidR="003D485A" w:rsidRPr="001B3D7B">
        <w:rPr>
          <w:rFonts w:ascii="Book Antiqua" w:hAnsi="Book Antiqua" w:cs="Tahoma"/>
          <w:sz w:val="24"/>
          <w:szCs w:val="24"/>
          <w:lang w:val="en-US"/>
        </w:rPr>
        <w:t xml:space="preserve">The </w:t>
      </w:r>
      <w:r w:rsidR="00E630B6" w:rsidRPr="001B3D7B">
        <w:rPr>
          <w:rFonts w:ascii="Book Antiqua" w:hAnsi="Book Antiqua" w:cs="Tahoma"/>
          <w:sz w:val="24"/>
          <w:szCs w:val="24"/>
          <w:lang w:val="en-US"/>
        </w:rPr>
        <w:t>DCV</w:t>
      </w:r>
      <w:r w:rsidR="003A4082" w:rsidRPr="001B3D7B">
        <w:rPr>
          <w:rFonts w:ascii="Book Antiqua" w:hAnsi="Book Antiqua" w:cs="Tahoma"/>
          <w:sz w:val="24"/>
          <w:szCs w:val="24"/>
          <w:lang w:val="en-US"/>
        </w:rPr>
        <w:t xml:space="preserve"> </w:t>
      </w:r>
      <w:r w:rsidR="00E630B6"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E630B6" w:rsidRPr="001B3D7B">
        <w:rPr>
          <w:rFonts w:ascii="Book Antiqua" w:hAnsi="Book Antiqua" w:cs="Tahoma"/>
          <w:sz w:val="24"/>
          <w:szCs w:val="24"/>
          <w:lang w:val="en-US"/>
        </w:rPr>
        <w:t>ASV regimen</w:t>
      </w:r>
      <w:r w:rsidR="008B2589" w:rsidRPr="001B3D7B">
        <w:rPr>
          <w:rFonts w:ascii="Book Antiqua" w:hAnsi="Book Antiqua" w:cs="Tahoma"/>
          <w:sz w:val="24"/>
          <w:szCs w:val="24"/>
          <w:lang w:val="en-US"/>
        </w:rPr>
        <w:t xml:space="preserve"> was predicted to be</w:t>
      </w:r>
      <w:r w:rsidR="00E630B6" w:rsidRPr="001B3D7B">
        <w:rPr>
          <w:rFonts w:ascii="Book Antiqua" w:hAnsi="Book Antiqua" w:cs="Tahoma"/>
          <w:sz w:val="24"/>
          <w:szCs w:val="24"/>
          <w:lang w:val="en-US"/>
        </w:rPr>
        <w:t xml:space="preserve"> </w:t>
      </w:r>
      <w:r w:rsidR="008B2589" w:rsidRPr="001B3D7B">
        <w:rPr>
          <w:rFonts w:ascii="Book Antiqua" w:hAnsi="Book Antiqua" w:cs="Tahoma"/>
          <w:sz w:val="24"/>
          <w:szCs w:val="24"/>
          <w:lang w:val="en-US"/>
        </w:rPr>
        <w:t xml:space="preserve">more or comparably </w:t>
      </w:r>
      <w:r w:rsidR="00E630B6" w:rsidRPr="001B3D7B">
        <w:rPr>
          <w:rFonts w:ascii="Book Antiqua" w:hAnsi="Book Antiqua" w:cs="Tahoma"/>
          <w:sz w:val="24"/>
          <w:szCs w:val="24"/>
          <w:lang w:val="en-US"/>
        </w:rPr>
        <w:t>cost-effective relative to IFN- or RBV-containing regimens</w:t>
      </w:r>
      <w:r w:rsidR="008D3058" w:rsidRPr="001B3D7B">
        <w:rPr>
          <w:rFonts w:ascii="Book Antiqua" w:hAnsi="Book Antiqua" w:cs="Tahoma"/>
          <w:sz w:val="24"/>
          <w:szCs w:val="24"/>
          <w:lang w:val="en-US"/>
        </w:rPr>
        <w:t xml:space="preserve"> </w:t>
      </w:r>
      <w:r w:rsidR="00395FBA" w:rsidRPr="001B3D7B">
        <w:rPr>
          <w:rFonts w:ascii="Book Antiqua" w:hAnsi="Book Antiqua" w:cs="Tahoma"/>
          <w:sz w:val="24"/>
          <w:szCs w:val="24"/>
          <w:lang w:val="en-US"/>
        </w:rPr>
        <w:t xml:space="preserve">in </w:t>
      </w:r>
      <w:r w:rsidR="00F17E32" w:rsidRPr="001B3D7B">
        <w:rPr>
          <w:rFonts w:ascii="Book Antiqua" w:hAnsi="Book Antiqua" w:cs="Tahoma"/>
          <w:sz w:val="24"/>
          <w:szCs w:val="24"/>
          <w:lang w:val="en-US"/>
        </w:rPr>
        <w:t xml:space="preserve">GT1b patients </w:t>
      </w:r>
      <w:r w:rsidR="008D3058" w:rsidRPr="001B3D7B">
        <w:rPr>
          <w:rFonts w:ascii="Book Antiqua" w:hAnsi="Book Antiqua" w:cs="Tahoma"/>
          <w:sz w:val="24"/>
          <w:szCs w:val="24"/>
          <w:lang w:val="en-US"/>
        </w:rPr>
        <w:t>in two analyse</w:t>
      </w:r>
      <w:r w:rsidR="00DF47F3" w:rsidRPr="001B3D7B">
        <w:rPr>
          <w:rFonts w:ascii="Book Antiqua" w:hAnsi="Book Antiqua" w:cs="Tahoma"/>
          <w:sz w:val="24"/>
          <w:szCs w:val="24"/>
          <w:lang w:val="en-US"/>
        </w:rPr>
        <w:t>s</w:t>
      </w:r>
      <w:r w:rsidR="00CA154C" w:rsidRPr="001B3D7B">
        <w:rPr>
          <w:rFonts w:ascii="Book Antiqua" w:hAnsi="Book Antiqua"/>
          <w:sz w:val="24"/>
          <w:szCs w:val="24"/>
          <w:lang w:val="en-US"/>
        </w:rPr>
        <w:fldChar w:fldCharType="begin">
          <w:fldData xml:space="preserve">PEVuZE5vdGU+PENpdGU+PEF1dGhvcj5MaXU8L0F1dGhvcj48WWVhcj4yMDE4PC9ZZWFyPjxSZWNO
dW0+MTIxPC9SZWNOdW0+PERpc3BsYXlUZXh0PjxzdHlsZSBmYWNlPSJzdXBlcnNjcmlwdCI+Wzk1
LCA5Nl08L3N0eWxlPjwvRGlzcGxheVRleHQ+PHJlY29yZD48cmVjLW51bWJlcj4xMjE8L3JlYy1u
dW1iZXI+PGZvcmVpZ24ta2V5cz48a2V5IGFwcD0iRU4iIGRiLWlkPSJzeGFzdjB6eGZmZDB2aWVl
djVheDBwMDgyMjJlcjJwMHZ3ZXgiIHRpbWVzdGFtcD0iMTUyNTY4MTQ3NCI+MTIxPC9rZXk+PC9m
b3JlaWduLWtleXM+PHJlZi10eXBlIG5hbWU9IkpvdXJuYWwgQXJ0aWNsZSI+MTc8L3JlZi10eXBl
Pjxjb250cmlidXRvcnM+PGF1dGhvcnM+PGF1dGhvcj5MaXUsIFl1Y2hlbjwvYXV0aG9yPjxhdXRo
b3I+V2FuZywgWmhlbmh1YTwvYXV0aG9yPjxhdXRob3I+VG9iZSwgUnVveWFuIEdhaTwvYXV0aG9y
PjxhdXRob3I+TGluLCBIb3V3ZW48L2F1dGhvcj48YXV0aG9yPld1LCBCaW48L2F1dGhvcj48L2F1
dGhvcnM+PC9jb250cmlidXRvcnM+PHRpdGxlcz48dGl0bGU+Q29zdCBlZmZlY3RpdmVuZXNzIG9m
IGRhY2xhdGFzdmlyIHBsdXMgYXN1bmFwcmV2aXIgdGhlcmFweSBmb3IgQ2hpbmVzZSBwYXRpZW50
cyB3aXRoIGNocm9uaWMgaGVwYXRpdGlzIEMgdmlydXMgZ2Vub3R5cGUgMWI8L3RpdGxlPjxzZWNv
bmRhcnktdGl0bGU+Q2xpbmljYWwgZHJ1ZyBpbnZlc3RpZ2F0aW9uPC9zZWNvbmRhcnktdGl0bGU+
PC90aXRsZXM+PHBlcmlvZGljYWw+PGZ1bGwtdGl0bGU+Q2xpbmljYWwgRHJ1ZyBJbnZlc3RpZ2F0
aW9uPC9mdWxsLXRpdGxlPjxhYmJyLTE+Q2xpbi4gRHJ1ZyBJbnZlc3RpZy48L2FiYnItMT48YWJi
ci0yPkNsaW4gRHJ1ZyBJbnZlc3RpZzwvYWJici0yPjwvcGVyaW9kaWNhbD48cGFnZXM+NDI3LTQz
NzwvcGFnZXM+PHZvbHVtZT4zODwvdm9sdW1lPjxudW1iZXI+NTwvbnVtYmVyPjxkYXRlcz48eWVh
cj4yMDE4PC95ZWFyPjwvZGF0ZXM+PGlzYm4+MTE3My0yNTYzPC9pc2JuPjxhY2Nlc3Npb24tbnVt
PjI5NDE3NDY0PC9hY2Nlc3Npb24tbnVtPjx1cmxzPjwvdXJscz48ZWxlY3Ryb25pYy1yZXNvdXJj
ZS1udW0+MTAuMTAwNy9zNDAyNjEtMDE4LTA2MjEtOTwvZWxlY3Ryb25pYy1yZXNvdXJjZS1udW0+
PC9yZWNvcmQ+PC9DaXRlPjxDaXRlPjxBdXRob3I+THU8L0F1dGhvcj48WWVhcj4yMDE4PC9ZZWFy
PjxSZWNOdW0+MTIwPC9SZWNOdW0+PHJlY29yZD48cmVjLW51bWJlcj4xMjA8L3JlYy1udW1iZXI+
PGZvcmVpZ24ta2V5cz48a2V5IGFwcD0iRU4iIGRiLWlkPSJzeGFzdjB6eGZmZDB2aWVldjVheDBw
MDgyMjJlcjJwMHZ3ZXgiIHRpbWVzdGFtcD0iMTUyNTY4MTQ2OSI+MTIwPC9rZXk+PC9mb3JlaWdu
LWtleXM+PHJlZi10eXBlIG5hbWU9IkpvdXJuYWwgQXJ0aWNsZSI+MTc8L3JlZi10eXBlPjxjb250
cmlidXRvcnM+PGF1dGhvcnM+PGF1dGhvcj5MdSwgWXVuPC9hdXRob3I+PGF1dGhvcj5KaW4sIFhp
dXplPC9hdXRob3I+PGF1dGhvcj5EdWFuLCBDLkEuPC9hdXRob3I+PGF1dGhvcj5DaGFuZywgRmVu
ZzwvYXV0aG9yPjwvYXV0aG9ycz48L2NvbnRyaWJ1dG9ycz48dGl0bGVzPjx0aXRsZT5Db3N0LWVm
ZmVjdGl2ZW5lc3Mgb2YgZGFjbGF0YXN2aXIgcGx1cyBhc3VuYXByZXZpciBmb3IgY2hyb25pYyBo
ZXBhdGl0aXMgQyBnZW5vdHlwZSAxYiB0cmVhdG1lbnQtbmHDr3ZlIHBhdGllbnRzIGluIENoaW5h
PC90aXRsZT48c2Vjb25kYXJ5LXRpdGxlPlBsb1Mgb25lPC9zZWNvbmRhcnktdGl0bGU+PC90aXRs
ZXM+PHBlcmlvZGljYWw+PGZ1bGwtdGl0bGU+UGxvUyBPbmU8L2Z1bGwtdGl0bGU+PGFiYnItMT5Q
TG9TIE9uZTwvYWJici0xPjxhYmJyLTI+UExvUyBPbmU8L2FiYnItMj48L3BlcmlvZGljYWw+PHBh
Z2VzPmUwMTk1MTE3PC9wYWdlcz48dm9sdW1lPjEzPC92b2x1bWU+PG51bWJlcj40PC9udW1iZXI+
PGRhdGVzPjx5ZWFyPjIwMTg8L3llYXI+PC9kYXRlcz48aXNibj4xOTMyLTYyMDM8L2lzYm4+PGFj
Y2Vzc2lvbi1udW0+Mjk2MzQ3MzY8L2FjY2Vzc2lvbi1udW0+PHVybHM+PC91cmxzPjxlbGVjdHJv
bmljLXJlc291cmNlLW51bT4xMC4xMzcxL2pvdXJuYWwucG9uZS4wMTk1MTE3PC9lbGVjdHJvbmlj
LXJlc291cmNlLW51bT48L3JlY29yZD48L0NpdGU+PC9FbmROb3RlPgB=
</w:fldData>
        </w:fldChar>
      </w:r>
      <w:r w:rsidR="00407295" w:rsidRPr="001B3D7B">
        <w:rPr>
          <w:rFonts w:ascii="Book Antiqua" w:hAnsi="Book Antiqua"/>
          <w:sz w:val="24"/>
          <w:szCs w:val="24"/>
          <w:lang w:val="en-US"/>
        </w:rPr>
        <w:instrText xml:space="preserve"> ADDIN EN.CITE </w:instrText>
      </w:r>
      <w:r w:rsidR="00407295" w:rsidRPr="001B3D7B">
        <w:rPr>
          <w:rFonts w:ascii="Book Antiqua" w:hAnsi="Book Antiqua"/>
          <w:sz w:val="24"/>
          <w:szCs w:val="24"/>
          <w:lang w:val="en-US"/>
        </w:rPr>
        <w:fldChar w:fldCharType="begin">
          <w:fldData xml:space="preserve">PEVuZE5vdGU+PENpdGU+PEF1dGhvcj5MaXU8L0F1dGhvcj48WWVhcj4yMDE4PC9ZZWFyPjxSZWNO
dW0+MTIxPC9SZWNOdW0+PERpc3BsYXlUZXh0PjxzdHlsZSBmYWNlPSJzdXBlcnNjcmlwdCI+Wzk1
LCA5Nl08L3N0eWxlPjwvRGlzcGxheVRleHQ+PHJlY29yZD48cmVjLW51bWJlcj4xMjE8L3JlYy1u
dW1iZXI+PGZvcmVpZ24ta2V5cz48a2V5IGFwcD0iRU4iIGRiLWlkPSJzeGFzdjB6eGZmZDB2aWVl
djVheDBwMDgyMjJlcjJwMHZ3ZXgiIHRpbWVzdGFtcD0iMTUyNTY4MTQ3NCI+MTIxPC9rZXk+PC9m
b3JlaWduLWtleXM+PHJlZi10eXBlIG5hbWU9IkpvdXJuYWwgQXJ0aWNsZSI+MTc8L3JlZi10eXBl
Pjxjb250cmlidXRvcnM+PGF1dGhvcnM+PGF1dGhvcj5MaXUsIFl1Y2hlbjwvYXV0aG9yPjxhdXRo
b3I+V2FuZywgWmhlbmh1YTwvYXV0aG9yPjxhdXRob3I+VG9iZSwgUnVveWFuIEdhaTwvYXV0aG9y
PjxhdXRob3I+TGluLCBIb3V3ZW48L2F1dGhvcj48YXV0aG9yPld1LCBCaW48L2F1dGhvcj48L2F1
dGhvcnM+PC9jb250cmlidXRvcnM+PHRpdGxlcz48dGl0bGU+Q29zdCBlZmZlY3RpdmVuZXNzIG9m
IGRhY2xhdGFzdmlyIHBsdXMgYXN1bmFwcmV2aXIgdGhlcmFweSBmb3IgQ2hpbmVzZSBwYXRpZW50
cyB3aXRoIGNocm9uaWMgaGVwYXRpdGlzIEMgdmlydXMgZ2Vub3R5cGUgMWI8L3RpdGxlPjxzZWNv
bmRhcnktdGl0bGU+Q2xpbmljYWwgZHJ1ZyBpbnZlc3RpZ2F0aW9uPC9zZWNvbmRhcnktdGl0bGU+
PC90aXRsZXM+PHBlcmlvZGljYWw+PGZ1bGwtdGl0bGU+Q2xpbmljYWwgRHJ1ZyBJbnZlc3RpZ2F0
aW9uPC9mdWxsLXRpdGxlPjxhYmJyLTE+Q2xpbi4gRHJ1ZyBJbnZlc3RpZy48L2FiYnItMT48YWJi
ci0yPkNsaW4gRHJ1ZyBJbnZlc3RpZzwvYWJici0yPjwvcGVyaW9kaWNhbD48cGFnZXM+NDI3LTQz
NzwvcGFnZXM+PHZvbHVtZT4zODwvdm9sdW1lPjxudW1iZXI+NTwvbnVtYmVyPjxkYXRlcz48eWVh
cj4yMDE4PC95ZWFyPjwvZGF0ZXM+PGlzYm4+MTE3My0yNTYzPC9pc2JuPjxhY2Nlc3Npb24tbnVt
PjI5NDE3NDY0PC9hY2Nlc3Npb24tbnVtPjx1cmxzPjwvdXJscz48ZWxlY3Ryb25pYy1yZXNvdXJj
ZS1udW0+MTAuMTAwNy9zNDAyNjEtMDE4LTA2MjEtOTwvZWxlY3Ryb25pYy1yZXNvdXJjZS1udW0+
PC9yZWNvcmQ+PC9DaXRlPjxDaXRlPjxBdXRob3I+THU8L0F1dGhvcj48WWVhcj4yMDE4PC9ZZWFy
PjxSZWNOdW0+MTIwPC9SZWNOdW0+PHJlY29yZD48cmVjLW51bWJlcj4xMjA8L3JlYy1udW1iZXI+
PGZvcmVpZ24ta2V5cz48a2V5IGFwcD0iRU4iIGRiLWlkPSJzeGFzdjB6eGZmZDB2aWVldjVheDBw
MDgyMjJlcjJwMHZ3ZXgiIHRpbWVzdGFtcD0iMTUyNTY4MTQ2OSI+MTIwPC9rZXk+PC9mb3JlaWdu
LWtleXM+PHJlZi10eXBlIG5hbWU9IkpvdXJuYWwgQXJ0aWNsZSI+MTc8L3JlZi10eXBlPjxjb250
cmlidXRvcnM+PGF1dGhvcnM+PGF1dGhvcj5MdSwgWXVuPC9hdXRob3I+PGF1dGhvcj5KaW4sIFhp
dXplPC9hdXRob3I+PGF1dGhvcj5EdWFuLCBDLkEuPC9hdXRob3I+PGF1dGhvcj5DaGFuZywgRmVu
ZzwvYXV0aG9yPjwvYXV0aG9ycz48L2NvbnRyaWJ1dG9ycz48dGl0bGVzPjx0aXRsZT5Db3N0LWVm
ZmVjdGl2ZW5lc3Mgb2YgZGFjbGF0YXN2aXIgcGx1cyBhc3VuYXByZXZpciBmb3IgY2hyb25pYyBo
ZXBhdGl0aXMgQyBnZW5vdHlwZSAxYiB0cmVhdG1lbnQtbmHDr3ZlIHBhdGllbnRzIGluIENoaW5h
PC90aXRsZT48c2Vjb25kYXJ5LXRpdGxlPlBsb1Mgb25lPC9zZWNvbmRhcnktdGl0bGU+PC90aXRs
ZXM+PHBlcmlvZGljYWw+PGZ1bGwtdGl0bGU+UGxvUyBPbmU8L2Z1bGwtdGl0bGU+PGFiYnItMT5Q
TG9TIE9uZTwvYWJici0xPjxhYmJyLTI+UExvUyBPbmU8L2FiYnItMj48L3BlcmlvZGljYWw+PHBh
Z2VzPmUwMTk1MTE3PC9wYWdlcz48dm9sdW1lPjEzPC92b2x1bWU+PG51bWJlcj40PC9udW1iZXI+
PGRhdGVzPjx5ZWFyPjIwMTg8L3llYXI+PC9kYXRlcz48aXNibj4xOTMyLTYyMDM8L2lzYm4+PGFj
Y2Vzc2lvbi1udW0+Mjk2MzQ3MzY8L2FjY2Vzc2lvbi1udW0+PHVybHM+PC91cmxzPjxlbGVjdHJv
bmljLXJlc291cmNlLW51bT4xMC4xMzcxL2pvdXJuYWwucG9uZS4wMTk1MTE3PC9lbGVjdHJvbmlj
LXJlc291cmNlLW51bT48L3JlY29yZD48L0NpdGU+PC9FbmROb3RlPgB=
</w:fldData>
        </w:fldChar>
      </w:r>
      <w:r w:rsidR="00407295" w:rsidRPr="001B3D7B">
        <w:rPr>
          <w:rFonts w:ascii="Book Antiqua" w:hAnsi="Book Antiqua"/>
          <w:sz w:val="24"/>
          <w:szCs w:val="24"/>
          <w:lang w:val="en-US"/>
        </w:rPr>
        <w:instrText xml:space="preserve"> ADDIN EN.CITE.DATA </w:instrText>
      </w:r>
      <w:r w:rsidR="00407295" w:rsidRPr="001B3D7B">
        <w:rPr>
          <w:rFonts w:ascii="Book Antiqua" w:hAnsi="Book Antiqua"/>
          <w:sz w:val="24"/>
          <w:szCs w:val="24"/>
          <w:lang w:val="en-US"/>
        </w:rPr>
      </w:r>
      <w:r w:rsidR="00407295" w:rsidRPr="001B3D7B">
        <w:rPr>
          <w:rFonts w:ascii="Book Antiqua" w:hAnsi="Book Antiqua"/>
          <w:sz w:val="24"/>
          <w:szCs w:val="24"/>
          <w:lang w:val="en-US"/>
        </w:rPr>
        <w:fldChar w:fldCharType="end"/>
      </w:r>
      <w:r w:rsidR="00CA154C" w:rsidRPr="001B3D7B">
        <w:rPr>
          <w:rFonts w:ascii="Book Antiqua" w:hAnsi="Book Antiqua" w:cs="Tahoma"/>
          <w:sz w:val="24"/>
          <w:szCs w:val="24"/>
          <w:lang w:val="en-US"/>
        </w:rPr>
      </w:r>
      <w:r w:rsidR="00CA154C"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5,96]</w:t>
      </w:r>
      <w:r w:rsidR="00CA154C" w:rsidRPr="001B3D7B">
        <w:rPr>
          <w:rFonts w:ascii="Book Antiqua" w:hAnsi="Book Antiqua"/>
          <w:sz w:val="24"/>
          <w:szCs w:val="24"/>
          <w:lang w:val="en-US"/>
        </w:rPr>
        <w:fldChar w:fldCharType="end"/>
      </w:r>
      <w:r w:rsidR="00717D7D" w:rsidRPr="001B3D7B">
        <w:rPr>
          <w:rFonts w:ascii="Book Antiqua" w:hAnsi="Book Antiqua" w:cs="Tahoma"/>
          <w:sz w:val="24"/>
          <w:szCs w:val="24"/>
          <w:lang w:val="en-US"/>
        </w:rPr>
        <w:t xml:space="preserve">; </w:t>
      </w:r>
      <w:r w:rsidR="00DF47F3" w:rsidRPr="001B3D7B">
        <w:rPr>
          <w:rFonts w:ascii="Book Antiqua" w:hAnsi="Book Antiqua" w:cs="Tahoma"/>
          <w:sz w:val="24"/>
          <w:szCs w:val="24"/>
          <w:lang w:val="en-US"/>
        </w:rPr>
        <w:t>a</w:t>
      </w:r>
      <w:r w:rsidR="00402FF9" w:rsidRPr="001B3D7B">
        <w:rPr>
          <w:rFonts w:ascii="Book Antiqua" w:hAnsi="Book Antiqua" w:cs="Tahoma"/>
          <w:sz w:val="24"/>
          <w:szCs w:val="24"/>
          <w:lang w:val="en-US"/>
        </w:rPr>
        <w:t>n</w:t>
      </w:r>
      <w:r w:rsidR="00DF47F3" w:rsidRPr="001B3D7B">
        <w:rPr>
          <w:rFonts w:ascii="Book Antiqua" w:hAnsi="Book Antiqua" w:cs="Tahoma"/>
          <w:sz w:val="24"/>
          <w:szCs w:val="24"/>
          <w:lang w:val="en-US"/>
        </w:rPr>
        <w:t xml:space="preserve"> </w:t>
      </w:r>
      <w:r w:rsidR="00402FF9" w:rsidRPr="001B3D7B">
        <w:rPr>
          <w:rFonts w:ascii="Book Antiqua" w:hAnsi="Book Antiqua" w:cs="Tahoma"/>
          <w:sz w:val="24"/>
          <w:szCs w:val="24"/>
          <w:lang w:val="en-US"/>
        </w:rPr>
        <w:t>SMV</w:t>
      </w:r>
      <w:r w:rsidR="00E630B6" w:rsidRPr="001B3D7B">
        <w:rPr>
          <w:rFonts w:ascii="Book Antiqua" w:hAnsi="Book Antiqua" w:cs="Tahoma"/>
          <w:sz w:val="24"/>
          <w:szCs w:val="24"/>
          <w:lang w:val="en-US"/>
        </w:rPr>
        <w:t xml:space="preserve">-containing regimen </w:t>
      </w:r>
      <w:r w:rsidR="008B2589" w:rsidRPr="001B3D7B">
        <w:rPr>
          <w:rFonts w:ascii="Book Antiqua" w:hAnsi="Book Antiqua" w:cs="Tahoma"/>
          <w:sz w:val="24"/>
          <w:szCs w:val="24"/>
          <w:lang w:val="en-US"/>
        </w:rPr>
        <w:t xml:space="preserve">was also predicted to be </w:t>
      </w:r>
      <w:r w:rsidR="00E630B6" w:rsidRPr="001B3D7B">
        <w:rPr>
          <w:rFonts w:ascii="Book Antiqua" w:hAnsi="Book Antiqua" w:cs="Tahoma"/>
          <w:sz w:val="24"/>
          <w:szCs w:val="24"/>
          <w:lang w:val="en-US"/>
        </w:rPr>
        <w:t>more cost-effective than PEG-IFN-based therapy</w:t>
      </w:r>
      <w:r w:rsidR="00395FBA" w:rsidRPr="001B3D7B">
        <w:rPr>
          <w:rFonts w:ascii="Book Antiqua" w:hAnsi="Book Antiqua" w:cs="Tahoma"/>
          <w:sz w:val="24"/>
          <w:szCs w:val="24"/>
          <w:lang w:val="en-US"/>
        </w:rPr>
        <w:t xml:space="preserve"> in GT1 patients</w:t>
      </w:r>
      <w:r w:rsidR="00CA154C"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H&lt;/Author&gt;&lt;Year&gt;2016&lt;/Year&gt;&lt;RecNum&gt;122&lt;/RecNum&gt;&lt;DisplayText&gt;&lt;style face="superscript"&gt;[97]&lt;/style&gt;&lt;/DisplayText&gt;&lt;record&gt;&lt;rec-number&gt;122&lt;/rec-number&gt;&lt;foreign-keys&gt;&lt;key app="EN" db-id="sxasv0zxffd0vieev5ax0p08222er2p0vwex" timestamp="1525865841"&gt;122&lt;/key&gt;&lt;/foreign-keys&gt;&lt;ref-type name="Journal Article"&gt;17&lt;/ref-type&gt;&lt;contributors&gt;&lt;authors&gt;&lt;author&gt;Chen, H&lt;/author&gt;&lt;author&gt;Chen, J&lt;/author&gt;&lt;author&gt;Lu, Z&lt;/author&gt;&lt;author&gt;Yu, H&lt;/author&gt;&lt;author&gt;Chen, F&lt;/author&gt;&lt;/authors&gt;&lt;/contributors&gt;&lt;titles&gt;&lt;title&gt;Establish pharmacoeconomics model for treatment of chronic hepatitis C with Markov model&lt;/title&gt;&lt;secondary-title&gt;Zhongguo Weisheng Tongji&lt;/secondary-title&gt;&lt;/titles&gt;&lt;pages&gt;370-373&lt;/pages&gt;&lt;volume&gt;33&lt;/volume&gt;&lt;number&gt;3&lt;/number&gt;&lt;dates&gt;&lt;year&gt;2016&lt;/year&gt;&lt;/dates&gt;&lt;urls&gt;&lt;/urls&gt;&lt;/record&gt;&lt;/Cite&gt;&lt;/EndNote&gt;</w:instrText>
      </w:r>
      <w:r w:rsidR="00CA154C"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7]</w:t>
      </w:r>
      <w:r w:rsidR="00CA154C" w:rsidRPr="001B3D7B">
        <w:rPr>
          <w:rFonts w:ascii="Book Antiqua" w:hAnsi="Book Antiqua"/>
          <w:sz w:val="24"/>
          <w:szCs w:val="24"/>
          <w:lang w:val="en-US"/>
        </w:rPr>
        <w:fldChar w:fldCharType="end"/>
      </w:r>
      <w:r w:rsidR="00CC1300" w:rsidRPr="001B3D7B">
        <w:rPr>
          <w:rFonts w:ascii="Book Antiqua" w:hAnsi="Book Antiqua"/>
          <w:sz w:val="24"/>
          <w:szCs w:val="24"/>
          <w:lang w:val="en-US"/>
        </w:rPr>
        <w:t>.</w:t>
      </w:r>
      <w:r w:rsidR="00E630B6" w:rsidRPr="001B3D7B">
        <w:rPr>
          <w:rFonts w:ascii="Book Antiqua" w:hAnsi="Book Antiqua" w:cs="Tahoma"/>
          <w:sz w:val="24"/>
          <w:szCs w:val="24"/>
          <w:lang w:val="en-US"/>
        </w:rPr>
        <w:t xml:space="preserve"> </w:t>
      </w:r>
      <w:r w:rsidR="00D53133" w:rsidRPr="001B3D7B">
        <w:rPr>
          <w:rFonts w:ascii="Book Antiqua" w:hAnsi="Book Antiqua" w:cs="Tahoma"/>
          <w:sz w:val="24"/>
          <w:szCs w:val="24"/>
          <w:lang w:val="en-US"/>
        </w:rPr>
        <w:t xml:space="preserve">Another study predicted that compared to PR, </w:t>
      </w:r>
      <w:r w:rsidR="00847412" w:rsidRPr="001B3D7B">
        <w:rPr>
          <w:rFonts w:ascii="Book Antiqua" w:hAnsi="Book Antiqua" w:cs="Tahoma"/>
          <w:sz w:val="24"/>
          <w:szCs w:val="24"/>
          <w:lang w:val="en-US"/>
        </w:rPr>
        <w:t>O/P/r</w:t>
      </w:r>
      <w:r w:rsidR="003A4082" w:rsidRPr="001B3D7B">
        <w:rPr>
          <w:rFonts w:ascii="Book Antiqua" w:hAnsi="Book Antiqua" w:cs="Tahoma"/>
          <w:sz w:val="24"/>
          <w:szCs w:val="24"/>
          <w:lang w:val="en-US"/>
        </w:rPr>
        <w:t xml:space="preserve"> </w:t>
      </w:r>
      <w:r w:rsidR="00847412"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847412" w:rsidRPr="001B3D7B">
        <w:rPr>
          <w:rFonts w:ascii="Book Antiqua" w:hAnsi="Book Antiqua" w:cs="Tahoma"/>
          <w:sz w:val="24"/>
          <w:szCs w:val="24"/>
          <w:lang w:val="en-US"/>
        </w:rPr>
        <w:t>D</w:t>
      </w:r>
      <w:r w:rsidR="00D53133" w:rsidRPr="001B3D7B">
        <w:rPr>
          <w:rFonts w:ascii="Book Antiqua" w:hAnsi="Book Antiqua" w:cs="Tahoma"/>
          <w:sz w:val="24"/>
          <w:szCs w:val="24"/>
          <w:lang w:val="en-US"/>
        </w:rPr>
        <w:t xml:space="preserve"> would be</w:t>
      </w:r>
      <w:r w:rsidR="00847412" w:rsidRPr="001B3D7B">
        <w:rPr>
          <w:rFonts w:ascii="Book Antiqua" w:hAnsi="Book Antiqua" w:cs="Tahoma"/>
          <w:sz w:val="24"/>
          <w:szCs w:val="24"/>
          <w:lang w:val="en-US"/>
        </w:rPr>
        <w:t xml:space="preserve"> cost-saving </w:t>
      </w:r>
      <w:r w:rsidR="00D53133" w:rsidRPr="001B3D7B">
        <w:rPr>
          <w:rFonts w:ascii="Book Antiqua" w:hAnsi="Book Antiqua" w:cs="Tahoma"/>
          <w:sz w:val="24"/>
          <w:szCs w:val="24"/>
          <w:lang w:val="en-US"/>
        </w:rPr>
        <w:t>in GT1b patients, and SOF</w:t>
      </w:r>
      <w:r w:rsidR="003A4082" w:rsidRPr="001B3D7B">
        <w:rPr>
          <w:rFonts w:ascii="Book Antiqua" w:hAnsi="Book Antiqua" w:cs="Tahoma"/>
          <w:sz w:val="24"/>
          <w:szCs w:val="24"/>
          <w:lang w:val="en-US"/>
        </w:rPr>
        <w:t xml:space="preserve"> </w:t>
      </w:r>
      <w:r w:rsidR="00D53133"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D53133" w:rsidRPr="001B3D7B">
        <w:rPr>
          <w:rFonts w:ascii="Book Antiqua" w:hAnsi="Book Antiqua" w:cs="Tahoma"/>
          <w:sz w:val="24"/>
          <w:szCs w:val="24"/>
          <w:lang w:val="en-US"/>
        </w:rPr>
        <w:t xml:space="preserve">RBV </w:t>
      </w:r>
      <w:r w:rsidR="00847412" w:rsidRPr="001B3D7B">
        <w:rPr>
          <w:rFonts w:ascii="Book Antiqua" w:hAnsi="Book Antiqua" w:cs="Tahoma"/>
          <w:sz w:val="24"/>
          <w:szCs w:val="24"/>
          <w:lang w:val="en-US"/>
        </w:rPr>
        <w:t xml:space="preserve">cost-effective </w:t>
      </w:r>
      <w:r w:rsidR="00D53133" w:rsidRPr="001B3D7B">
        <w:rPr>
          <w:rFonts w:ascii="Book Antiqua" w:hAnsi="Book Antiqua" w:cs="Tahoma"/>
          <w:sz w:val="24"/>
          <w:szCs w:val="24"/>
          <w:lang w:val="en-US"/>
        </w:rPr>
        <w:t>in GT2/3</w:t>
      </w:r>
      <w:r w:rsidR="0069180F" w:rsidRPr="001B3D7B">
        <w:rPr>
          <w:rFonts w:ascii="Book Antiqua" w:hAnsi="Book Antiqua" w:cs="Tahoma"/>
          <w:sz w:val="24"/>
          <w:szCs w:val="24"/>
          <w:lang w:val="en-US"/>
        </w:rPr>
        <w:t xml:space="preserve"> patients and cost-saving in GT</w:t>
      </w:r>
      <w:r w:rsidR="00D53133" w:rsidRPr="001B3D7B">
        <w:rPr>
          <w:rFonts w:ascii="Book Antiqua" w:hAnsi="Book Antiqua" w:cs="Tahoma"/>
          <w:sz w:val="24"/>
          <w:szCs w:val="24"/>
          <w:lang w:val="en-US"/>
        </w:rPr>
        <w:t>6 patients</w:t>
      </w:r>
      <w:r w:rsidR="0069180F" w:rsidRPr="001B3D7B">
        <w:rPr>
          <w:rFonts w:ascii="Book Antiqua" w:hAnsi="Book Antiqua" w:cs="Tahoma"/>
          <w:sz w:val="24"/>
          <w:szCs w:val="24"/>
          <w:lang w:val="en-US"/>
        </w:rPr>
        <w:t>, respectively</w:t>
      </w:r>
      <w:r w:rsidR="008917E5" w:rsidRPr="001B3D7B">
        <w:rPr>
          <w:rFonts w:ascii="Book Antiqua" w:hAnsi="Book Antiqua" w:cs="Tahoma"/>
          <w:sz w:val="24"/>
          <w:szCs w:val="24"/>
          <w:lang w:val="en-US"/>
        </w:rPr>
        <w:fldChar w:fldCharType="begin">
          <w:fldData xml:space="preserve">PEVuZE5vdGU+PENpdGU+PEF1dGhvcj5XdTwvQXV0aG9yPjxZZWFyPjIwMTg8L1llYXI+PFJlY051
bT4yNDc8L1JlY051bT48RGlzcGxheVRleHQ+PHN0eWxlIGZhY2U9InN1cGVyc2NyaXB0Ij5bOThd
PC9zdHlsZT48L0Rpc3BsYXlUZXh0PjxyZWNvcmQ+PHJlYy1udW1iZXI+MjQ3PC9yZWMtbnVtYmVy
Pjxmb3JlaWduLWtleXM+PGtleSBhcHA9IkVOIiBkYi1pZD0ic3hhc3YwenhmZmQwdmllZXY1YXgw
cDA4MjIyZXIycDB2d2V4IiB0aW1lc3RhbXA9IjE1NTM3NTUxOTEiPjI0Nzwva2V5PjwvZm9yZWln
bi1rZXlzPjxyZWYtdHlwZSBuYW1lPSJKb3VybmFsIEFydGljbGUiPjE3PC9yZWYtdHlwZT48Y29u
dHJpYnV0b3JzPjxhdXRob3JzPjxhdXRob3I+V3UsIEIuPC9hdXRob3I+PGF1dGhvcj5XYW5nLCBa
LjwvYXV0aG9yPjxhdXRob3I+WGllLCBRLjwvYXV0aG9yPjwvYXV0aG9ycz48L2NvbnRyaWJ1dG9y
cz48YXV0aC1hZGRyZXNzPmEgTWVkaWNhbCBEZWNpc2lvbiBhbmQgRWNvbm9taWMgR3JvdXAsIERl
cGFydG1lbnQgb2YgUGhhcm1hY3kgLCBSZW4gSmkgSG9zcGl0YWwsIFNvdXRoIENhbXB1cywgU2No
b29sIG9mIE1lZGljaW5lLCBTaGFuZ2hhaSBKaWFvdG9uZyBVbml2ZXJzaXR5ICwgU2hhbmdoYWkg
LCBDaGluYS4mI3hEO2IgRGVwYXJ0bWVudCBvZiBHYXN0cm9lbnRlcm9sb2d5ICwgUmVuIEppIEhv
c3BpdGFsLCBTY2hvb2wgb2YgTWVkaWNpbmUsIFNoYW5naGFpIEppYW90b25nIFVuaXZlcnNpdHkg
LCBTaGFuZ2hhaSAsIENoaW5hLiYjeEQ7YyBEZXBhcnRtZW50IG9mIEluZmVjdGlvdXMgRGlzZWFz
ZXMgLCBSdWlqaW4gSG9zcGl0YWwsIFNoYW5naGFpIEppYW90b25nIFVuaXZlcnNpdHkgU2Nob29s
IG9mIE1lZGljaW5lICwgU2hhbmdoYWkgLCBDaGluYS48L2F1dGgtYWRkcmVzcz48dGl0bGVzPjx0
aXRsZT5Db3N0LWVmZmVjdGl2ZW5lc3Mgb2Ygbm92ZWwgcmVnaW1lbnMgZm9yIENoaW5lc2UgcGF0
aWVudHMgd2l0aCBjaHJvbmljIGhlcGF0aXRpcyBDPC90aXRsZT48c2Vjb25kYXJ5LXRpdGxlPkN1
cnIgTWVkIFJlcyBPcGluPC9zZWNvbmRhcnktdGl0bGU+PGFsdC10aXRsZT5DdXJyZW50IG1lZGlj
YWwgcmVzZWFyY2ggYW5kIG9waW5pb248L2FsdC10aXRsZT48L3RpdGxlcz48cGVyaW9kaWNhbD48
ZnVsbC10aXRsZT5DdXJyZW50IE1lZGljYWwgUmVzZWFyY2ggYW5kIE9waW5pb248L2Z1bGwtdGl0
bGU+PGFiYnItMT5DdXJyLiBNZWQuIFJlcy4gT3Bpbi48L2FiYnItMT48YWJici0yPkN1cnIgTWVk
IFJlcyBPcGluPC9hYmJyLTI+PGFiYnItMz5DdXJyZW50IE1lZGljYWwgUmVzZWFyY2ggJmFtcDsg
T3BpbmlvbjwvYWJici0zPjwvcGVyaW9kaWNhbD48YWx0LXBlcmlvZGljYWw+PGZ1bGwtdGl0bGU+
Q3VycmVudCBNZWRpY2FsIFJlc2VhcmNoIGFuZCBPcGluaW9uPC9mdWxsLXRpdGxlPjxhYmJyLTE+
Q3Vyci4gTWVkLiBSZXMuIE9waW4uPC9hYmJyLTE+PGFiYnItMj5DdXJyIE1lZCBSZXMgT3Bpbjwv
YWJici0yPjxhYmJyLTM+Q3VycmVudCBNZWRpY2FsIFJlc2VhcmNoICZhbXA7IE9waW5pb248L2Fi
YnItMz48L2FsdC1wZXJpb2RpY2FsPjxwYWdlcz4xLTIxPC9wYWdlcz48ZWRpdGlvbj4yMDE4LzEx
LzEwPC9lZGl0aW9uPjxrZXl3b3Jkcz48a2V5d29yZD5DaGluZXNlIHNldHRpbmc8L2tleXdvcmQ+
PGtleXdvcmQ+RGlyZWN0LWFjdGluZyBhbnRpdmlyYWwgYWdlbnRzPC9rZXl3b3JkPjxrZXl3b3Jk
PkhlYWx0aCBlY29ub21pY3M8L2tleXdvcmQ+PGtleXdvcmQ+SGVwYXRpdGlzIEM8L2tleXdvcmQ+
PC9rZXl3b3Jkcz48ZGF0ZXM+PHllYXI+MjAxODwveWVhcj48cHViLWRhdGVzPjxkYXRlPk5vdiA5
PC9kYXRlPjwvcHViLWRhdGVzPjwvZGF0ZXM+PGlzYm4+MDMwMC03OTk1PC9pc2JuPjxhY2Nlc3Np
b24tbnVtPjMwNDA5MDM4PC9hY2Nlc3Npb24tbnVtPjx1cmxzPjwvdXJscz48ZWxlY3Ryb25pYy1y
ZXNvdXJjZS1udW0+MTAuMTA4MC8wMzAwNzk5NS4yMDE4LjE1NDY2Nzg8L2VsZWN0cm9uaWMtcmVz
b3VyY2UtbnVtPjxyZW1vdGUtZGF0YWJhc2UtcHJvdmlkZXI+TkxNPC9yZW1vdGUtZGF0YWJhc2Ut
cHJvdmlkZXI+PGxhbmd1YWdlPmVuZzwvbGFuZ3VhZ2U+PC9yZWNvcmQ+PC9DaXRlPjwvRW5kTm90
ZT4A
</w:fldData>
        </w:fldChar>
      </w:r>
      <w:r w:rsidR="00407295" w:rsidRPr="001B3D7B">
        <w:rPr>
          <w:rFonts w:ascii="Book Antiqua" w:hAnsi="Book Antiqua" w:cs="Tahoma"/>
          <w:sz w:val="24"/>
          <w:szCs w:val="24"/>
          <w:lang w:val="en-US"/>
        </w:rPr>
        <w:instrText xml:space="preserve"> ADDIN EN.CITE </w:instrText>
      </w:r>
      <w:r w:rsidR="00407295" w:rsidRPr="001B3D7B">
        <w:rPr>
          <w:rFonts w:ascii="Book Antiqua" w:hAnsi="Book Antiqua" w:cs="Tahoma"/>
          <w:sz w:val="24"/>
          <w:szCs w:val="24"/>
          <w:lang w:val="en-US"/>
        </w:rPr>
        <w:fldChar w:fldCharType="begin">
          <w:fldData xml:space="preserve">PEVuZE5vdGU+PENpdGU+PEF1dGhvcj5XdTwvQXV0aG9yPjxZZWFyPjIwMTg8L1llYXI+PFJlY051
bT4yNDc8L1JlY051bT48RGlzcGxheVRleHQ+PHN0eWxlIGZhY2U9InN1cGVyc2NyaXB0Ij5bOThd
PC9zdHlsZT48L0Rpc3BsYXlUZXh0PjxyZWNvcmQ+PHJlYy1udW1iZXI+MjQ3PC9yZWMtbnVtYmVy
Pjxmb3JlaWduLWtleXM+PGtleSBhcHA9IkVOIiBkYi1pZD0ic3hhc3YwenhmZmQwdmllZXY1YXgw
cDA4MjIyZXIycDB2d2V4IiB0aW1lc3RhbXA9IjE1NTM3NTUxOTEiPjI0Nzwva2V5PjwvZm9yZWln
bi1rZXlzPjxyZWYtdHlwZSBuYW1lPSJKb3VybmFsIEFydGljbGUiPjE3PC9yZWYtdHlwZT48Y29u
dHJpYnV0b3JzPjxhdXRob3JzPjxhdXRob3I+V3UsIEIuPC9hdXRob3I+PGF1dGhvcj5XYW5nLCBa
LjwvYXV0aG9yPjxhdXRob3I+WGllLCBRLjwvYXV0aG9yPjwvYXV0aG9ycz48L2NvbnRyaWJ1dG9y
cz48YXV0aC1hZGRyZXNzPmEgTWVkaWNhbCBEZWNpc2lvbiBhbmQgRWNvbm9taWMgR3JvdXAsIERl
cGFydG1lbnQgb2YgUGhhcm1hY3kgLCBSZW4gSmkgSG9zcGl0YWwsIFNvdXRoIENhbXB1cywgU2No
b29sIG9mIE1lZGljaW5lLCBTaGFuZ2hhaSBKaWFvdG9uZyBVbml2ZXJzaXR5ICwgU2hhbmdoYWkg
LCBDaGluYS4mI3hEO2IgRGVwYXJ0bWVudCBvZiBHYXN0cm9lbnRlcm9sb2d5ICwgUmVuIEppIEhv
c3BpdGFsLCBTY2hvb2wgb2YgTWVkaWNpbmUsIFNoYW5naGFpIEppYW90b25nIFVuaXZlcnNpdHkg
LCBTaGFuZ2hhaSAsIENoaW5hLiYjeEQ7YyBEZXBhcnRtZW50IG9mIEluZmVjdGlvdXMgRGlzZWFz
ZXMgLCBSdWlqaW4gSG9zcGl0YWwsIFNoYW5naGFpIEppYW90b25nIFVuaXZlcnNpdHkgU2Nob29s
IG9mIE1lZGljaW5lICwgU2hhbmdoYWkgLCBDaGluYS48L2F1dGgtYWRkcmVzcz48dGl0bGVzPjx0
aXRsZT5Db3N0LWVmZmVjdGl2ZW5lc3Mgb2Ygbm92ZWwgcmVnaW1lbnMgZm9yIENoaW5lc2UgcGF0
aWVudHMgd2l0aCBjaHJvbmljIGhlcGF0aXRpcyBDPC90aXRsZT48c2Vjb25kYXJ5LXRpdGxlPkN1
cnIgTWVkIFJlcyBPcGluPC9zZWNvbmRhcnktdGl0bGU+PGFsdC10aXRsZT5DdXJyZW50IG1lZGlj
YWwgcmVzZWFyY2ggYW5kIG9waW5pb248L2FsdC10aXRsZT48L3RpdGxlcz48cGVyaW9kaWNhbD48
ZnVsbC10aXRsZT5DdXJyZW50IE1lZGljYWwgUmVzZWFyY2ggYW5kIE9waW5pb248L2Z1bGwtdGl0
bGU+PGFiYnItMT5DdXJyLiBNZWQuIFJlcy4gT3Bpbi48L2FiYnItMT48YWJici0yPkN1cnIgTWVk
IFJlcyBPcGluPC9hYmJyLTI+PGFiYnItMz5DdXJyZW50IE1lZGljYWwgUmVzZWFyY2ggJmFtcDsg
T3BpbmlvbjwvYWJici0zPjwvcGVyaW9kaWNhbD48YWx0LXBlcmlvZGljYWw+PGZ1bGwtdGl0bGU+
Q3VycmVudCBNZWRpY2FsIFJlc2VhcmNoIGFuZCBPcGluaW9uPC9mdWxsLXRpdGxlPjxhYmJyLTE+
Q3Vyci4gTWVkLiBSZXMuIE9waW4uPC9hYmJyLTE+PGFiYnItMj5DdXJyIE1lZCBSZXMgT3Bpbjwv
YWJici0yPjxhYmJyLTM+Q3VycmVudCBNZWRpY2FsIFJlc2VhcmNoICZhbXA7IE9waW5pb248L2Fi
YnItMz48L2FsdC1wZXJpb2RpY2FsPjxwYWdlcz4xLTIxPC9wYWdlcz48ZWRpdGlvbj4yMDE4LzEx
LzEwPC9lZGl0aW9uPjxrZXl3b3Jkcz48a2V5d29yZD5DaGluZXNlIHNldHRpbmc8L2tleXdvcmQ+
PGtleXdvcmQ+RGlyZWN0LWFjdGluZyBhbnRpdmlyYWwgYWdlbnRzPC9rZXl3b3JkPjxrZXl3b3Jk
PkhlYWx0aCBlY29ub21pY3M8L2tleXdvcmQ+PGtleXdvcmQ+SGVwYXRpdGlzIEM8L2tleXdvcmQ+
PC9rZXl3b3Jkcz48ZGF0ZXM+PHllYXI+MjAxODwveWVhcj48cHViLWRhdGVzPjxkYXRlPk5vdiA5
PC9kYXRlPjwvcHViLWRhdGVzPjwvZGF0ZXM+PGlzYm4+MDMwMC03OTk1PC9pc2JuPjxhY2Nlc3Np
b24tbnVtPjMwNDA5MDM4PC9hY2Nlc3Npb24tbnVtPjx1cmxzPjwvdXJscz48ZWxlY3Ryb25pYy1y
ZXNvdXJjZS1udW0+MTAuMTA4MC8wMzAwNzk5NS4yMDE4LjE1NDY2Nzg8L2VsZWN0cm9uaWMtcmVz
b3VyY2UtbnVtPjxyZW1vdGUtZGF0YWJhc2UtcHJvdmlkZXI+TkxNPC9yZW1vdGUtZGF0YWJhc2Ut
cHJvdmlkZXI+PGxhbmd1YWdlPmVuZzwvbGFuZ3VhZ2U+PC9yZWNvcmQ+PC9DaXRlPjwvRW5kTm90
ZT4A
</w:fldData>
        </w:fldChar>
      </w:r>
      <w:r w:rsidR="00407295" w:rsidRPr="001B3D7B">
        <w:rPr>
          <w:rFonts w:ascii="Book Antiqua" w:hAnsi="Book Antiqua" w:cs="Tahoma"/>
          <w:sz w:val="24"/>
          <w:szCs w:val="24"/>
          <w:lang w:val="en-US"/>
        </w:rPr>
        <w:instrText xml:space="preserve"> ADDIN EN.CITE.DATA </w:instrText>
      </w:r>
      <w:r w:rsidR="00407295" w:rsidRPr="001B3D7B">
        <w:rPr>
          <w:rFonts w:ascii="Book Antiqua" w:hAnsi="Book Antiqua" w:cs="Tahoma"/>
          <w:sz w:val="24"/>
          <w:szCs w:val="24"/>
          <w:lang w:val="en-US"/>
        </w:rPr>
      </w:r>
      <w:r w:rsidR="00407295"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98]</w:t>
      </w:r>
      <w:r w:rsidR="008917E5" w:rsidRPr="001B3D7B">
        <w:rPr>
          <w:rFonts w:ascii="Book Antiqua" w:hAnsi="Book Antiqua" w:cs="Tahoma"/>
          <w:sz w:val="24"/>
          <w:szCs w:val="24"/>
          <w:lang w:val="en-US"/>
        </w:rPr>
        <w:fldChar w:fldCharType="end"/>
      </w:r>
      <w:r w:rsidR="00D53133" w:rsidRPr="001B3D7B">
        <w:rPr>
          <w:rFonts w:ascii="Book Antiqua" w:hAnsi="Book Antiqua" w:cs="Tahoma"/>
          <w:sz w:val="24"/>
          <w:szCs w:val="24"/>
          <w:lang w:val="en-US"/>
        </w:rPr>
        <w:t>.</w:t>
      </w:r>
      <w:r w:rsidR="00847412" w:rsidRPr="001B3D7B">
        <w:rPr>
          <w:rFonts w:ascii="Book Antiqua" w:hAnsi="Book Antiqua" w:cs="Tahoma"/>
          <w:sz w:val="24"/>
          <w:szCs w:val="24"/>
          <w:lang w:val="en-US"/>
        </w:rPr>
        <w:t xml:space="preserve"> </w:t>
      </w:r>
      <w:r w:rsidR="002E1F73" w:rsidRPr="001B3D7B">
        <w:rPr>
          <w:rFonts w:ascii="Book Antiqua" w:hAnsi="Book Antiqua" w:cs="Tahoma"/>
          <w:sz w:val="24"/>
          <w:szCs w:val="24"/>
          <w:lang w:val="en-US"/>
        </w:rPr>
        <w:t xml:space="preserve">One of the aforementioned studies simulating </w:t>
      </w:r>
      <w:r w:rsidR="001842F8" w:rsidRPr="001B3D7B">
        <w:rPr>
          <w:rFonts w:ascii="Book Antiqua" w:hAnsi="Book Antiqua" w:cs="Tahoma"/>
          <w:sz w:val="24"/>
          <w:szCs w:val="24"/>
          <w:lang w:val="en-US"/>
        </w:rPr>
        <w:t xml:space="preserve">10000 Chinese CHC patients </w:t>
      </w:r>
      <w:r w:rsidR="00A96273" w:rsidRPr="001B3D7B">
        <w:rPr>
          <w:rFonts w:ascii="Book Antiqua" w:hAnsi="Book Antiqua" w:cs="Tahoma"/>
          <w:sz w:val="24"/>
          <w:szCs w:val="24"/>
          <w:lang w:val="en-US"/>
        </w:rPr>
        <w:t xml:space="preserve">with various HCV genotypes </w:t>
      </w:r>
      <w:r w:rsidR="009436D1" w:rsidRPr="001B3D7B">
        <w:rPr>
          <w:rFonts w:ascii="Book Antiqua" w:hAnsi="Book Antiqua" w:cs="Tahoma"/>
          <w:sz w:val="24"/>
          <w:szCs w:val="24"/>
          <w:lang w:val="en-US"/>
        </w:rPr>
        <w:t xml:space="preserve">predicted that all the </w:t>
      </w:r>
      <w:r w:rsidR="00B3136B" w:rsidRPr="001B3D7B">
        <w:rPr>
          <w:rFonts w:ascii="Book Antiqua" w:hAnsi="Book Antiqua" w:cs="Tahoma"/>
          <w:sz w:val="24"/>
          <w:szCs w:val="24"/>
          <w:lang w:val="en-US"/>
        </w:rPr>
        <w:t xml:space="preserve">then-available </w:t>
      </w:r>
      <w:r w:rsidR="009436D1" w:rsidRPr="001B3D7B">
        <w:rPr>
          <w:rFonts w:ascii="Book Antiqua" w:hAnsi="Book Antiqua" w:cs="Tahoma"/>
          <w:sz w:val="24"/>
          <w:szCs w:val="24"/>
          <w:lang w:val="en-US"/>
        </w:rPr>
        <w:t>second</w:t>
      </w:r>
      <w:r w:rsidR="00204C1D" w:rsidRPr="001B3D7B">
        <w:rPr>
          <w:rFonts w:ascii="Book Antiqua" w:hAnsi="Book Antiqua" w:cs="Tahoma"/>
          <w:sz w:val="24"/>
          <w:szCs w:val="24"/>
          <w:lang w:val="en-US"/>
        </w:rPr>
        <w:t>-</w:t>
      </w:r>
      <w:r w:rsidR="009436D1" w:rsidRPr="001B3D7B">
        <w:rPr>
          <w:rFonts w:ascii="Book Antiqua" w:hAnsi="Book Antiqua" w:cs="Tahoma"/>
          <w:sz w:val="24"/>
          <w:szCs w:val="24"/>
          <w:lang w:val="en-US"/>
        </w:rPr>
        <w:t>generation DAA regimens (DCV</w:t>
      </w:r>
      <w:r w:rsidR="003A4082" w:rsidRPr="001B3D7B">
        <w:rPr>
          <w:rFonts w:ascii="Book Antiqua" w:hAnsi="Book Antiqua" w:cs="Tahoma"/>
          <w:sz w:val="24"/>
          <w:szCs w:val="24"/>
          <w:lang w:val="en-US"/>
        </w:rPr>
        <w:t xml:space="preserve"> </w:t>
      </w:r>
      <w:r w:rsidR="009436D1"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9436D1" w:rsidRPr="001B3D7B">
        <w:rPr>
          <w:rFonts w:ascii="Book Antiqua" w:hAnsi="Book Antiqua" w:cs="Tahoma"/>
          <w:sz w:val="24"/>
          <w:szCs w:val="24"/>
          <w:lang w:val="en-US"/>
        </w:rPr>
        <w:t>ASV, O/P/r</w:t>
      </w:r>
      <w:r w:rsidR="003A4082" w:rsidRPr="001B3D7B">
        <w:rPr>
          <w:rFonts w:ascii="Book Antiqua" w:hAnsi="Book Antiqua" w:cs="Tahoma"/>
          <w:sz w:val="24"/>
          <w:szCs w:val="24"/>
          <w:lang w:val="en-US"/>
        </w:rPr>
        <w:t xml:space="preserve"> </w:t>
      </w:r>
      <w:r w:rsidR="009436D1"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9436D1" w:rsidRPr="001B3D7B">
        <w:rPr>
          <w:rFonts w:ascii="Book Antiqua" w:hAnsi="Book Antiqua" w:cs="Tahoma"/>
          <w:sz w:val="24"/>
          <w:szCs w:val="24"/>
          <w:lang w:val="en-US"/>
        </w:rPr>
        <w:t xml:space="preserve">D, SOF/VEL, and EBR/GZR) would </w:t>
      </w:r>
      <w:r w:rsidR="001842F8" w:rsidRPr="001B3D7B">
        <w:rPr>
          <w:rFonts w:ascii="Book Antiqua" w:hAnsi="Book Antiqua" w:cs="Tahoma"/>
          <w:sz w:val="24"/>
          <w:szCs w:val="24"/>
          <w:lang w:val="en-US"/>
        </w:rPr>
        <w:t>have</w:t>
      </w:r>
      <w:r w:rsidR="009436D1" w:rsidRPr="001B3D7B">
        <w:rPr>
          <w:rFonts w:ascii="Book Antiqua" w:hAnsi="Book Antiqua" w:cs="Tahoma"/>
          <w:sz w:val="24"/>
          <w:szCs w:val="24"/>
          <w:lang w:val="en-US"/>
        </w:rPr>
        <w:t xml:space="preserve"> cost-effective</w:t>
      </w:r>
      <w:r w:rsidR="001842F8" w:rsidRPr="001B3D7B">
        <w:rPr>
          <w:rFonts w:ascii="Book Antiqua" w:hAnsi="Book Antiqua" w:cs="Tahoma"/>
          <w:sz w:val="24"/>
          <w:szCs w:val="24"/>
          <w:lang w:val="en-US"/>
        </w:rPr>
        <w:t>ness advantages over</w:t>
      </w:r>
      <w:r w:rsidR="009436D1" w:rsidRPr="001B3D7B">
        <w:rPr>
          <w:rFonts w:ascii="Book Antiqua" w:hAnsi="Book Antiqua" w:cs="Tahoma"/>
          <w:sz w:val="24"/>
          <w:szCs w:val="24"/>
          <w:lang w:val="en-US"/>
        </w:rPr>
        <w:t xml:space="preserve"> PR therapy</w:t>
      </w:r>
      <w:r w:rsidR="001842F8" w:rsidRPr="001B3D7B">
        <w:rPr>
          <w:rFonts w:ascii="Book Antiqua" w:hAnsi="Book Antiqua" w:cs="Tahoma"/>
          <w:sz w:val="24"/>
          <w:szCs w:val="24"/>
          <w:lang w:val="en-US"/>
        </w:rPr>
        <w:t>, with the pan-genotypic SOF/VEL conferring the greatest gain in QALY</w:t>
      </w:r>
      <w:r w:rsidR="00A36EE1" w:rsidRPr="001B3D7B">
        <w:rPr>
          <w:rFonts w:ascii="Book Antiqua" w:hAnsi="Book Antiqua" w:cs="Tahoma"/>
          <w:sz w:val="24"/>
          <w:szCs w:val="24"/>
          <w:lang w:val="en-US"/>
        </w:rPr>
        <w:t>s</w:t>
      </w:r>
      <w:r w:rsidR="001842F8" w:rsidRPr="001B3D7B">
        <w:rPr>
          <w:rFonts w:ascii="Book Antiqua" w:hAnsi="Book Antiqua" w:cs="Tahoma"/>
          <w:sz w:val="24"/>
          <w:szCs w:val="24"/>
          <w:lang w:val="en-US"/>
        </w:rPr>
        <w:t xml:space="preserve"> (by 17%) and reduction in lifetime cost</w:t>
      </w:r>
      <w:r w:rsidR="001842F8" w:rsidRPr="001B3D7B" w:rsidDel="009436D1">
        <w:rPr>
          <w:rFonts w:ascii="Book Antiqua" w:hAnsi="Book Antiqua" w:cs="Tahoma"/>
          <w:sz w:val="24"/>
          <w:szCs w:val="24"/>
          <w:lang w:val="en-US"/>
        </w:rPr>
        <w:t xml:space="preserve"> </w:t>
      </w:r>
      <w:r w:rsidR="001842F8" w:rsidRPr="001B3D7B">
        <w:rPr>
          <w:rFonts w:ascii="Book Antiqua" w:hAnsi="Book Antiqua" w:cs="Tahoma"/>
          <w:sz w:val="24"/>
          <w:szCs w:val="24"/>
          <w:lang w:val="en-US"/>
        </w:rPr>
        <w:t>(by 49%) relative to PR</w:t>
      </w:r>
      <w:r w:rsidR="008917E5" w:rsidRPr="001B3D7B">
        <w:rPr>
          <w:rFonts w:ascii="Book Antiqua" w:hAnsi="Book Antiqua" w:cs="Tahoma"/>
          <w:sz w:val="24"/>
          <w:szCs w:val="24"/>
          <w:lang w:val="en-US"/>
        </w:rPr>
        <w:fldChar w:fldCharType="begin"/>
      </w:r>
      <w:r w:rsidR="00BB156C" w:rsidRPr="001B3D7B">
        <w:rPr>
          <w:rFonts w:ascii="Book Antiqua" w:hAnsi="Book Antiqua" w:cs="Tahoma"/>
          <w:sz w:val="24"/>
          <w:szCs w:val="24"/>
          <w:lang w:val="en-US"/>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6]</w:t>
      </w:r>
      <w:r w:rsidR="008917E5" w:rsidRPr="001B3D7B">
        <w:rPr>
          <w:rFonts w:ascii="Book Antiqua" w:hAnsi="Book Antiqua" w:cs="Tahoma"/>
          <w:sz w:val="24"/>
          <w:szCs w:val="24"/>
          <w:lang w:val="en-US"/>
        </w:rPr>
        <w:fldChar w:fldCharType="end"/>
      </w:r>
      <w:r w:rsidR="00B3136B" w:rsidRPr="001B3D7B">
        <w:rPr>
          <w:rFonts w:ascii="Book Antiqua" w:hAnsi="Book Antiqua" w:cs="Tahoma"/>
          <w:sz w:val="24"/>
          <w:szCs w:val="24"/>
          <w:lang w:val="en-US"/>
        </w:rPr>
        <w:t>.</w:t>
      </w:r>
      <w:r w:rsidR="008E1033" w:rsidRPr="001B3D7B">
        <w:rPr>
          <w:rFonts w:ascii="Book Antiqua" w:hAnsi="Book Antiqua" w:cs="Tahoma"/>
          <w:sz w:val="24"/>
          <w:szCs w:val="24"/>
          <w:lang w:val="en-US"/>
        </w:rPr>
        <w:t xml:space="preserve"> </w:t>
      </w:r>
      <w:r w:rsidR="00A96273" w:rsidRPr="001B3D7B">
        <w:rPr>
          <w:rFonts w:ascii="Book Antiqua" w:hAnsi="Book Antiqua" w:cs="Tahoma"/>
          <w:sz w:val="24"/>
          <w:szCs w:val="24"/>
          <w:lang w:val="en-US"/>
        </w:rPr>
        <w:t xml:space="preserve">Among genotype-specific DAA regimens, one </w:t>
      </w:r>
      <w:r w:rsidR="00A96273" w:rsidRPr="001B3D7B">
        <w:rPr>
          <w:rFonts w:ascii="Book Antiqua" w:hAnsi="Book Antiqua" w:cs="Tahoma"/>
          <w:sz w:val="24"/>
          <w:szCs w:val="24"/>
          <w:lang w:val="en-US"/>
        </w:rPr>
        <w:lastRenderedPageBreak/>
        <w:t>study predicted that for GT1b Chinese patients stratified by cirrhosis status and treatment history, EBR/GZR would be more cost-effective than DCV</w:t>
      </w:r>
      <w:r w:rsidR="003A4082" w:rsidRPr="001B3D7B">
        <w:rPr>
          <w:rFonts w:ascii="Book Antiqua" w:hAnsi="Book Antiqua" w:cs="Tahoma"/>
          <w:sz w:val="24"/>
          <w:szCs w:val="24"/>
          <w:lang w:val="en-US"/>
        </w:rPr>
        <w:t xml:space="preserve"> </w:t>
      </w:r>
      <w:r w:rsidR="00A96273"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A96273" w:rsidRPr="001B3D7B">
        <w:rPr>
          <w:rFonts w:ascii="Book Antiqua" w:hAnsi="Book Antiqua" w:cs="Tahoma"/>
          <w:sz w:val="24"/>
          <w:szCs w:val="24"/>
          <w:lang w:val="en-US"/>
        </w:rPr>
        <w:t>ASV</w:t>
      </w:r>
      <w:r w:rsidR="008917E5" w:rsidRPr="001B3D7B">
        <w:rPr>
          <w:rFonts w:ascii="Book Antiqua" w:hAnsi="Book Antiqua" w:cs="Tahoma"/>
          <w:sz w:val="24"/>
          <w:szCs w:val="24"/>
          <w:lang w:val="en-US"/>
        </w:rPr>
        <w:fldChar w:fldCharType="begin">
          <w:fldData xml:space="preserve">PEVuZE5vdGU+PENpdGU+PEF1dGhvcj5DaGVuPC9BdXRob3I+PFllYXI+MjAxODwvWWVhcj48UmVj
TnVtPjI0NjwvUmVjTnVtPjxEaXNwbGF5VGV4dD48c3R5bGUgZmFjZT0ic3VwZXJzY3JpcHQiPls5
OV08L3N0eWxlPjwvRGlzcGxheVRleHQ+PHJlY29yZD48cmVjLW51bWJlcj4yNDY8L3JlYy1udW1i
ZXI+PGZvcmVpZ24ta2V5cz48a2V5IGFwcD0iRU4iIGRiLWlkPSJzeGFzdjB6eGZmZDB2aWVldjVh
eDBwMDgyMjJlcjJwMHZ3ZXgiIHRpbWVzdGFtcD0iMTU1Mzc1NDQ4MSI+MjQ2PC9rZXk+PC9mb3Jl
aWduLWtleXM+PHJlZi10eXBlIG5hbWU9IkpvdXJuYWwgQXJ0aWNsZSI+MTc8L3JlZi10eXBlPjxj
b250cmlidXRvcnM+PGF1dGhvcnM+PGF1dGhvcj5DaGVuLCBQLjwvYXV0aG9yPjxhdXRob3I+TWEs
IEEuPC9hdXRob3I+PGF1dGhvcj5MaXUsIFEuPC9hdXRob3I+PC9hdXRob3JzPjwvY29udHJpYnV0
b3JzPjxhdXRoLWFkZHJlc3M+U2Nob29sIG9mIEludGVybmF0aW9uYWwgUGhhcm1hY2V1dGljYWwg
QnVzaW5lc3MsIENoaW5hIFBoYXJtYWNldXRpY2FsIFVuaXZlcnNpdHksIE5vLiA2MzkgTG9uZ21p
YW4gUm9hZCwgSmlhbmduaW5nIERpc3RyaWN0LCBOYW5qaW5nLCAyMTExOTgsIFBlb3BsZSZhcG9z
O3MgUmVwdWJsaWMgb2YgQ2hpbmEuJiN4RDtTY2hvb2wgb2YgSW50ZXJuYXRpb25hbCBQaGFybWFj
ZXV0aWNhbCBCdXNpbmVzcywgQ2hpbmEgUGhhcm1hY2V1dGljYWwgVW5pdmVyc2l0eSwgTm8uIDYz
OSBMb25nbWlhbiBSb2FkLCBKaWFuZ25pbmcgRGlzdHJpY3QsIE5hbmppbmcsIDIxMTE5OCwgUGVv
cGxlJmFwb3M7cyBSZXB1YmxpYyBvZiBDaGluYS4gbWFhaXhpYTg2MTI4QDE2My5jb20uPC9hdXRo
LWFkZHJlc3M+PHRpdGxlcz48dGl0bGU+Q29zdC1lZmZlY3RpdmVuZXNzIG9mIGVsYmFzdmlyL2dy
YXpvcHJldmlyIHZlcnN1cyBkYWNsYXRhc3ZpciBwbHVzIGFzdW5hcHJldmlyIGluIHBhdGllbnRz
IHdpdGggY2hyb25pYyBoZXBhdGl0aXMgQyB2aXJ1cyBnZW5vdHlwZSAxYiBpbmZlY3Rpb24gaW4g
Q2hpbmE8L3RpdGxlPjxzZWNvbmRhcnktdGl0bGU+Q2xpbiBEcnVnIEludmVzdGlnPC9zZWNvbmRh
cnktdGl0bGU+PGFsdC10aXRsZT5DbGluaWNhbCBkcnVnIGludmVzdGlnYXRpb248L2FsdC10aXRs
ZT48L3RpdGxlcz48cGVyaW9kaWNhbD48ZnVsbC10aXRsZT5DbGluaWNhbCBEcnVnIEludmVzdGln
YXRpb248L2Z1bGwtdGl0bGU+PGFiYnItMT5DbGluLiBEcnVnIEludmVzdGlnLjwvYWJici0xPjxh
YmJyLTI+Q2xpbiBEcnVnIEludmVzdGlnPC9hYmJyLTI+PC9wZXJpb2RpY2FsPjxhbHQtcGVyaW9k
aWNhbD48ZnVsbC10aXRsZT5DbGluaWNhbCBEcnVnIEludmVzdGlnYXRpb248L2Z1bGwtdGl0bGU+
PGFiYnItMT5DbGluLiBEcnVnIEludmVzdGlnLjwvYWJici0xPjxhYmJyLTI+Q2xpbiBEcnVnIElu
dmVzdGlnPC9hYmJyLTI+PC9hbHQtcGVyaW9kaWNhbD48cGFnZXM+MTAzMS0xMDM5PC9wYWdlcz48
dm9sdW1lPjM4PC92b2x1bWU+PG51bWJlcj4xMTwvbnVtYmVyPjxlZGl0aW9uPjIwMTgvMDkvMDk8
L2VkaXRpb24+PGtleXdvcmRzPjxrZXl3b3JkPkFkdWx0PC9rZXl3b3JkPjxrZXl3b3JkPkFnZWQ8
L2tleXdvcmQ+PGtleXdvcmQ+QWdlZCwgODAgYW5kIG92ZXI8L2tleXdvcmQ+PGtleXdvcmQ+QW50
aXZpcmFsIEFnZW50cy9hZG1pbmlzdHJhdGlvbiAmYW1wOyBkb3NhZ2UvZWNvbm9taWNzPC9rZXl3
b3JkPjxrZXl3b3JkPkJlbnpvZnVyYW5zL2FkbWluaXN0cmF0aW9uICZhbXA7IGRvc2FnZS8qZWNv
bm9taWNzPC9rZXl3b3JkPjxrZXl3b3JkPkNoaW5hL2VwaWRlbWlvbG9neTwva2V5d29yZD48a2V5
d29yZD5Db2hvcnQgU3R1ZGllczwva2V5d29yZD48a2V5d29yZD5Db3N0LUJlbmVmaXQgQW5hbHlz
aXMvKm1ldGhvZHM8L2tleXdvcmQ+PGtleXdvcmQ+RHJ1ZyBDb21iaW5hdGlvbnM8L2tleXdvcmQ+
PGtleXdvcmQ+RHJ1ZyBUaGVyYXB5LCBDb21iaW5hdGlvbjwva2V5d29yZD48a2V5d29yZD5GZW1h
bGU8L2tleXdvcmQ+PGtleXdvcmQ+Kkdlbm90eXBlPC9rZXl3b3JkPjxrZXl3b3JkPkhlcGF0aXRp
cyBDLCBDaHJvbmljL2RydWcgdGhlcmFweS8qZWNvbm9taWNzL2VwaWRlbWlvbG9neTwva2V5d29y
ZD48a2V5d29yZD5IdW1hbnM8L2tleXdvcmQ+PGtleXdvcmQ+SW1pZGF6b2xlcy9hZG1pbmlzdHJh
dGlvbiAmYW1wOyBkb3NhZ2UvKmVjb25vbWljczwva2V5d29yZD48a2V5d29yZD5Jc29xdWlub2xp
bmVzL2FkbWluaXN0cmF0aW9uICZhbXA7IGRvc2FnZS8qZWNvbm9taWNzPC9rZXl3b3JkPjxrZXl3
b3JkPk1hbGU8L2tleXdvcmQ+PGtleXdvcmQ+TWlkZGxlIEFnZWQ8L2tleXdvcmQ+PGtleXdvcmQ+
UXVpbm94YWxpbmVzL2FkbWluaXN0cmF0aW9uICZhbXA7IGRvc2FnZS8qZWNvbm9taWNzPC9rZXl3
b3JkPjxrZXl3b3JkPlN1bGZvbmFtaWRlcy9hZG1pbmlzdHJhdGlvbiAmYW1wOyBkb3NhZ2UvKmVj
b25vbWljczwva2V5d29yZD48L2tleXdvcmRzPjxkYXRlcz48eWVhcj4yMDE4PC95ZWFyPjxwdWIt
ZGF0ZXM+PGRhdGU+Tm92PC9kYXRlPjwvcHViLWRhdGVzPjwvZGF0ZXM+PGlzYm4+MTE3My0yNTYz
PC9pc2JuPjxhY2Nlc3Npb24tbnVtPjMwMTk0NTg0PC9hY2Nlc3Npb24tbnVtPjx1cmxzPjwvdXJs
cz48ZWxlY3Ryb25pYy1yZXNvdXJjZS1udW0+MTAuMTAwNy9zNDAyNjEtMDE4LTA3MDItOTwvZWxl
Y3Ryb25pYy1yZXNvdXJjZS1udW0+PHJlbW90ZS1kYXRhYmFzZS1wcm92aWRlcj5OTE08L3JlbW90
ZS1kYXRhYmFzZS1wcm92aWRlcj48bGFuZ3VhZ2U+ZW5nPC9sYW5ndWFnZT48L3JlY29yZD48L0Np
dGU+PC9FbmROb3RlPn==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DaGVuPC9BdXRob3I+PFllYXI+MjAxODwvWWVhcj48UmVj
TnVtPjI0NjwvUmVjTnVtPjxEaXNwbGF5VGV4dD48c3R5bGUgZmFjZT0ic3VwZXJzY3JpcHQiPls5
OV08L3N0eWxlPjwvRGlzcGxheVRleHQ+PHJlY29yZD48cmVjLW51bWJlcj4yNDY8L3JlYy1udW1i
ZXI+PGZvcmVpZ24ta2V5cz48a2V5IGFwcD0iRU4iIGRiLWlkPSJzeGFzdjB6eGZmZDB2aWVldjVh
eDBwMDgyMjJlcjJwMHZ3ZXgiIHRpbWVzdGFtcD0iMTU1Mzc1NDQ4MSI+MjQ2PC9rZXk+PC9mb3Jl
aWduLWtleXM+PHJlZi10eXBlIG5hbWU9IkpvdXJuYWwgQXJ0aWNsZSI+MTc8L3JlZi10eXBlPjxj
b250cmlidXRvcnM+PGF1dGhvcnM+PGF1dGhvcj5DaGVuLCBQLjwvYXV0aG9yPjxhdXRob3I+TWEs
IEEuPC9hdXRob3I+PGF1dGhvcj5MaXUsIFEuPC9hdXRob3I+PC9hdXRob3JzPjwvY29udHJpYnV0
b3JzPjxhdXRoLWFkZHJlc3M+U2Nob29sIG9mIEludGVybmF0aW9uYWwgUGhhcm1hY2V1dGljYWwg
QnVzaW5lc3MsIENoaW5hIFBoYXJtYWNldXRpY2FsIFVuaXZlcnNpdHksIE5vLiA2MzkgTG9uZ21p
YW4gUm9hZCwgSmlhbmduaW5nIERpc3RyaWN0LCBOYW5qaW5nLCAyMTExOTgsIFBlb3BsZSZhcG9z
O3MgUmVwdWJsaWMgb2YgQ2hpbmEuJiN4RDtTY2hvb2wgb2YgSW50ZXJuYXRpb25hbCBQaGFybWFj
ZXV0aWNhbCBCdXNpbmVzcywgQ2hpbmEgUGhhcm1hY2V1dGljYWwgVW5pdmVyc2l0eSwgTm8uIDYz
OSBMb25nbWlhbiBSb2FkLCBKaWFuZ25pbmcgRGlzdHJpY3QsIE5hbmppbmcsIDIxMTE5OCwgUGVv
cGxlJmFwb3M7cyBSZXB1YmxpYyBvZiBDaGluYS4gbWFhaXhpYTg2MTI4QDE2My5jb20uPC9hdXRo
LWFkZHJlc3M+PHRpdGxlcz48dGl0bGU+Q29zdC1lZmZlY3RpdmVuZXNzIG9mIGVsYmFzdmlyL2dy
YXpvcHJldmlyIHZlcnN1cyBkYWNsYXRhc3ZpciBwbHVzIGFzdW5hcHJldmlyIGluIHBhdGllbnRz
IHdpdGggY2hyb25pYyBoZXBhdGl0aXMgQyB2aXJ1cyBnZW5vdHlwZSAxYiBpbmZlY3Rpb24gaW4g
Q2hpbmE8L3RpdGxlPjxzZWNvbmRhcnktdGl0bGU+Q2xpbiBEcnVnIEludmVzdGlnPC9zZWNvbmRh
cnktdGl0bGU+PGFsdC10aXRsZT5DbGluaWNhbCBkcnVnIGludmVzdGlnYXRpb248L2FsdC10aXRs
ZT48L3RpdGxlcz48cGVyaW9kaWNhbD48ZnVsbC10aXRsZT5DbGluaWNhbCBEcnVnIEludmVzdGln
YXRpb248L2Z1bGwtdGl0bGU+PGFiYnItMT5DbGluLiBEcnVnIEludmVzdGlnLjwvYWJici0xPjxh
YmJyLTI+Q2xpbiBEcnVnIEludmVzdGlnPC9hYmJyLTI+PC9wZXJpb2RpY2FsPjxhbHQtcGVyaW9k
aWNhbD48ZnVsbC10aXRsZT5DbGluaWNhbCBEcnVnIEludmVzdGlnYXRpb248L2Z1bGwtdGl0bGU+
PGFiYnItMT5DbGluLiBEcnVnIEludmVzdGlnLjwvYWJici0xPjxhYmJyLTI+Q2xpbiBEcnVnIElu
dmVzdGlnPC9hYmJyLTI+PC9hbHQtcGVyaW9kaWNhbD48cGFnZXM+MTAzMS0xMDM5PC9wYWdlcz48
dm9sdW1lPjM4PC92b2x1bWU+PG51bWJlcj4xMTwvbnVtYmVyPjxlZGl0aW9uPjIwMTgvMDkvMDk8
L2VkaXRpb24+PGtleXdvcmRzPjxrZXl3b3JkPkFkdWx0PC9rZXl3b3JkPjxrZXl3b3JkPkFnZWQ8
L2tleXdvcmQ+PGtleXdvcmQ+QWdlZCwgODAgYW5kIG92ZXI8L2tleXdvcmQ+PGtleXdvcmQ+QW50
aXZpcmFsIEFnZW50cy9hZG1pbmlzdHJhdGlvbiAmYW1wOyBkb3NhZ2UvZWNvbm9taWNzPC9rZXl3
b3JkPjxrZXl3b3JkPkJlbnpvZnVyYW5zL2FkbWluaXN0cmF0aW9uICZhbXA7IGRvc2FnZS8qZWNv
bm9taWNzPC9rZXl3b3JkPjxrZXl3b3JkPkNoaW5hL2VwaWRlbWlvbG9neTwva2V5d29yZD48a2V5
d29yZD5Db2hvcnQgU3R1ZGllczwva2V5d29yZD48a2V5d29yZD5Db3N0LUJlbmVmaXQgQW5hbHlz
aXMvKm1ldGhvZHM8L2tleXdvcmQ+PGtleXdvcmQ+RHJ1ZyBDb21iaW5hdGlvbnM8L2tleXdvcmQ+
PGtleXdvcmQ+RHJ1ZyBUaGVyYXB5LCBDb21iaW5hdGlvbjwva2V5d29yZD48a2V5d29yZD5GZW1h
bGU8L2tleXdvcmQ+PGtleXdvcmQ+Kkdlbm90eXBlPC9rZXl3b3JkPjxrZXl3b3JkPkhlcGF0aXRp
cyBDLCBDaHJvbmljL2RydWcgdGhlcmFweS8qZWNvbm9taWNzL2VwaWRlbWlvbG9neTwva2V5d29y
ZD48a2V5d29yZD5IdW1hbnM8L2tleXdvcmQ+PGtleXdvcmQ+SW1pZGF6b2xlcy9hZG1pbmlzdHJh
dGlvbiAmYW1wOyBkb3NhZ2UvKmVjb25vbWljczwva2V5d29yZD48a2V5d29yZD5Jc29xdWlub2xp
bmVzL2FkbWluaXN0cmF0aW9uICZhbXA7IGRvc2FnZS8qZWNvbm9taWNzPC9rZXl3b3JkPjxrZXl3
b3JkPk1hbGU8L2tleXdvcmQ+PGtleXdvcmQ+TWlkZGxlIEFnZWQ8L2tleXdvcmQ+PGtleXdvcmQ+
UXVpbm94YWxpbmVzL2FkbWluaXN0cmF0aW9uICZhbXA7IGRvc2FnZS8qZWNvbm9taWNzPC9rZXl3
b3JkPjxrZXl3b3JkPlN1bGZvbmFtaWRlcy9hZG1pbmlzdHJhdGlvbiAmYW1wOyBkb3NhZ2UvKmVj
b25vbWljczwva2V5d29yZD48L2tleXdvcmRzPjxkYXRlcz48eWVhcj4yMDE4PC95ZWFyPjxwdWIt
ZGF0ZXM+PGRhdGU+Tm92PC9kYXRlPjwvcHViLWRhdGVzPjwvZGF0ZXM+PGlzYm4+MTE3My0yNTYz
PC9pc2JuPjxhY2Nlc3Npb24tbnVtPjMwMTk0NTg0PC9hY2Nlc3Npb24tbnVtPjx1cmxzPjwvdXJs
cz48ZWxlY3Ryb25pYy1yZXNvdXJjZS1udW0+MTAuMTAwNy9zNDAyNjEtMDE4LTA3MDItOTwvZWxl
Y3Ryb25pYy1yZXNvdXJjZS1udW0+PHJlbW90ZS1kYXRhYmFzZS1wcm92aWRlcj5OTE08L3JlbW90
ZS1kYXRhYmFzZS1wcm92aWRlcj48bGFuZ3VhZ2U+ZW5nPC9sYW5ndWFnZT48L3JlY29yZD48L0Np
dGU+PC9FbmROb3RlPn==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99]</w:t>
      </w:r>
      <w:r w:rsidR="008917E5" w:rsidRPr="001B3D7B">
        <w:rPr>
          <w:rFonts w:ascii="Book Antiqua" w:hAnsi="Book Antiqua" w:cs="Tahoma"/>
          <w:sz w:val="24"/>
          <w:szCs w:val="24"/>
          <w:lang w:val="en-US"/>
        </w:rPr>
        <w:fldChar w:fldCharType="end"/>
      </w:r>
      <w:r w:rsidR="00A96273" w:rsidRPr="001B3D7B">
        <w:rPr>
          <w:rFonts w:ascii="Book Antiqua" w:hAnsi="Book Antiqua" w:cs="Tahoma"/>
          <w:sz w:val="24"/>
          <w:szCs w:val="24"/>
          <w:lang w:val="en-US"/>
        </w:rPr>
        <w:t xml:space="preserve">. </w:t>
      </w:r>
    </w:p>
    <w:p w14:paraId="2BEA5F39" w14:textId="730B379F" w:rsidR="007E6B19" w:rsidRPr="001B3D7B" w:rsidRDefault="00317755"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sz w:val="24"/>
          <w:szCs w:val="24"/>
          <w:lang w:val="en-US"/>
        </w:rPr>
        <w:t>C</w:t>
      </w:r>
      <w:r w:rsidR="00D66E00" w:rsidRPr="001B3D7B">
        <w:rPr>
          <w:rFonts w:ascii="Book Antiqua" w:hAnsi="Book Antiqua"/>
          <w:sz w:val="24"/>
          <w:szCs w:val="24"/>
          <w:lang w:val="en-US"/>
        </w:rPr>
        <w:t>ost-effectiveness analys</w:t>
      </w:r>
      <w:r w:rsidRPr="001B3D7B">
        <w:rPr>
          <w:rFonts w:ascii="Book Antiqua" w:hAnsi="Book Antiqua"/>
          <w:sz w:val="24"/>
          <w:szCs w:val="24"/>
          <w:lang w:val="en-US"/>
        </w:rPr>
        <w:t>e</w:t>
      </w:r>
      <w:r w:rsidR="00D66E00" w:rsidRPr="001B3D7B">
        <w:rPr>
          <w:rFonts w:ascii="Book Antiqua" w:hAnsi="Book Antiqua"/>
          <w:sz w:val="24"/>
          <w:szCs w:val="24"/>
          <w:lang w:val="en-US"/>
        </w:rPr>
        <w:t>s</w:t>
      </w:r>
      <w:r w:rsidR="005627B7" w:rsidRPr="001B3D7B">
        <w:rPr>
          <w:rFonts w:ascii="Book Antiqua" w:hAnsi="Book Antiqua"/>
          <w:sz w:val="24"/>
          <w:szCs w:val="24"/>
          <w:lang w:val="en-US"/>
        </w:rPr>
        <w:t xml:space="preserve"> derived from a real-world prospective cohort </w:t>
      </w:r>
      <w:r w:rsidR="00D974C4" w:rsidRPr="001B3D7B">
        <w:rPr>
          <w:rFonts w:ascii="Book Antiqua" w:hAnsi="Book Antiqua"/>
          <w:sz w:val="24"/>
          <w:szCs w:val="24"/>
          <w:lang w:val="en-US"/>
        </w:rPr>
        <w:t xml:space="preserve">predicted </w:t>
      </w:r>
      <w:r w:rsidR="005627B7" w:rsidRPr="001B3D7B">
        <w:rPr>
          <w:rFonts w:ascii="Book Antiqua" w:hAnsi="Book Antiqua"/>
          <w:sz w:val="24"/>
          <w:szCs w:val="24"/>
          <w:lang w:val="en-US"/>
        </w:rPr>
        <w:t xml:space="preserve">that for Chinese GT1b cirrhotic, PR-experienced </w:t>
      </w:r>
      <w:r w:rsidRPr="001B3D7B">
        <w:rPr>
          <w:rFonts w:ascii="Book Antiqua" w:hAnsi="Book Antiqua"/>
          <w:sz w:val="24"/>
          <w:szCs w:val="24"/>
          <w:lang w:val="en-US"/>
        </w:rPr>
        <w:t xml:space="preserve">patients, 12-week LDV/SOF and 12-wk SOF+DCV would be cost-saving and cost-effective, respectively, compared to repeated PR treatment for 72 </w:t>
      </w:r>
      <w:proofErr w:type="spellStart"/>
      <w:r w:rsidRPr="001B3D7B">
        <w:rPr>
          <w:rFonts w:ascii="Book Antiqua" w:hAnsi="Book Antiqua"/>
          <w:sz w:val="24"/>
          <w:szCs w:val="24"/>
          <w:lang w:val="en-US"/>
        </w:rPr>
        <w:t>wk</w:t>
      </w:r>
      <w:proofErr w:type="spellEnd"/>
      <w:r w:rsidR="00BB156C" w:rsidRPr="001B3D7B">
        <w:rPr>
          <w:rFonts w:ascii="Book Antiqua" w:hAnsi="Book Antiqu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separate"/>
      </w:r>
      <w:r w:rsidR="00BB156C" w:rsidRPr="001B3D7B">
        <w:rPr>
          <w:rFonts w:ascii="Book Antiqua" w:hAnsi="Book Antiqua"/>
          <w:noProof/>
          <w:sz w:val="24"/>
          <w:szCs w:val="24"/>
          <w:vertAlign w:val="superscript"/>
          <w:lang w:val="en-US"/>
        </w:rPr>
        <w:t>[53]</w:t>
      </w:r>
      <w:r w:rsidR="00BB156C" w:rsidRPr="001B3D7B">
        <w:rPr>
          <w:rFonts w:ascii="Book Antiqua" w:hAnsi="Book Antiqua"/>
          <w:sz w:val="24"/>
          <w:szCs w:val="24"/>
          <w:lang w:val="en-US"/>
        </w:rPr>
        <w:fldChar w:fldCharType="end"/>
      </w:r>
      <w:r w:rsidRPr="001B3D7B">
        <w:rPr>
          <w:rFonts w:ascii="Book Antiqua" w:hAnsi="Book Antiqua"/>
          <w:sz w:val="24"/>
          <w:szCs w:val="24"/>
          <w:lang w:val="en-US"/>
        </w:rPr>
        <w:t>.</w:t>
      </w:r>
      <w:r w:rsidR="003C17C8" w:rsidRPr="001B3D7B">
        <w:rPr>
          <w:rFonts w:ascii="Book Antiqua" w:hAnsi="Book Antiqua"/>
          <w:sz w:val="24"/>
          <w:szCs w:val="24"/>
          <w:lang w:val="en-US"/>
        </w:rPr>
        <w:t xml:space="preserve"> </w:t>
      </w:r>
      <w:r w:rsidR="00552E3E" w:rsidRPr="001B3D7B">
        <w:rPr>
          <w:rFonts w:ascii="Book Antiqua" w:hAnsi="Book Antiqua"/>
          <w:sz w:val="24"/>
          <w:szCs w:val="24"/>
          <w:lang w:val="en-US"/>
        </w:rPr>
        <w:t xml:space="preserve">Analyzing </w:t>
      </w:r>
      <w:r w:rsidR="003C17C8" w:rsidRPr="001B3D7B">
        <w:rPr>
          <w:rFonts w:ascii="Book Antiqua" w:hAnsi="Book Antiqua"/>
          <w:sz w:val="24"/>
          <w:szCs w:val="24"/>
          <w:lang w:val="en-US"/>
        </w:rPr>
        <w:t>real-world data from the PR era, a</w:t>
      </w:r>
      <w:r w:rsidRPr="001B3D7B">
        <w:rPr>
          <w:rFonts w:ascii="Book Antiqua" w:hAnsi="Book Antiqua"/>
          <w:sz w:val="24"/>
          <w:szCs w:val="24"/>
          <w:lang w:val="en-US"/>
        </w:rPr>
        <w:t xml:space="preserve"> Taiwanese study</w:t>
      </w:r>
      <w:r w:rsidR="003C17C8" w:rsidRPr="001B3D7B">
        <w:rPr>
          <w:rFonts w:ascii="Book Antiqua" w:hAnsi="Book Antiqua"/>
          <w:sz w:val="24"/>
          <w:szCs w:val="24"/>
          <w:lang w:val="en-US"/>
        </w:rPr>
        <w:t xml:space="preserve"> reported that the cost</w:t>
      </w:r>
      <w:r w:rsidR="00AC2A39" w:rsidRPr="001B3D7B">
        <w:rPr>
          <w:rFonts w:ascii="Book Antiqua" w:hAnsi="Book Antiqua"/>
          <w:sz w:val="24"/>
          <w:szCs w:val="24"/>
          <w:lang w:val="en-US"/>
        </w:rPr>
        <w:t>s</w:t>
      </w:r>
      <w:r w:rsidR="003C17C8" w:rsidRPr="001B3D7B">
        <w:rPr>
          <w:rFonts w:ascii="Book Antiqua" w:hAnsi="Book Antiqua"/>
          <w:sz w:val="24"/>
          <w:szCs w:val="24"/>
          <w:lang w:val="en-US"/>
        </w:rPr>
        <w:t xml:space="preserve"> per SVR for PR treatment were </w:t>
      </w:r>
      <w:r w:rsidR="00552E3E" w:rsidRPr="001B3D7B">
        <w:rPr>
          <w:rFonts w:ascii="Book Antiqua" w:hAnsi="Book Antiqua"/>
          <w:sz w:val="24"/>
          <w:szCs w:val="24"/>
          <w:lang w:val="en-US"/>
        </w:rPr>
        <w:t xml:space="preserve">the </w:t>
      </w:r>
      <w:r w:rsidR="003C17C8" w:rsidRPr="001B3D7B">
        <w:rPr>
          <w:rFonts w:ascii="Book Antiqua" w:hAnsi="Book Antiqua"/>
          <w:sz w:val="24"/>
          <w:szCs w:val="24"/>
          <w:lang w:val="en-US"/>
        </w:rPr>
        <w:t>high</w:t>
      </w:r>
      <w:r w:rsidR="00552E3E" w:rsidRPr="001B3D7B">
        <w:rPr>
          <w:rFonts w:ascii="Book Antiqua" w:hAnsi="Book Antiqua"/>
          <w:sz w:val="24"/>
          <w:szCs w:val="24"/>
          <w:lang w:val="en-US"/>
        </w:rPr>
        <w:t>est in</w:t>
      </w:r>
      <w:r w:rsidR="003C17C8" w:rsidRPr="001B3D7B">
        <w:rPr>
          <w:rFonts w:ascii="Book Antiqua" w:hAnsi="Book Antiqua"/>
          <w:sz w:val="24"/>
          <w:szCs w:val="24"/>
          <w:lang w:val="en-US"/>
        </w:rPr>
        <w:t xml:space="preserve"> GT1/6 patients</w:t>
      </w:r>
      <w:r w:rsidR="00982B3F" w:rsidRPr="001B3D7B">
        <w:rPr>
          <w:rFonts w:ascii="Book Antiqua" w:hAnsi="Book Antiqua"/>
          <w:sz w:val="24"/>
          <w:szCs w:val="24"/>
          <w:lang w:val="en-US"/>
        </w:rPr>
        <w:t xml:space="preserve"> co-infected with HIV</w:t>
      </w:r>
      <w:r w:rsidR="00552E3E" w:rsidRPr="001B3D7B">
        <w:rPr>
          <w:rFonts w:ascii="Book Antiqua" w:hAnsi="Book Antiqua"/>
          <w:sz w:val="24"/>
          <w:szCs w:val="24"/>
          <w:lang w:val="en-US"/>
        </w:rPr>
        <w:t>, due to low SVR rates in these populations</w:t>
      </w:r>
      <w:r w:rsidR="003C17C8" w:rsidRPr="001B3D7B">
        <w:rPr>
          <w:rFonts w:ascii="Book Antiqua" w:hAnsi="Book Antiqua"/>
          <w:sz w:val="24"/>
          <w:szCs w:val="24"/>
          <w:lang w:val="en-US"/>
        </w:rPr>
        <w:t>; EBR/GZR</w:t>
      </w:r>
      <w:r w:rsidR="00982B3F" w:rsidRPr="001B3D7B">
        <w:rPr>
          <w:rFonts w:ascii="Book Antiqua" w:hAnsi="Book Antiqua"/>
          <w:sz w:val="24"/>
          <w:szCs w:val="24"/>
          <w:lang w:val="en-US"/>
        </w:rPr>
        <w:t xml:space="preserve">, </w:t>
      </w:r>
      <w:r w:rsidR="007911D2" w:rsidRPr="001B3D7B">
        <w:rPr>
          <w:rFonts w:ascii="Book Antiqua" w:hAnsi="Book Antiqua"/>
          <w:sz w:val="24"/>
          <w:szCs w:val="24"/>
          <w:lang w:val="en-US"/>
        </w:rPr>
        <w:t>though more expensive than PR</w:t>
      </w:r>
      <w:r w:rsidR="00982B3F" w:rsidRPr="001B3D7B">
        <w:rPr>
          <w:rFonts w:ascii="Book Antiqua" w:hAnsi="Book Antiqua"/>
          <w:sz w:val="24"/>
          <w:szCs w:val="24"/>
          <w:lang w:val="en-US"/>
        </w:rPr>
        <w:t xml:space="preserve">, </w:t>
      </w:r>
      <w:r w:rsidR="003C17C8" w:rsidRPr="001B3D7B">
        <w:rPr>
          <w:rFonts w:ascii="Book Antiqua" w:hAnsi="Book Antiqua"/>
          <w:sz w:val="24"/>
          <w:szCs w:val="24"/>
          <w:lang w:val="en-US"/>
        </w:rPr>
        <w:t xml:space="preserve">would </w:t>
      </w:r>
      <w:r w:rsidR="00982B3F" w:rsidRPr="001B3D7B">
        <w:rPr>
          <w:rFonts w:ascii="Book Antiqua" w:hAnsi="Book Antiqua"/>
          <w:sz w:val="24"/>
          <w:szCs w:val="24"/>
          <w:lang w:val="en-US"/>
        </w:rPr>
        <w:t xml:space="preserve">theoretically </w:t>
      </w:r>
      <w:r w:rsidR="003C17C8" w:rsidRPr="001B3D7B">
        <w:rPr>
          <w:rFonts w:ascii="Book Antiqua" w:hAnsi="Book Antiqua"/>
          <w:sz w:val="24"/>
          <w:szCs w:val="24"/>
          <w:lang w:val="en-US"/>
        </w:rPr>
        <w:t xml:space="preserve">offer similar costs per SVR </w:t>
      </w:r>
      <w:r w:rsidR="00982B3F" w:rsidRPr="001B3D7B">
        <w:rPr>
          <w:rFonts w:ascii="Book Antiqua" w:hAnsi="Book Antiqua"/>
          <w:sz w:val="24"/>
          <w:szCs w:val="24"/>
          <w:lang w:val="en-US"/>
        </w:rPr>
        <w:t xml:space="preserve">thanks to </w:t>
      </w:r>
      <w:r w:rsidR="003C17C8" w:rsidRPr="001B3D7B">
        <w:rPr>
          <w:rFonts w:ascii="Book Antiqua" w:hAnsi="Book Antiqua"/>
          <w:sz w:val="24"/>
          <w:szCs w:val="24"/>
          <w:lang w:val="en-US"/>
        </w:rPr>
        <w:t xml:space="preserve">significantly </w:t>
      </w:r>
      <w:r w:rsidR="00982B3F" w:rsidRPr="001B3D7B">
        <w:rPr>
          <w:rFonts w:ascii="Book Antiqua" w:hAnsi="Book Antiqua"/>
          <w:sz w:val="24"/>
          <w:szCs w:val="24"/>
          <w:lang w:val="en-US"/>
        </w:rPr>
        <w:t>higher</w:t>
      </w:r>
      <w:r w:rsidR="003C17C8" w:rsidRPr="001B3D7B">
        <w:rPr>
          <w:rFonts w:ascii="Book Antiqua" w:hAnsi="Book Antiqua"/>
          <w:sz w:val="24"/>
          <w:szCs w:val="24"/>
          <w:lang w:val="en-US"/>
        </w:rPr>
        <w:t xml:space="preserve"> SVR rates</w:t>
      </w:r>
      <w:r w:rsidR="00BB156C" w:rsidRPr="001B3D7B">
        <w:rPr>
          <w:rFonts w:ascii="Book Antiqua" w:hAnsi="Book Antiqua"/>
          <w:sz w:val="24"/>
          <w:szCs w:val="24"/>
          <w:lang w:val="en-US"/>
        </w:rPr>
        <w:fldChar w:fldCharType="begin">
          <w:fldData xml:space="preserve">PEVuZE5vdGU+PENpdGU+PEF1dGhvcj5DaGVuPC9BdXRob3I+PFllYXI+MjAxODwvWWVhcj48UmVj
TnVtPjI0ODwvUmVjTnVtPjxEaXNwbGF5VGV4dD48c3R5bGUgZmFjZT0ic3VwZXJzY3JpcHQiPlsx
MDBdPC9zdHlsZT48L0Rpc3BsYXlUZXh0PjxyZWNvcmQ+PHJlYy1udW1iZXI+MjQ4PC9yZWMtbnVt
YmVyPjxmb3JlaWduLWtleXM+PGtleSBhcHA9IkVOIiBkYi1pZD0ic3hhc3YwenhmZmQwdmllZXY1
YXgwcDA4MjIyZXIycDB2d2V4IiB0aW1lc3RhbXA9IjE1NTM3NTYzMTEiPjI0ODwva2V5PjwvZm9y
ZWlnbi1rZXlzPjxyZWYtdHlwZSBuYW1lPSJKb3VybmFsIEFydGljbGUiPjE3PC9yZWYtdHlwZT48
Y29udHJpYnV0b3JzPjxhdXRob3JzPjxhdXRob3I+Q2hlbiwgQy4gUC48L2F1dGhvcj48YXV0aG9y
PkNoZW5nLCBDLiBZLjwvYXV0aG9yPjxhdXRob3I+Wm91LCBILjwvYXV0aG9yPjxhdXRob3I+Q2hl
bmcsIEMuIEguPC9hdXRob3I+PGF1dGhvcj5DaGVuZywgUy4gSC48L2F1dGhvcj48YXV0aG9yPkNo
ZW4sIEMuIEsuPC9hdXRob3I+PGF1dGhvcj5DaGVuLCBDLiBILjwvYXV0aG9yPjxhdXRob3I+QmFp
ciwgTS4gSi48L2F1dGhvcj48L2F1dGhvcnM+PC9jb250cmlidXRvcnM+PGF1dGgtYWRkcmVzcz5E
aXZpc2lvbiBvZiBJbmZlY3Rpb3VzIERpc2Vhc2VzLCBEZXBhcnRtZW50IG9mIEludGVybmFsIE1l
ZGljaW5lLCBUYW95dWFuIEdlbmVyYWwgSG9zcGl0YWwsIE1pbmlzdHJ5IG9mIEhlYWx0aCBhbmQg
V2VsZmFyZSwgVGFveXVhbiwgVGFpd2FuLiBFbGVjdHJvbmljIGFkZHJlc3M6IGphbmdiaW4yQG1h
aWwudHlnaC5nb3YudHcuJiN4RDtEaXZpc2lvbiBvZiBJbmZlY3Rpb3VzIERpc2Vhc2VzLCBEZXBh
cnRtZW50IG9mIEludGVybmFsIE1lZGljaW5lLCBUYW95dWFuIEdlbmVyYWwgSG9zcGl0YWwsIE1p
bmlzdHJ5IG9mIEhlYWx0aCBhbmQgV2VsZmFyZSwgVGFveXVhbiwgVGFpd2FuOyBTY2hvb2wgb2Yg
UHVibGljIEhlYWx0aCwgTmF0aW9uYWwgWWFuZy1NaW5nIFVuaXZlcnNpdHksIFRhaXBlaSwgVGFp
d2FuLiBFbGVjdHJvbmljIGFkZHJlc3M6IHM4NDEwNjBAeWFob28uY29tLiYjeEQ7U2Nob29sIG9m
IFB1YmxpYyBIZWFsdGggKFNoZW56aGVuKSwgU3VuIFlhdC1zZW4gVW5pdmVyc2l0eSwgU2hlbnpo
ZW4sIENoaW5hOyBTY2hvb2wgb2YgUHVibGljIEhlYWx0aCwgU3VuIFlhdC1zZW4gVW5pdmVyc2l0
eSwgR3Vhbmd6aG91LCBDaGluYTsgS2lyYnkgSW5zdGl0dXRlLCBVbml2ZXJzaXR5IG9mIE5ldyBT
b3V0aCBXYWxlcywgU3lkbmV5LCBBdXN0cmFsaWEuJiN4RDtEaXZpc2lvbiBvZiBHYXN0cm9lbnRl
cm9sb2d5LCBEZXBhcnRtZW50IG9mIEludGVybmFsIE1lZGljaW5lLCBUYWl0dW5nIE1hY2theSBN
ZW1vcmlhbCBIb3NwaXRhbCwgVGFpd2FuLiYjeEQ7RGl2aXNpb24gb2YgSW5mZWN0aW91cyBEaXNl
YXNlcywgRGVwYXJ0bWVudCBvZiBJbnRlcm5hbCBNZWRpY2luZSwgVGFveXVhbiBHZW5lcmFsIEhv
c3BpdGFsLCBNaW5pc3RyeSBvZiBIZWFsdGggYW5kIFdlbGZhcmUsIFRhb3l1YW4sIFRhaXdhbjsg
U2Nob29sIG9mIFB1YmxpYyBIZWFsdGgsIFRhaXBlaSBNZWRpY2FsIFVuaXZlcnNpdHksIFRhaXBl
aSwgVGFpd2FuLiYjeEQ7RGl2aXNpb24gb2YgR2FzdHJvZW50ZXJvbG9neSBhbmQgSGVwYXRvbG9n
eSwgRGVwYXJ0bWVudCBvZiBJbnRlcm5hbCBNZWRpY2luZSwgQ2hpbmEgTWVkaWNhbCBVbml2ZXJz
aXR5IEhvc3BpdGFsLCBUYWljaHVuZyBDaXR5LCBUYWl3YW4uJiN4RDtEaXZpc2lvbiBvZiBHYXN0
cm9lbnRlcm9sb2d5LCBEZXBhcnRtZW50IG9mIEludGVybmFsIE1lZGljaW5lLCBUYWl0dW5nIE1h
Y2theSBNZW1vcmlhbCBIb3NwaXRhbCwgVGFpd2FuOyBNYWNrYXkgTWVkaWNhbCBDb2xsZWdlLCBO
ZXcgVGFpcGVpIENpdHksIFRhaXdhbi4gRWxlY3Ryb25pYyBhZGRyZXNzOiBhNTk2M0BtbWgub3Jn
LnR3LjwvYXV0aC1hZGRyZXNzPjx0aXRsZXM+PHRpdGxlPkV2YWx1YXRpb24gb2YgY29zdC1lZmZl
Y3RpdmVuZXNzIG9mIHBlZ2ludGVyZmVyb24gcGx1cyByaWJhdmlyaW4gZm9yIGNocm9uaWMgaGVw
YXRpdGlzIEMgdHJlYXRtZW50IGFuZCBkaXJlY3QtYWN0aW5nIGFudGl2aXJhbCBhZ2VudHMgYW1v
bmcgSElWLWluZmVjdGVkIHBhdGllbnRzIGluIHRoZSBwcmlzb24gYW5kIGNvbW11bml0eSBzZXR0
aW5nczwvdGl0bGU+PHNlY29uZGFyeS10aXRsZT5KIE1pY3JvYmlvbCBJbW11bm9sIEluZmVjdDwv
c2Vjb25kYXJ5LXRpdGxlPjxhbHQtdGl0bGU+Sm91cm5hbCBvZiBtaWNyb2Jpb2xvZ3ksIGltbXVu
b2xvZ3ksIGFuZCBpbmZlY3Rpb24gPSBXZWkgbWlhbiB5dSBnYW4gcmFuIHphIHpoaTwvYWx0LXRp
dGxlPjwvdGl0bGVzPjxwZXJpb2RpY2FsPjxmdWxsLXRpdGxlPkpvdXJuYWwgb2YgTWljcm9iaW9s
b2d5LCBJbW11bm9sb2d5LCBhbmQgSW5mZWN0aW9uLiBXZWkgTWlhbiBZdSBHYW4gUmFuIFphIFpo
aTwvZnVsbC10aXRsZT48YWJici0xPkouIE1pY3JvYmlvbC4gSW1tdW5vbC4gSW5mZWN0LjwvYWJi
ci0xPjxhYmJyLTI+SiBNaWNyb2Jpb2wgSW1tdW5vbCBJbmZlY3Q8L2FiYnItMj48YWJici0zPkpv
dXJuYWwgb2YgTWljcm9iaW9sb2d5LCBJbW11bm9sb2d5LCAmYW1wOyBJbmZlY3Rpb24uIFdlaSBN
aWFuIFl1IEdhbiBSYW4gWmEgWmhpPC9hYmJyLTM+PC9wZXJpb2RpY2FsPjxlZGl0aW9uPjIwMTgv
MTAvMjc8L2VkaXRpb24+PGtleXdvcmRzPjxrZXl3b3JkPkNocm9uaWMgaGVwYXRpdGlzIEM8L2tl
eXdvcmQ+PGtleXdvcmQ+Q29zdC1lZmZlY3RpdmVuZXNzPC9rZXl3b3JkPjxrZXl3b3JkPkRpcmVj
dC1hY3RpbmcgYW50aXZpcmFsIGFnZW50cyAoREFBcyk8L2tleXdvcmQ+PGtleXdvcmQ+UGVneWxh
dGVkIGludGVyZmVyb24gcGx1cyByaWJhdmlyaW48L2tleXdvcmQ+PGtleXdvcmQ+UHJpc29uPC9r
ZXl3b3JkPjwva2V5d29yZHM+PGRhdGVzPjx5ZWFyPjIwMTg8L3llYXI+PHB1Yi1kYXRlcz48ZGF0
ZT5PY3QgMTI8L2RhdGU+PC9wdWItZGF0ZXM+PC9kYXRlcz48aXNibj4xNjg0LTExODI8L2lzYm4+
PGFjY2Vzc2lvbi1udW0+MzAzNjA5NTE8L2FjY2Vzc2lvbi1udW0+PHVybHM+PC91cmxzPjxlbGVj
dHJvbmljLXJlc291cmNlLW51bT4xMC4xMDE2L2ouam1paS4yMDE4LjEwLjAwMjwvZWxlY3Ryb25p
Yy1yZXNvdXJjZS1udW0+PHJlbW90ZS1kYXRhYmFzZS1wcm92aWRlcj5OTE08L3JlbW90ZS1kYXRh
YmFzZS1wcm92aWRlcj48bGFuZ3VhZ2U+ZW5nPC9sYW5ndWFnZT48L3JlY29yZD48L0NpdGU+PC9F
bmROb3RlPn==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DaGVuPC9BdXRob3I+PFllYXI+MjAxODwvWWVhcj48UmVj
TnVtPjI0ODwvUmVjTnVtPjxEaXNwbGF5VGV4dD48c3R5bGUgZmFjZT0ic3VwZXJzY3JpcHQiPlsx
MDBdPC9zdHlsZT48L0Rpc3BsYXlUZXh0PjxyZWNvcmQ+PHJlYy1udW1iZXI+MjQ4PC9yZWMtbnVt
YmVyPjxmb3JlaWduLWtleXM+PGtleSBhcHA9IkVOIiBkYi1pZD0ic3hhc3YwenhmZmQwdmllZXY1
YXgwcDA4MjIyZXIycDB2d2V4IiB0aW1lc3RhbXA9IjE1NTM3NTYzMTEiPjI0ODwva2V5PjwvZm9y
ZWlnbi1rZXlzPjxyZWYtdHlwZSBuYW1lPSJKb3VybmFsIEFydGljbGUiPjE3PC9yZWYtdHlwZT48
Y29udHJpYnV0b3JzPjxhdXRob3JzPjxhdXRob3I+Q2hlbiwgQy4gUC48L2F1dGhvcj48YXV0aG9y
PkNoZW5nLCBDLiBZLjwvYXV0aG9yPjxhdXRob3I+Wm91LCBILjwvYXV0aG9yPjxhdXRob3I+Q2hl
bmcsIEMuIEguPC9hdXRob3I+PGF1dGhvcj5DaGVuZywgUy4gSC48L2F1dGhvcj48YXV0aG9yPkNo
ZW4sIEMuIEsuPC9hdXRob3I+PGF1dGhvcj5DaGVuLCBDLiBILjwvYXV0aG9yPjxhdXRob3I+QmFp
ciwgTS4gSi48L2F1dGhvcj48L2F1dGhvcnM+PC9jb250cmlidXRvcnM+PGF1dGgtYWRkcmVzcz5E
aXZpc2lvbiBvZiBJbmZlY3Rpb3VzIERpc2Vhc2VzLCBEZXBhcnRtZW50IG9mIEludGVybmFsIE1l
ZGljaW5lLCBUYW95dWFuIEdlbmVyYWwgSG9zcGl0YWwsIE1pbmlzdHJ5IG9mIEhlYWx0aCBhbmQg
V2VsZmFyZSwgVGFveXVhbiwgVGFpd2FuLiBFbGVjdHJvbmljIGFkZHJlc3M6IGphbmdiaW4yQG1h
aWwudHlnaC5nb3YudHcuJiN4RDtEaXZpc2lvbiBvZiBJbmZlY3Rpb3VzIERpc2Vhc2VzLCBEZXBh
cnRtZW50IG9mIEludGVybmFsIE1lZGljaW5lLCBUYW95dWFuIEdlbmVyYWwgSG9zcGl0YWwsIE1p
bmlzdHJ5IG9mIEhlYWx0aCBhbmQgV2VsZmFyZSwgVGFveXVhbiwgVGFpd2FuOyBTY2hvb2wgb2Yg
UHVibGljIEhlYWx0aCwgTmF0aW9uYWwgWWFuZy1NaW5nIFVuaXZlcnNpdHksIFRhaXBlaSwgVGFp
d2FuLiBFbGVjdHJvbmljIGFkZHJlc3M6IHM4NDEwNjBAeWFob28uY29tLiYjeEQ7U2Nob29sIG9m
IFB1YmxpYyBIZWFsdGggKFNoZW56aGVuKSwgU3VuIFlhdC1zZW4gVW5pdmVyc2l0eSwgU2hlbnpo
ZW4sIENoaW5hOyBTY2hvb2wgb2YgUHVibGljIEhlYWx0aCwgU3VuIFlhdC1zZW4gVW5pdmVyc2l0
eSwgR3Vhbmd6aG91LCBDaGluYTsgS2lyYnkgSW5zdGl0dXRlLCBVbml2ZXJzaXR5IG9mIE5ldyBT
b3V0aCBXYWxlcywgU3lkbmV5LCBBdXN0cmFsaWEuJiN4RDtEaXZpc2lvbiBvZiBHYXN0cm9lbnRl
cm9sb2d5LCBEZXBhcnRtZW50IG9mIEludGVybmFsIE1lZGljaW5lLCBUYWl0dW5nIE1hY2theSBN
ZW1vcmlhbCBIb3NwaXRhbCwgVGFpd2FuLiYjeEQ7RGl2aXNpb24gb2YgSW5mZWN0aW91cyBEaXNl
YXNlcywgRGVwYXJ0bWVudCBvZiBJbnRlcm5hbCBNZWRpY2luZSwgVGFveXVhbiBHZW5lcmFsIEhv
c3BpdGFsLCBNaW5pc3RyeSBvZiBIZWFsdGggYW5kIFdlbGZhcmUsIFRhb3l1YW4sIFRhaXdhbjsg
U2Nob29sIG9mIFB1YmxpYyBIZWFsdGgsIFRhaXBlaSBNZWRpY2FsIFVuaXZlcnNpdHksIFRhaXBl
aSwgVGFpd2FuLiYjeEQ7RGl2aXNpb24gb2YgR2FzdHJvZW50ZXJvbG9neSBhbmQgSGVwYXRvbG9n
eSwgRGVwYXJ0bWVudCBvZiBJbnRlcm5hbCBNZWRpY2luZSwgQ2hpbmEgTWVkaWNhbCBVbml2ZXJz
aXR5IEhvc3BpdGFsLCBUYWljaHVuZyBDaXR5LCBUYWl3YW4uJiN4RDtEaXZpc2lvbiBvZiBHYXN0
cm9lbnRlcm9sb2d5LCBEZXBhcnRtZW50IG9mIEludGVybmFsIE1lZGljaW5lLCBUYWl0dW5nIE1h
Y2theSBNZW1vcmlhbCBIb3NwaXRhbCwgVGFpd2FuOyBNYWNrYXkgTWVkaWNhbCBDb2xsZWdlLCBO
ZXcgVGFpcGVpIENpdHksIFRhaXdhbi4gRWxlY3Ryb25pYyBhZGRyZXNzOiBhNTk2M0BtbWgub3Jn
LnR3LjwvYXV0aC1hZGRyZXNzPjx0aXRsZXM+PHRpdGxlPkV2YWx1YXRpb24gb2YgY29zdC1lZmZl
Y3RpdmVuZXNzIG9mIHBlZ2ludGVyZmVyb24gcGx1cyByaWJhdmlyaW4gZm9yIGNocm9uaWMgaGVw
YXRpdGlzIEMgdHJlYXRtZW50IGFuZCBkaXJlY3QtYWN0aW5nIGFudGl2aXJhbCBhZ2VudHMgYW1v
bmcgSElWLWluZmVjdGVkIHBhdGllbnRzIGluIHRoZSBwcmlzb24gYW5kIGNvbW11bml0eSBzZXR0
aW5nczwvdGl0bGU+PHNlY29uZGFyeS10aXRsZT5KIE1pY3JvYmlvbCBJbW11bm9sIEluZmVjdDwv
c2Vjb25kYXJ5LXRpdGxlPjxhbHQtdGl0bGU+Sm91cm5hbCBvZiBtaWNyb2Jpb2xvZ3ksIGltbXVu
b2xvZ3ksIGFuZCBpbmZlY3Rpb24gPSBXZWkgbWlhbiB5dSBnYW4gcmFuIHphIHpoaTwvYWx0LXRp
dGxlPjwvdGl0bGVzPjxwZXJpb2RpY2FsPjxmdWxsLXRpdGxlPkpvdXJuYWwgb2YgTWljcm9iaW9s
b2d5LCBJbW11bm9sb2d5LCBhbmQgSW5mZWN0aW9uLiBXZWkgTWlhbiBZdSBHYW4gUmFuIFphIFpo
aTwvZnVsbC10aXRsZT48YWJici0xPkouIE1pY3JvYmlvbC4gSW1tdW5vbC4gSW5mZWN0LjwvYWJi
ci0xPjxhYmJyLTI+SiBNaWNyb2Jpb2wgSW1tdW5vbCBJbmZlY3Q8L2FiYnItMj48YWJici0zPkpv
dXJuYWwgb2YgTWljcm9iaW9sb2d5LCBJbW11bm9sb2d5LCAmYW1wOyBJbmZlY3Rpb24uIFdlaSBN
aWFuIFl1IEdhbiBSYW4gWmEgWmhpPC9hYmJyLTM+PC9wZXJpb2RpY2FsPjxlZGl0aW9uPjIwMTgv
MTAvMjc8L2VkaXRpb24+PGtleXdvcmRzPjxrZXl3b3JkPkNocm9uaWMgaGVwYXRpdGlzIEM8L2tl
eXdvcmQ+PGtleXdvcmQ+Q29zdC1lZmZlY3RpdmVuZXNzPC9rZXl3b3JkPjxrZXl3b3JkPkRpcmVj
dC1hY3RpbmcgYW50aXZpcmFsIGFnZW50cyAoREFBcyk8L2tleXdvcmQ+PGtleXdvcmQ+UGVneWxh
dGVkIGludGVyZmVyb24gcGx1cyByaWJhdmlyaW48L2tleXdvcmQ+PGtleXdvcmQ+UHJpc29uPC9r
ZXl3b3JkPjwva2V5d29yZHM+PGRhdGVzPjx5ZWFyPjIwMTg8L3llYXI+PHB1Yi1kYXRlcz48ZGF0
ZT5PY3QgMTI8L2RhdGU+PC9wdWItZGF0ZXM+PC9kYXRlcz48aXNibj4xNjg0LTExODI8L2lzYm4+
PGFjY2Vzc2lvbi1udW0+MzAzNjA5NTE8L2FjY2Vzc2lvbi1udW0+PHVybHM+PC91cmxzPjxlbGVj
dHJvbmljLXJlc291cmNlLW51bT4xMC4xMDE2L2ouam1paS4yMDE4LjEwLjAwMjwvZWxlY3Ryb25p
Yy1yZXNvdXJjZS1udW0+PHJlbW90ZS1kYXRhYmFzZS1wcm92aWRlcj5OTE08L3JlbW90ZS1kYXRh
YmFzZS1wcm92aWRlcj48bGFuZ3VhZ2U+ZW5nPC9sYW5ndWFnZT48L3JlY29yZD48L0NpdGU+PC9F
bmROb3RlPn==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separate"/>
      </w:r>
      <w:r w:rsidR="00BB156C" w:rsidRPr="001B3D7B">
        <w:rPr>
          <w:rFonts w:ascii="Book Antiqua" w:hAnsi="Book Antiqua"/>
          <w:noProof/>
          <w:sz w:val="24"/>
          <w:szCs w:val="24"/>
          <w:vertAlign w:val="superscript"/>
          <w:lang w:val="en-US"/>
        </w:rPr>
        <w:t>[100]</w:t>
      </w:r>
      <w:r w:rsidR="00BB156C" w:rsidRPr="001B3D7B">
        <w:rPr>
          <w:rFonts w:ascii="Book Antiqua" w:hAnsi="Book Antiqua"/>
          <w:sz w:val="24"/>
          <w:szCs w:val="24"/>
          <w:lang w:val="en-US"/>
        </w:rPr>
        <w:fldChar w:fldCharType="end"/>
      </w:r>
      <w:r w:rsidR="003C17C8" w:rsidRPr="001B3D7B">
        <w:rPr>
          <w:rFonts w:ascii="Book Antiqua" w:hAnsi="Book Antiqua"/>
          <w:sz w:val="24"/>
          <w:szCs w:val="24"/>
          <w:lang w:val="en-US"/>
        </w:rPr>
        <w:t>.</w:t>
      </w:r>
      <w:r w:rsidR="00D66E00" w:rsidRPr="001B3D7B">
        <w:rPr>
          <w:rFonts w:ascii="Book Antiqua" w:hAnsi="Book Antiqua"/>
          <w:sz w:val="24"/>
          <w:szCs w:val="24"/>
          <w:lang w:val="en-US"/>
        </w:rPr>
        <w:t xml:space="preserve"> </w:t>
      </w:r>
      <w:r w:rsidR="007911D2" w:rsidRPr="001B3D7B">
        <w:rPr>
          <w:rFonts w:ascii="Book Antiqua" w:hAnsi="Book Antiqua"/>
          <w:sz w:val="24"/>
          <w:szCs w:val="24"/>
          <w:lang w:val="en-US"/>
        </w:rPr>
        <w:t xml:space="preserve">These </w:t>
      </w:r>
      <w:r w:rsidR="00AA27AB" w:rsidRPr="001B3D7B">
        <w:rPr>
          <w:rFonts w:ascii="Book Antiqua" w:hAnsi="Book Antiqua"/>
          <w:sz w:val="24"/>
          <w:szCs w:val="24"/>
          <w:lang w:val="en-US"/>
        </w:rPr>
        <w:t>two studies</w:t>
      </w:r>
      <w:r w:rsidR="007911D2" w:rsidRPr="001B3D7B">
        <w:rPr>
          <w:rFonts w:ascii="Book Antiqua" w:hAnsi="Book Antiqua"/>
          <w:sz w:val="24"/>
          <w:szCs w:val="24"/>
          <w:lang w:val="en-US"/>
        </w:rPr>
        <w:t xml:space="preserve"> highlight the value of DAAs for traditional difficult-to-treat patient populations, and illustrate how </w:t>
      </w:r>
      <w:r w:rsidR="00D974C4" w:rsidRPr="001B3D7B">
        <w:rPr>
          <w:rFonts w:ascii="Book Antiqua" w:hAnsi="Book Antiqua"/>
          <w:sz w:val="24"/>
          <w:szCs w:val="24"/>
          <w:lang w:val="en-US"/>
        </w:rPr>
        <w:t xml:space="preserve">the benefit of </w:t>
      </w:r>
      <w:r w:rsidR="007911D2" w:rsidRPr="001B3D7B">
        <w:rPr>
          <w:rFonts w:ascii="Book Antiqua" w:hAnsi="Book Antiqua"/>
          <w:sz w:val="24"/>
          <w:szCs w:val="24"/>
          <w:lang w:val="en-US"/>
        </w:rPr>
        <w:t xml:space="preserve">short treatment durations and high efficacy can offset </w:t>
      </w:r>
      <w:r w:rsidR="00D974C4" w:rsidRPr="001B3D7B">
        <w:rPr>
          <w:rFonts w:ascii="Book Antiqua" w:hAnsi="Book Antiqua"/>
          <w:sz w:val="24"/>
          <w:szCs w:val="24"/>
          <w:lang w:val="en-US"/>
        </w:rPr>
        <w:t xml:space="preserve">the impact of </w:t>
      </w:r>
      <w:r w:rsidR="007911D2" w:rsidRPr="001B3D7B">
        <w:rPr>
          <w:rFonts w:ascii="Book Antiqua" w:hAnsi="Book Antiqua"/>
          <w:sz w:val="24"/>
          <w:szCs w:val="24"/>
          <w:lang w:val="en-US"/>
        </w:rPr>
        <w:t xml:space="preserve">high drug price for DAAs to maintain favorable cost-effectiveness profiles. </w:t>
      </w:r>
      <w:r w:rsidR="002B7D27" w:rsidRPr="001B3D7B">
        <w:rPr>
          <w:rFonts w:ascii="Book Antiqua" w:hAnsi="Book Antiqua"/>
          <w:sz w:val="24"/>
          <w:szCs w:val="24"/>
          <w:lang w:val="en-US"/>
        </w:rPr>
        <w:t xml:space="preserve">Furthermore, two budget impact studies, from Hong Kong and three cities in Mainland China respectively, both predicted </w:t>
      </w:r>
      <w:r w:rsidR="00523EE3" w:rsidRPr="001B3D7B">
        <w:rPr>
          <w:rFonts w:ascii="Book Antiqua" w:hAnsi="Book Antiqua"/>
          <w:sz w:val="24"/>
          <w:szCs w:val="24"/>
          <w:lang w:val="en-US"/>
        </w:rPr>
        <w:t xml:space="preserve">that although subsidizing DAAs would incur additional short-term drug costs, the resultant gain in patients’ health benefit and </w:t>
      </w:r>
      <w:r w:rsidR="00664F22" w:rsidRPr="001B3D7B">
        <w:rPr>
          <w:rFonts w:ascii="Book Antiqua" w:hAnsi="Book Antiqua"/>
          <w:sz w:val="24"/>
          <w:szCs w:val="24"/>
          <w:lang w:val="en-US"/>
        </w:rPr>
        <w:t xml:space="preserve">the avoidance of </w:t>
      </w:r>
      <w:r w:rsidR="00523EE3" w:rsidRPr="001B3D7B">
        <w:rPr>
          <w:rFonts w:ascii="Book Antiqua" w:hAnsi="Book Antiqua"/>
          <w:sz w:val="24"/>
          <w:szCs w:val="24"/>
          <w:lang w:val="en-US"/>
        </w:rPr>
        <w:t xml:space="preserve">long-term disease management costs would be </w:t>
      </w:r>
      <w:r w:rsidR="00AD75AA" w:rsidRPr="001B3D7B">
        <w:rPr>
          <w:rFonts w:ascii="Book Antiqua" w:hAnsi="Book Antiqua"/>
          <w:sz w:val="24"/>
          <w:szCs w:val="24"/>
          <w:lang w:val="en-US"/>
        </w:rPr>
        <w:t>desirable</w:t>
      </w:r>
      <w:r w:rsidR="008917E5" w:rsidRPr="001B3D7B">
        <w:rPr>
          <w:rFonts w:ascii="Book Antiqua" w:hAnsi="Book Antiqua" w:cs="Tahoma"/>
          <w:sz w:val="24"/>
          <w:szCs w:val="24"/>
          <w:lang w:val="en-US"/>
        </w:rPr>
        <w:fldChar w:fldCharType="begin">
          <w:fldData xml:space="preserve">PEVuZE5vdGU+PENpdGU+PEF1dGhvcj5MaTwvQXV0aG9yPjxZZWFyPjIwMTc8L1llYXI+PFJlY051
bT4xMjY8L1JlY051bT48RGlzcGxheVRleHQ+PHN0eWxlIGZhY2U9InN1cGVyc2NyaXB0Ij5bMTAx
LCAxMDJdPC9zdHlsZT48L0Rpc3BsYXlUZXh0PjxyZWNvcmQ+PHJlYy1udW1iZXI+MTI2PC9yZWMt
bnVtYmVyPjxmb3JlaWduLWtleXM+PGtleSBhcHA9IkVOIiBkYi1pZD0ic3hhc3YwenhmZmQwdmll
ZXY1YXgwcDA4MjIyZXIycDB2d2V4IiB0aW1lc3RhbXA9IjE1MjU4NzM2NDYiPjEyNjwva2V5Pjwv
Zm9yZWlnbi1rZXlzPjxyZWYtdHlwZSBuYW1lPSJKb3VybmFsIEFydGljbGUiPjE3PC9yZWYtdHlw
ZT48Y29udHJpYnV0b3JzPjxhdXRob3JzPjxhdXRob3I+TGksIFg8L2F1dGhvcj48YXV0aG9yPkNo
YW4sIE5TPC9hdXRob3I+PGF1dGhvcj5UYW0sIEFXPC9hdXRob3I+PGF1dGhvcj5IdW5nLCBJRk48
L2F1dGhvcj48YXV0aG9yPkNoYW4sIEVXPC9hdXRob3I+PC9hdXRob3JzPjwvY29udHJpYnV0b3Jz
Pjx0aXRsZXM+PHRpdGxlPkJ1ZGdldCBpbXBhY3QgYW5kIGNvc3QtZWZmZWN0aXZlbmVzcyBhbmFs
eXNlcyBvZiBkaXJlY3QtYWN0aW5nIGFudGl2aXJhbHMgZm9yIGNocm9uaWMgaGVwYXRpdGlzIEMg
dmlydXMgaW5mZWN0aW9uIGluIEhvbmcgS29uZzwvdGl0bGU+PHNlY29uZGFyeS10aXRsZT5FdXJv
cGVhbiBKb3VybmFsIG9mIENsaW5pY2FsIE1pY3JvYmlvbG9neSAmYW1wOyBJbmZlY3Rpb3VzIERp
c2Vhc2VzPC9zZWNvbmRhcnktdGl0bGU+PC90aXRsZXM+PHBlcmlvZGljYWw+PGZ1bGwtdGl0bGU+
RXVyb3BlYW4gSm91cm5hbCBvZiBDbGluaWNhbCBNaWNyb2Jpb2xvZ3kgYW5kIEluZmVjdGlvdXMg
RGlzZWFzZXM8L2Z1bGwtdGl0bGU+PGFiYnItMT5FdXIuIEouIENsaW4uIE1pY3JvYmlvbC4gSW5m
ZWN0LiBEaXMuPC9hYmJyLTE+PGFiYnItMj5FdXIgSiBDbGluIE1pY3JvYmlvbCBJbmZlY3QgRGlz
PC9hYmJyLTI+PGFiYnItMz5FdXJvcGVhbiBKb3VybmFsIG9mIENsaW5pY2FsIE1pY3JvYmlvbG9n
eSAmYW1wOyBJbmZlY3Rpb3VzIERpc2Vhc2VzPC9hYmJyLTM+PC9wZXJpb2RpY2FsPjxwYWdlcz4x
ODAxLTE4MDk8L3BhZ2VzPjx2b2x1bWU+MzY8L3ZvbHVtZT48bnVtYmVyPjEwPC9udW1iZXI+PGRh
dGVzPjx5ZWFyPjIwMTc8L3llYXI+PC9kYXRlcz48aXNibj4wOTM0LTk3MjM8L2lzYm4+PGFjY2Vz
c2lvbi1udW0+Mjg1MTYyMDE8L2FjY2Vzc2lvbi1udW0+PHVybHM+PC91cmxzPjxlbGVjdHJvbmlj
LXJlc291cmNlLW51bT4xMC4xMDA3L3MxMDA5Ni0wMTctMjk5NS03PC9lbGVjdHJvbmljLXJlc291
cmNlLW51bT48L3JlY29yZD48L0NpdGU+PENpdGU+PEF1dGhvcj5DaGVuZzwvQXV0aG9yPjxZZWFy
PjIwMTg8L1llYXI+PFJlY051bT4yNDk8L1JlY051bT48cmVjb3JkPjxyZWMtbnVtYmVyPjI0OTwv
cmVjLW51bWJlcj48Zm9yZWlnbi1rZXlzPjxrZXkgYXBwPSJFTiIgZGItaWQ9InN4YXN2MHp4ZmZk
MHZpZWV2NWF4MHAwODIyMmVyMnAwdndleCIgdGltZXN0YW1wPSIxNTUzNzU3Mjc5Ij4yNDk8L2tl
eT48L2ZvcmVpZ24ta2V5cz48cmVmLXR5cGUgbmFtZT0iSm91cm5hbCBBcnRpY2xlIj4xNzwvcmVm
LXR5cGU+PGNvbnRyaWJ1dG9ycz48YXV0aG9ycz48YXV0aG9yPkNoZW5nLCBXZW4gRGk8L2F1dGhv
cj48YXV0aG9yPlpoYW5nLCBMdSBZaW5nPC9hdXRob3I+PGF1dGhvcj5DaGVuLCBXZW48L2F1dGhv
cj48L2F1dGhvcnM+PC9jb250cmlidXRvcnM+PHRpdGxlcz48dGl0bGU+QnVkZ2V0IGltcGFjdCBh
bmFseXNpcyBvZiBkaXJlY3QtYWN0aW5nIGFudGl2aXJhbCByZWdpbWVucyBmb3IgdGhlIHRyZWF0
bWVudCBvZiBoZXBhdGl0aXMgQyB2aXJ1cyBpbmZlY3Rpb248L3RpdGxlPjxzZWNvbmRhcnktdGl0
bGU+WmhvbmdndW8gV2VpIFNoZW5nIFppIFl1YW48L3NlY29uZGFyeS10aXRsZT48L3RpdGxlcz48
cGFnZXM+NTAwLTUwNTwvcGFnZXM+PHZvbHVtZT4yMTwvdm9sdW1lPjxudW1iZXI+NjwvbnVtYmVy
PjxkYXRlcz48eWVhcj4yMDE4PC95ZWFyPjwvZGF0ZXM+PHVybHM+PC91cmxzPjxlbGVjdHJvbmlj
LXJlc291cmNlLW51bT4xMC4xMzY4OC9qLmNua2kuY2hyLjIwMTguMTgyNzE8L2VsZWN0cm9uaWMt
cmVzb3VyY2UtbnVtPjxsYW5ndWFnZT5DaGluZXNlPC9sYW5ndWFnZT48L3JlY29yZD48L0NpdGU+
PC9FbmROb3RlPn==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MaTwvQXV0aG9yPjxZZWFyPjIwMTc8L1llYXI+PFJlY051
bT4xMjY8L1JlY051bT48RGlzcGxheVRleHQ+PHN0eWxlIGZhY2U9InN1cGVyc2NyaXB0Ij5bMTAx
LCAxMDJdPC9zdHlsZT48L0Rpc3BsYXlUZXh0PjxyZWNvcmQ+PHJlYy1udW1iZXI+MTI2PC9yZWMt
bnVtYmVyPjxmb3JlaWduLWtleXM+PGtleSBhcHA9IkVOIiBkYi1pZD0ic3hhc3YwenhmZmQwdmll
ZXY1YXgwcDA4MjIyZXIycDB2d2V4IiB0aW1lc3RhbXA9IjE1MjU4NzM2NDYiPjEyNjwva2V5Pjwv
Zm9yZWlnbi1rZXlzPjxyZWYtdHlwZSBuYW1lPSJKb3VybmFsIEFydGljbGUiPjE3PC9yZWYtdHlw
ZT48Y29udHJpYnV0b3JzPjxhdXRob3JzPjxhdXRob3I+TGksIFg8L2F1dGhvcj48YXV0aG9yPkNo
YW4sIE5TPC9hdXRob3I+PGF1dGhvcj5UYW0sIEFXPC9hdXRob3I+PGF1dGhvcj5IdW5nLCBJRk48
L2F1dGhvcj48YXV0aG9yPkNoYW4sIEVXPC9hdXRob3I+PC9hdXRob3JzPjwvY29udHJpYnV0b3Jz
Pjx0aXRsZXM+PHRpdGxlPkJ1ZGdldCBpbXBhY3QgYW5kIGNvc3QtZWZmZWN0aXZlbmVzcyBhbmFs
eXNlcyBvZiBkaXJlY3QtYWN0aW5nIGFudGl2aXJhbHMgZm9yIGNocm9uaWMgaGVwYXRpdGlzIEMg
dmlydXMgaW5mZWN0aW9uIGluIEhvbmcgS29uZzwvdGl0bGU+PHNlY29uZGFyeS10aXRsZT5FdXJv
cGVhbiBKb3VybmFsIG9mIENsaW5pY2FsIE1pY3JvYmlvbG9neSAmYW1wOyBJbmZlY3Rpb3VzIERp
c2Vhc2VzPC9zZWNvbmRhcnktdGl0bGU+PC90aXRsZXM+PHBlcmlvZGljYWw+PGZ1bGwtdGl0bGU+
RXVyb3BlYW4gSm91cm5hbCBvZiBDbGluaWNhbCBNaWNyb2Jpb2xvZ3kgYW5kIEluZmVjdGlvdXMg
RGlzZWFzZXM8L2Z1bGwtdGl0bGU+PGFiYnItMT5FdXIuIEouIENsaW4uIE1pY3JvYmlvbC4gSW5m
ZWN0LiBEaXMuPC9hYmJyLTE+PGFiYnItMj5FdXIgSiBDbGluIE1pY3JvYmlvbCBJbmZlY3QgRGlz
PC9hYmJyLTI+PGFiYnItMz5FdXJvcGVhbiBKb3VybmFsIG9mIENsaW5pY2FsIE1pY3JvYmlvbG9n
eSAmYW1wOyBJbmZlY3Rpb3VzIERpc2Vhc2VzPC9hYmJyLTM+PC9wZXJpb2RpY2FsPjxwYWdlcz4x
ODAxLTE4MDk8L3BhZ2VzPjx2b2x1bWU+MzY8L3ZvbHVtZT48bnVtYmVyPjEwPC9udW1iZXI+PGRh
dGVzPjx5ZWFyPjIwMTc8L3llYXI+PC9kYXRlcz48aXNibj4wOTM0LTk3MjM8L2lzYm4+PGFjY2Vz
c2lvbi1udW0+Mjg1MTYyMDE8L2FjY2Vzc2lvbi1udW0+PHVybHM+PC91cmxzPjxlbGVjdHJvbmlj
LXJlc291cmNlLW51bT4xMC4xMDA3L3MxMDA5Ni0wMTctMjk5NS03PC9lbGVjdHJvbmljLXJlc291
cmNlLW51bT48L3JlY29yZD48L0NpdGU+PENpdGU+PEF1dGhvcj5DaGVuZzwvQXV0aG9yPjxZZWFy
PjIwMTg8L1llYXI+PFJlY051bT4yNDk8L1JlY051bT48cmVjb3JkPjxyZWMtbnVtYmVyPjI0OTwv
cmVjLW51bWJlcj48Zm9yZWlnbi1rZXlzPjxrZXkgYXBwPSJFTiIgZGItaWQ9InN4YXN2MHp4ZmZk
MHZpZWV2NWF4MHAwODIyMmVyMnAwdndleCIgdGltZXN0YW1wPSIxNTUzNzU3Mjc5Ij4yNDk8L2tl
eT48L2ZvcmVpZ24ta2V5cz48cmVmLXR5cGUgbmFtZT0iSm91cm5hbCBBcnRpY2xlIj4xNzwvcmVm
LXR5cGU+PGNvbnRyaWJ1dG9ycz48YXV0aG9ycz48YXV0aG9yPkNoZW5nLCBXZW4gRGk8L2F1dGhv
cj48YXV0aG9yPlpoYW5nLCBMdSBZaW5nPC9hdXRob3I+PGF1dGhvcj5DaGVuLCBXZW48L2F1dGhv
cj48L2F1dGhvcnM+PC9jb250cmlidXRvcnM+PHRpdGxlcz48dGl0bGU+QnVkZ2V0IGltcGFjdCBh
bmFseXNpcyBvZiBkaXJlY3QtYWN0aW5nIGFudGl2aXJhbCByZWdpbWVucyBmb3IgdGhlIHRyZWF0
bWVudCBvZiBoZXBhdGl0aXMgQyB2aXJ1cyBpbmZlY3Rpb248L3RpdGxlPjxzZWNvbmRhcnktdGl0
bGU+WmhvbmdndW8gV2VpIFNoZW5nIFppIFl1YW48L3NlY29uZGFyeS10aXRsZT48L3RpdGxlcz48
cGFnZXM+NTAwLTUwNTwvcGFnZXM+PHZvbHVtZT4yMTwvdm9sdW1lPjxudW1iZXI+NjwvbnVtYmVy
PjxkYXRlcz48eWVhcj4yMDE4PC95ZWFyPjwvZGF0ZXM+PHVybHM+PC91cmxzPjxlbGVjdHJvbmlj
LXJlc291cmNlLW51bT4xMC4xMzY4OC9qLmNua2kuY2hyLjIwMTguMTgyNzE8L2VsZWN0cm9uaWMt
cmVzb3VyY2UtbnVtPjxsYW5ndWFnZT5DaGluZXNlPC9sYW5ndWFnZT48L3JlY29yZD48L0NpdGU+
PC9FbmROb3RlPn==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101,102]</w:t>
      </w:r>
      <w:r w:rsidR="008917E5" w:rsidRPr="001B3D7B">
        <w:rPr>
          <w:rFonts w:ascii="Book Antiqua" w:hAnsi="Book Antiqua" w:cs="Tahoma"/>
          <w:sz w:val="24"/>
          <w:szCs w:val="24"/>
          <w:lang w:val="en-US"/>
        </w:rPr>
        <w:fldChar w:fldCharType="end"/>
      </w:r>
      <w:r w:rsidR="00E5526F" w:rsidRPr="001B3D7B">
        <w:rPr>
          <w:rFonts w:ascii="Book Antiqua" w:hAnsi="Book Antiqua" w:cs="Tahoma"/>
          <w:sz w:val="24"/>
          <w:szCs w:val="24"/>
          <w:lang w:val="en-US"/>
        </w:rPr>
        <w:t>.</w:t>
      </w:r>
      <w:r w:rsidR="007E6B19" w:rsidRPr="001B3D7B">
        <w:rPr>
          <w:rFonts w:ascii="Book Antiqua" w:hAnsi="Book Antiqua"/>
          <w:sz w:val="24"/>
          <w:szCs w:val="24"/>
          <w:lang w:val="en-US"/>
        </w:rPr>
        <w:t xml:space="preserve"> </w:t>
      </w:r>
    </w:p>
    <w:p w14:paraId="3F187B9B" w14:textId="73CB1102" w:rsidR="00DF7E54" w:rsidRPr="001B3D7B" w:rsidRDefault="00E630B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Besides the factor of avoid</w:t>
      </w:r>
      <w:r w:rsidR="007D6E54" w:rsidRPr="001B3D7B">
        <w:rPr>
          <w:rFonts w:ascii="Book Antiqua" w:hAnsi="Book Antiqua" w:cs="Tahoma"/>
          <w:sz w:val="24"/>
          <w:szCs w:val="24"/>
          <w:lang w:val="en-US"/>
        </w:rPr>
        <w:t xml:space="preserve">ing </w:t>
      </w:r>
      <w:r w:rsidRPr="001B3D7B">
        <w:rPr>
          <w:rFonts w:ascii="Book Antiqua" w:hAnsi="Book Antiqua" w:cs="Tahoma"/>
          <w:sz w:val="24"/>
          <w:szCs w:val="24"/>
          <w:lang w:val="en-US"/>
        </w:rPr>
        <w:t>disease progression-associated long-term costs</w:t>
      </w:r>
      <w:r w:rsidR="001E411B" w:rsidRPr="001B3D7B">
        <w:rPr>
          <w:rFonts w:ascii="Book Antiqua" w:hAnsi="Book Antiqua" w:cs="Tahoma"/>
          <w:sz w:val="24"/>
          <w:szCs w:val="24"/>
          <w:lang w:val="en-US"/>
        </w:rPr>
        <w:t xml:space="preserve"> of HCV sequalae</w:t>
      </w:r>
      <w:r w:rsidRPr="001B3D7B">
        <w:rPr>
          <w:rFonts w:ascii="Book Antiqua" w:hAnsi="Book Antiqua" w:cs="Tahoma"/>
          <w:sz w:val="24"/>
          <w:szCs w:val="24"/>
          <w:lang w:val="en-US"/>
        </w:rPr>
        <w:t xml:space="preserve">, </w:t>
      </w:r>
      <w:r w:rsidR="001E411B" w:rsidRPr="001B3D7B">
        <w:rPr>
          <w:rFonts w:ascii="Book Antiqua" w:hAnsi="Book Antiqua" w:cs="Tahoma"/>
          <w:sz w:val="24"/>
          <w:szCs w:val="24"/>
          <w:lang w:val="en-US"/>
        </w:rPr>
        <w:t xml:space="preserve">health economic </w:t>
      </w:r>
      <w:r w:rsidRPr="001B3D7B">
        <w:rPr>
          <w:rFonts w:ascii="Book Antiqua" w:hAnsi="Book Antiqua" w:cs="Tahoma"/>
          <w:sz w:val="24"/>
          <w:szCs w:val="24"/>
          <w:lang w:val="en-US"/>
        </w:rPr>
        <w:t>models take into account additional factors contributing to cost of care</w:t>
      </w:r>
      <w:r w:rsidR="00CA154C"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unossi&lt;/Author&gt;&lt;Year&gt;2016&lt;/Year&gt;&lt;RecNum&gt;80&lt;/RecNum&gt;&lt;DisplayText&gt;&lt;style face="superscript"&gt;[94]&lt;/style&gt;&lt;/DisplayText&gt;&lt;record&gt;&lt;rec-number&gt;80&lt;/rec-number&gt;&lt;foreign-keys&gt;&lt;key app="EN" db-id="sxasv0zxffd0vieev5ax0p08222er2p0vwex" timestamp="1523851538"&gt;80&lt;/key&gt;&lt;/foreign-keys&gt;&lt;ref-type name="Journal Article"&gt;17&lt;/ref-type&gt;&lt;contributors&gt;&lt;authors&gt;&lt;author&gt;Younossi, Zobair M&lt;/author&gt;&lt;author&gt;Park, Haesuk&lt;/author&gt;&lt;author&gt;Dieterich, Douglas&lt;/author&gt;&lt;author&gt;Saab, Sammy&lt;/author&gt;&lt;author&gt;Ahmed, Aijaz&lt;/author&gt;&lt;author&gt;Gordon, Stuart C&lt;/author&gt;&lt;/authors&gt;&lt;/contributors&gt;&lt;titles&gt;&lt;title&gt;Assessment of cost of innovation versus the value of health gains associated with treatment of chronic hepatitis C in the United States: the quality-adjusted cost of care&lt;/title&gt;&lt;secondary-title&gt;Medicine&lt;/secondary-title&gt;&lt;/titles&gt;&lt;periodical&gt;&lt;full-title&gt;Medicine&lt;/full-title&gt;&lt;abbr-1&gt;Medicine&lt;/abbr-1&gt;&lt;abbr-2&gt;Medicine&lt;/abbr-2&gt;&lt;/periodical&gt;&lt;pages&gt;e5048&lt;/pages&gt;&lt;volume&gt;95&lt;/volume&gt;&lt;number&gt;41&lt;/number&gt;&lt;dates&gt;&lt;year&gt;2016&lt;/year&gt;&lt;/dates&gt;&lt;accession-num&gt;27741116&lt;/accession-num&gt;&lt;urls&gt;&lt;/urls&gt;&lt;electronic-resource-num&gt;10.1097/MD.0000000000005048&lt;/electronic-resource-num&gt;&lt;/record&gt;&lt;/Cite&gt;&lt;/EndNote&gt;</w:instrText>
      </w:r>
      <w:r w:rsidR="00CA154C"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94]</w:t>
      </w:r>
      <w:r w:rsidR="00CA154C" w:rsidRPr="001B3D7B">
        <w:rPr>
          <w:rFonts w:ascii="Book Antiqua" w:hAnsi="Book Antiqua"/>
          <w:sz w:val="24"/>
          <w:szCs w:val="24"/>
          <w:lang w:val="en-US"/>
        </w:rPr>
        <w:fldChar w:fldCharType="end"/>
      </w:r>
      <w:r w:rsidR="00F92F14" w:rsidRPr="001B3D7B">
        <w:rPr>
          <w:rFonts w:ascii="Book Antiqua" w:hAnsi="Book Antiqua"/>
          <w:sz w:val="24"/>
          <w:szCs w:val="24"/>
          <w:lang w:val="en-US"/>
        </w:rPr>
        <w:t>.</w:t>
      </w:r>
      <w:r w:rsidRPr="001B3D7B">
        <w:rPr>
          <w:rFonts w:ascii="Book Antiqua" w:hAnsi="Book Antiqua" w:cs="Tahoma"/>
          <w:sz w:val="24"/>
          <w:szCs w:val="24"/>
          <w:lang w:val="en-US"/>
        </w:rPr>
        <w:t xml:space="preserve"> For PR therapy, such additional factors include the costs of monitoring and managing adverse events, and of re-treating patients who failed or discontinued the treatment</w:t>
      </w:r>
      <w:r w:rsidR="002568DE"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 </w:instrText>
      </w:r>
      <w:r w:rsidR="0005138A" w:rsidRPr="001B3D7B">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DATA </w:instrText>
      </w:r>
      <w:r w:rsidR="0005138A" w:rsidRPr="001B3D7B">
        <w:rPr>
          <w:rFonts w:ascii="Book Antiqua" w:hAnsi="Book Antiqua" w:cs="Tahoma"/>
          <w:sz w:val="24"/>
          <w:szCs w:val="24"/>
          <w:lang w:val="en-US"/>
        </w:rPr>
      </w:r>
      <w:r w:rsidR="0005138A" w:rsidRPr="001B3D7B">
        <w:rPr>
          <w:rFonts w:ascii="Book Antiqua" w:hAnsi="Book Antiqua" w:cs="Tahoma"/>
          <w:sz w:val="24"/>
          <w:szCs w:val="24"/>
          <w:lang w:val="en-US"/>
        </w:rPr>
        <w:fldChar w:fldCharType="end"/>
      </w:r>
      <w:r w:rsidR="002568DE" w:rsidRPr="001B3D7B">
        <w:rPr>
          <w:rFonts w:ascii="Book Antiqua" w:hAnsi="Book Antiqua" w:cs="Tahoma"/>
          <w:sz w:val="24"/>
          <w:szCs w:val="24"/>
          <w:lang w:val="en-US"/>
        </w:rPr>
      </w:r>
      <w:r w:rsidR="002568DE" w:rsidRPr="001B3D7B">
        <w:rPr>
          <w:rFonts w:ascii="Book Antiqua" w:hAnsi="Book Antiqua" w:cs="Tahoma"/>
          <w:sz w:val="24"/>
          <w:szCs w:val="24"/>
          <w:lang w:val="en-US"/>
        </w:rPr>
        <w:fldChar w:fldCharType="separate"/>
      </w:r>
      <w:r w:rsidR="00A267EC" w:rsidRPr="001B3D7B">
        <w:rPr>
          <w:rFonts w:ascii="Book Antiqua" w:hAnsi="Book Antiqua" w:cs="Tahoma"/>
          <w:noProof/>
          <w:sz w:val="24"/>
          <w:szCs w:val="24"/>
          <w:vertAlign w:val="superscript"/>
          <w:lang w:val="en-US"/>
        </w:rPr>
        <w:t>[4]</w:t>
      </w:r>
      <w:r w:rsidR="002568DE" w:rsidRPr="001B3D7B">
        <w:rPr>
          <w:rFonts w:ascii="Book Antiqua" w:hAnsi="Book Antiqua"/>
          <w:sz w:val="24"/>
          <w:szCs w:val="24"/>
          <w:lang w:val="en-US"/>
        </w:rPr>
        <w:fldChar w:fldCharType="end"/>
      </w:r>
      <w:r w:rsidR="00F92F14" w:rsidRPr="001B3D7B">
        <w:rPr>
          <w:rFonts w:ascii="Book Antiqua" w:hAnsi="Book Antiqua"/>
          <w:sz w:val="24"/>
          <w:szCs w:val="24"/>
          <w:lang w:val="en-US"/>
        </w:rPr>
        <w:t>.</w:t>
      </w:r>
      <w:r w:rsidR="001430CF" w:rsidRPr="001B3D7B">
        <w:rPr>
          <w:rFonts w:ascii="Book Antiqua" w:hAnsi="Book Antiqua" w:cs="Tahoma"/>
          <w:sz w:val="24"/>
          <w:szCs w:val="24"/>
          <w:lang w:val="en-US"/>
        </w:rPr>
        <w:t xml:space="preserve"> </w:t>
      </w:r>
      <w:r w:rsidR="0019160E" w:rsidRPr="001B3D7B">
        <w:rPr>
          <w:rFonts w:ascii="Book Antiqua" w:hAnsi="Book Antiqua" w:cs="Tahoma"/>
          <w:sz w:val="24"/>
          <w:szCs w:val="24"/>
          <w:lang w:val="en-US"/>
        </w:rPr>
        <w:t xml:space="preserve">With a </w:t>
      </w:r>
      <w:r w:rsidR="0028587D" w:rsidRPr="001B3D7B">
        <w:rPr>
          <w:rFonts w:ascii="Book Antiqua" w:hAnsi="Book Antiqua" w:cs="Tahoma"/>
          <w:sz w:val="24"/>
          <w:szCs w:val="24"/>
          <w:lang w:val="en-US"/>
        </w:rPr>
        <w:t>h</w:t>
      </w:r>
      <w:r w:rsidR="001430CF" w:rsidRPr="001B3D7B">
        <w:rPr>
          <w:rFonts w:ascii="Book Antiqua" w:hAnsi="Book Antiqua" w:cs="Tahoma"/>
          <w:sz w:val="24"/>
          <w:szCs w:val="24"/>
          <w:lang w:val="en-US"/>
        </w:rPr>
        <w:t xml:space="preserve">igh incidence of adverse events </w:t>
      </w:r>
      <w:r w:rsidR="0019160E" w:rsidRPr="001B3D7B">
        <w:rPr>
          <w:rFonts w:ascii="Book Antiqua" w:hAnsi="Book Antiqua" w:cs="Tahoma"/>
          <w:sz w:val="24"/>
          <w:szCs w:val="24"/>
          <w:lang w:val="en-US"/>
        </w:rPr>
        <w:t xml:space="preserve">and the need for frequent monitoring, </w:t>
      </w:r>
      <w:r w:rsidR="003D485A" w:rsidRPr="001B3D7B">
        <w:rPr>
          <w:rFonts w:ascii="Book Antiqua" w:hAnsi="Book Antiqua" w:cs="Tahoma"/>
          <w:sz w:val="24"/>
          <w:szCs w:val="24"/>
          <w:lang w:val="en-US"/>
        </w:rPr>
        <w:t>PR</w:t>
      </w:r>
      <w:r w:rsidR="0019160E" w:rsidRPr="001B3D7B">
        <w:rPr>
          <w:rFonts w:ascii="Book Antiqua" w:hAnsi="Book Antiqua" w:cs="Tahoma"/>
          <w:sz w:val="24"/>
          <w:szCs w:val="24"/>
          <w:lang w:val="en-US"/>
        </w:rPr>
        <w:t xml:space="preserve"> treatment can negatively impact patients’ quality of life (which will be discussed in Section 4), resulting in lower QALY gains compared to DAA treatment. </w:t>
      </w:r>
      <w:r w:rsidRPr="001B3D7B">
        <w:rPr>
          <w:rFonts w:ascii="Book Antiqua" w:hAnsi="Book Antiqua" w:cs="Tahoma"/>
          <w:sz w:val="24"/>
          <w:szCs w:val="24"/>
          <w:lang w:val="en-US"/>
        </w:rPr>
        <w:t xml:space="preserve">DAA therapy with its better safety and efficacy profiles can avoid such costs altogether if used as a first-line treatment. </w:t>
      </w:r>
      <w:r w:rsidR="00220DE7" w:rsidRPr="001B3D7B">
        <w:rPr>
          <w:rFonts w:ascii="Book Antiqua" w:hAnsi="Book Antiqua" w:cs="Tahoma"/>
          <w:sz w:val="24"/>
          <w:szCs w:val="24"/>
          <w:lang w:val="en-US"/>
        </w:rPr>
        <w:t xml:space="preserve">Indeed, one study predicted that for treatment-naïve Chinese GT1 patients, treatment with all-oral DAA regimens, either immediate or with a </w:t>
      </w:r>
      <w:r w:rsidR="00C62D26" w:rsidRPr="001B3D7B">
        <w:rPr>
          <w:rFonts w:ascii="Book Antiqua" w:hAnsi="Book Antiqua" w:cs="Tahoma"/>
          <w:sz w:val="24"/>
          <w:szCs w:val="24"/>
          <w:lang w:val="en-US"/>
        </w:rPr>
        <w:t>1</w:t>
      </w:r>
      <w:r w:rsidR="00220DE7" w:rsidRPr="001B3D7B">
        <w:rPr>
          <w:rFonts w:ascii="Book Antiqua" w:hAnsi="Book Antiqua" w:cs="Tahoma"/>
          <w:sz w:val="24"/>
          <w:szCs w:val="24"/>
          <w:lang w:val="en-US"/>
        </w:rPr>
        <w:t xml:space="preserve">-year delay, would generate positive net monetary benefits of </w:t>
      </w:r>
      <w:r w:rsidR="00A85113" w:rsidRPr="001B3D7B">
        <w:rPr>
          <w:rFonts w:ascii="Book Antiqua" w:hAnsi="Book Antiqua" w:cs="Tahoma"/>
          <w:sz w:val="24"/>
          <w:szCs w:val="24"/>
          <w:lang w:val="en-US"/>
        </w:rPr>
        <w:t xml:space="preserve"> </w:t>
      </w:r>
      <w:r w:rsidR="00220DE7" w:rsidRPr="001B3D7B">
        <w:rPr>
          <w:rFonts w:ascii="Book Antiqua" w:hAnsi="Book Antiqua" w:cs="Tahoma"/>
          <w:sz w:val="24"/>
          <w:szCs w:val="24"/>
          <w:lang w:val="en-US"/>
        </w:rPr>
        <w:t xml:space="preserve">6832 </w:t>
      </w:r>
      <w:r w:rsidR="00A85113" w:rsidRPr="001B3D7B">
        <w:rPr>
          <w:rFonts w:ascii="Book Antiqua" w:hAnsi="Book Antiqua" w:cs="Tahoma"/>
          <w:sz w:val="24"/>
          <w:szCs w:val="24"/>
          <w:lang w:val="en-US"/>
        </w:rPr>
        <w:t xml:space="preserve">dollar </w:t>
      </w:r>
      <w:r w:rsidR="00220DE7" w:rsidRPr="001B3D7B">
        <w:rPr>
          <w:rFonts w:ascii="Book Antiqua" w:hAnsi="Book Antiqua" w:cs="Tahoma"/>
          <w:sz w:val="24"/>
          <w:szCs w:val="24"/>
          <w:lang w:val="en-US"/>
        </w:rPr>
        <w:t>and</w:t>
      </w:r>
      <w:r w:rsidR="00A85113" w:rsidRPr="001B3D7B">
        <w:rPr>
          <w:rFonts w:ascii="Book Antiqua" w:hAnsi="Book Antiqua" w:cs="Tahoma"/>
          <w:sz w:val="24"/>
          <w:szCs w:val="24"/>
          <w:lang w:val="en-US"/>
        </w:rPr>
        <w:t xml:space="preserve"> </w:t>
      </w:r>
      <w:r w:rsidR="00220DE7" w:rsidRPr="001B3D7B">
        <w:rPr>
          <w:rFonts w:ascii="Book Antiqua" w:hAnsi="Book Antiqua" w:cs="Tahoma"/>
          <w:sz w:val="24"/>
          <w:szCs w:val="24"/>
          <w:lang w:val="en-US"/>
        </w:rPr>
        <w:t>3115</w:t>
      </w:r>
      <w:r w:rsidR="00A85113" w:rsidRPr="001B3D7B">
        <w:rPr>
          <w:rFonts w:ascii="Book Antiqua" w:hAnsi="Book Antiqua" w:cs="Tahoma"/>
          <w:sz w:val="24"/>
          <w:szCs w:val="24"/>
          <w:lang w:val="en-US"/>
        </w:rPr>
        <w:t xml:space="preserve"> dollar</w:t>
      </w:r>
      <w:r w:rsidR="007C2A71" w:rsidRPr="001B3D7B">
        <w:rPr>
          <w:rFonts w:ascii="Book Antiqua" w:hAnsi="Book Antiqua" w:cs="Tahoma"/>
          <w:sz w:val="24"/>
          <w:szCs w:val="24"/>
          <w:lang w:val="en-US"/>
        </w:rPr>
        <w:t>,</w:t>
      </w:r>
      <w:r w:rsidR="00220DE7" w:rsidRPr="001B3D7B">
        <w:rPr>
          <w:rFonts w:ascii="Book Antiqua" w:hAnsi="Book Antiqua" w:cs="Tahoma"/>
          <w:sz w:val="24"/>
          <w:szCs w:val="24"/>
          <w:lang w:val="en-US"/>
        </w:rPr>
        <w:t xml:space="preserve"> respectively</w:t>
      </w:r>
      <w:r w:rsidR="007C2A71" w:rsidRPr="001B3D7B">
        <w:rPr>
          <w:rFonts w:ascii="Book Antiqua" w:hAnsi="Book Antiqua" w:cs="Tahoma"/>
          <w:sz w:val="24"/>
          <w:szCs w:val="24"/>
          <w:lang w:val="en-US"/>
        </w:rPr>
        <w:t>,</w:t>
      </w:r>
      <w:r w:rsidR="00220DE7" w:rsidRPr="001B3D7B">
        <w:rPr>
          <w:rFonts w:ascii="Book Antiqua" w:hAnsi="Book Antiqua" w:cs="Tahoma"/>
          <w:sz w:val="24"/>
          <w:szCs w:val="24"/>
          <w:lang w:val="en-US"/>
        </w:rPr>
        <w:t xml:space="preserve"> compared to immediate PEG-IFN-based treatment, at a willingness-to-pay threshold of</w:t>
      </w:r>
      <w:r w:rsidR="00A85113" w:rsidRPr="001B3D7B">
        <w:rPr>
          <w:rFonts w:ascii="Book Antiqua" w:hAnsi="Book Antiqua" w:cs="Tahoma"/>
          <w:sz w:val="24"/>
          <w:szCs w:val="24"/>
          <w:lang w:val="en-US"/>
        </w:rPr>
        <w:t xml:space="preserve"> </w:t>
      </w:r>
      <w:r w:rsidR="00220DE7" w:rsidRPr="001B3D7B">
        <w:rPr>
          <w:rFonts w:ascii="Book Antiqua" w:hAnsi="Book Antiqua" w:cs="Tahoma"/>
          <w:sz w:val="24"/>
          <w:szCs w:val="24"/>
          <w:lang w:val="en-US"/>
        </w:rPr>
        <w:t xml:space="preserve">21209 </w:t>
      </w:r>
      <w:r w:rsidR="00A85113" w:rsidRPr="001B3D7B">
        <w:rPr>
          <w:rFonts w:ascii="Book Antiqua" w:hAnsi="Book Antiqua" w:cs="Tahoma"/>
          <w:sz w:val="24"/>
          <w:szCs w:val="24"/>
          <w:lang w:val="en-US"/>
        </w:rPr>
        <w:t xml:space="preserve">dollar </w:t>
      </w:r>
      <w:r w:rsidR="00220DE7" w:rsidRPr="001B3D7B">
        <w:rPr>
          <w:rFonts w:ascii="Book Antiqua" w:hAnsi="Book Antiqua" w:cs="Tahoma"/>
          <w:sz w:val="24"/>
          <w:szCs w:val="24"/>
          <w:lang w:val="en-US"/>
        </w:rPr>
        <w:t>per SVR</w:t>
      </w:r>
      <w:r w:rsidR="00220DE7"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Chen&lt;/Author&gt;&lt;Year&gt;2017&lt;/Year&gt;&lt;RecNum&gt;114&lt;/RecNum&gt;&lt;DisplayText&gt;&lt;style face="superscript"&gt;[103]&lt;/style&gt;&lt;/DisplayText&gt;&lt;record&gt;&lt;rec-number&gt;114&lt;/rec-number&gt;&lt;foreign-keys&gt;&lt;key app="EN" db-id="sxasv0zxffd0vieev5ax0p08222er2p0vwex" timestamp="1524850809"&gt;114&lt;/key&gt;&lt;/foreign-keys&gt;&lt;ref-type name="Journal Article"&gt;17&lt;/ref-type&gt;&lt;contributors&gt;&lt;authors&gt;&lt;author&gt;Chen, Hai&lt;/author&gt;&lt;author&gt;Chen, Lijun&lt;/author&gt;&lt;/authors&gt;&lt;/contributors&gt;&lt;titles&gt;&lt;title&gt;Estimating cost-effectiveness associated with all-oral regimen for chronic hepatitis C in China&lt;/title&gt;&lt;secondary-title&gt;PloS one&lt;/secondary-title&gt;&lt;/titles&gt;&lt;periodical&gt;&lt;full-title&gt;PloS One&lt;/full-title&gt;&lt;abbr-1&gt;PLoS One&lt;/abbr-1&gt;&lt;abbr-2&gt;PLoS One&lt;/abbr-2&gt;&lt;/periodical&gt;&lt;pages&gt;e0175189&lt;/pages&gt;&lt;volume&gt;12&lt;/volume&gt;&lt;number&gt;4&lt;/number&gt;&lt;dates&gt;&lt;year&gt;2017&lt;/year&gt;&lt;/dates&gt;&lt;isbn&gt;1932-6203&lt;/isbn&gt;&lt;accession-num&gt;28380022&lt;/accession-num&gt;&lt;urls&gt;&lt;/urls&gt;&lt;electronic-resource-num&gt;10.1371/journal.pone.0175189&lt;/electronic-resource-num&gt;&lt;/record&gt;&lt;/Cite&gt;&lt;/EndNote&gt;</w:instrText>
      </w:r>
      <w:r w:rsidR="00220DE7"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3]</w:t>
      </w:r>
      <w:r w:rsidR="00220DE7" w:rsidRPr="001B3D7B">
        <w:rPr>
          <w:rFonts w:ascii="Book Antiqua" w:hAnsi="Book Antiqua"/>
          <w:sz w:val="24"/>
          <w:szCs w:val="24"/>
          <w:lang w:val="en-US"/>
        </w:rPr>
        <w:fldChar w:fldCharType="end"/>
      </w:r>
      <w:r w:rsidR="00F92F14" w:rsidRPr="001B3D7B">
        <w:rPr>
          <w:rFonts w:ascii="Book Antiqua" w:hAnsi="Book Antiqua"/>
          <w:sz w:val="24"/>
          <w:szCs w:val="24"/>
          <w:lang w:val="en-US"/>
        </w:rPr>
        <w:t>.</w:t>
      </w:r>
      <w:r w:rsidR="00776AC8" w:rsidRPr="001B3D7B">
        <w:rPr>
          <w:rFonts w:ascii="Book Antiqua" w:hAnsi="Book Antiqua" w:cs="Tahoma"/>
          <w:sz w:val="24"/>
          <w:szCs w:val="24"/>
          <w:lang w:val="en-US"/>
        </w:rPr>
        <w:t xml:space="preserve"> On the other hand, certain DAA therapies may incur costs associated with genotype/subtype or baseline </w:t>
      </w:r>
      <w:r w:rsidR="006C200E" w:rsidRPr="001B3D7B">
        <w:rPr>
          <w:rFonts w:ascii="Book Antiqua" w:hAnsi="Book Antiqua" w:cs="Tahoma"/>
          <w:sz w:val="24"/>
          <w:szCs w:val="24"/>
          <w:lang w:val="en-US"/>
        </w:rPr>
        <w:t xml:space="preserve">resistance </w:t>
      </w:r>
      <w:r w:rsidR="00776AC8" w:rsidRPr="001B3D7B">
        <w:rPr>
          <w:rFonts w:ascii="Book Antiqua" w:hAnsi="Book Antiqua" w:cs="Tahoma"/>
          <w:sz w:val="24"/>
          <w:szCs w:val="24"/>
          <w:lang w:val="en-US"/>
        </w:rPr>
        <w:t>testing; such costs could be avoided with the application of pan-</w:t>
      </w:r>
      <w:r w:rsidR="00776AC8" w:rsidRPr="001B3D7B">
        <w:rPr>
          <w:rFonts w:ascii="Book Antiqua" w:hAnsi="Book Antiqua" w:cs="Tahoma"/>
          <w:sz w:val="24"/>
          <w:szCs w:val="24"/>
          <w:lang w:val="en-US"/>
        </w:rPr>
        <w:lastRenderedPageBreak/>
        <w:t xml:space="preserve">genotypic DAA regimens and regimens with high resistance barrier. Further studies would be required to fully elucidate the costs and savings associated with different DAA regimens in this respect. </w:t>
      </w:r>
    </w:p>
    <w:p w14:paraId="682622DF" w14:textId="513C4006" w:rsidR="00A85113" w:rsidRPr="001B3D7B" w:rsidRDefault="00563EFA"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summary,</w:t>
      </w:r>
      <w:r w:rsidR="00E630B6" w:rsidRPr="001B3D7B">
        <w:rPr>
          <w:rFonts w:ascii="Book Antiqua" w:hAnsi="Book Antiqua" w:cs="Tahoma"/>
          <w:sz w:val="24"/>
          <w:szCs w:val="24"/>
          <w:lang w:val="en-US"/>
        </w:rPr>
        <w:t xml:space="preserve"> modelling analyses conducted in the U</w:t>
      </w:r>
      <w:r w:rsidR="00A85113" w:rsidRPr="001B3D7B">
        <w:rPr>
          <w:rFonts w:ascii="Book Antiqua" w:hAnsi="Book Antiqua" w:cs="Tahoma"/>
          <w:sz w:val="24"/>
          <w:szCs w:val="24"/>
          <w:lang w:val="en-US"/>
        </w:rPr>
        <w:t>nited States</w:t>
      </w:r>
      <w:r w:rsidR="00E630B6" w:rsidRPr="001B3D7B">
        <w:rPr>
          <w:rFonts w:ascii="Book Antiqua" w:hAnsi="Book Antiqua" w:cs="Tahoma"/>
          <w:sz w:val="24"/>
          <w:szCs w:val="24"/>
          <w:lang w:val="en-US"/>
        </w:rPr>
        <w:t>, Europe</w:t>
      </w:r>
      <w:r w:rsidR="007C2A71" w:rsidRPr="001B3D7B">
        <w:rPr>
          <w:rFonts w:ascii="Book Antiqua" w:hAnsi="Book Antiqua" w:cs="Tahoma"/>
          <w:sz w:val="24"/>
          <w:szCs w:val="24"/>
          <w:lang w:val="en-US"/>
        </w:rPr>
        <w:t>,</w:t>
      </w:r>
      <w:r w:rsidR="00E630B6" w:rsidRPr="001B3D7B">
        <w:rPr>
          <w:rFonts w:ascii="Book Antiqua" w:hAnsi="Book Antiqua" w:cs="Tahoma"/>
          <w:sz w:val="24"/>
          <w:szCs w:val="24"/>
          <w:lang w:val="en-US"/>
        </w:rPr>
        <w:t xml:space="preserve"> and high-income Asian countries </w:t>
      </w:r>
      <w:r w:rsidRPr="001B3D7B">
        <w:rPr>
          <w:rFonts w:ascii="Book Antiqua" w:hAnsi="Book Antiqua" w:cs="Tahoma"/>
          <w:sz w:val="24"/>
          <w:szCs w:val="24"/>
          <w:lang w:val="en-US"/>
        </w:rPr>
        <w:t xml:space="preserve">thus far </w:t>
      </w:r>
      <w:r w:rsidR="00E630B6" w:rsidRPr="001B3D7B">
        <w:rPr>
          <w:rFonts w:ascii="Book Antiqua" w:hAnsi="Book Antiqua" w:cs="Tahoma"/>
          <w:sz w:val="24"/>
          <w:szCs w:val="24"/>
          <w:lang w:val="en-US"/>
        </w:rPr>
        <w:t>have suggested that DAAs</w:t>
      </w:r>
      <w:r w:rsidR="00E000A2" w:rsidRPr="001B3D7B">
        <w:rPr>
          <w:rFonts w:ascii="Book Antiqua" w:hAnsi="Book Antiqua" w:cs="Tahoma"/>
          <w:sz w:val="24"/>
          <w:szCs w:val="24"/>
          <w:lang w:val="en-US"/>
        </w:rPr>
        <w:t xml:space="preserve"> are likely</w:t>
      </w:r>
      <w:r w:rsidR="00E630B6" w:rsidRPr="001B3D7B">
        <w:rPr>
          <w:rFonts w:ascii="Book Antiqua" w:hAnsi="Book Antiqua" w:cs="Tahoma"/>
          <w:sz w:val="24"/>
          <w:szCs w:val="24"/>
          <w:lang w:val="en-US"/>
        </w:rPr>
        <w:t xml:space="preserve"> </w:t>
      </w:r>
      <w:r w:rsidR="002D7A91" w:rsidRPr="001B3D7B">
        <w:rPr>
          <w:rFonts w:ascii="Book Antiqua" w:hAnsi="Book Antiqua" w:cs="Tahoma"/>
          <w:sz w:val="24"/>
          <w:szCs w:val="24"/>
          <w:lang w:val="en-US"/>
        </w:rPr>
        <w:t xml:space="preserve">to be </w:t>
      </w:r>
      <w:r w:rsidR="00E630B6" w:rsidRPr="001B3D7B">
        <w:rPr>
          <w:rFonts w:ascii="Book Antiqua" w:hAnsi="Book Antiqua" w:cs="Tahoma"/>
          <w:sz w:val="24"/>
          <w:szCs w:val="24"/>
          <w:lang w:val="en-US"/>
        </w:rPr>
        <w:t>cost effective compared to conventional IFN-based therapies</w:t>
      </w:r>
      <w:r w:rsidR="00E000A2" w:rsidRPr="001B3D7B">
        <w:rPr>
          <w:rFonts w:ascii="Book Antiqua" w:hAnsi="Book Antiqua" w:cs="Tahoma"/>
          <w:sz w:val="24"/>
          <w:szCs w:val="24"/>
          <w:lang w:val="en-US"/>
        </w:rPr>
        <w:t xml:space="preserve">; emerging </w:t>
      </w:r>
      <w:r w:rsidR="00864AF3" w:rsidRPr="001B3D7B">
        <w:rPr>
          <w:rFonts w:ascii="Book Antiqua" w:hAnsi="Book Antiqua" w:cs="Tahoma"/>
          <w:sz w:val="24"/>
          <w:szCs w:val="24"/>
          <w:lang w:val="en-US"/>
        </w:rPr>
        <w:t>health economic</w:t>
      </w:r>
      <w:r w:rsidR="00C43691" w:rsidRPr="001B3D7B">
        <w:rPr>
          <w:rFonts w:ascii="Book Antiqua" w:hAnsi="Book Antiqua" w:cs="Tahoma"/>
          <w:sz w:val="24"/>
          <w:szCs w:val="24"/>
          <w:lang w:val="en-US"/>
        </w:rPr>
        <w:t xml:space="preserve"> evidence in China is in </w:t>
      </w:r>
      <w:r w:rsidR="00E000A2" w:rsidRPr="001B3D7B">
        <w:rPr>
          <w:rFonts w:ascii="Book Antiqua" w:hAnsi="Book Antiqua" w:cs="Tahoma"/>
          <w:sz w:val="24"/>
          <w:szCs w:val="24"/>
          <w:lang w:val="en-US"/>
        </w:rPr>
        <w:t>line with these international findings</w:t>
      </w:r>
      <w:r w:rsidR="00E630B6" w:rsidRPr="001B3D7B">
        <w:rPr>
          <w:rFonts w:ascii="Book Antiqua" w:hAnsi="Book Antiqua" w:cs="Tahoma"/>
          <w:sz w:val="24"/>
          <w:szCs w:val="24"/>
          <w:lang w:val="en-US"/>
        </w:rPr>
        <w:t>.</w:t>
      </w:r>
      <w:r w:rsidR="0059479E" w:rsidRPr="001B3D7B">
        <w:rPr>
          <w:rFonts w:ascii="Book Antiqua" w:hAnsi="Book Antiqua" w:cs="Tahoma"/>
          <w:sz w:val="24"/>
          <w:szCs w:val="24"/>
          <w:lang w:val="en-US"/>
        </w:rPr>
        <w:t xml:space="preserve"> </w:t>
      </w:r>
      <w:r w:rsidR="00A12A78" w:rsidRPr="001B3D7B">
        <w:rPr>
          <w:rFonts w:ascii="Book Antiqua" w:hAnsi="Book Antiqua" w:cs="Tahoma"/>
          <w:sz w:val="24"/>
          <w:szCs w:val="24"/>
          <w:lang w:val="en-US"/>
        </w:rPr>
        <w:t>DAA regimens are easy to use, of shorter treatment duration</w:t>
      </w:r>
      <w:r w:rsidR="007C2A71" w:rsidRPr="001B3D7B">
        <w:rPr>
          <w:rFonts w:ascii="Book Antiqua" w:hAnsi="Book Antiqua" w:cs="Tahoma"/>
          <w:sz w:val="24"/>
          <w:szCs w:val="24"/>
          <w:lang w:val="en-US"/>
        </w:rPr>
        <w:t>,</w:t>
      </w:r>
      <w:r w:rsidR="00A12A78" w:rsidRPr="001B3D7B">
        <w:rPr>
          <w:rFonts w:ascii="Book Antiqua" w:hAnsi="Book Antiqua" w:cs="Tahoma"/>
          <w:sz w:val="24"/>
          <w:szCs w:val="24"/>
          <w:lang w:val="en-US"/>
        </w:rPr>
        <w:t xml:space="preserve"> and requiring less monitoring than </w:t>
      </w:r>
      <w:r w:rsidR="003542BD" w:rsidRPr="001B3D7B">
        <w:rPr>
          <w:rFonts w:ascii="Book Antiqua" w:hAnsi="Book Antiqua" w:cs="Tahoma"/>
          <w:sz w:val="24"/>
          <w:szCs w:val="24"/>
          <w:lang w:val="en-US"/>
        </w:rPr>
        <w:t>IFN-based therapy</w:t>
      </w:r>
      <w:r w:rsidR="0049047D" w:rsidRPr="001B3D7B">
        <w:rPr>
          <w:rFonts w:ascii="Book Antiqua" w:hAnsi="Book Antiqua" w:cs="Tahoma"/>
          <w:sz w:val="24"/>
          <w:szCs w:val="24"/>
          <w:lang w:val="en-US"/>
        </w:rPr>
        <w:t>; the management cost thus saved, together with the long-term</w:t>
      </w:r>
      <w:r w:rsidR="00BA5AB9" w:rsidRPr="001B3D7B">
        <w:rPr>
          <w:rFonts w:ascii="Book Antiqua" w:hAnsi="Book Antiqua" w:cs="Tahoma"/>
          <w:sz w:val="24"/>
          <w:szCs w:val="24"/>
          <w:lang w:val="en-US"/>
        </w:rPr>
        <w:t xml:space="preserve"> saving</w:t>
      </w:r>
      <w:r w:rsidR="0049047D" w:rsidRPr="001B3D7B">
        <w:rPr>
          <w:rFonts w:ascii="Book Antiqua" w:hAnsi="Book Antiqua" w:cs="Tahoma"/>
          <w:sz w:val="24"/>
          <w:szCs w:val="24"/>
          <w:lang w:val="en-US"/>
        </w:rPr>
        <w:t xml:space="preserve"> in CHC-related medical cost, would likely outweigh the </w:t>
      </w:r>
      <w:r w:rsidR="00BA5AB9" w:rsidRPr="001B3D7B">
        <w:rPr>
          <w:rFonts w:ascii="Book Antiqua" w:hAnsi="Book Antiqua" w:cs="Tahoma"/>
          <w:sz w:val="24"/>
          <w:szCs w:val="24"/>
          <w:lang w:val="en-US"/>
        </w:rPr>
        <w:t>upfront investment in DAAs.</w:t>
      </w:r>
      <w:r w:rsidR="00263319" w:rsidRPr="001B3D7B">
        <w:rPr>
          <w:rFonts w:ascii="Book Antiqua" w:hAnsi="Book Antiqua" w:cs="Tahoma"/>
          <w:sz w:val="24"/>
          <w:szCs w:val="24"/>
          <w:lang w:val="en-US"/>
        </w:rPr>
        <w:t xml:space="preserve"> This is consistent with the WHO’s recommendation</w:t>
      </w:r>
      <w:r w:rsidR="003A482A" w:rsidRPr="001B3D7B">
        <w:rPr>
          <w:rFonts w:ascii="Book Antiqua" w:hAnsi="Book Antiqua" w:cs="Tahoma"/>
          <w:sz w:val="24"/>
          <w:szCs w:val="24"/>
          <w:lang w:val="en-US"/>
        </w:rPr>
        <w:t xml:space="preserve">, whereby treatment regimens </w:t>
      </w:r>
      <w:r w:rsidR="008D35F5" w:rsidRPr="001B3D7B">
        <w:rPr>
          <w:rFonts w:ascii="Book Antiqua" w:hAnsi="Book Antiqua" w:cs="Tahoma"/>
          <w:sz w:val="24"/>
          <w:szCs w:val="24"/>
          <w:lang w:val="en-US"/>
        </w:rPr>
        <w:t xml:space="preserve">with better tolerability and safety profiles </w:t>
      </w:r>
      <w:r w:rsidR="003A482A" w:rsidRPr="001B3D7B">
        <w:rPr>
          <w:rFonts w:ascii="Book Antiqua" w:hAnsi="Book Antiqua" w:cs="Tahoma"/>
          <w:sz w:val="24"/>
          <w:szCs w:val="24"/>
          <w:lang w:val="en-US"/>
        </w:rPr>
        <w:t>that simpl</w:t>
      </w:r>
      <w:r w:rsidR="008D35F5" w:rsidRPr="001B3D7B">
        <w:rPr>
          <w:rFonts w:ascii="Book Antiqua" w:hAnsi="Book Antiqua" w:cs="Tahoma"/>
          <w:sz w:val="24"/>
          <w:szCs w:val="24"/>
          <w:lang w:val="en-US"/>
        </w:rPr>
        <w:t>ify</w:t>
      </w:r>
      <w:r w:rsidR="003A482A" w:rsidRPr="001B3D7B">
        <w:rPr>
          <w:rFonts w:ascii="Book Antiqua" w:hAnsi="Book Antiqua" w:cs="Tahoma"/>
          <w:sz w:val="24"/>
          <w:szCs w:val="24"/>
          <w:lang w:val="en-US"/>
        </w:rPr>
        <w:t xml:space="preserve"> the care pathway </w:t>
      </w:r>
      <w:r w:rsidR="008D35F5" w:rsidRPr="001B3D7B">
        <w:rPr>
          <w:rFonts w:ascii="Book Antiqua" w:hAnsi="Book Antiqua" w:cs="Tahoma"/>
          <w:sz w:val="24"/>
          <w:szCs w:val="24"/>
          <w:lang w:val="en-US"/>
        </w:rPr>
        <w:t>would be</w:t>
      </w:r>
      <w:r w:rsidR="003A482A" w:rsidRPr="001B3D7B">
        <w:rPr>
          <w:rFonts w:ascii="Book Antiqua" w:hAnsi="Book Antiqua" w:cs="Tahoma"/>
          <w:sz w:val="24"/>
          <w:szCs w:val="24"/>
          <w:lang w:val="en-US"/>
        </w:rPr>
        <w:t xml:space="preserve"> preferred by patients and policy makers, </w:t>
      </w:r>
      <w:r w:rsidR="00A55A75" w:rsidRPr="001B3D7B">
        <w:rPr>
          <w:rFonts w:ascii="Book Antiqua" w:hAnsi="Book Antiqua" w:cs="Tahoma"/>
          <w:sz w:val="24"/>
          <w:szCs w:val="24"/>
          <w:lang w:val="en-US"/>
        </w:rPr>
        <w:t xml:space="preserve">which </w:t>
      </w:r>
      <w:r w:rsidR="003A482A" w:rsidRPr="001B3D7B">
        <w:rPr>
          <w:rFonts w:ascii="Book Antiqua" w:hAnsi="Book Antiqua" w:cs="Tahoma"/>
          <w:sz w:val="24"/>
          <w:szCs w:val="24"/>
          <w:lang w:val="en-US"/>
        </w:rPr>
        <w:t>may</w:t>
      </w:r>
      <w:r w:rsidR="00EA3BF6" w:rsidRPr="001B3D7B">
        <w:rPr>
          <w:rFonts w:ascii="Book Antiqua" w:hAnsi="Book Antiqua" w:cs="Tahoma"/>
          <w:sz w:val="24"/>
          <w:szCs w:val="24"/>
          <w:lang w:val="en-US"/>
        </w:rPr>
        <w:t xml:space="preserve"> </w:t>
      </w:r>
      <w:r w:rsidR="00A55A75" w:rsidRPr="001B3D7B">
        <w:rPr>
          <w:rFonts w:ascii="Book Antiqua" w:hAnsi="Book Antiqua" w:cs="Tahoma"/>
          <w:sz w:val="24"/>
          <w:szCs w:val="24"/>
          <w:lang w:val="en-US"/>
        </w:rPr>
        <w:t>also facilitate</w:t>
      </w:r>
      <w:r w:rsidR="003A482A" w:rsidRPr="001B3D7B">
        <w:rPr>
          <w:rFonts w:ascii="Book Antiqua" w:hAnsi="Book Antiqua" w:cs="Tahoma"/>
          <w:sz w:val="24"/>
          <w:szCs w:val="24"/>
          <w:lang w:val="en-US"/>
        </w:rPr>
        <w:t xml:space="preserve"> care coverage</w:t>
      </w:r>
      <w:r w:rsidR="008D35F5" w:rsidRPr="001B3D7B">
        <w:rPr>
          <w:rFonts w:ascii="Book Antiqua" w:hAnsi="Book Antiqua" w:cs="Tahoma"/>
          <w:sz w:val="24"/>
          <w:szCs w:val="24"/>
          <w:lang w:val="en-US"/>
        </w:rPr>
        <w:t xml:space="preserve"> </w:t>
      </w:r>
      <w:r w:rsidR="00A55A75" w:rsidRPr="001B3D7B">
        <w:rPr>
          <w:rFonts w:ascii="Book Antiqua" w:hAnsi="Book Antiqua" w:cs="Tahoma"/>
          <w:sz w:val="24"/>
          <w:szCs w:val="24"/>
          <w:lang w:val="en-US"/>
        </w:rPr>
        <w:t xml:space="preserve">expansion </w:t>
      </w:r>
      <w:r w:rsidR="00280ABA" w:rsidRPr="001B3D7B">
        <w:rPr>
          <w:rFonts w:ascii="Book Antiqua" w:hAnsi="Book Antiqua" w:cs="Tahoma"/>
          <w:sz w:val="24"/>
          <w:szCs w:val="24"/>
          <w:lang w:val="en-US"/>
        </w:rPr>
        <w:t>and equity in treatment</w:t>
      </w:r>
      <w:r w:rsidR="008D35F5" w:rsidRPr="001B3D7B">
        <w:rPr>
          <w:rFonts w:ascii="Book Antiqua" w:hAnsi="Book Antiqua" w:cs="Tahoma"/>
          <w:sz w:val="24"/>
          <w:szCs w:val="24"/>
          <w:lang w:val="en-US"/>
        </w:rPr>
        <w:t xml:space="preserve"> access</w:t>
      </w:r>
      <w:r w:rsidR="00C70898"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C70898"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C70898" w:rsidRPr="001B3D7B">
        <w:rPr>
          <w:rFonts w:ascii="Book Antiqua" w:hAnsi="Book Antiqua" w:cs="Tahoma"/>
          <w:sz w:val="24"/>
          <w:szCs w:val="24"/>
          <w:lang w:val="en-US"/>
        </w:rPr>
        <w:fldChar w:fldCharType="end"/>
      </w:r>
      <w:r w:rsidR="00F92F14" w:rsidRPr="001B3D7B">
        <w:rPr>
          <w:rFonts w:ascii="Book Antiqua" w:hAnsi="Book Antiqua" w:cs="Tahoma"/>
          <w:sz w:val="24"/>
          <w:szCs w:val="24"/>
          <w:lang w:val="en-US"/>
        </w:rPr>
        <w:t>.</w:t>
      </w:r>
      <w:r w:rsidR="000240E4" w:rsidRPr="001B3D7B">
        <w:rPr>
          <w:rFonts w:ascii="Book Antiqua" w:hAnsi="Book Antiqua" w:cs="Tahoma"/>
          <w:sz w:val="24"/>
          <w:szCs w:val="24"/>
          <w:lang w:val="en-US"/>
        </w:rPr>
        <w:t xml:space="preserve">  </w:t>
      </w:r>
    </w:p>
    <w:p w14:paraId="1399793E" w14:textId="77777777" w:rsidR="00A85113" w:rsidRPr="001B3D7B" w:rsidRDefault="00A85113" w:rsidP="004837A0">
      <w:pPr>
        <w:pStyle w:val="NoSpacing"/>
        <w:spacing w:line="360" w:lineRule="auto"/>
        <w:jc w:val="both"/>
        <w:rPr>
          <w:rFonts w:ascii="Book Antiqua" w:hAnsi="Book Antiqua" w:cs="Tahoma"/>
          <w:b/>
          <w:bCs/>
          <w:sz w:val="24"/>
          <w:szCs w:val="24"/>
          <w:lang w:val="en-US"/>
        </w:rPr>
      </w:pPr>
    </w:p>
    <w:p w14:paraId="1A060C91" w14:textId="40302F75" w:rsidR="00E630B6" w:rsidRPr="001B3D7B" w:rsidRDefault="00C829CA" w:rsidP="004837A0">
      <w:pPr>
        <w:pStyle w:val="NoSpacing"/>
        <w:spacing w:line="360" w:lineRule="auto"/>
        <w:jc w:val="both"/>
        <w:rPr>
          <w:rFonts w:ascii="Book Antiqua" w:hAnsi="Book Antiqua" w:cs="Tahoma"/>
          <w:i/>
          <w:sz w:val="24"/>
          <w:szCs w:val="24"/>
          <w:lang w:val="en-US"/>
        </w:rPr>
      </w:pPr>
      <w:r w:rsidRPr="001B3D7B">
        <w:rPr>
          <w:rFonts w:ascii="Book Antiqua" w:hAnsi="Book Antiqua" w:cs="Tahoma"/>
          <w:b/>
          <w:bCs/>
          <w:i/>
          <w:sz w:val="24"/>
          <w:szCs w:val="24"/>
          <w:lang w:val="en-US"/>
        </w:rPr>
        <w:t>Societal</w:t>
      </w:r>
      <w:r w:rsidR="00E630B6" w:rsidRPr="001B3D7B">
        <w:rPr>
          <w:rFonts w:ascii="Book Antiqua" w:hAnsi="Book Antiqua" w:cs="Tahoma"/>
          <w:b/>
          <w:bCs/>
          <w:i/>
          <w:sz w:val="24"/>
          <w:szCs w:val="24"/>
          <w:lang w:val="en-US"/>
        </w:rPr>
        <w:t xml:space="preserve"> value of HCV treatment</w:t>
      </w:r>
    </w:p>
    <w:p w14:paraId="751CD9BC" w14:textId="60FDAD74" w:rsidR="00E630B6" w:rsidRPr="001B3D7B" w:rsidRDefault="00E630B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The </w:t>
      </w:r>
      <w:r w:rsidR="00864AF3" w:rsidRPr="001B3D7B">
        <w:rPr>
          <w:rFonts w:ascii="Book Antiqua" w:hAnsi="Book Antiqua" w:cs="Tahoma"/>
          <w:sz w:val="24"/>
          <w:szCs w:val="24"/>
          <w:lang w:val="en-US"/>
        </w:rPr>
        <w:t>health economic</w:t>
      </w:r>
      <w:r w:rsidRPr="001B3D7B">
        <w:rPr>
          <w:rFonts w:ascii="Book Antiqua" w:hAnsi="Book Antiqua" w:cs="Tahoma"/>
          <w:sz w:val="24"/>
          <w:szCs w:val="24"/>
          <w:lang w:val="en-US"/>
        </w:rPr>
        <w:t xml:space="preserve"> analyses discussed above focus </w:t>
      </w:r>
      <w:r w:rsidR="00FE2976" w:rsidRPr="001B3D7B">
        <w:rPr>
          <w:rFonts w:ascii="Book Antiqua" w:hAnsi="Book Antiqua" w:cs="Tahoma"/>
          <w:sz w:val="24"/>
          <w:szCs w:val="24"/>
          <w:lang w:val="en-US"/>
        </w:rPr>
        <w:t>mostly</w:t>
      </w:r>
      <w:r w:rsidR="009B0D69"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on medical costs and do not capture the </w:t>
      </w:r>
      <w:r w:rsidR="00C829CA" w:rsidRPr="001B3D7B">
        <w:rPr>
          <w:rFonts w:ascii="Book Antiqua" w:hAnsi="Book Antiqua" w:cs="Tahoma"/>
          <w:sz w:val="24"/>
          <w:szCs w:val="24"/>
          <w:lang w:val="en-US"/>
        </w:rPr>
        <w:t>societal</w:t>
      </w:r>
      <w:r w:rsidRPr="001B3D7B">
        <w:rPr>
          <w:rFonts w:ascii="Book Antiqua" w:hAnsi="Book Antiqua" w:cs="Tahoma"/>
          <w:sz w:val="24"/>
          <w:szCs w:val="24"/>
          <w:lang w:val="en-US"/>
        </w:rPr>
        <w:t xml:space="preserve"> value of curing HCV. As will be discussed here, the additional potential benefits of curing HCV, such as improved productivity in Chinese workers and reduced HCV transmission, would further offset the upfront investment in HCV treatment. </w:t>
      </w:r>
    </w:p>
    <w:p w14:paraId="39FD19E7" w14:textId="1C403AFA" w:rsidR="00E630B6" w:rsidRPr="001B3D7B" w:rsidRDefault="00E630B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Reduced productivity impairment has been seen in Asian CHC patients with successful HCV treatment</w:t>
      </w:r>
      <w:r w:rsidR="00FE2976" w:rsidRPr="001B3D7B">
        <w:rPr>
          <w:rFonts w:ascii="Book Antiqua" w:hAnsi="Book Antiqua" w:cs="Tahoma"/>
          <w:sz w:val="24"/>
          <w:szCs w:val="24"/>
          <w:lang w:val="en-US"/>
        </w:rPr>
        <w:t xml:space="preserve"> (</w:t>
      </w:r>
      <w:r w:rsidR="00B94D05" w:rsidRPr="001B3D7B">
        <w:rPr>
          <w:rFonts w:ascii="Book Antiqua" w:hAnsi="Book Antiqua" w:cs="Tahoma"/>
          <w:sz w:val="24"/>
          <w:szCs w:val="24"/>
          <w:lang w:val="en-US"/>
        </w:rPr>
        <w:t>Figure 4</w:t>
      </w:r>
      <w:r w:rsidR="00FE2976" w:rsidRPr="001B3D7B">
        <w:rPr>
          <w:rFonts w:ascii="Book Antiqua" w:hAnsi="Book Antiqua" w:cs="Tahoma"/>
          <w:sz w:val="24"/>
          <w:szCs w:val="24"/>
          <w:lang w:val="en-US"/>
        </w:rPr>
        <w:t>)</w:t>
      </w:r>
      <w:r w:rsidR="001852AD" w:rsidRPr="001B3D7B">
        <w:rPr>
          <w:rFonts w:ascii="Book Antiqua" w:hAnsi="Book Antiqu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1852AD" w:rsidRPr="001B3D7B">
        <w:rPr>
          <w:rFonts w:ascii="Book Antiqua" w:hAnsi="Book Antiqua" w:cs="Tahoma"/>
          <w:sz w:val="24"/>
          <w:szCs w:val="24"/>
          <w:lang w:val="en-US"/>
        </w:rPr>
      </w:r>
      <w:r w:rsidR="001852A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4]</w:t>
      </w:r>
      <w:r w:rsidR="001852AD" w:rsidRPr="001B3D7B">
        <w:rPr>
          <w:rFonts w:ascii="Book Antiqua" w:hAnsi="Book Antiqua"/>
          <w:sz w:val="24"/>
          <w:szCs w:val="24"/>
          <w:lang w:val="en-US"/>
        </w:rPr>
        <w:fldChar w:fldCharType="end"/>
      </w:r>
      <w:r w:rsidR="00F9434D" w:rsidRPr="001B3D7B">
        <w:rPr>
          <w:rFonts w:ascii="Book Antiqua" w:hAnsi="Book Antiqua"/>
          <w:sz w:val="24"/>
          <w:szCs w:val="24"/>
          <w:lang w:val="en-US"/>
        </w:rPr>
        <w:t>.</w:t>
      </w:r>
      <w:r w:rsidRPr="001B3D7B">
        <w:rPr>
          <w:rFonts w:ascii="Book Antiqua" w:hAnsi="Book Antiqua" w:cs="Tahoma"/>
          <w:sz w:val="24"/>
          <w:szCs w:val="24"/>
          <w:lang w:val="en-US"/>
        </w:rPr>
        <w:t xml:space="preserve"> Hence, </w:t>
      </w:r>
      <w:r w:rsidR="00402B3C" w:rsidRPr="001B3D7B">
        <w:rPr>
          <w:rFonts w:ascii="Book Antiqua" w:hAnsi="Book Antiqua" w:cs="Tahoma"/>
          <w:sz w:val="24"/>
          <w:szCs w:val="24"/>
          <w:lang w:val="en-US"/>
        </w:rPr>
        <w:t xml:space="preserve">introduction </w:t>
      </w:r>
      <w:r w:rsidRPr="001B3D7B">
        <w:rPr>
          <w:rFonts w:ascii="Book Antiqua" w:hAnsi="Book Antiqua" w:cs="Tahoma"/>
          <w:sz w:val="24"/>
          <w:szCs w:val="24"/>
          <w:lang w:val="en-US"/>
        </w:rPr>
        <w:t>of therapies with high SVR rates in China would likely improve work productivity among Chinese CHC patients, and in turn ameliorate the financial burden of HCV infection at an individual and family level. The resulting economic stability within a family unit o</w:t>
      </w:r>
      <w:r w:rsidR="00FA2829" w:rsidRPr="001B3D7B">
        <w:rPr>
          <w:rFonts w:ascii="Book Antiqua" w:hAnsi="Book Antiqua" w:cs="Tahoma"/>
          <w:sz w:val="24"/>
          <w:szCs w:val="24"/>
          <w:lang w:val="en-US"/>
        </w:rPr>
        <w:t>wing to attainment of HCV cure c</w:t>
      </w:r>
      <w:r w:rsidRPr="001B3D7B">
        <w:rPr>
          <w:rFonts w:ascii="Book Antiqua" w:hAnsi="Book Antiqua" w:cs="Tahoma"/>
          <w:sz w:val="24"/>
          <w:szCs w:val="24"/>
          <w:lang w:val="en-US"/>
        </w:rPr>
        <w:t xml:space="preserve">ould </w:t>
      </w:r>
      <w:r w:rsidR="00FA2829" w:rsidRPr="001B3D7B">
        <w:rPr>
          <w:rFonts w:ascii="Book Antiqua" w:hAnsi="Book Antiqua" w:cs="Tahoma"/>
          <w:sz w:val="24"/>
          <w:szCs w:val="24"/>
          <w:lang w:val="en-US"/>
        </w:rPr>
        <w:t>be of great benefit to</w:t>
      </w:r>
      <w:r w:rsidRPr="001B3D7B">
        <w:rPr>
          <w:rFonts w:ascii="Book Antiqua" w:hAnsi="Book Antiqua" w:cs="Tahoma"/>
          <w:sz w:val="24"/>
          <w:szCs w:val="24"/>
          <w:lang w:val="en-US"/>
        </w:rPr>
        <w:t xml:space="preserve"> China’s </w:t>
      </w:r>
      <w:r w:rsidR="00C829CA" w:rsidRPr="001B3D7B">
        <w:rPr>
          <w:rFonts w:ascii="Book Antiqua" w:hAnsi="Book Antiqua" w:cs="Tahoma"/>
          <w:sz w:val="24"/>
          <w:szCs w:val="24"/>
          <w:lang w:val="en-US"/>
        </w:rPr>
        <w:t>societal</w:t>
      </w:r>
      <w:r w:rsidRPr="001B3D7B">
        <w:rPr>
          <w:rFonts w:ascii="Book Antiqua" w:hAnsi="Book Antiqua" w:cs="Tahoma"/>
          <w:sz w:val="24"/>
          <w:szCs w:val="24"/>
          <w:lang w:val="en-US"/>
        </w:rPr>
        <w:t xml:space="preserve"> fabric. </w:t>
      </w:r>
    </w:p>
    <w:p w14:paraId="11C9B9F2" w14:textId="21BBC8B3" w:rsidR="00E630B6" w:rsidRPr="001B3D7B" w:rsidRDefault="00E630B6"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From the employer standpoint, improved worker productivit</w:t>
      </w:r>
      <w:r w:rsidR="009B0D69" w:rsidRPr="001B3D7B">
        <w:rPr>
          <w:rFonts w:ascii="Book Antiqua" w:hAnsi="Book Antiqua" w:cs="Tahoma"/>
          <w:sz w:val="24"/>
          <w:szCs w:val="24"/>
          <w:lang w:val="en-US"/>
        </w:rPr>
        <w:t>y increases revenue generation</w:t>
      </w:r>
      <w:r w:rsidRPr="001B3D7B">
        <w:rPr>
          <w:rFonts w:ascii="Book Antiqua" w:hAnsi="Book Antiqu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Zb3Vub3NzaTwvQXV0aG9yPjxZZWFyPjIwMTg8L1llYXI+
PFJlY051bT40NDwvUmVjTnVtPjxEaXNwbGF5VGV4dD48c3R5bGUgZmFjZT0ic3VwZXJzY3JpcHQi
PlsxMDRdPC9zdHlsZT48L0Rpc3BsYXlUZXh0PjxyZWNvcmQ+PHJlYy1udW1iZXI+NDQ8L3JlYy1u
dW1iZXI+PGZvcmVpZ24ta2V5cz48a2V5IGFwcD0iRU4iIGRiLWlkPSJzeGFzdjB6eGZmZDB2aWVl
djVheDBwMDgyMjJlcjJwMHZ3ZXgiIHRpbWVzdGFtcD0iMTUxOTY0Mjg5OSI+NDQ8L2tleT48a2V5
IGFwcD0iRU5XZWIiIGRiLWlkPSIiPjA8L2tleT48L2ZvcmVpZ24ta2V5cz48cmVmLXR5cGUgbmFt
ZT0iSm91cm5hbCBBcnRpY2xlIj4xNzwvcmVmLXR5cGU+PGNvbnRyaWJ1dG9ycz48YXV0aG9ycz48
YXV0aG9yPllvdW5vc3NpLCBaLiBNLjwvYXV0aG9yPjxhdXRob3I+Q2hhbiwgSC4gTC4gWS48L2F1
dGhvcj48YXV0aG9yPkRhbiwgWS4gWS48L2F1dGhvcj48YXV0aG9yPkxlZSwgTS4gSC48L2F1dGhv
cj48YXV0aG9yPkxpbSwgWS4gUy48L2F1dGhvcj48YXV0aG9yPktydWdlciwgRS48L2F1dGhvcj48
YXV0aG9yPlRhbiwgUy4gQy48L2F1dGhvcj48L2F1dGhvcnM+PC9jb250cmlidXRvcnM+PGF1dGgt
YWRkcmVzcz5DZW50ZXIgZm9yIExpdmVyIERpc2Vhc2VzLCBEZXBhcnRtZW50IG9mIE1lZGljaW5l
LCBJbm92YSBGYWlyZmF4IEhvc3BpdGFsLCBGYWxscyBDaHVyY2gsIFZBLCBVU0EuJiN4RDtCZXR0
eSBhbmQgR3V5IEJlYXR0eSBDZW50ZXIgZm9yIEludGVncmF0ZWQgUmVzZWFyY2gsIElub3ZhIEhl
YWx0aCBTeXN0ZW0sIEZhbGxzIENodXJjaCwgVkEsIFVTQS4mI3hEO0luc3RpdHV0ZSBvZiBEaWdl
c3RpdmUgRGlzZWFzZSwgVGhlIENoaW5lc2UgVW5pdmVyc2l0eSBvZiBIb25nIEtvbmcsIEhvbmcg
S29uZywgSG9uZyBLb25nLiYjeEQ7VW5pdmVyc2l0eSBNZWRpY2luZSBDbHVzdGVyLCBOYXRpb25h
bCBVbml2ZXJzaXR5IEhvc3BpdGFsLCBTaW5nYXBvcmUgQ2l0eSwgU2luZ2Fwb3JlLiYjeEQ7TmF0
aW9uYWwgWWFuZy1NaW5nIFVuaXZlcnNpdHksIFRhaXBlaSwgVGFpd2FuLiYjeEQ7RGVwYXJ0bWVu
dCBvZiBHYXN0cm9lbnRlcm9sb2d5LCBBc2FuIE1lZGljYWwgQ2VudHJlLCBVbml2ZXJzaXR5IG9m
IFVsc2FuIENvbGxlZ2Ugb2YgTWVkaWNpbmUsIFNlb3VsLCBTb3V0aCBLb3JlYS4mI3hEO0lNUyBI
ZWFsdGgsIFNpbmdhcG9yZSBDaXR5LCBTaW5nYXBvcmUuPC9hdXRoLWFkZHJlc3M+PHRpdGxlcz48
dGl0bGU+SW1wYWN0IG9mIGxlZGlwYXN2aXIvc29mb3NidXZpciBvbiB0aGUgd29yayBwcm9kdWN0
aXZpdHkgb2YgZ2Vub3R5cGUgMSBjaHJvbmljIGhlcGF0aXRpcyBDIHBhdGllbnRzIGluIEFzaWE8
L3RpdGxlPjxzZWNvbmRhcnktdGl0bGU+SiBWaXJhbCBIZXBhdDwvc2Vjb25kYXJ5LXRpdGxlPjwv
dGl0bGVzPjxwZXJpb2RpY2FsPjxmdWxsLXRpdGxlPkpvdXJuYWwgb2YgVmlyYWwgSGVwYXRpdGlz
PC9mdWxsLXRpdGxlPjxhYmJyLTE+Si4gVmlyYWwgSGVwYXQuPC9hYmJyLTE+PGFiYnItMj5KIFZp
cmFsIEhlcGF0PC9hYmJyLTI+PC9wZXJpb2RpY2FsPjxwYWdlcz4yMjgtMjM1PC9wYWdlcz48dm9s
dW1lPjI1PC92b2x1bWU+PG51bWJlcj4zPC9udW1iZXI+PGVkaXRpb24+MjAxNy8xMC8yMTwvZWRp
dGlvbj48a2V5d29yZHM+PGtleXdvcmQ+QXNpYTwva2V5d29yZD48a2V5d29yZD5lY29ub21pYzwv
a2V5d29yZD48a2V5d29yZD5oZXBhdGl0aXMgQzwva2V5d29yZD48a2V5d29yZD5wcm9kdWN0aXZp
dHkgbG9zc2VzPC9rZXl3b3JkPjxrZXl3b3JkPndvcmsgcHJvZHVjdGl2aXR5PC9rZXl3b3JkPjwv
a2V5d29yZHM+PGRhdGVzPjx5ZWFyPjIwMTg8L3llYXI+PHB1Yi1kYXRlcz48ZGF0ZT5PY3QgMjA8
L2RhdGU+PC9wdWItZGF0ZXM+PC9kYXRlcz48aXNibj4xMzY1LTI4OTMgKEVsZWN0cm9uaWMpJiN4
RDsxMzUyLTA1MDQgKExpbmtpbmcpPC9pc2JuPjxhY2Nlc3Npb24tbnVtPjI5MDUzOTA5PC9hY2Nl
c3Npb24tbnVtPjx1cmxzPjxyZWxhdGVkLXVybHM+PHVybD5odHRwczovL3d3dy5uY2JpLm5sbS5u
aWguZ292L3B1Ym1lZC8yOTA1MzkwOTwvdXJsPjwvcmVsYXRlZC11cmxzPjwvdXJscz48ZWxlY3Ry
b25pYy1yZXNvdXJjZS1udW0+MTAuMTExMS9qdmguMTI4MDg8L2VsZWN0cm9uaWMtcmVzb3VyY2Ut
bnVtPjwvcmVjb3JkPjwvQ2l0ZT48L0VuZE5vdGU+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Pr="001B3D7B">
        <w:rPr>
          <w:rFonts w:ascii="Book Antiqua" w:hAnsi="Book Antiqua" w:cs="Tahoma"/>
          <w:sz w:val="24"/>
          <w:szCs w:val="24"/>
          <w:lang w:val="en-US"/>
        </w:rPr>
      </w:r>
      <w:r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4]</w:t>
      </w:r>
      <w:r w:rsidRPr="001B3D7B">
        <w:rPr>
          <w:rFonts w:ascii="Book Antiqua" w:hAnsi="Book Antiqua"/>
          <w:sz w:val="24"/>
          <w:szCs w:val="24"/>
          <w:lang w:val="en-US"/>
        </w:rPr>
        <w:fldChar w:fldCharType="end"/>
      </w:r>
      <w:r w:rsidR="00F9434D" w:rsidRPr="001B3D7B">
        <w:rPr>
          <w:rFonts w:ascii="Book Antiqua" w:hAnsi="Book Antiqua"/>
          <w:sz w:val="24"/>
          <w:szCs w:val="24"/>
          <w:lang w:val="en-US"/>
        </w:rPr>
        <w:t>.</w:t>
      </w:r>
      <w:r w:rsidRPr="001B3D7B">
        <w:rPr>
          <w:rFonts w:ascii="Book Antiqua" w:hAnsi="Book Antiqua" w:cs="Tahoma"/>
          <w:sz w:val="24"/>
          <w:szCs w:val="24"/>
          <w:lang w:val="en-US"/>
        </w:rPr>
        <w:t xml:space="preserve"> </w:t>
      </w:r>
      <w:r w:rsidR="001F4565" w:rsidRPr="001B3D7B">
        <w:rPr>
          <w:rFonts w:ascii="Book Antiqua" w:hAnsi="Book Antiqua" w:cs="Tahoma"/>
          <w:sz w:val="24"/>
          <w:szCs w:val="24"/>
          <w:lang w:val="en-US"/>
        </w:rPr>
        <w:t xml:space="preserve">A modelling study in HCV GT1-infected Chinese patients showed that treatment with SOF/VEL would generate </w:t>
      </w:r>
      <w:r w:rsidR="00FD3EFA" w:rsidRPr="001B3D7B">
        <w:rPr>
          <w:rFonts w:ascii="Book Antiqua" w:hAnsi="Book Antiqua" w:cs="Tahoma"/>
          <w:sz w:val="24"/>
          <w:szCs w:val="24"/>
          <w:lang w:val="en-US"/>
        </w:rPr>
        <w:t xml:space="preserve">annual </w:t>
      </w:r>
      <w:r w:rsidR="00887732" w:rsidRPr="001B3D7B">
        <w:rPr>
          <w:rFonts w:ascii="Book Antiqua" w:hAnsi="Book Antiqua" w:cs="Tahoma"/>
          <w:sz w:val="24"/>
          <w:szCs w:val="24"/>
          <w:lang w:val="en-US"/>
        </w:rPr>
        <w:t xml:space="preserve">productivity </w:t>
      </w:r>
      <w:r w:rsidR="001F4565" w:rsidRPr="001B3D7B">
        <w:rPr>
          <w:rFonts w:ascii="Book Antiqua" w:hAnsi="Book Antiqua" w:cs="Tahoma"/>
          <w:sz w:val="24"/>
          <w:szCs w:val="24"/>
          <w:lang w:val="en-US"/>
        </w:rPr>
        <w:t xml:space="preserve">gains </w:t>
      </w:r>
      <w:r w:rsidR="00026CE3" w:rsidRPr="001B3D7B">
        <w:rPr>
          <w:rFonts w:ascii="Book Antiqua" w:hAnsi="Book Antiqua" w:cs="Tahoma"/>
          <w:sz w:val="24"/>
          <w:szCs w:val="24"/>
          <w:lang w:val="en-US"/>
        </w:rPr>
        <w:t>equivalent to</w:t>
      </w:r>
      <w:r w:rsidR="001F4565" w:rsidRPr="001B3D7B">
        <w:rPr>
          <w:rFonts w:ascii="Book Antiqua" w:hAnsi="Book Antiqua" w:cs="Tahoma"/>
          <w:sz w:val="24"/>
          <w:szCs w:val="24"/>
          <w:lang w:val="en-US"/>
        </w:rPr>
        <w:t xml:space="preserve"> RMB </w:t>
      </w:r>
      <w:r w:rsidR="00FD3EFA" w:rsidRPr="001B3D7B">
        <w:rPr>
          <w:rFonts w:ascii="Book Antiqua" w:hAnsi="Book Antiqua" w:cs="Tahoma"/>
          <w:sz w:val="24"/>
          <w:szCs w:val="24"/>
          <w:lang w:val="en-US"/>
        </w:rPr>
        <w:t>11.37</w:t>
      </w:r>
      <w:r w:rsidR="001F4565" w:rsidRPr="001B3D7B">
        <w:rPr>
          <w:rFonts w:ascii="Book Antiqua" w:hAnsi="Book Antiqua" w:cs="Tahoma"/>
          <w:sz w:val="24"/>
          <w:szCs w:val="24"/>
          <w:lang w:val="en-US"/>
        </w:rPr>
        <w:t xml:space="preserve"> billion, mainly driven by reduced presenteeism</w:t>
      </w:r>
      <w:r w:rsidR="00667249" w:rsidRPr="001B3D7B">
        <w:rPr>
          <w:rFonts w:ascii="Book Antiqua" w:hAnsi="Book Antiqua" w:cs="Tahoma"/>
          <w:sz w:val="24"/>
          <w:szCs w:val="24"/>
          <w:lang w:val="en-US"/>
        </w:rPr>
        <w:t xml:space="preserve"> (Figure 4C)</w:t>
      </w:r>
      <w:r w:rsidR="0070056B" w:rsidRPr="001B3D7B">
        <w:rPr>
          <w:rFonts w:ascii="Book Antiqua" w:hAnsi="Book Antiqua"/>
          <w:sz w:val="24"/>
          <w:szCs w:val="24"/>
          <w:lang w:val="en-US"/>
        </w:rPr>
        <w:fldChar w:fldCharType="begin"/>
      </w:r>
      <w:r w:rsidR="00BB156C" w:rsidRPr="001B3D7B">
        <w:rPr>
          <w:rFonts w:ascii="Book Antiqua" w:hAnsi="Book Antiqua" w:cs="Tahoma"/>
          <w:sz w:val="24"/>
          <w:szCs w:val="24"/>
          <w:lang w:val="en-US"/>
        </w:rPr>
        <w:instrText xml:space="preserve"> ADDIN EN.CITE &lt;EndNote&gt;&lt;Cite&gt;&lt;Author&gt;Ye&lt;/Author&gt;&lt;Year&gt;2018&lt;/Year&gt;&lt;RecNum&gt;183&lt;/RecNum&gt;&lt;DisplayText&gt;&lt;style face="superscript"&gt;[91]&lt;/style&gt;&lt;/DisplayText&gt;&lt;record&gt;&lt;rec-number&gt;183&lt;/rec-number&gt;&lt;foreign-keys&gt;&lt;key app="EN" db-id="sxasv0zxffd0vieev5ax0p08222er2p0vwex" timestamp="1528096444"&gt;183&lt;/key&gt;&lt;/foreign-keys&gt;&lt;ref-type name="Conference Paper"&gt;47&lt;/ref-type&gt;&lt;contributors&gt;&lt;authors&gt;&lt;author&gt;Ye, X.&lt;/author&gt;&lt;author&gt;Xu, X.&lt;/author&gt;&lt;author&gt;Xie, Q.&lt;/author&gt;&lt;author&gt;Tang, H.&lt;/author&gt;&lt;author&gt;Xuan, J.&lt;/author&gt;&lt;/authors&gt;&lt;/contributors&gt;&lt;titles&gt;&lt;title&gt;Impact of sofosbuvir-based regimens for chronic hepatitis C infection: A work productivity model from mainland China&lt;/title&gt;&lt;secondary-title&gt;Value Health 2018;21 Suppl 2: Proceedings of ISPOR 8th Asia-Pacific Conference&lt;/secondary-title&gt;&lt;/titles&gt;&lt;pages&gt;S6&lt;/pages&gt;&lt;volume&gt;21&lt;/volume&gt;&lt;number&gt;S2&lt;/number&gt;&lt;dates&gt;&lt;year&gt;2018&lt;/year&gt;&lt;pub-dates&gt;&lt;date&gt;2018 Sep 8-11&lt;/date&gt;&lt;/pub-dates&gt;&lt;/dates&gt;&lt;pub-location&gt;Tokyo, Japan&lt;/pub-location&gt;&lt;publisher&gt;Elsevier&lt;/publisher&gt;&lt;work-type&gt;Abstract IN1&lt;/work-type&gt;&lt;urls&gt;&lt;/urls&gt;&lt;/record&gt;&lt;/Cite&gt;&lt;/EndNote&gt;</w:instrText>
      </w:r>
      <w:r w:rsidR="0070056B"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91]</w:t>
      </w:r>
      <w:r w:rsidR="0070056B" w:rsidRPr="001B3D7B">
        <w:rPr>
          <w:rFonts w:ascii="Book Antiqua" w:hAnsi="Book Antiqua"/>
          <w:sz w:val="24"/>
          <w:szCs w:val="24"/>
          <w:lang w:val="en-US"/>
        </w:rPr>
        <w:fldChar w:fldCharType="end"/>
      </w:r>
      <w:r w:rsidR="00F9434D" w:rsidRPr="001B3D7B">
        <w:rPr>
          <w:rFonts w:ascii="Book Antiqua" w:hAnsi="Book Antiqua"/>
          <w:sz w:val="24"/>
          <w:szCs w:val="24"/>
          <w:lang w:val="en-US"/>
        </w:rPr>
        <w:t>.</w:t>
      </w:r>
      <w:r w:rsidR="001F4565"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The consideration of presenteeism in addition to absenteeism in the model is a more </w:t>
      </w:r>
      <w:r w:rsidRPr="001B3D7B">
        <w:rPr>
          <w:rFonts w:ascii="Book Antiqua" w:hAnsi="Book Antiqua" w:cs="Tahoma"/>
          <w:sz w:val="24"/>
          <w:szCs w:val="24"/>
          <w:lang w:val="en-US"/>
        </w:rPr>
        <w:lastRenderedPageBreak/>
        <w:t>accurate representation of the actual reduction in productivity impairment in the context of Asian culture that values stoic industriousness.</w:t>
      </w:r>
      <w:r w:rsidR="007930A4" w:rsidRPr="001B3D7B">
        <w:rPr>
          <w:rStyle w:val="CommentReference"/>
          <w:rFonts w:ascii="Book Antiqua" w:hAnsi="Book Antiqua"/>
          <w:sz w:val="24"/>
          <w:szCs w:val="24"/>
          <w:lang w:val="en-US"/>
        </w:rPr>
        <w:t xml:space="preserve"> </w:t>
      </w:r>
    </w:p>
    <w:p w14:paraId="2B8F9520" w14:textId="1D1CDC3A" w:rsidR="00E630B6" w:rsidRPr="001B3D7B" w:rsidRDefault="00A503E7" w:rsidP="004837A0">
      <w:pPr>
        <w:pStyle w:val="NoSpacing"/>
        <w:spacing w:line="360" w:lineRule="auto"/>
        <w:ind w:firstLineChars="200" w:firstLine="480"/>
        <w:jc w:val="both"/>
        <w:rPr>
          <w:rFonts w:ascii="Book Antiqua" w:hAnsi="Book Antiqua" w:cs="Tahoma"/>
          <w:sz w:val="24"/>
          <w:szCs w:val="24"/>
          <w:lang w:val="en-US"/>
        </w:rPr>
      </w:pPr>
      <w:bookmarkStart w:id="53" w:name="_Hlk512006969"/>
      <w:r w:rsidRPr="001B3D7B">
        <w:rPr>
          <w:rFonts w:ascii="Book Antiqua" w:hAnsi="Book Antiqua" w:cs="Tahoma"/>
          <w:sz w:val="24"/>
          <w:szCs w:val="24"/>
          <w:lang w:val="en-US"/>
        </w:rPr>
        <w:t xml:space="preserve">Besides work productivity, another aspect typically not captured in </w:t>
      </w:r>
      <w:r w:rsidR="00864AF3" w:rsidRPr="001B3D7B">
        <w:rPr>
          <w:rFonts w:ascii="Book Antiqua" w:hAnsi="Book Antiqua" w:cs="Tahoma"/>
          <w:sz w:val="24"/>
          <w:szCs w:val="24"/>
          <w:lang w:val="en-US"/>
        </w:rPr>
        <w:t>health economic</w:t>
      </w:r>
      <w:r w:rsidRPr="001B3D7B">
        <w:rPr>
          <w:rFonts w:ascii="Book Antiqua" w:hAnsi="Book Antiqua" w:cs="Tahoma"/>
          <w:sz w:val="24"/>
          <w:szCs w:val="24"/>
          <w:lang w:val="en-US"/>
        </w:rPr>
        <w:t xml:space="preserve"> analyses is the benefits of stopping onward transmission through effective HCV treatment in key populations. Based on projections </w:t>
      </w:r>
      <w:r w:rsidR="004D191C" w:rsidRPr="001B3D7B">
        <w:rPr>
          <w:rFonts w:ascii="Book Antiqua" w:hAnsi="Book Antiqua" w:cs="Tahoma"/>
          <w:sz w:val="24"/>
          <w:szCs w:val="24"/>
          <w:lang w:val="en-US"/>
        </w:rPr>
        <w:t xml:space="preserve">from </w:t>
      </w:r>
      <w:r w:rsidRPr="001B3D7B">
        <w:rPr>
          <w:rFonts w:ascii="Book Antiqua" w:hAnsi="Book Antiqua" w:cs="Tahoma"/>
          <w:sz w:val="24"/>
          <w:szCs w:val="24"/>
          <w:lang w:val="en-US"/>
        </w:rPr>
        <w:t xml:space="preserve">a modelling study in the UK, at 10%–100% treatment uptake among IDUs and cost of GBP 20000 per QALY, reduced HCV transmission with DAA therapy led to an additional </w:t>
      </w:r>
      <w:r w:rsidR="00B34BAB" w:rsidRPr="001B3D7B">
        <w:rPr>
          <w:rFonts w:ascii="Book Antiqua" w:hAnsi="Book Antiqua" w:cs="Tahoma"/>
          <w:sz w:val="24"/>
          <w:szCs w:val="24"/>
          <w:lang w:val="en-US"/>
        </w:rPr>
        <w:t xml:space="preserve">net monetary benefit </w:t>
      </w:r>
      <w:r w:rsidRPr="001B3D7B">
        <w:rPr>
          <w:rFonts w:ascii="Book Antiqua" w:hAnsi="Book Antiqua" w:cs="Tahoma"/>
          <w:sz w:val="24"/>
          <w:szCs w:val="24"/>
          <w:lang w:val="en-US"/>
        </w:rPr>
        <w:t>of GBP 24304–90559 per patient</w:t>
      </w:r>
      <w:r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Bennett&lt;/Author&gt;&lt;Year&gt;2017&lt;/Year&gt;&lt;RecNum&gt;54&lt;/RecNum&gt;&lt;DisplayText&gt;&lt;style face="superscript"&gt;[105]&lt;/style&gt;&lt;/DisplayText&gt;&lt;record&gt;&lt;rec-number&gt;54&lt;/rec-number&gt;&lt;foreign-keys&gt;&lt;key app="EN" db-id="sxasv0zxffd0vieev5ax0p08222er2p0vwex" timestamp="1519703164"&gt;54&lt;/key&gt;&lt;/foreign-keys&gt;&lt;ref-type name="Journal Article"&gt;17&lt;/ref-type&gt;&lt;contributors&gt;&lt;authors&gt;&lt;author&gt;Bennett, Hayley&lt;/author&gt;&lt;author&gt;Gordon, Jason&lt;/author&gt;&lt;author&gt;Jones, Beverley&lt;/author&gt;&lt;author&gt;Ward, Thomas&lt;/author&gt;&lt;author&gt;Webster, Samantha&lt;/author&gt;&lt;author&gt;Kalsekar, Anupama&lt;/author&gt;&lt;author&gt;Yuan, Yong&lt;/author&gt;&lt;author&gt;Brenner, Michael&lt;/author&gt;&lt;author&gt;McEwan, Phil&lt;/author&gt;&lt;/authors&gt;&lt;/contributors&gt;&lt;titles&gt;&lt;title&gt;Hepatitis C disease transmission and treatment uptake: impact on the cost-effectiveness of new direct-acting antiviral therapies&lt;/title&gt;&lt;secondary-title&gt;European Journal of Health Economics&lt;/secondary-title&gt;&lt;alt-title&gt;Eur J Health Econ&lt;/alt-title&gt;&lt;/titles&gt;&lt;periodical&gt;&lt;full-title&gt;European journal of health economics&lt;/full-title&gt;&lt;abbr-2&gt;Eur J Health Econ&lt;/abbr-2&gt;&lt;/periodical&gt;&lt;alt-periodical&gt;&lt;full-title&gt;European journal of health economics&lt;/full-title&gt;&lt;abbr-2&gt;Eur J Health Econ&lt;/abbr-2&gt;&lt;/alt-periodical&gt;&lt;pages&gt;1001-1011&lt;/pages&gt;&lt;volume&gt;18&lt;/volume&gt;&lt;number&gt;8&lt;/number&gt;&lt;dates&gt;&lt;year&gt;2017&lt;/year&gt;&lt;pub-dates&gt;&lt;date&gt;Nov 1&lt;/date&gt;&lt;/pub-dates&gt;&lt;/dates&gt;&lt;isbn&gt;1618-7598&lt;/isbn&gt;&lt;accession-num&gt;27803989&lt;/accession-num&gt;&lt;urls&gt;&lt;related-urls&gt;&lt;url&gt;https://link.springer.com/article/10.1007/s10198-016-0844-8&lt;/url&gt;&lt;/related-urls&gt;&lt;/urls&gt;&lt;electronic-resource-num&gt;10.1007/s10198-016-0844-8&lt;/electronic-resource-num&gt;&lt;/record&gt;&lt;/Cite&gt;&lt;/EndNote&gt;</w:instrText>
      </w:r>
      <w:r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5]</w:t>
      </w:r>
      <w:r w:rsidRPr="001B3D7B">
        <w:rPr>
          <w:rFonts w:ascii="Book Antiqua" w:hAnsi="Book Antiqua"/>
          <w:sz w:val="24"/>
          <w:szCs w:val="24"/>
          <w:lang w:val="en-US"/>
        </w:rPr>
        <w:fldChar w:fldCharType="end"/>
      </w:r>
      <w:r w:rsidR="00F9434D" w:rsidRPr="001B3D7B">
        <w:rPr>
          <w:rFonts w:ascii="Book Antiqua" w:hAnsi="Book Antiqua"/>
          <w:sz w:val="24"/>
          <w:szCs w:val="24"/>
          <w:lang w:val="en-US"/>
        </w:rPr>
        <w:t>.</w:t>
      </w:r>
      <w:r w:rsidRPr="001B3D7B">
        <w:rPr>
          <w:rFonts w:ascii="Book Antiqua" w:hAnsi="Book Antiqua" w:cs="Tahoma"/>
          <w:sz w:val="24"/>
          <w:szCs w:val="24"/>
          <w:lang w:val="en-US"/>
        </w:rPr>
        <w:t xml:space="preserve"> One modelling study in China </w:t>
      </w:r>
      <w:r w:rsidR="00DD0589" w:rsidRPr="001B3D7B">
        <w:rPr>
          <w:rFonts w:ascii="Book Antiqua" w:hAnsi="Book Antiqua" w:cs="Tahoma"/>
          <w:sz w:val="24"/>
          <w:szCs w:val="24"/>
          <w:lang w:val="en-US"/>
        </w:rPr>
        <w:t xml:space="preserve">estimated the </w:t>
      </w:r>
      <w:r w:rsidRPr="001B3D7B">
        <w:rPr>
          <w:rFonts w:ascii="Book Antiqua" w:hAnsi="Book Antiqua" w:cs="Tahoma"/>
          <w:sz w:val="24"/>
          <w:szCs w:val="24"/>
          <w:lang w:val="en-US"/>
        </w:rPr>
        <w:t>cost associated with</w:t>
      </w:r>
      <w:r w:rsidR="00DD0589" w:rsidRPr="001B3D7B">
        <w:rPr>
          <w:rFonts w:ascii="Book Antiqua" w:hAnsi="Book Antiqua" w:cs="Tahoma"/>
          <w:sz w:val="24"/>
          <w:szCs w:val="24"/>
          <w:lang w:val="en-US"/>
        </w:rPr>
        <w:t xml:space="preserve"> HCV </w:t>
      </w:r>
      <w:r w:rsidR="006F1E2E" w:rsidRPr="001B3D7B">
        <w:rPr>
          <w:rFonts w:ascii="Book Antiqua" w:hAnsi="Book Antiqua" w:cs="Tahoma"/>
          <w:sz w:val="24"/>
          <w:szCs w:val="24"/>
          <w:lang w:val="en-US"/>
        </w:rPr>
        <w:t xml:space="preserve">management </w:t>
      </w:r>
      <w:r w:rsidR="00DD0589" w:rsidRPr="001B3D7B">
        <w:rPr>
          <w:rFonts w:ascii="Book Antiqua" w:hAnsi="Book Antiqua" w:cs="Tahoma"/>
          <w:sz w:val="24"/>
          <w:szCs w:val="24"/>
          <w:lang w:val="en-US"/>
        </w:rPr>
        <w:t>in IDUs at RMB 21900 per patient per year</w:t>
      </w:r>
      <w:r w:rsidR="000865FA"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Y&lt;/Author&gt;&lt;Year&gt;2017&lt;/Year&gt;&lt;RecNum&gt;167&lt;/RecNum&gt;&lt;DisplayText&gt;&lt;style face="superscript"&gt;[82]&lt;/style&gt;&lt;/DisplayText&gt;&lt;record&gt;&lt;rec-number&gt;167&lt;/rec-number&gt;&lt;foreign-keys&gt;&lt;key app="EN" db-id="sxasv0zxffd0vieev5ax0p08222er2p0vwex" timestamp="1526192558"&gt;167&lt;/key&gt;&lt;/foreign-keys&gt;&lt;ref-type name="Journal Article"&gt;17&lt;/ref-type&gt;&lt;contributors&gt;&lt;authors&gt;&lt;author&gt;Jin, YY&lt;/author&gt;&lt;author&gt;Li, M&lt;/author&gt;&lt;author&gt;Liu, TY&lt;/author&gt;&lt;author&gt;Jin, YP&lt;/author&gt;&lt;author&gt;Lu, ZH&lt;/author&gt;&lt;author&gt;Jia, ZW&lt;/author&gt;&lt;/authors&gt;&lt;/contributors&gt;&lt;titles&gt;&lt;title&gt;Evaluation of burden of infectious diseases among drug abusers&lt;/title&gt;&lt;secondary-title&gt;Zhonghua Yiyuan Ganranxue Zazhi&lt;/secondary-title&gt;&lt;/titles&gt;&lt;pages&gt;2125-2128&lt;/pages&gt;&lt;volume&gt;27&lt;/volume&gt;&lt;number&gt;9&lt;/number&gt;&lt;dates&gt;&lt;year&gt;2017&lt;/year&gt;&lt;/dates&gt;&lt;urls&gt;&lt;/urls&gt;&lt;electronic-resource-num&gt;10.11816/cn.ni.2017-163654&lt;/electronic-resource-num&gt;&lt;/record&gt;&lt;/Cite&gt;&lt;/EndNote&gt;</w:instrText>
      </w:r>
      <w:r w:rsidR="000865FA"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2]</w:t>
      </w:r>
      <w:r w:rsidR="000865FA" w:rsidRPr="001B3D7B">
        <w:rPr>
          <w:rFonts w:ascii="Book Antiqua" w:hAnsi="Book Antiqua"/>
          <w:sz w:val="24"/>
          <w:szCs w:val="24"/>
          <w:lang w:val="en-US"/>
        </w:rPr>
        <w:fldChar w:fldCharType="end"/>
      </w:r>
      <w:r w:rsidR="00F9434D" w:rsidRPr="001B3D7B">
        <w:rPr>
          <w:rFonts w:ascii="Book Antiqua" w:hAnsi="Book Antiqua"/>
          <w:sz w:val="24"/>
          <w:szCs w:val="24"/>
          <w:lang w:val="en-US"/>
        </w:rPr>
        <w:t>.</w:t>
      </w:r>
      <w:r w:rsidR="00DD0589" w:rsidRPr="001B3D7B">
        <w:rPr>
          <w:rFonts w:ascii="Book Antiqua" w:hAnsi="Book Antiqua" w:cs="Tahoma"/>
          <w:sz w:val="24"/>
          <w:szCs w:val="24"/>
          <w:lang w:val="en-US"/>
        </w:rPr>
        <w:t xml:space="preserve"> </w:t>
      </w:r>
      <w:r w:rsidR="000865FA" w:rsidRPr="001B3D7B">
        <w:rPr>
          <w:rFonts w:ascii="Book Antiqua" w:hAnsi="Book Antiqua" w:cs="Tahoma"/>
          <w:sz w:val="24"/>
          <w:szCs w:val="24"/>
          <w:lang w:val="en-US"/>
        </w:rPr>
        <w:t>W</w:t>
      </w:r>
      <w:r w:rsidR="00DD0589" w:rsidRPr="001B3D7B">
        <w:rPr>
          <w:rFonts w:ascii="Book Antiqua" w:hAnsi="Book Antiqua" w:cs="Tahoma"/>
          <w:sz w:val="24"/>
          <w:szCs w:val="24"/>
          <w:lang w:val="en-US"/>
        </w:rPr>
        <w:t>ith a predicted 20-year cumulative HCV incidence in 48.28% of IDUs</w:t>
      </w:r>
      <w:r w:rsidR="000865FA" w:rsidRPr="001B3D7B">
        <w:rPr>
          <w:rFonts w:ascii="Book Antiqua" w:hAnsi="Book Antiqua" w:cs="Tahoma"/>
          <w:sz w:val="24"/>
          <w:szCs w:val="24"/>
          <w:lang w:val="en-US"/>
        </w:rPr>
        <w:t>,</w:t>
      </w:r>
      <w:r w:rsidR="00DD0589" w:rsidRPr="001B3D7B">
        <w:rPr>
          <w:rFonts w:ascii="Book Antiqua" w:hAnsi="Book Antiqua" w:cs="Tahoma"/>
          <w:sz w:val="24"/>
          <w:szCs w:val="24"/>
          <w:lang w:val="en-US"/>
        </w:rPr>
        <w:t xml:space="preserve"> effective </w:t>
      </w:r>
      <w:proofErr w:type="spellStart"/>
      <w:r w:rsidR="00DD0589" w:rsidRPr="001B3D7B">
        <w:rPr>
          <w:rFonts w:ascii="Book Antiqua" w:hAnsi="Book Antiqua" w:cs="Tahoma"/>
          <w:sz w:val="24"/>
          <w:szCs w:val="24"/>
          <w:lang w:val="en-US"/>
        </w:rPr>
        <w:t>TasP</w:t>
      </w:r>
      <w:proofErr w:type="spellEnd"/>
      <w:r w:rsidR="00DD0589" w:rsidRPr="001B3D7B">
        <w:rPr>
          <w:rFonts w:ascii="Book Antiqua" w:hAnsi="Book Antiqua" w:cs="Tahoma"/>
          <w:sz w:val="24"/>
          <w:szCs w:val="24"/>
          <w:lang w:val="en-US"/>
        </w:rPr>
        <w:t xml:space="preserve"> in IDUs in China would </w:t>
      </w:r>
      <w:r w:rsidR="00E940A3" w:rsidRPr="001B3D7B">
        <w:rPr>
          <w:rFonts w:ascii="Book Antiqua" w:hAnsi="Book Antiqua" w:cs="Tahoma"/>
          <w:sz w:val="24"/>
          <w:szCs w:val="24"/>
          <w:lang w:val="en-US"/>
        </w:rPr>
        <w:t xml:space="preserve">conceivably </w:t>
      </w:r>
      <w:r w:rsidR="00DD0589" w:rsidRPr="001B3D7B">
        <w:rPr>
          <w:rFonts w:ascii="Book Antiqua" w:hAnsi="Book Antiqua" w:cs="Tahoma"/>
          <w:sz w:val="24"/>
          <w:szCs w:val="24"/>
          <w:lang w:val="en-US"/>
        </w:rPr>
        <w:t xml:space="preserve">translate into considerable </w:t>
      </w:r>
      <w:r w:rsidR="00C829CA" w:rsidRPr="001B3D7B">
        <w:rPr>
          <w:rFonts w:ascii="Book Antiqua" w:hAnsi="Book Antiqua" w:cs="Tahoma"/>
          <w:sz w:val="24"/>
          <w:szCs w:val="24"/>
          <w:lang w:val="en-US"/>
        </w:rPr>
        <w:t>societal</w:t>
      </w:r>
      <w:r w:rsidR="00DD0589" w:rsidRPr="001B3D7B">
        <w:rPr>
          <w:rFonts w:ascii="Book Antiqua" w:hAnsi="Book Antiqua" w:cs="Tahoma"/>
          <w:sz w:val="24"/>
          <w:szCs w:val="24"/>
          <w:lang w:val="en-US"/>
        </w:rPr>
        <w:t xml:space="preserve"> and economic values</w:t>
      </w:r>
      <w:r w:rsidR="00E940A3"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Y&lt;/Author&gt;&lt;Year&gt;2017&lt;/Year&gt;&lt;RecNum&gt;167&lt;/RecNum&gt;&lt;DisplayText&gt;&lt;style face="superscript"&gt;[82]&lt;/style&gt;&lt;/DisplayText&gt;&lt;record&gt;&lt;rec-number&gt;167&lt;/rec-number&gt;&lt;foreign-keys&gt;&lt;key app="EN" db-id="sxasv0zxffd0vieev5ax0p08222er2p0vwex" timestamp="1526192558"&gt;167&lt;/key&gt;&lt;/foreign-keys&gt;&lt;ref-type name="Journal Article"&gt;17&lt;/ref-type&gt;&lt;contributors&gt;&lt;authors&gt;&lt;author&gt;Jin, YY&lt;/author&gt;&lt;author&gt;Li, M&lt;/author&gt;&lt;author&gt;Liu, TY&lt;/author&gt;&lt;author&gt;Jin, YP&lt;/author&gt;&lt;author&gt;Lu, ZH&lt;/author&gt;&lt;author&gt;Jia, ZW&lt;/author&gt;&lt;/authors&gt;&lt;/contributors&gt;&lt;titles&gt;&lt;title&gt;Evaluation of burden of infectious diseases among drug abusers&lt;/title&gt;&lt;secondary-title&gt;Zhonghua Yiyuan Ganranxue Zazhi&lt;/secondary-title&gt;&lt;/titles&gt;&lt;pages&gt;2125-2128&lt;/pages&gt;&lt;volume&gt;27&lt;/volume&gt;&lt;number&gt;9&lt;/number&gt;&lt;dates&gt;&lt;year&gt;2017&lt;/year&gt;&lt;/dates&gt;&lt;urls&gt;&lt;/urls&gt;&lt;electronic-resource-num&gt;10.11816/cn.ni.2017-163654&lt;/electronic-resource-num&gt;&lt;/record&gt;&lt;/Cite&gt;&lt;/EndNote&gt;</w:instrText>
      </w:r>
      <w:r w:rsidR="00E940A3"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2]</w:t>
      </w:r>
      <w:r w:rsidR="00E940A3" w:rsidRPr="001B3D7B">
        <w:rPr>
          <w:rFonts w:ascii="Book Antiqua" w:hAnsi="Book Antiqua"/>
          <w:sz w:val="24"/>
          <w:szCs w:val="24"/>
          <w:lang w:val="en-US"/>
        </w:rPr>
        <w:fldChar w:fldCharType="end"/>
      </w:r>
      <w:r w:rsidR="00F9434D" w:rsidRPr="001B3D7B">
        <w:rPr>
          <w:rFonts w:ascii="Book Antiqua" w:hAnsi="Book Antiqua"/>
          <w:sz w:val="24"/>
          <w:szCs w:val="24"/>
          <w:lang w:val="en-US"/>
        </w:rPr>
        <w:t>.</w:t>
      </w:r>
      <w:r w:rsidR="00E630B6" w:rsidRPr="001B3D7B">
        <w:rPr>
          <w:rFonts w:ascii="Book Antiqua" w:hAnsi="Book Antiqua" w:cs="Tahoma"/>
          <w:sz w:val="24"/>
          <w:szCs w:val="24"/>
          <w:lang w:val="en-US"/>
        </w:rPr>
        <w:t xml:space="preserve"> </w:t>
      </w:r>
    </w:p>
    <w:bookmarkEnd w:id="53"/>
    <w:p w14:paraId="7BDF447B" w14:textId="77777777" w:rsidR="00A85113" w:rsidRPr="001B3D7B" w:rsidRDefault="00AF4950" w:rsidP="004837A0">
      <w:pPr>
        <w:pStyle w:val="NoSpacing"/>
        <w:spacing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In summary, effective HCV treatment can benefit society through improving working productivity and reducing HCV transmission. As reflected in the modelling studies above, such benefits would translate into tremendous value in addition to the economic benefit of </w:t>
      </w:r>
      <w:r w:rsidR="009D28BB" w:rsidRPr="001B3D7B">
        <w:rPr>
          <w:rFonts w:ascii="Book Antiqua" w:hAnsi="Book Antiqua" w:cs="Tahoma"/>
          <w:sz w:val="24"/>
          <w:szCs w:val="24"/>
          <w:lang w:val="en-US"/>
        </w:rPr>
        <w:t xml:space="preserve">reducing </w:t>
      </w:r>
      <w:r w:rsidRPr="001B3D7B">
        <w:rPr>
          <w:rFonts w:ascii="Book Antiqua" w:hAnsi="Book Antiqua" w:cs="Tahoma"/>
          <w:sz w:val="24"/>
          <w:szCs w:val="24"/>
          <w:lang w:val="en-US"/>
        </w:rPr>
        <w:t>medical costs.</w:t>
      </w:r>
      <w:r w:rsidR="006F737B" w:rsidRPr="001B3D7B">
        <w:rPr>
          <w:rFonts w:ascii="Book Antiqua" w:hAnsi="Book Antiqua" w:cs="Tahoma"/>
          <w:sz w:val="24"/>
          <w:szCs w:val="24"/>
          <w:lang w:val="en-US"/>
        </w:rPr>
        <w:t xml:space="preserve"> </w:t>
      </w:r>
    </w:p>
    <w:p w14:paraId="45CA98CD" w14:textId="77777777" w:rsidR="00A85113" w:rsidRPr="001B3D7B" w:rsidRDefault="00A85113" w:rsidP="004837A0">
      <w:pPr>
        <w:pStyle w:val="NoSpacing"/>
        <w:spacing w:line="360" w:lineRule="auto"/>
        <w:jc w:val="both"/>
        <w:rPr>
          <w:rFonts w:ascii="Book Antiqua" w:hAnsi="Book Antiqua" w:cs="Tahoma"/>
          <w:sz w:val="24"/>
          <w:szCs w:val="24"/>
          <w:lang w:val="en-US"/>
        </w:rPr>
      </w:pPr>
    </w:p>
    <w:p w14:paraId="35D440F8" w14:textId="2F9FED6C" w:rsidR="005F1D9D" w:rsidRPr="001B3D7B" w:rsidRDefault="00A85113"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b/>
          <w:sz w:val="24"/>
          <w:szCs w:val="24"/>
          <w:lang w:val="en-US"/>
        </w:rPr>
        <w:t xml:space="preserve">PATIENTS’ EXPERIENCE WITH HCV TREATMENT </w:t>
      </w:r>
    </w:p>
    <w:p w14:paraId="4C53BE3F" w14:textId="130EBF9A" w:rsidR="006D75C3" w:rsidRPr="001B3D7B" w:rsidRDefault="005F1D9D"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While SVR is the main clinical indicator of HCV treatment success, a patient’s overall experience with the disease and the treatment process can be captured by patient reported outcomes (PROs</w:t>
      </w:r>
      <w:r w:rsidR="00873440" w:rsidRPr="001B3D7B">
        <w:rPr>
          <w:rFonts w:ascii="Book Antiqua" w:hAnsi="Book Antiqua" w:cs="Tahoma"/>
          <w:sz w:val="24"/>
          <w:szCs w:val="24"/>
          <w:lang w:val="en-US"/>
        </w:rPr>
        <w:t>)</w:t>
      </w:r>
      <w:r w:rsidR="000126A2" w:rsidRPr="001B3D7B">
        <w:rPr>
          <w:rFonts w:ascii="Book Antiqua" w:hAnsi="Book Antiqua" w:cs="Tahoma"/>
          <w:sz w:val="24"/>
          <w:szCs w:val="24"/>
          <w:lang w:val="en-US"/>
        </w:rPr>
        <w:t>. PROs</w:t>
      </w:r>
      <w:r w:rsidR="00873440" w:rsidRPr="001B3D7B">
        <w:rPr>
          <w:rFonts w:ascii="Book Antiqua" w:hAnsi="Book Antiqua" w:cs="Tahoma"/>
          <w:sz w:val="24"/>
          <w:szCs w:val="24"/>
          <w:lang w:val="en-US"/>
        </w:rPr>
        <w:t xml:space="preserve"> </w:t>
      </w:r>
      <w:r w:rsidRPr="001B3D7B">
        <w:rPr>
          <w:rFonts w:ascii="Book Antiqua" w:hAnsi="Book Antiqua" w:cs="Tahoma"/>
          <w:sz w:val="24"/>
          <w:szCs w:val="24"/>
          <w:lang w:val="en-US"/>
        </w:rPr>
        <w:t>are</w:t>
      </w:r>
      <w:r w:rsidR="00873440" w:rsidRPr="001B3D7B">
        <w:rPr>
          <w:rFonts w:ascii="Book Antiqua" w:hAnsi="Book Antiqua" w:cs="Tahoma"/>
          <w:sz w:val="24"/>
          <w:szCs w:val="24"/>
          <w:lang w:val="en-US"/>
        </w:rPr>
        <w:t xml:space="preserve"> </w:t>
      </w:r>
      <w:r w:rsidRPr="001B3D7B">
        <w:rPr>
          <w:rFonts w:ascii="Book Antiqua" w:hAnsi="Book Antiqua" w:cs="Tahoma"/>
          <w:sz w:val="24"/>
          <w:szCs w:val="24"/>
          <w:lang w:val="en-US"/>
        </w:rPr>
        <w:t>direct</w:t>
      </w:r>
      <w:r w:rsidR="006D75C3" w:rsidRPr="001B3D7B">
        <w:rPr>
          <w:rFonts w:ascii="Book Antiqua" w:hAnsi="Book Antiqua" w:cs="Tahoma"/>
          <w:sz w:val="24"/>
          <w:szCs w:val="24"/>
          <w:lang w:val="en-US"/>
        </w:rPr>
        <w:t>ly reported by patients without interpretation by HCPs</w:t>
      </w:r>
      <w:r w:rsidR="00873440" w:rsidRPr="001B3D7B">
        <w:rPr>
          <w:rFonts w:ascii="Book Antiqua" w:hAnsi="Book Antiqua" w:cs="Tahoma"/>
          <w:sz w:val="24"/>
          <w:szCs w:val="24"/>
          <w:lang w:val="en-US"/>
        </w:rPr>
        <w:t xml:space="preserve"> and</w:t>
      </w:r>
      <w:r w:rsidR="006D75C3" w:rsidRPr="001B3D7B">
        <w:rPr>
          <w:rFonts w:ascii="Book Antiqua" w:hAnsi="Book Antiqua" w:cs="Tahoma"/>
          <w:sz w:val="24"/>
          <w:szCs w:val="24"/>
          <w:lang w:val="en-US"/>
        </w:rPr>
        <w:t xml:space="preserve"> are</w:t>
      </w:r>
      <w:r w:rsidR="00873440" w:rsidRPr="001B3D7B">
        <w:rPr>
          <w:rFonts w:ascii="Book Antiqua" w:hAnsi="Book Antiqua" w:cs="Tahoma"/>
          <w:sz w:val="24"/>
          <w:szCs w:val="24"/>
          <w:lang w:val="en-US"/>
        </w:rPr>
        <w:t xml:space="preserve"> used as proxy indicators of patients’ </w:t>
      </w:r>
      <w:r w:rsidR="006D75C3" w:rsidRPr="001B3D7B">
        <w:rPr>
          <w:rFonts w:ascii="Book Antiqua" w:hAnsi="Book Antiqua" w:cs="Tahoma"/>
          <w:sz w:val="24"/>
          <w:szCs w:val="24"/>
          <w:lang w:val="en-US"/>
        </w:rPr>
        <w:t>overall wellbeing</w:t>
      </w:r>
      <w:r w:rsidRPr="001B3D7B">
        <w:rPr>
          <w:rFonts w:ascii="Book Antiqua" w:hAnsi="Book Antiqua" w:cs="Tahoma"/>
          <w:sz w:val="24"/>
          <w:szCs w:val="24"/>
          <w:lang w:val="en-US"/>
        </w:rPr>
        <w:t xml:space="preserve">. </w:t>
      </w:r>
      <w:r w:rsidR="006D75C3" w:rsidRPr="001B3D7B">
        <w:rPr>
          <w:rFonts w:ascii="Book Antiqua" w:hAnsi="Book Antiqua" w:cs="Tahoma"/>
          <w:sz w:val="24"/>
          <w:szCs w:val="24"/>
          <w:lang w:val="en-US"/>
        </w:rPr>
        <w:t xml:space="preserve">As mentioned earlier, </w:t>
      </w:r>
      <w:r w:rsidR="00F95A28" w:rsidRPr="001B3D7B">
        <w:rPr>
          <w:rFonts w:ascii="Book Antiqua" w:hAnsi="Book Antiqua" w:cs="Tahoma"/>
          <w:sz w:val="24"/>
          <w:szCs w:val="24"/>
          <w:lang w:val="en-US"/>
        </w:rPr>
        <w:t xml:space="preserve">HCV </w:t>
      </w:r>
      <w:r w:rsidR="003451F9" w:rsidRPr="001B3D7B">
        <w:rPr>
          <w:rFonts w:ascii="Book Antiqua" w:hAnsi="Book Antiqua" w:cs="Tahoma"/>
          <w:sz w:val="24"/>
          <w:szCs w:val="24"/>
          <w:lang w:val="en-US"/>
        </w:rPr>
        <w:t>patients</w:t>
      </w:r>
      <w:r w:rsidR="006D75C3" w:rsidRPr="001B3D7B">
        <w:rPr>
          <w:rFonts w:ascii="Book Antiqua" w:hAnsi="Book Antiqua" w:cs="Tahoma"/>
          <w:sz w:val="24"/>
          <w:szCs w:val="24"/>
          <w:lang w:val="en-US"/>
        </w:rPr>
        <w:t xml:space="preserve"> </w:t>
      </w:r>
      <w:r w:rsidR="003451F9" w:rsidRPr="001B3D7B">
        <w:rPr>
          <w:rFonts w:ascii="Book Antiqua" w:hAnsi="Book Antiqua" w:cs="Tahoma"/>
          <w:sz w:val="24"/>
          <w:szCs w:val="24"/>
          <w:lang w:val="en-US"/>
        </w:rPr>
        <w:t xml:space="preserve">often experience </w:t>
      </w:r>
      <w:r w:rsidR="000126A2" w:rsidRPr="001B3D7B">
        <w:rPr>
          <w:rFonts w:ascii="Book Antiqua" w:hAnsi="Book Antiqua" w:cs="Tahoma"/>
          <w:sz w:val="24"/>
          <w:szCs w:val="24"/>
          <w:lang w:val="en-US"/>
        </w:rPr>
        <w:t>debilitating fatigue</w:t>
      </w:r>
      <w:r w:rsidR="00CB4460" w:rsidRPr="001B3D7B">
        <w:rPr>
          <w:rFonts w:ascii="Book Antiqua" w:hAnsi="Book Antiqua" w:cs="Tahoma"/>
          <w:sz w:val="24"/>
          <w:szCs w:val="24"/>
          <w:lang w:val="en-US"/>
        </w:rPr>
        <w:t xml:space="preserve"> and</w:t>
      </w:r>
      <w:r w:rsidR="000126A2" w:rsidRPr="001B3D7B">
        <w:rPr>
          <w:rFonts w:ascii="Book Antiqua" w:hAnsi="Book Antiqua" w:cs="Tahoma"/>
          <w:sz w:val="24"/>
          <w:szCs w:val="24"/>
          <w:lang w:val="en-US"/>
        </w:rPr>
        <w:t xml:space="preserve"> impairment to </w:t>
      </w:r>
      <w:r w:rsidR="00F76FC4" w:rsidRPr="001B3D7B">
        <w:rPr>
          <w:rFonts w:ascii="Book Antiqua" w:hAnsi="Book Antiqua" w:cs="Tahoma"/>
          <w:sz w:val="24"/>
          <w:szCs w:val="24"/>
          <w:lang w:val="en-US"/>
        </w:rPr>
        <w:t xml:space="preserve">work </w:t>
      </w:r>
      <w:r w:rsidR="006D75C3" w:rsidRPr="001B3D7B">
        <w:rPr>
          <w:rFonts w:ascii="Book Antiqua" w:hAnsi="Book Antiqua" w:cs="Tahoma"/>
          <w:sz w:val="24"/>
          <w:szCs w:val="24"/>
          <w:lang w:val="en-US"/>
        </w:rPr>
        <w:t xml:space="preserve">productivity </w:t>
      </w:r>
      <w:r w:rsidR="00F76FC4" w:rsidRPr="001B3D7B">
        <w:rPr>
          <w:rFonts w:ascii="Book Antiqua" w:hAnsi="Book Antiqua" w:cs="Tahoma"/>
          <w:sz w:val="24"/>
          <w:szCs w:val="24"/>
          <w:lang w:val="en-US"/>
        </w:rPr>
        <w:t>and non-work activities</w:t>
      </w:r>
      <w:r w:rsidR="001E5D07" w:rsidRPr="001B3D7B">
        <w:rPr>
          <w:rFonts w:ascii="Book Antiqua" w:hAnsi="Book Antiqua"/>
          <w:sz w:val="24"/>
          <w:szCs w:val="24"/>
          <w:lang w:val="en-US"/>
        </w:rPr>
        <w:fldChar w:fldCharType="begin"/>
      </w:r>
      <w:r w:rsidR="00407295" w:rsidRPr="001B3D7B">
        <w:rPr>
          <w:rFonts w:ascii="Book Antiqua" w:hAnsi="Book Antiqua"/>
          <w:sz w:val="24"/>
          <w:szCs w:val="24"/>
          <w:lang w:val="en-US"/>
        </w:rPr>
        <w:instrText xml:space="preserve"> ADDIN EN.CITE &lt;EndNote&gt;&lt;Cite&gt;&lt;Author&gt;Younossi&lt;/Author&gt;&lt;Year&gt;2016&lt;/Year&gt;&lt;RecNum&gt;43&lt;/RecNum&gt;&lt;DisplayText&gt;&lt;style face="superscript"&gt;[89]&lt;/style&gt;&lt;/DisplayText&gt;&lt;record&gt;&lt;rec-number&gt;43&lt;/rec-number&gt;&lt;foreign-keys&gt;&lt;key app="EN" db-id="sxasv0zxffd0vieev5ax0p08222er2p0vwex" timestamp="1519642280"&gt;43&lt;/key&gt;&lt;/foreign-keys&gt;&lt;ref-type name="Journal Article"&gt;17&lt;/ref-type&gt;&lt;contributors&gt;&lt;authors&gt;&lt;author&gt;Younossi, Zobair&lt;/author&gt;&lt;author&gt;Park, Haesuk&lt;/author&gt;&lt;author&gt;Henry, Linda&lt;/author&gt;&lt;author&gt;Adeyemi, Ayoade&lt;/author&gt;&lt;author&gt;Stepanova, Maria&lt;/author&gt;&lt;/authors&gt;&lt;/contributors&gt;&lt;titles&gt;&lt;title&gt;Extrahepatic manifestations of hepatitis C: a meta-analysis of prevalence, quality of life, and economic burden&lt;/title&gt;&lt;secondary-title&gt;Gastroenterology&lt;/secondary-title&gt;&lt;/titles&gt;&lt;periodical&gt;&lt;full-title&gt;Gastroenterology&lt;/full-title&gt;&lt;abbr-1&gt;Gastroenterology&lt;/abbr-1&gt;&lt;abbr-2&gt;Gastroenterology&lt;/abbr-2&gt;&lt;/periodical&gt;&lt;pages&gt;1599-1608&lt;/pages&gt;&lt;volume&gt;150&lt;/volume&gt;&lt;number&gt;7&lt;/number&gt;&lt;dates&gt;&lt;year&gt;2016&lt;/year&gt;&lt;/dates&gt;&lt;isbn&gt;0016-5085&lt;/isbn&gt;&lt;accession-num&gt;26924097&lt;/accession-num&gt;&lt;urls&gt;&lt;related-urls&gt;&lt;url&gt;http://www.gastrojournal.org/article/S0016-5085(16)00230-4/abstract&lt;/url&gt;&lt;/related-urls&gt;&lt;/urls&gt;&lt;electronic-resource-num&gt;10.1053/j.gastro.2016.02.039&lt;/electronic-resource-num&gt;&lt;/record&gt;&lt;/Cite&gt;&lt;/EndNote&gt;</w:instrText>
      </w:r>
      <w:r w:rsidR="001E5D07" w:rsidRPr="001B3D7B">
        <w:rPr>
          <w:rFonts w:ascii="Book Antiqua" w:hAnsi="Book Antiqua" w:cs="Tahoma"/>
          <w:sz w:val="24"/>
          <w:szCs w:val="24"/>
          <w:lang w:val="en-US"/>
        </w:rPr>
        <w:fldChar w:fldCharType="separate"/>
      </w:r>
      <w:r w:rsidR="00407295" w:rsidRPr="001B3D7B">
        <w:rPr>
          <w:rFonts w:ascii="Book Antiqua" w:hAnsi="Book Antiqua"/>
          <w:noProof/>
          <w:sz w:val="24"/>
          <w:szCs w:val="24"/>
          <w:vertAlign w:val="superscript"/>
          <w:lang w:val="en-US"/>
        </w:rPr>
        <w:t>[89]</w:t>
      </w:r>
      <w:r w:rsidR="001E5D07" w:rsidRPr="001B3D7B">
        <w:rPr>
          <w:rFonts w:ascii="Book Antiqua" w:hAnsi="Book Antiqua"/>
          <w:sz w:val="24"/>
          <w:szCs w:val="24"/>
          <w:lang w:val="en-US"/>
        </w:rPr>
        <w:fldChar w:fldCharType="end"/>
      </w:r>
      <w:r w:rsidR="0024679F" w:rsidRPr="001B3D7B">
        <w:rPr>
          <w:rFonts w:ascii="Book Antiqua" w:hAnsi="Book Antiqua"/>
          <w:sz w:val="24"/>
          <w:szCs w:val="24"/>
          <w:lang w:val="en-US"/>
        </w:rPr>
        <w:t>.</w:t>
      </w:r>
      <w:r w:rsidR="00F76FC4" w:rsidRPr="001B3D7B">
        <w:rPr>
          <w:rFonts w:ascii="Book Antiqua" w:hAnsi="Book Antiqua" w:cs="Tahoma"/>
          <w:sz w:val="24"/>
          <w:szCs w:val="24"/>
          <w:lang w:val="en-US"/>
        </w:rPr>
        <w:t xml:space="preserve"> </w:t>
      </w:r>
      <w:r w:rsidR="00CB4460" w:rsidRPr="001B3D7B">
        <w:rPr>
          <w:rFonts w:ascii="Book Antiqua" w:hAnsi="Book Antiqua" w:cs="Tahoma"/>
          <w:sz w:val="24"/>
          <w:szCs w:val="24"/>
          <w:lang w:val="en-US"/>
        </w:rPr>
        <w:t xml:space="preserve">HCV infection also </w:t>
      </w:r>
      <w:r w:rsidR="006F6A97" w:rsidRPr="001B3D7B">
        <w:rPr>
          <w:rFonts w:ascii="Book Antiqua" w:hAnsi="Book Antiqua" w:cs="Tahoma"/>
          <w:sz w:val="24"/>
          <w:szCs w:val="24"/>
          <w:lang w:val="en-US"/>
        </w:rPr>
        <w:t xml:space="preserve">causes </w:t>
      </w:r>
      <w:r w:rsidR="00F95A28" w:rsidRPr="001B3D7B">
        <w:rPr>
          <w:rFonts w:ascii="Book Antiqua" w:hAnsi="Book Antiqua" w:cs="Tahoma"/>
          <w:sz w:val="24"/>
          <w:szCs w:val="24"/>
          <w:lang w:val="en-US"/>
        </w:rPr>
        <w:t>neuropsychiatric</w:t>
      </w:r>
      <w:r w:rsidR="00CB4460" w:rsidRPr="001B3D7B">
        <w:rPr>
          <w:rFonts w:ascii="Book Antiqua" w:hAnsi="Book Antiqua" w:cs="Tahoma"/>
          <w:sz w:val="24"/>
          <w:szCs w:val="24"/>
          <w:lang w:val="en-US"/>
        </w:rPr>
        <w:t xml:space="preserve"> manifestations such as</w:t>
      </w:r>
      <w:r w:rsidR="00F95A28" w:rsidRPr="001B3D7B">
        <w:rPr>
          <w:rFonts w:ascii="Book Antiqua" w:hAnsi="Book Antiqua" w:cs="Tahoma"/>
          <w:sz w:val="24"/>
          <w:szCs w:val="24"/>
          <w:lang w:val="en-US"/>
        </w:rPr>
        <w:t xml:space="preserve"> </w:t>
      </w:r>
      <w:r w:rsidR="00CB4460" w:rsidRPr="001B3D7B">
        <w:rPr>
          <w:rFonts w:ascii="Book Antiqua" w:hAnsi="Book Antiqua" w:cs="Tahoma"/>
          <w:sz w:val="24"/>
          <w:szCs w:val="24"/>
          <w:lang w:val="en-US"/>
        </w:rPr>
        <w:t xml:space="preserve">“brain fog”, </w:t>
      </w:r>
      <w:r w:rsidR="00543D2F" w:rsidRPr="001B3D7B">
        <w:rPr>
          <w:rFonts w:ascii="Book Antiqua" w:hAnsi="Book Antiqua" w:cs="Tahoma"/>
          <w:sz w:val="24"/>
          <w:szCs w:val="24"/>
          <w:lang w:val="en-US"/>
        </w:rPr>
        <w:t xml:space="preserve">whereby patients suffer from </w:t>
      </w:r>
      <w:r w:rsidR="00F95A28" w:rsidRPr="001B3D7B">
        <w:rPr>
          <w:rFonts w:ascii="Book Antiqua" w:hAnsi="Book Antiqua" w:cs="Tahoma"/>
          <w:sz w:val="24"/>
          <w:szCs w:val="24"/>
          <w:lang w:val="en-US"/>
        </w:rPr>
        <w:t xml:space="preserve">difficulty in </w:t>
      </w:r>
      <w:r w:rsidR="00CB4460" w:rsidRPr="001B3D7B">
        <w:rPr>
          <w:rFonts w:ascii="Book Antiqua" w:hAnsi="Book Antiqua" w:cs="Tahoma"/>
          <w:sz w:val="24"/>
          <w:szCs w:val="24"/>
          <w:lang w:val="en-US"/>
        </w:rPr>
        <w:t>attention and memory</w:t>
      </w:r>
      <w:r w:rsidR="00B5588C" w:rsidRPr="001B3D7B">
        <w:rPr>
          <w:rFonts w:ascii="Book Antiqua" w:hAnsi="Book Antiqua" w:cs="Tahoma"/>
          <w:sz w:val="24"/>
          <w:szCs w:val="24"/>
          <w:lang w:val="en-US"/>
        </w:rPr>
        <w:t>,</w:t>
      </w:r>
      <w:r w:rsidR="00F95A28" w:rsidRPr="001B3D7B">
        <w:rPr>
          <w:rFonts w:ascii="Book Antiqua" w:hAnsi="Book Antiqua" w:cs="Tahoma"/>
          <w:sz w:val="24"/>
          <w:szCs w:val="24"/>
          <w:lang w:val="en-US"/>
        </w:rPr>
        <w:t xml:space="preserve"> </w:t>
      </w:r>
      <w:r w:rsidR="00543D2F" w:rsidRPr="001B3D7B">
        <w:rPr>
          <w:rFonts w:ascii="Book Antiqua" w:hAnsi="Book Antiqua" w:cs="Tahoma"/>
          <w:sz w:val="24"/>
          <w:szCs w:val="24"/>
          <w:lang w:val="en-US"/>
        </w:rPr>
        <w:t xml:space="preserve">alongside </w:t>
      </w:r>
      <w:r w:rsidR="00C02B63" w:rsidRPr="001B3D7B">
        <w:rPr>
          <w:rFonts w:ascii="Book Antiqua" w:hAnsi="Book Antiqua" w:cs="Tahoma"/>
          <w:sz w:val="24"/>
          <w:szCs w:val="24"/>
          <w:lang w:val="en-US"/>
        </w:rPr>
        <w:t xml:space="preserve">other cognitive </w:t>
      </w:r>
      <w:r w:rsidR="00543D2F" w:rsidRPr="001B3D7B">
        <w:rPr>
          <w:rFonts w:ascii="Book Antiqua" w:hAnsi="Book Antiqua" w:cs="Tahoma"/>
          <w:sz w:val="24"/>
          <w:szCs w:val="24"/>
          <w:lang w:val="en-US"/>
        </w:rPr>
        <w:t>impairments</w:t>
      </w:r>
      <w:r w:rsidR="001E5D07"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Iriana&lt;/Author&gt;&lt;Year&gt;2017&lt;/Year&gt;&lt;RecNum&gt;188&lt;/RecNum&gt;&lt;DisplayText&gt;&lt;style face="superscript"&gt;[106]&lt;/style&gt;&lt;/DisplayText&gt;&lt;record&gt;&lt;rec-number&gt;188&lt;/rec-number&gt;&lt;foreign-keys&gt;&lt;key app="EN" db-id="sxasv0zxffd0vieev5ax0p08222er2p0vwex" timestamp="1528362339"&gt;188&lt;/key&gt;&lt;/foreign-keys&gt;&lt;ref-type name="Journal Article"&gt;17&lt;/ref-type&gt;&lt;contributors&gt;&lt;authors&gt;&lt;author&gt;Iriana, Sentia&lt;/author&gt;&lt;author&gt;Curry, Michael P&lt;/author&gt;&lt;author&gt;Afdhal, Nezam H&lt;/author&gt;&lt;/authors&gt;&lt;/contributors&gt;&lt;titles&gt;&lt;title&gt;Neurologic manifestations of hepatitis C virus infection&lt;/title&gt;&lt;secondary-title&gt;Clinics in liver disease&lt;/secondary-title&gt;&lt;/titles&gt;&lt;periodical&gt;&lt;full-title&gt;Clinics in Liver Disease&lt;/full-title&gt;&lt;abbr-1&gt;Clin. Liver Dis.&lt;/abbr-1&gt;&lt;abbr-2&gt;Clin Liver Dis&lt;/abbr-2&gt;&lt;/periodical&gt;&lt;pages&gt;535-542&lt;/pages&gt;&lt;volume&gt;21&lt;/volume&gt;&lt;number&gt;3&lt;/number&gt;&lt;dates&gt;&lt;year&gt;2017&lt;/year&gt;&lt;/dates&gt;&lt;isbn&gt;1089-3261&lt;/isbn&gt;&lt;accession-num&gt;28689591&lt;/accession-num&gt;&lt;urls&gt;&lt;related-urls&gt;&lt;url&gt;https://www.sciencedirect.com/science/article/pii/S1089326117300259?via%3Dihub&lt;/url&gt;&lt;/related-urls&gt;&lt;/urls&gt;&lt;electronic-resource-num&gt;10.1016/j.cld.2017.03.008&lt;/electronic-resource-num&gt;&lt;access-date&gt;2018.06.07&lt;/access-date&gt;&lt;/record&gt;&lt;/Cite&gt;&lt;/EndNote&gt;</w:instrText>
      </w:r>
      <w:r w:rsidR="001E5D07"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6]</w:t>
      </w:r>
      <w:r w:rsidR="001E5D07" w:rsidRPr="001B3D7B">
        <w:rPr>
          <w:rFonts w:ascii="Book Antiqua" w:hAnsi="Book Antiqua"/>
          <w:sz w:val="24"/>
          <w:szCs w:val="24"/>
          <w:lang w:val="en-US"/>
        </w:rPr>
        <w:fldChar w:fldCharType="end"/>
      </w:r>
      <w:r w:rsidR="0024679F" w:rsidRPr="001B3D7B">
        <w:rPr>
          <w:rFonts w:ascii="Book Antiqua" w:hAnsi="Book Antiqua"/>
          <w:sz w:val="24"/>
          <w:szCs w:val="24"/>
          <w:lang w:val="en-US"/>
        </w:rPr>
        <w:t>.</w:t>
      </w:r>
      <w:r w:rsidR="00F95A28" w:rsidRPr="001B3D7B">
        <w:rPr>
          <w:rFonts w:ascii="Book Antiqua" w:hAnsi="Book Antiqua" w:cs="Tahoma"/>
          <w:sz w:val="24"/>
          <w:szCs w:val="24"/>
          <w:lang w:val="en-US"/>
        </w:rPr>
        <w:t xml:space="preserve"> Clearly, HCV infection and its systemic manifestations negatively impact patients’</w:t>
      </w:r>
      <w:r w:rsidR="006D75C3" w:rsidRPr="001B3D7B">
        <w:rPr>
          <w:rFonts w:ascii="Book Antiqua" w:hAnsi="Book Antiqua" w:cs="Tahoma"/>
          <w:sz w:val="24"/>
          <w:szCs w:val="24"/>
          <w:lang w:val="en-US"/>
        </w:rPr>
        <w:t xml:space="preserve"> health-related quality of life (</w:t>
      </w:r>
      <w:proofErr w:type="spellStart"/>
      <w:r w:rsidR="006D75C3" w:rsidRPr="001B3D7B">
        <w:rPr>
          <w:rFonts w:ascii="Book Antiqua" w:hAnsi="Book Antiqua" w:cs="Tahoma"/>
          <w:sz w:val="24"/>
          <w:szCs w:val="24"/>
          <w:lang w:val="en-US"/>
        </w:rPr>
        <w:t>HRQoL</w:t>
      </w:r>
      <w:proofErr w:type="spellEnd"/>
      <w:r w:rsidR="006D75C3" w:rsidRPr="001B3D7B">
        <w:rPr>
          <w:rFonts w:ascii="Book Antiqua" w:hAnsi="Book Antiqua" w:cs="Tahoma"/>
          <w:sz w:val="24"/>
          <w:szCs w:val="24"/>
          <w:lang w:val="en-US"/>
        </w:rPr>
        <w:t>)</w:t>
      </w:r>
      <w:r w:rsidR="001E5D07" w:rsidRPr="001B3D7B">
        <w:rPr>
          <w:rFonts w:ascii="Book Antiqua" w:hAnsi="Book Antiqua"/>
          <w:sz w:val="24"/>
          <w:szCs w:val="24"/>
          <w:lang w:val="en-US"/>
        </w:rPr>
        <w:fldChar w:fldCharType="begin">
          <w:fldData xml:space="preserve">PEVuZE5vdGU+PENpdGU+PEF1dGhvcj5Zb3Vub3NzaTwvQXV0aG9yPjxZZWFyPjIwMTY8L1llYXI+
PFJlY051bT40MzwvUmVjTnVtPjxEaXNwbGF5VGV4dD48c3R5bGUgZmFjZT0ic3VwZXJzY3JpcHQi
Pls4OSwgMTA2XTwvc3R5bGU+PC9EaXNwbGF5VGV4dD48cmVjb3JkPjxyZWMtbnVtYmVyPjQzPC9y
ZWMtbnVtYmVyPjxmb3JlaWduLWtleXM+PGtleSBhcHA9IkVOIiBkYi1pZD0ic3hhc3YwenhmZmQw
dmllZXY1YXgwcDA4MjIyZXIycDB2d2V4IiB0aW1lc3RhbXA9IjE1MTk2NDIyODAiPjQzPC9rZXk+
PC9mb3JlaWduLWtleXM+PHJlZi10eXBlIG5hbWU9IkpvdXJuYWwgQXJ0aWNsZSI+MTc8L3JlZi10
eXBlPjxjb250cmlidXRvcnM+PGF1dGhvcnM+PGF1dGhvcj5Zb3Vub3NzaSwgWm9iYWlyPC9hdXRo
b3I+PGF1dGhvcj5QYXJrLCBIYWVzdWs8L2F1dGhvcj48YXV0aG9yPkhlbnJ5LCBMaW5kYTwvYXV0
aG9yPjxhdXRob3I+QWRleWVtaSwgQXlvYWRlPC9hdXRob3I+PGF1dGhvcj5TdGVwYW5vdmEsIE1h
cmlhPC9hdXRob3I+PC9hdXRob3JzPjwvY29udHJpYnV0b3JzPjx0aXRsZXM+PHRpdGxlPkV4dHJh
aGVwYXRpYyBtYW5pZmVzdGF0aW9ucyBvZiBoZXBhdGl0aXMgQzogYSBtZXRhLWFuYWx5c2lzIG9m
IHByZXZhbGVuY2UsIHF1YWxpdHkgb2YgbGlmZSwgYW5kIGVjb25vbWljIGJ1cmRlbjwvdGl0bGU+
PHNlY29uZGFyeS10aXRsZT5HYXN0cm9lbnRlcm9sb2d5PC9zZWNvbmRhcnktdGl0bGU+PC90aXRs
ZXM+PHBlcmlvZGljYWw+PGZ1bGwtdGl0bGU+R2FzdHJvZW50ZXJvbG9neTwvZnVsbC10aXRsZT48
YWJici0xPkdhc3Ryb2VudGVyb2xvZ3k8L2FiYnItMT48YWJici0yPkdhc3Ryb2VudGVyb2xvZ3k8
L2FiYnItMj48L3BlcmlvZGljYWw+PHBhZ2VzPjE1OTktMTYwODwvcGFnZXM+PHZvbHVtZT4xNTA8
L3ZvbHVtZT48bnVtYmVyPjc8L251bWJlcj48ZGF0ZXM+PHllYXI+MjAxNjwveWVhcj48L2RhdGVz
Pjxpc2JuPjAwMTYtNTA4NTwvaXNibj48YWNjZXNzaW9uLW51bT4yNjkyNDA5NzwvYWNjZXNzaW9u
LW51bT48dXJscz48cmVsYXRlZC11cmxzPjx1cmw+aHR0cDovL3d3dy5nYXN0cm9qb3VybmFsLm9y
Zy9hcnRpY2xlL1MwMDE2LTUwODUoMTYpMDAyMzAtNC9hYnN0cmFjdDwvdXJsPjwvcmVsYXRlZC11
cmxzPjwvdXJscz48ZWxlY3Ryb25pYy1yZXNvdXJjZS1udW0+MTAuMTA1My9qLmdhc3Ryby4yMDE2
LjAyLjAzOTwvZWxlY3Ryb25pYy1yZXNvdXJjZS1udW0+PC9yZWNvcmQ+PC9DaXRlPjxDaXRlPjxB
dXRob3I+SXJpYW5hPC9BdXRob3I+PFllYXI+MjAxNzwvWWVhcj48UmVjTnVtPjE4ODwvUmVjTnVt
PjxyZWNvcmQ+PHJlYy1udW1iZXI+MTg4PC9yZWMtbnVtYmVyPjxmb3JlaWduLWtleXM+PGtleSBh
cHA9IkVOIiBkYi1pZD0ic3hhc3YwenhmZmQwdmllZXY1YXgwcDA4MjIyZXIycDB2d2V4IiB0aW1l
c3RhbXA9IjE1MjgzNjIzMzkiPjE4ODwva2V5PjwvZm9yZWlnbi1rZXlzPjxyZWYtdHlwZSBuYW1l
PSJKb3VybmFsIEFydGljbGUiPjE3PC9yZWYtdHlwZT48Y29udHJpYnV0b3JzPjxhdXRob3JzPjxh
dXRob3I+SXJpYW5hLCBTZW50aWE8L2F1dGhvcj48YXV0aG9yPkN1cnJ5LCBNaWNoYWVsIFA8L2F1
dGhvcj48YXV0aG9yPkFmZGhhbCwgTmV6YW0gSDwvYXV0aG9yPjwvYXV0aG9ycz48L2NvbnRyaWJ1
dG9ycz48dGl0bGVzPjx0aXRsZT5OZXVyb2xvZ2ljIG1hbmlmZXN0YXRpb25zIG9mIGhlcGF0aXRp
cyBDIHZpcnVzIGluZmVjdGlvbjwvdGl0bGU+PHNlY29uZGFyeS10aXRsZT5DbGluaWNzIGluIGxp
dmVyIGRpc2Vhc2U8L3NlY29uZGFyeS10aXRsZT48L3RpdGxlcz48cGVyaW9kaWNhbD48ZnVsbC10
aXRsZT5DbGluaWNzIGluIExpdmVyIERpc2Vhc2U8L2Z1bGwtdGl0bGU+PGFiYnItMT5DbGluLiBM
aXZlciBEaXMuPC9hYmJyLTE+PGFiYnItMj5DbGluIExpdmVyIERpczwvYWJici0yPjwvcGVyaW9k
aWNhbD48cGFnZXM+NTM1LTU0MjwvcGFnZXM+PHZvbHVtZT4yMTwvdm9sdW1lPjxudW1iZXI+Mzwv
bnVtYmVyPjxkYXRlcz48eWVhcj4yMDE3PC95ZWFyPjwvZGF0ZXM+PGlzYm4+MTA4OS0zMjYxPC9p
c2JuPjxhY2Nlc3Npb24tbnVtPjI4Njg5NTkxPC9hY2Nlc3Npb24tbnVtPjx1cmxzPjxyZWxhdGVk
LXVybHM+PHVybD5odHRwczovL3d3dy5zY2llbmNlZGlyZWN0LmNvbS9zY2llbmNlL2FydGljbGUv
cGlpL1MxMDg5MzI2MTE3MzAwMjU5P3ZpYSUzRGlodWI8L3VybD48L3JlbGF0ZWQtdXJscz48L3Vy
bHM+PGVsZWN0cm9uaWMtcmVzb3VyY2UtbnVtPjEwLjEwMTYvai5jbGQuMjAxNy4wMy4wMDg8L2Vs
ZWN0cm9uaWMtcmVzb3VyY2UtbnVtPjxhY2Nlc3MtZGF0ZT4yMDE4LjA2LjA3PC9hY2Nlc3MtZGF0
ZT48L3JlY29yZD48L0NpdGU+PC9FbmROb3RlPgB=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Zb3Vub3NzaTwvQXV0aG9yPjxZZWFyPjIwMTY8L1llYXI+
PFJlY051bT40MzwvUmVjTnVtPjxEaXNwbGF5VGV4dD48c3R5bGUgZmFjZT0ic3VwZXJzY3JpcHQi
Pls4OSwgMTA2XTwvc3R5bGU+PC9EaXNwbGF5VGV4dD48cmVjb3JkPjxyZWMtbnVtYmVyPjQzPC9y
ZWMtbnVtYmVyPjxmb3JlaWduLWtleXM+PGtleSBhcHA9IkVOIiBkYi1pZD0ic3hhc3YwenhmZmQw
dmllZXY1YXgwcDA4MjIyZXIycDB2d2V4IiB0aW1lc3RhbXA9IjE1MTk2NDIyODAiPjQzPC9rZXk+
PC9mb3JlaWduLWtleXM+PHJlZi10eXBlIG5hbWU9IkpvdXJuYWwgQXJ0aWNsZSI+MTc8L3JlZi10
eXBlPjxjb250cmlidXRvcnM+PGF1dGhvcnM+PGF1dGhvcj5Zb3Vub3NzaSwgWm9iYWlyPC9hdXRo
b3I+PGF1dGhvcj5QYXJrLCBIYWVzdWs8L2F1dGhvcj48YXV0aG9yPkhlbnJ5LCBMaW5kYTwvYXV0
aG9yPjxhdXRob3I+QWRleWVtaSwgQXlvYWRlPC9hdXRob3I+PGF1dGhvcj5TdGVwYW5vdmEsIE1h
cmlhPC9hdXRob3I+PC9hdXRob3JzPjwvY29udHJpYnV0b3JzPjx0aXRsZXM+PHRpdGxlPkV4dHJh
aGVwYXRpYyBtYW5pZmVzdGF0aW9ucyBvZiBoZXBhdGl0aXMgQzogYSBtZXRhLWFuYWx5c2lzIG9m
IHByZXZhbGVuY2UsIHF1YWxpdHkgb2YgbGlmZSwgYW5kIGVjb25vbWljIGJ1cmRlbjwvdGl0bGU+
PHNlY29uZGFyeS10aXRsZT5HYXN0cm9lbnRlcm9sb2d5PC9zZWNvbmRhcnktdGl0bGU+PC90aXRs
ZXM+PHBlcmlvZGljYWw+PGZ1bGwtdGl0bGU+R2FzdHJvZW50ZXJvbG9neTwvZnVsbC10aXRsZT48
YWJici0xPkdhc3Ryb2VudGVyb2xvZ3k8L2FiYnItMT48YWJici0yPkdhc3Ryb2VudGVyb2xvZ3k8
L2FiYnItMj48L3BlcmlvZGljYWw+PHBhZ2VzPjE1OTktMTYwODwvcGFnZXM+PHZvbHVtZT4xNTA8
L3ZvbHVtZT48bnVtYmVyPjc8L251bWJlcj48ZGF0ZXM+PHllYXI+MjAxNjwveWVhcj48L2RhdGVz
Pjxpc2JuPjAwMTYtNTA4NTwvaXNibj48YWNjZXNzaW9uLW51bT4yNjkyNDA5NzwvYWNjZXNzaW9u
LW51bT48dXJscz48cmVsYXRlZC11cmxzPjx1cmw+aHR0cDovL3d3dy5nYXN0cm9qb3VybmFsLm9y
Zy9hcnRpY2xlL1MwMDE2LTUwODUoMTYpMDAyMzAtNC9hYnN0cmFjdDwvdXJsPjwvcmVsYXRlZC11
cmxzPjwvdXJscz48ZWxlY3Ryb25pYy1yZXNvdXJjZS1udW0+MTAuMTA1My9qLmdhc3Ryby4yMDE2
LjAyLjAzOTwvZWxlY3Ryb25pYy1yZXNvdXJjZS1udW0+PC9yZWNvcmQ+PC9DaXRlPjxDaXRlPjxB
dXRob3I+SXJpYW5hPC9BdXRob3I+PFllYXI+MjAxNzwvWWVhcj48UmVjTnVtPjE4ODwvUmVjTnVt
PjxyZWNvcmQ+PHJlYy1udW1iZXI+MTg4PC9yZWMtbnVtYmVyPjxmb3JlaWduLWtleXM+PGtleSBh
cHA9IkVOIiBkYi1pZD0ic3hhc3YwenhmZmQwdmllZXY1YXgwcDA4MjIyZXIycDB2d2V4IiB0aW1l
c3RhbXA9IjE1MjgzNjIzMzkiPjE4ODwva2V5PjwvZm9yZWlnbi1rZXlzPjxyZWYtdHlwZSBuYW1l
PSJKb3VybmFsIEFydGljbGUiPjE3PC9yZWYtdHlwZT48Y29udHJpYnV0b3JzPjxhdXRob3JzPjxh
dXRob3I+SXJpYW5hLCBTZW50aWE8L2F1dGhvcj48YXV0aG9yPkN1cnJ5LCBNaWNoYWVsIFA8L2F1
dGhvcj48YXV0aG9yPkFmZGhhbCwgTmV6YW0gSDwvYXV0aG9yPjwvYXV0aG9ycz48L2NvbnRyaWJ1
dG9ycz48dGl0bGVzPjx0aXRsZT5OZXVyb2xvZ2ljIG1hbmlmZXN0YXRpb25zIG9mIGhlcGF0aXRp
cyBDIHZpcnVzIGluZmVjdGlvbjwvdGl0bGU+PHNlY29uZGFyeS10aXRsZT5DbGluaWNzIGluIGxp
dmVyIGRpc2Vhc2U8L3NlY29uZGFyeS10aXRsZT48L3RpdGxlcz48cGVyaW9kaWNhbD48ZnVsbC10
aXRsZT5DbGluaWNzIGluIExpdmVyIERpc2Vhc2U8L2Z1bGwtdGl0bGU+PGFiYnItMT5DbGluLiBM
aXZlciBEaXMuPC9hYmJyLTE+PGFiYnItMj5DbGluIExpdmVyIERpczwvYWJici0yPjwvcGVyaW9k
aWNhbD48cGFnZXM+NTM1LTU0MjwvcGFnZXM+PHZvbHVtZT4yMTwvdm9sdW1lPjxudW1iZXI+Mzwv
bnVtYmVyPjxkYXRlcz48eWVhcj4yMDE3PC95ZWFyPjwvZGF0ZXM+PGlzYm4+MTA4OS0zMjYxPC9p
c2JuPjxhY2Nlc3Npb24tbnVtPjI4Njg5NTkxPC9hY2Nlc3Npb24tbnVtPjx1cmxzPjxyZWxhdGVk
LXVybHM+PHVybD5odHRwczovL3d3dy5zY2llbmNlZGlyZWN0LmNvbS9zY2llbmNlL2FydGljbGUv
cGlpL1MxMDg5MzI2MTE3MzAwMjU5P3ZpYSUzRGlodWI8L3VybD48L3JlbGF0ZWQtdXJscz48L3Vy
bHM+PGVsZWN0cm9uaWMtcmVzb3VyY2UtbnVtPjEwLjEwMTYvai5jbGQuMjAxNy4wMy4wMDg8L2Vs
ZWN0cm9uaWMtcmVzb3VyY2UtbnVtPjxhY2Nlc3MtZGF0ZT4yMDE4LjA2LjA3PC9hY2Nlc3MtZGF0
ZT48L3JlY29yZD48L0NpdGU+PC9FbmROb3RlPgB=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1E5D07" w:rsidRPr="001B3D7B">
        <w:rPr>
          <w:rFonts w:ascii="Book Antiqua" w:hAnsi="Book Antiqua" w:cs="Tahoma"/>
          <w:sz w:val="24"/>
          <w:szCs w:val="24"/>
          <w:lang w:val="en-US"/>
        </w:rPr>
      </w:r>
      <w:r w:rsidR="001E5D07"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89,106]</w:t>
      </w:r>
      <w:r w:rsidR="001E5D07" w:rsidRPr="001B3D7B">
        <w:rPr>
          <w:rFonts w:ascii="Book Antiqua" w:hAnsi="Book Antiqua"/>
          <w:sz w:val="24"/>
          <w:szCs w:val="24"/>
          <w:lang w:val="en-US"/>
        </w:rPr>
        <w:fldChar w:fldCharType="end"/>
      </w:r>
      <w:r w:rsidR="0024679F" w:rsidRPr="001B3D7B">
        <w:rPr>
          <w:rFonts w:ascii="Book Antiqua" w:hAnsi="Book Antiqua"/>
          <w:sz w:val="24"/>
          <w:szCs w:val="24"/>
          <w:lang w:val="en-US"/>
        </w:rPr>
        <w:t>.</w:t>
      </w:r>
      <w:r w:rsidR="006D75C3" w:rsidRPr="001B3D7B">
        <w:rPr>
          <w:rFonts w:ascii="Book Antiqua" w:hAnsi="Book Antiqua" w:cs="Tahoma"/>
          <w:sz w:val="24"/>
          <w:szCs w:val="24"/>
          <w:lang w:val="en-US"/>
        </w:rPr>
        <w:t xml:space="preserve"> </w:t>
      </w:r>
      <w:r w:rsidR="00C672AF" w:rsidRPr="001B3D7B">
        <w:rPr>
          <w:rFonts w:ascii="Book Antiqua" w:hAnsi="Book Antiqua" w:cs="Tahoma"/>
          <w:sz w:val="24"/>
          <w:szCs w:val="24"/>
          <w:lang w:val="en-US"/>
        </w:rPr>
        <w:t>As such, the importance of assessing PROs in HCV management has gained considerable attention internationally over the past decade</w:t>
      </w:r>
      <w:r w:rsidR="00BF038D" w:rsidRPr="001B3D7B">
        <w:rPr>
          <w:rFonts w:ascii="Book Antiqua" w:hAnsi="Book Antiqua"/>
          <w:sz w:val="24"/>
          <w:szCs w:val="24"/>
          <w:lang w:val="en-US"/>
        </w:rPr>
        <w:fldChar w:fldCharType="begin">
          <w:fldData xml:space="preserve">PEVuZE5vdGU+PENpdGU+PEF1dGhvcj5LYWxsbWFuPC9BdXRob3I+PFllYXI+MjAwNzwvWWVhcj48
UmVjTnVtPjkyPC9SZWNOdW0+PERpc3BsYXlUZXh0PjxzdHlsZSBmYWNlPSJzdXBlcnNjcmlwdCI+
WzEwNywgMTA4XTwvc3R5bGU+PC9EaXNwbGF5VGV4dD48cmVjb3JkPjxyZWMtbnVtYmVyPjkyPC9y
ZWMtbnVtYmVyPjxmb3JlaWduLWtleXM+PGtleSBhcHA9IkVOIiBkYi1pZD0ic3hhc3YwenhmZmQw
dmllZXY1YXgwcDA4MjIyZXIycDB2d2V4IiB0aW1lc3RhbXA9IjE1MjQzODg4MjciPjkyPC9rZXk+
PC9mb3JlaWduLWtleXM+PHJlZi10eXBlIG5hbWU9IkpvdXJuYWwgQXJ0aWNsZSI+MTc8L3JlZi10
eXBlPjxjb250cmlidXRvcnM+PGF1dGhvcnM+PGF1dGhvcj5LYWxsbWFuLCBKaWxsaWFuPC9hdXRo
b3I+PGF1dGhvcj5P4oCZTmVpbCwgTWFyeSBNYXJnYXJldDwvYXV0aG9yPjxhdXRob3I+TGFyaXZl
LCBCcmV0dDwvYXV0aG9yPjxhdXRob3I+Qm9wYXJhaSwgTmF2ZGVlcDwvYXV0aG9yPjxhdXRob3I+
Q2FsYWJyZXNlLCBMZW9uYXJkPC9hdXRob3I+PGF1dGhvcj5Zb3Vub3NzaSwgWm9iYWlyIE08L2F1
dGhvcj48L2F1dGhvcnM+PC9jb250cmlidXRvcnM+PHRpdGxlcz48dGl0bGU+RmF0aWd1ZSBhbmQg
aGVhbHRoLXJlbGF0ZWQgcXVhbGl0eSBvZiBsaWZlIChIUlFMKSBpbiBjaHJvbmljIGhlcGF0aXRp
cyBDIHZpcnVzIGluZmVjdGlvbjwvdGl0bGU+PHNlY29uZGFyeS10aXRsZT5EaWdlc3RpdmUgZGlz
ZWFzZXMgYW5kIHNjaWVuY2VzPC9zZWNvbmRhcnktdGl0bGU+PC90aXRsZXM+PHBlcmlvZGljYWw+
PGZ1bGwtdGl0bGU+RGlnZXN0aXZlIERpc2Vhc2VzIGFuZCBTY2llbmNlczwvZnVsbC10aXRsZT48
YWJici0xPkRpZy4gRGlzLiBTY2kuPC9hYmJyLTE+PGFiYnItMj5EaWcgRGlzIFNjaTwvYWJici0y
PjxhYmJyLTM+RGlnZXN0aXZlIERpc2Vhc2VzICZhbXA7IFNjaWVuY2VzPC9hYmJyLTM+PC9wZXJp
b2RpY2FsPjxwYWdlcz4yNTMxLTI1Mzk8L3BhZ2VzPjx2b2x1bWU+NTI8L3ZvbHVtZT48bnVtYmVy
PjEwPC9udW1iZXI+PGRhdGVzPjx5ZWFyPjIwMDc8L3llYXI+PC9kYXRlcz48aXNibj4wMTYzLTIx
MTY8L2lzYm4+PGFjY2Vzc2lvbi1udW0+MTc0MDY4Mjg8L2FjY2Vzc2lvbi1udW0+PHVybHM+PC91
cmxzPjxlbGVjdHJvbmljLXJlc291cmNlLW51bT4xMC4xMDA3L3MxMDYyMC0wMDYtOTcwOC14PC9l
bGVjdHJvbmljLXJlc291cmNlLW51bT48L3JlY29yZD48L0NpdGU+PENpdGU+PEF1dGhvcj5TcGll
Z2VsPC9BdXRob3I+PFllYXI+MjAwNTwvWWVhcj48UmVjTnVtPjkxPC9SZWNOdW0+PHJlY29yZD48
cmVjLW51bWJlcj45MTwvcmVjLW51bWJlcj48Zm9yZWlnbi1rZXlzPjxrZXkgYXBwPSJFTiIgZGIt
aWQ9InN4YXN2MHp4ZmZkMHZpZWV2NWF4MHAwODIyMmVyMnAwdndleCIgdGltZXN0YW1wPSIxNTI0
Mzg4ODA0Ij45MTwva2V5PjwvZm9yZWlnbi1rZXlzPjxyZWYtdHlwZSBuYW1lPSJKb3VybmFsIEFy
dGljbGUiPjE3PC9yZWYtdHlwZT48Y29udHJpYnV0b3JzPjxhdXRob3JzPjxhdXRob3I+U3BpZWdl
bCwgQnJlbm5hbiBNUjwvYXV0aG9yPjxhdXRob3I+WW91bm9zc2ksIFpvYmFpciBNPC9hdXRob3I+
PGF1dGhvcj5IYXlzLCBSb24gRDwvYXV0aG9yPjxhdXRob3I+UmV2aWNraSwgRGVubmlzPC9hdXRo
b3I+PGF1dGhvcj5Sb2JiaW5zLCBTZWFuPC9hdXRob3I+PGF1dGhvcj5LYW53YWwsIEZhc2loYTwv
YXV0aG9yPjwvYXV0aG9ycz48L2NvbnRyaWJ1dG9ycz48dGl0bGVzPjx0aXRsZT5JbXBhY3Qgb2Yg
aGVwYXRpdGlzIEMgb24gaGVhbHRoIHJlbGF0ZWQgcXVhbGl0eSBvZiBsaWZlOiBhIHN5c3RlbWF0
aWMgcmV2aWV3IGFuZCBxdWFudGl0YXRpdmUgYXNzZXNzbWVudDwvdGl0bGU+PHNlY29uZGFyeS10
aXRsZT5IZXBhdG9sb2d5PC9zZWNvbmRhcnktdGl0bGU+PC90aXRsZXM+PHBlcmlvZGljYWw+PGZ1
bGwtdGl0bGU+SGVwYXRvbG9neTwvZnVsbC10aXRsZT48YWJici0xPkhlcGF0b2xvZ3k8L2FiYnIt
MT48YWJici0yPkhlcGF0b2xvZ3k8L2FiYnItMj48L3BlcmlvZGljYWw+PHBhZ2VzPjc5MC04MDA8
L3BhZ2VzPjx2b2x1bWU+NDE8L3ZvbHVtZT48bnVtYmVyPjQ8L251bWJlcj48ZGF0ZXM+PHllYXI+
MjAwNTwveWVhcj48L2RhdGVzPjxpc2JuPjE1MjctMzM1MDwvaXNibj48YWNjZXNzaW9uLW51bT4x
NTc5MTYwODwvYWNjZXNzaW9uLW51bT48dXJscz48L3VybHM+PGVsZWN0cm9uaWMtcmVzb3VyY2Ut
bnVtPjEwLjEwMDIvaGVwLjIwNjU5PC9lbGVjdHJvbmljLXJlc291cmNlLW51bT48L3JlY29yZD48
L0NpdGU+PC9FbmROb3RlPn==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LYWxsbWFuPC9BdXRob3I+PFllYXI+MjAwNzwvWWVhcj48
UmVjTnVtPjkyPC9SZWNOdW0+PERpc3BsYXlUZXh0PjxzdHlsZSBmYWNlPSJzdXBlcnNjcmlwdCI+
WzEwNywgMTA4XTwvc3R5bGU+PC9EaXNwbGF5VGV4dD48cmVjb3JkPjxyZWMtbnVtYmVyPjkyPC9y
ZWMtbnVtYmVyPjxmb3JlaWduLWtleXM+PGtleSBhcHA9IkVOIiBkYi1pZD0ic3hhc3YwenhmZmQw
dmllZXY1YXgwcDA4MjIyZXIycDB2d2V4IiB0aW1lc3RhbXA9IjE1MjQzODg4MjciPjkyPC9rZXk+
PC9mb3JlaWduLWtleXM+PHJlZi10eXBlIG5hbWU9IkpvdXJuYWwgQXJ0aWNsZSI+MTc8L3JlZi10
eXBlPjxjb250cmlidXRvcnM+PGF1dGhvcnM+PGF1dGhvcj5LYWxsbWFuLCBKaWxsaWFuPC9hdXRo
b3I+PGF1dGhvcj5P4oCZTmVpbCwgTWFyeSBNYXJnYXJldDwvYXV0aG9yPjxhdXRob3I+TGFyaXZl
LCBCcmV0dDwvYXV0aG9yPjxhdXRob3I+Qm9wYXJhaSwgTmF2ZGVlcDwvYXV0aG9yPjxhdXRob3I+
Q2FsYWJyZXNlLCBMZW9uYXJkPC9hdXRob3I+PGF1dGhvcj5Zb3Vub3NzaSwgWm9iYWlyIE08L2F1
dGhvcj48L2F1dGhvcnM+PC9jb250cmlidXRvcnM+PHRpdGxlcz48dGl0bGU+RmF0aWd1ZSBhbmQg
aGVhbHRoLXJlbGF0ZWQgcXVhbGl0eSBvZiBsaWZlIChIUlFMKSBpbiBjaHJvbmljIGhlcGF0aXRp
cyBDIHZpcnVzIGluZmVjdGlvbjwvdGl0bGU+PHNlY29uZGFyeS10aXRsZT5EaWdlc3RpdmUgZGlz
ZWFzZXMgYW5kIHNjaWVuY2VzPC9zZWNvbmRhcnktdGl0bGU+PC90aXRsZXM+PHBlcmlvZGljYWw+
PGZ1bGwtdGl0bGU+RGlnZXN0aXZlIERpc2Vhc2VzIGFuZCBTY2llbmNlczwvZnVsbC10aXRsZT48
YWJici0xPkRpZy4gRGlzLiBTY2kuPC9hYmJyLTE+PGFiYnItMj5EaWcgRGlzIFNjaTwvYWJici0y
PjxhYmJyLTM+RGlnZXN0aXZlIERpc2Vhc2VzICZhbXA7IFNjaWVuY2VzPC9hYmJyLTM+PC9wZXJp
b2RpY2FsPjxwYWdlcz4yNTMxLTI1Mzk8L3BhZ2VzPjx2b2x1bWU+NTI8L3ZvbHVtZT48bnVtYmVy
PjEwPC9udW1iZXI+PGRhdGVzPjx5ZWFyPjIwMDc8L3llYXI+PC9kYXRlcz48aXNibj4wMTYzLTIx
MTY8L2lzYm4+PGFjY2Vzc2lvbi1udW0+MTc0MDY4Mjg8L2FjY2Vzc2lvbi1udW0+PHVybHM+PC91
cmxzPjxlbGVjdHJvbmljLXJlc291cmNlLW51bT4xMC4xMDA3L3MxMDYyMC0wMDYtOTcwOC14PC9l
bGVjdHJvbmljLXJlc291cmNlLW51bT48L3JlY29yZD48L0NpdGU+PENpdGU+PEF1dGhvcj5TcGll
Z2VsPC9BdXRob3I+PFllYXI+MjAwNTwvWWVhcj48UmVjTnVtPjkxPC9SZWNOdW0+PHJlY29yZD48
cmVjLW51bWJlcj45MTwvcmVjLW51bWJlcj48Zm9yZWlnbi1rZXlzPjxrZXkgYXBwPSJFTiIgZGIt
aWQ9InN4YXN2MHp4ZmZkMHZpZWV2NWF4MHAwODIyMmVyMnAwdndleCIgdGltZXN0YW1wPSIxNTI0
Mzg4ODA0Ij45MTwva2V5PjwvZm9yZWlnbi1rZXlzPjxyZWYtdHlwZSBuYW1lPSJKb3VybmFsIEFy
dGljbGUiPjE3PC9yZWYtdHlwZT48Y29udHJpYnV0b3JzPjxhdXRob3JzPjxhdXRob3I+U3BpZWdl
bCwgQnJlbm5hbiBNUjwvYXV0aG9yPjxhdXRob3I+WW91bm9zc2ksIFpvYmFpciBNPC9hdXRob3I+
PGF1dGhvcj5IYXlzLCBSb24gRDwvYXV0aG9yPjxhdXRob3I+UmV2aWNraSwgRGVubmlzPC9hdXRo
b3I+PGF1dGhvcj5Sb2JiaW5zLCBTZWFuPC9hdXRob3I+PGF1dGhvcj5LYW53YWwsIEZhc2loYTwv
YXV0aG9yPjwvYXV0aG9ycz48L2NvbnRyaWJ1dG9ycz48dGl0bGVzPjx0aXRsZT5JbXBhY3Qgb2Yg
aGVwYXRpdGlzIEMgb24gaGVhbHRoIHJlbGF0ZWQgcXVhbGl0eSBvZiBsaWZlOiBhIHN5c3RlbWF0
aWMgcmV2aWV3IGFuZCBxdWFudGl0YXRpdmUgYXNzZXNzbWVudDwvdGl0bGU+PHNlY29uZGFyeS10
aXRsZT5IZXBhdG9sb2d5PC9zZWNvbmRhcnktdGl0bGU+PC90aXRsZXM+PHBlcmlvZGljYWw+PGZ1
bGwtdGl0bGU+SGVwYXRvbG9neTwvZnVsbC10aXRsZT48YWJici0xPkhlcGF0b2xvZ3k8L2FiYnIt
MT48YWJici0yPkhlcGF0b2xvZ3k8L2FiYnItMj48L3BlcmlvZGljYWw+PHBhZ2VzPjc5MC04MDA8
L3BhZ2VzPjx2b2x1bWU+NDE8L3ZvbHVtZT48bnVtYmVyPjQ8L251bWJlcj48ZGF0ZXM+PHllYXI+
MjAwNTwveWVhcj48L2RhdGVzPjxpc2JuPjE1MjctMzM1MDwvaXNibj48YWNjZXNzaW9uLW51bT4x
NTc5MTYwODwvYWNjZXNzaW9uLW51bT48dXJscz48L3VybHM+PGVsZWN0cm9uaWMtcmVzb3VyY2Ut
bnVtPjEwLjEwMDIvaGVwLjIwNjU5PC9lbGVjdHJvbmljLXJlc291cmNlLW51bT48L3JlY29yZD48
L0NpdGU+PC9FbmROb3RlPn==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BF038D" w:rsidRPr="001B3D7B">
        <w:rPr>
          <w:rFonts w:ascii="Book Antiqua" w:hAnsi="Book Antiqua" w:cs="Tahoma"/>
          <w:sz w:val="24"/>
          <w:szCs w:val="24"/>
          <w:lang w:val="en-US"/>
        </w:rPr>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7,108]</w:t>
      </w:r>
      <w:r w:rsidR="00BF038D" w:rsidRPr="001B3D7B">
        <w:rPr>
          <w:rFonts w:ascii="Book Antiqua" w:hAnsi="Book Antiqua"/>
          <w:sz w:val="24"/>
          <w:szCs w:val="24"/>
          <w:lang w:val="en-US"/>
        </w:rPr>
        <w:fldChar w:fldCharType="end"/>
      </w:r>
      <w:r w:rsidR="0024679F" w:rsidRPr="001B3D7B">
        <w:rPr>
          <w:rFonts w:ascii="Book Antiqua" w:hAnsi="Book Antiqua"/>
          <w:sz w:val="24"/>
          <w:szCs w:val="24"/>
          <w:lang w:val="en-US"/>
        </w:rPr>
        <w:t>.</w:t>
      </w:r>
      <w:r w:rsidR="00C672AF" w:rsidRPr="001B3D7B">
        <w:rPr>
          <w:rFonts w:ascii="Book Antiqua" w:hAnsi="Book Antiqua" w:cs="Tahoma"/>
          <w:sz w:val="24"/>
          <w:szCs w:val="24"/>
          <w:lang w:val="en-US"/>
        </w:rPr>
        <w:t xml:space="preserve"> </w:t>
      </w:r>
      <w:r w:rsidR="007E35F9" w:rsidRPr="001B3D7B">
        <w:rPr>
          <w:rFonts w:ascii="Book Antiqua" w:hAnsi="Book Antiqua" w:cs="Tahoma"/>
          <w:sz w:val="24"/>
          <w:szCs w:val="24"/>
          <w:lang w:val="en-US"/>
        </w:rPr>
        <w:t>PRO data can also contribute to informing healthcare policy</w:t>
      </w:r>
      <w:r w:rsidR="00F76FC4" w:rsidRPr="001B3D7B">
        <w:rPr>
          <w:rFonts w:ascii="Book Antiqua" w:hAnsi="Book Antiqua" w:cs="Tahoma"/>
          <w:sz w:val="24"/>
          <w:szCs w:val="24"/>
          <w:lang w:val="en-US"/>
        </w:rPr>
        <w:t xml:space="preserve"> making</w:t>
      </w:r>
      <w:r w:rsidR="00BF038D"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Liu&lt;/Author&gt;&lt;Year&gt;2013&lt;/Year&gt;&lt;RecNum&gt;93&lt;/RecNum&gt;&lt;DisplayText&gt;&lt;style face="superscript"&gt;[109]&lt;/style&gt;&lt;/DisplayText&gt;&lt;record&gt;&lt;rec-number&gt;93&lt;/rec-number&gt;&lt;foreign-keys&gt;&lt;key app="EN" db-id="sxasv0zxffd0vieev5ax0p08222er2p0vwex" timestamp="1524391056"&gt;93&lt;/key&gt;&lt;/foreign-keys&gt;&lt;ref-type name="Journal Article"&gt;17&lt;/ref-type&gt;&lt;contributors&gt;&lt;authors&gt;&lt;author&gt;Liu, Y Y&lt;/author&gt;&lt;author&gt;Chen, R N&lt;/author&gt;&lt;author&gt;Yao, J J&lt;/author&gt;&lt;author&gt;Yuan, C R&lt;/author&gt;&lt;/authors&gt;&lt;/contributors&gt;&lt;titles&gt;&lt;title&gt;Research process in patient-reported outcomes at home and abroad&lt;/title&gt;&lt;secondary-title&gt;Xiandai Yufang Yixue&lt;/secondary-title&gt;&lt;/titles&gt;&lt;pages&gt;2268-2271&lt;/pages&gt;&lt;volume&gt;40&lt;/volume&gt;&lt;number&gt;12&lt;/number&gt;&lt;dates&gt;&lt;year&gt;2013&lt;/year&gt;&lt;/dates&gt;&lt;isbn&gt;1003-8507&lt;/isbn&gt;&lt;urls&gt;&lt;/urls&gt;&lt;/record&gt;&lt;/Cite&gt;&lt;/EndNote&gt;</w:instrText>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09]</w:t>
      </w:r>
      <w:r w:rsidR="00BF038D" w:rsidRPr="001B3D7B">
        <w:rPr>
          <w:rFonts w:ascii="Book Antiqua" w:hAnsi="Book Antiqua"/>
          <w:sz w:val="24"/>
          <w:szCs w:val="24"/>
          <w:lang w:val="en-US"/>
        </w:rPr>
        <w:fldChar w:fldCharType="end"/>
      </w:r>
      <w:r w:rsidR="0024679F" w:rsidRPr="001B3D7B">
        <w:rPr>
          <w:rFonts w:ascii="Book Antiqua" w:hAnsi="Book Antiqua"/>
          <w:sz w:val="24"/>
          <w:szCs w:val="24"/>
          <w:lang w:val="en-US"/>
        </w:rPr>
        <w:t>.</w:t>
      </w:r>
      <w:r w:rsidR="007E35F9" w:rsidRPr="001B3D7B">
        <w:rPr>
          <w:rFonts w:ascii="Book Antiqua" w:hAnsi="Book Antiqua" w:cs="Tahoma"/>
          <w:sz w:val="24"/>
          <w:szCs w:val="24"/>
          <w:lang w:val="en-US"/>
        </w:rPr>
        <w:t xml:space="preserve"> </w:t>
      </w:r>
      <w:r w:rsidR="00F76FC4" w:rsidRPr="001B3D7B">
        <w:rPr>
          <w:rFonts w:ascii="Book Antiqua" w:hAnsi="Book Antiqua" w:cs="Tahoma"/>
          <w:sz w:val="24"/>
          <w:szCs w:val="24"/>
          <w:lang w:val="en-US"/>
        </w:rPr>
        <w:t xml:space="preserve">Patients’ demographic characteristics and cultural background may </w:t>
      </w:r>
      <w:r w:rsidR="00F76FC4" w:rsidRPr="001B3D7B">
        <w:rPr>
          <w:rFonts w:ascii="Book Antiqua" w:hAnsi="Book Antiqua" w:cs="Tahoma"/>
          <w:sz w:val="24"/>
          <w:szCs w:val="24"/>
          <w:lang w:val="en-US"/>
        </w:rPr>
        <w:lastRenderedPageBreak/>
        <w:t>influence how they perceive and report their conditions; thus country-specific PRO data would be important for an accurate understandi</w:t>
      </w:r>
      <w:r w:rsidR="00F34A4A" w:rsidRPr="001B3D7B">
        <w:rPr>
          <w:rFonts w:ascii="Book Antiqua" w:hAnsi="Book Antiqua" w:cs="Tahoma"/>
          <w:sz w:val="24"/>
          <w:szCs w:val="24"/>
          <w:lang w:val="en-US"/>
        </w:rPr>
        <w:t>ng of the impact of the disease</w:t>
      </w:r>
      <w:r w:rsidR="00D07CEF"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 </w:instrText>
      </w:r>
      <w:r w:rsidR="0005138A" w:rsidRPr="001B3D7B">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DATA </w:instrText>
      </w:r>
      <w:r w:rsidR="0005138A" w:rsidRPr="001B3D7B">
        <w:rPr>
          <w:rFonts w:ascii="Book Antiqua" w:hAnsi="Book Antiqua" w:cs="Tahoma"/>
          <w:sz w:val="24"/>
          <w:szCs w:val="24"/>
          <w:lang w:val="en-US"/>
        </w:rPr>
      </w:r>
      <w:r w:rsidR="0005138A" w:rsidRPr="001B3D7B">
        <w:rPr>
          <w:rFonts w:ascii="Book Antiqua" w:hAnsi="Book Antiqua" w:cs="Tahoma"/>
          <w:sz w:val="24"/>
          <w:szCs w:val="24"/>
          <w:lang w:val="en-US"/>
        </w:rPr>
        <w:fldChar w:fldCharType="end"/>
      </w:r>
      <w:r w:rsidR="00D07CEF" w:rsidRPr="001B3D7B">
        <w:rPr>
          <w:rFonts w:ascii="Book Antiqua" w:hAnsi="Book Antiqua" w:cs="Tahoma"/>
          <w:sz w:val="24"/>
          <w:szCs w:val="24"/>
          <w:lang w:val="en-US"/>
        </w:rPr>
      </w:r>
      <w:r w:rsidR="00D07CEF" w:rsidRPr="001B3D7B">
        <w:rPr>
          <w:rFonts w:ascii="Book Antiqua" w:hAnsi="Book Antiqua" w:cs="Tahoma"/>
          <w:sz w:val="24"/>
          <w:szCs w:val="24"/>
          <w:lang w:val="en-US"/>
        </w:rPr>
        <w:fldChar w:fldCharType="separate"/>
      </w:r>
      <w:r w:rsidR="00A267EC" w:rsidRPr="001B3D7B">
        <w:rPr>
          <w:rFonts w:ascii="Book Antiqua" w:hAnsi="Book Antiqua" w:cs="Tahoma"/>
          <w:noProof/>
          <w:sz w:val="24"/>
          <w:szCs w:val="24"/>
          <w:vertAlign w:val="superscript"/>
          <w:lang w:val="en-US"/>
        </w:rPr>
        <w:t>[4]</w:t>
      </w:r>
      <w:r w:rsidR="00D07CEF" w:rsidRPr="001B3D7B">
        <w:rPr>
          <w:rFonts w:ascii="Book Antiqua" w:hAnsi="Book Antiqua"/>
          <w:sz w:val="24"/>
          <w:szCs w:val="24"/>
          <w:lang w:val="en-US"/>
        </w:rPr>
        <w:fldChar w:fldCharType="end"/>
      </w:r>
      <w:r w:rsidR="0024679F" w:rsidRPr="001B3D7B">
        <w:rPr>
          <w:rFonts w:ascii="Book Antiqua" w:hAnsi="Book Antiqua"/>
          <w:sz w:val="24"/>
          <w:szCs w:val="24"/>
          <w:lang w:val="en-US"/>
        </w:rPr>
        <w:t>.</w:t>
      </w:r>
      <w:r w:rsidR="00F34A4A" w:rsidRPr="001B3D7B">
        <w:rPr>
          <w:rFonts w:ascii="Book Antiqua" w:hAnsi="Book Antiqua" w:cs="Tahoma"/>
          <w:sz w:val="24"/>
          <w:szCs w:val="24"/>
          <w:lang w:val="en-US"/>
        </w:rPr>
        <w:t xml:space="preserve"> </w:t>
      </w:r>
      <w:r w:rsidR="00F76FC4" w:rsidRPr="001B3D7B">
        <w:rPr>
          <w:rFonts w:ascii="Book Antiqua" w:hAnsi="Book Antiqua" w:cs="Tahoma"/>
          <w:sz w:val="24"/>
          <w:szCs w:val="24"/>
          <w:lang w:val="en-US"/>
        </w:rPr>
        <w:t xml:space="preserve"> </w:t>
      </w:r>
    </w:p>
    <w:p w14:paraId="07EB7BD7" w14:textId="158C320F" w:rsidR="00CE119B" w:rsidRPr="001B3D7B" w:rsidRDefault="00C672AF"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M</w:t>
      </w:r>
      <w:r w:rsidR="000126A2" w:rsidRPr="001B3D7B">
        <w:rPr>
          <w:rFonts w:ascii="Book Antiqua" w:hAnsi="Book Antiqua" w:cs="Tahoma"/>
          <w:sz w:val="24"/>
          <w:szCs w:val="24"/>
          <w:lang w:val="en-US"/>
        </w:rPr>
        <w:t xml:space="preserve">ultiple PRO instruments can be used to assess </w:t>
      </w:r>
      <w:r w:rsidR="006D75C3" w:rsidRPr="001B3D7B">
        <w:rPr>
          <w:rFonts w:ascii="Book Antiqua" w:hAnsi="Book Antiqua" w:cs="Tahoma"/>
          <w:sz w:val="24"/>
          <w:szCs w:val="24"/>
          <w:lang w:val="en-US"/>
        </w:rPr>
        <w:t>HCV patients</w:t>
      </w:r>
      <w:r w:rsidRPr="001B3D7B">
        <w:rPr>
          <w:rFonts w:ascii="Book Antiqua" w:hAnsi="Book Antiqua" w:cs="Tahoma"/>
          <w:sz w:val="24"/>
          <w:szCs w:val="24"/>
          <w:lang w:val="en-US"/>
        </w:rPr>
        <w:t>’</w:t>
      </w:r>
      <w:r w:rsidR="007E35F9" w:rsidRPr="001B3D7B">
        <w:rPr>
          <w:rFonts w:ascii="Book Antiqua" w:hAnsi="Book Antiqua" w:cs="Tahoma"/>
          <w:sz w:val="24"/>
          <w:szCs w:val="24"/>
          <w:lang w:val="en-US"/>
        </w:rPr>
        <w:t xml:space="preserve"> </w:t>
      </w:r>
      <w:proofErr w:type="spellStart"/>
      <w:r w:rsidR="007E35F9" w:rsidRPr="001B3D7B">
        <w:rPr>
          <w:rFonts w:ascii="Book Antiqua" w:hAnsi="Book Antiqua" w:cs="Tahoma"/>
          <w:sz w:val="24"/>
          <w:szCs w:val="24"/>
          <w:lang w:val="en-US"/>
        </w:rPr>
        <w:t>HRQoL</w:t>
      </w:r>
      <w:proofErr w:type="spellEnd"/>
      <w:r w:rsidR="007E35F9" w:rsidRPr="001B3D7B">
        <w:rPr>
          <w:rFonts w:ascii="Book Antiqua" w:hAnsi="Book Antiqua" w:cs="Tahoma"/>
          <w:sz w:val="24"/>
          <w:szCs w:val="24"/>
          <w:lang w:val="en-US"/>
        </w:rPr>
        <w:t xml:space="preserve">, </w:t>
      </w:r>
      <w:r w:rsidR="00685B62" w:rsidRPr="001B3D7B">
        <w:rPr>
          <w:rFonts w:ascii="Book Antiqua" w:hAnsi="Book Antiqua" w:cs="Tahoma"/>
          <w:sz w:val="24"/>
          <w:szCs w:val="24"/>
          <w:lang w:val="en-US"/>
        </w:rPr>
        <w:t xml:space="preserve">which </w:t>
      </w:r>
      <w:r w:rsidR="00733533" w:rsidRPr="001B3D7B">
        <w:rPr>
          <w:rFonts w:ascii="Book Antiqua" w:hAnsi="Book Antiqua" w:cs="Tahoma"/>
          <w:sz w:val="24"/>
          <w:szCs w:val="24"/>
          <w:lang w:val="en-US"/>
        </w:rPr>
        <w:t>typically assess patients’ conditions in number</w:t>
      </w:r>
      <w:r w:rsidR="00CE119B" w:rsidRPr="001B3D7B">
        <w:rPr>
          <w:rFonts w:ascii="Book Antiqua" w:hAnsi="Book Antiqua" w:cs="Tahoma"/>
          <w:sz w:val="24"/>
          <w:szCs w:val="24"/>
          <w:lang w:val="en-US"/>
        </w:rPr>
        <w:t>s</w:t>
      </w:r>
      <w:r w:rsidR="00733533" w:rsidRPr="001B3D7B">
        <w:rPr>
          <w:rFonts w:ascii="Book Antiqua" w:hAnsi="Book Antiqua" w:cs="Tahoma"/>
          <w:sz w:val="24"/>
          <w:szCs w:val="24"/>
          <w:lang w:val="en-US"/>
        </w:rPr>
        <w:t xml:space="preserve"> of aspects, or domains; the outcomes are reported using domain and summary scores (</w:t>
      </w:r>
      <w:r w:rsidR="001D0FA5" w:rsidRPr="001B3D7B">
        <w:rPr>
          <w:rFonts w:ascii="Book Antiqua" w:hAnsi="Book Antiqua" w:cs="Tahoma"/>
          <w:sz w:val="24"/>
          <w:szCs w:val="24"/>
          <w:lang w:val="en-US"/>
        </w:rPr>
        <w:t xml:space="preserve">Supplementary </w:t>
      </w:r>
      <w:r w:rsidR="00733533" w:rsidRPr="001B3D7B">
        <w:rPr>
          <w:rFonts w:ascii="Book Antiqua" w:hAnsi="Book Antiqua" w:cs="Tahoma"/>
          <w:sz w:val="24"/>
          <w:szCs w:val="24"/>
          <w:lang w:val="en-US"/>
        </w:rPr>
        <w:t>Table 1).</w:t>
      </w:r>
    </w:p>
    <w:p w14:paraId="7DCF435D" w14:textId="77777777" w:rsidR="00CE119B" w:rsidRPr="001B3D7B" w:rsidRDefault="00CE119B" w:rsidP="004837A0">
      <w:pPr>
        <w:spacing w:after="0" w:line="360" w:lineRule="auto"/>
        <w:jc w:val="both"/>
        <w:rPr>
          <w:rFonts w:ascii="Book Antiqua" w:hAnsi="Book Antiqua" w:cs="Tahoma"/>
          <w:sz w:val="24"/>
          <w:szCs w:val="24"/>
          <w:lang w:val="en-US"/>
        </w:rPr>
      </w:pPr>
    </w:p>
    <w:p w14:paraId="7126A770" w14:textId="13584797" w:rsidR="005F1D9D" w:rsidRPr="001B3D7B" w:rsidRDefault="00733533" w:rsidP="004837A0">
      <w:pPr>
        <w:spacing w:after="0" w:line="360" w:lineRule="auto"/>
        <w:jc w:val="both"/>
        <w:rPr>
          <w:rFonts w:ascii="Book Antiqua" w:hAnsi="Book Antiqua" w:cs="Tahoma"/>
          <w:i/>
          <w:sz w:val="24"/>
          <w:szCs w:val="24"/>
          <w:lang w:val="en-US"/>
        </w:rPr>
      </w:pPr>
      <w:r w:rsidRPr="001B3D7B">
        <w:rPr>
          <w:rFonts w:ascii="Book Antiqua" w:hAnsi="Book Antiqua" w:cs="Tahoma"/>
          <w:b/>
          <w:i/>
          <w:sz w:val="24"/>
          <w:szCs w:val="24"/>
          <w:lang w:val="en-US"/>
        </w:rPr>
        <w:t>HCV d</w:t>
      </w:r>
      <w:r w:rsidR="005F1D9D" w:rsidRPr="001B3D7B">
        <w:rPr>
          <w:rFonts w:ascii="Book Antiqua" w:hAnsi="Book Antiqua" w:cs="Tahoma"/>
          <w:b/>
          <w:i/>
          <w:sz w:val="24"/>
          <w:szCs w:val="24"/>
          <w:lang w:val="en-US"/>
        </w:rPr>
        <w:t>isease burden in China as reflected in PRO data</w:t>
      </w:r>
    </w:p>
    <w:p w14:paraId="7744B7C8" w14:textId="5946DFA2" w:rsidR="00E93263" w:rsidRPr="001B3D7B" w:rsidRDefault="005F1D9D"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HCV infection negatively impacts patients’ health </w:t>
      </w:r>
      <w:r w:rsidR="000126A2" w:rsidRPr="001B3D7B">
        <w:rPr>
          <w:rFonts w:ascii="Book Antiqua" w:hAnsi="Book Antiqua" w:cs="Tahoma"/>
          <w:sz w:val="24"/>
          <w:szCs w:val="24"/>
          <w:lang w:val="en-US"/>
        </w:rPr>
        <w:t xml:space="preserve">and quality of life </w:t>
      </w:r>
      <w:r w:rsidRPr="001B3D7B">
        <w:rPr>
          <w:rFonts w:ascii="Book Antiqua" w:hAnsi="Book Antiqua" w:cs="Tahoma"/>
          <w:sz w:val="24"/>
          <w:szCs w:val="24"/>
          <w:lang w:val="en-US"/>
        </w:rPr>
        <w:t xml:space="preserve">throughout the </w:t>
      </w:r>
      <w:r w:rsidR="00F03BA5" w:rsidRPr="001B3D7B">
        <w:rPr>
          <w:rFonts w:ascii="Book Antiqua" w:hAnsi="Book Antiqua" w:cs="Tahoma"/>
          <w:sz w:val="24"/>
          <w:szCs w:val="24"/>
          <w:lang w:val="en-US"/>
        </w:rPr>
        <w:t>disease stages</w:t>
      </w:r>
      <w:r w:rsidRPr="001B3D7B">
        <w:rPr>
          <w:rFonts w:ascii="Book Antiqua" w:hAnsi="Book Antiqua" w:cs="Tahoma"/>
          <w:sz w:val="24"/>
          <w:szCs w:val="24"/>
          <w:lang w:val="en-US"/>
        </w:rPr>
        <w:t xml:space="preserve">. </w:t>
      </w:r>
      <w:r w:rsidR="00863B95" w:rsidRPr="001B3D7B">
        <w:rPr>
          <w:rFonts w:ascii="Book Antiqua" w:hAnsi="Book Antiqua" w:cs="Tahoma"/>
          <w:sz w:val="24"/>
          <w:szCs w:val="24"/>
          <w:lang w:val="en-US"/>
        </w:rPr>
        <w:t xml:space="preserve">Evidence indicates that there </w:t>
      </w:r>
      <w:r w:rsidR="00FF35B9" w:rsidRPr="001B3D7B">
        <w:rPr>
          <w:rFonts w:ascii="Book Antiqua" w:hAnsi="Book Antiqua" w:cs="Tahoma"/>
          <w:sz w:val="24"/>
          <w:szCs w:val="24"/>
          <w:lang w:val="en-US"/>
        </w:rPr>
        <w:t xml:space="preserve">is </w:t>
      </w:r>
      <w:r w:rsidR="00863B95" w:rsidRPr="001B3D7B">
        <w:rPr>
          <w:rFonts w:ascii="Book Antiqua" w:hAnsi="Book Antiqua" w:cs="Tahoma"/>
          <w:sz w:val="24"/>
          <w:szCs w:val="24"/>
          <w:lang w:val="en-US"/>
        </w:rPr>
        <w:t xml:space="preserve">already measurable damage to </w:t>
      </w:r>
      <w:proofErr w:type="spellStart"/>
      <w:r w:rsidR="00863B95" w:rsidRPr="001B3D7B">
        <w:rPr>
          <w:rFonts w:ascii="Book Antiqua" w:hAnsi="Book Antiqua" w:cs="Tahoma"/>
          <w:sz w:val="24"/>
          <w:szCs w:val="24"/>
          <w:lang w:val="en-US"/>
        </w:rPr>
        <w:t>HRQoL</w:t>
      </w:r>
      <w:proofErr w:type="spellEnd"/>
      <w:r w:rsidR="00863B95" w:rsidRPr="001B3D7B">
        <w:rPr>
          <w:rFonts w:ascii="Book Antiqua" w:hAnsi="Book Antiqua" w:cs="Tahoma"/>
          <w:sz w:val="24"/>
          <w:szCs w:val="24"/>
          <w:lang w:val="en-US"/>
        </w:rPr>
        <w:t xml:space="preserve"> in asymptomatic or undiagnosed patients with HCV infection</w:t>
      </w:r>
      <w:r w:rsidR="00BF038D"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Strauss&lt;/Author&gt;&lt;Year&gt;2014&lt;/Year&gt;&lt;RecNum&gt;94&lt;/RecNum&gt;&lt;DisplayText&gt;&lt;style face="superscript"&gt;[110]&lt;/style&gt;&lt;/DisplayText&gt;&lt;record&gt;&lt;rec-number&gt;94&lt;/rec-number&gt;&lt;foreign-keys&gt;&lt;key app="EN" db-id="sxasv0zxffd0vieev5ax0p08222er2p0vwex" timestamp="1524392325"&gt;94&lt;/key&gt;&lt;/foreign-keys&gt;&lt;ref-type name="Journal Article"&gt;17&lt;/ref-type&gt;&lt;contributors&gt;&lt;authors&gt;&lt;author&gt;Strauss, Edna&lt;/author&gt;&lt;author&gt;Porto-Ferreira, Francisco Augusto&lt;/author&gt;&lt;author&gt;de Almeida-Neto, Cesar&lt;/author&gt;&lt;author&gt;Teixeira, Maria CristinaDias&lt;/author&gt;&lt;/authors&gt;&lt;/contributors&gt;&lt;titles&gt;&lt;title&gt;Altered quality of life in the early stages of chronic hepatitis C is due to the virus itself&lt;/title&gt;&lt;secondary-title&gt;Clinics and research in hepatology and gastroenterology&lt;/secondary-title&gt;&lt;/titles&gt;&lt;periodical&gt;&lt;full-title&gt;Clinics and Research in Hepatology and Gastroenterology&lt;/full-title&gt;&lt;abbr-1&gt;Clin. Res. Hepatol. Gastroenterol.&lt;/abbr-1&gt;&lt;abbr-2&gt;Clin Res Hepatol Gastroenterol&lt;/abbr-2&gt;&lt;abbr-3&gt;Clinics and Research in Hepatology &amp;amp; Gastroenterology&lt;/abbr-3&gt;&lt;/periodical&gt;&lt;pages&gt;40-45&lt;/pages&gt;&lt;volume&gt;38&lt;/volume&gt;&lt;number&gt;1&lt;/number&gt;&lt;dates&gt;&lt;year&gt;2014&lt;/year&gt;&lt;/dates&gt;&lt;isbn&gt;2210-7401&lt;/isbn&gt;&lt;accession-num&gt;24239318&lt;/accession-num&gt;&lt;urls&gt;&lt;/urls&gt;&lt;electronic-resource-num&gt;10.1016/j.clinre.2013.08.008&lt;/electronic-resource-num&gt;&lt;/record&gt;&lt;/Cite&gt;&lt;/EndNote&gt;</w:instrText>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0]</w:t>
      </w:r>
      <w:r w:rsidR="00BF038D"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863B95"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PRO measurements deteriorate </w:t>
      </w:r>
      <w:r w:rsidR="00321A70" w:rsidRPr="001B3D7B">
        <w:rPr>
          <w:rFonts w:ascii="Book Antiqua" w:hAnsi="Book Antiqua" w:cs="Tahoma"/>
          <w:sz w:val="24"/>
          <w:szCs w:val="24"/>
          <w:lang w:val="en-US"/>
        </w:rPr>
        <w:t xml:space="preserve">further </w:t>
      </w:r>
      <w:r w:rsidRPr="001B3D7B">
        <w:rPr>
          <w:rFonts w:ascii="Book Antiqua" w:hAnsi="Book Antiqua" w:cs="Tahoma"/>
          <w:sz w:val="24"/>
          <w:szCs w:val="24"/>
          <w:lang w:val="en-US"/>
        </w:rPr>
        <w:t>as the disease progresses to more severe and advanced stages</w:t>
      </w:r>
      <w:r w:rsidR="00F34A4A" w:rsidRPr="001B3D7B">
        <w:rPr>
          <w:rFonts w:ascii="Book Antiqua" w:hAnsi="Book Antiqua" w:cs="Tahoma"/>
          <w:sz w:val="24"/>
          <w:szCs w:val="24"/>
          <w:lang w:val="en-US"/>
        </w:rPr>
        <w:t>, as reported by studies from Thailand and Japan</w:t>
      </w:r>
      <w:r w:rsidR="00BF038D" w:rsidRPr="001B3D7B">
        <w:rPr>
          <w:rFonts w:ascii="Book Antiqua" w:hAnsi="Book Antiqua"/>
          <w:sz w:val="24"/>
          <w:szCs w:val="24"/>
          <w:lang w:val="en-US"/>
        </w:rPr>
        <w:fldChar w:fldCharType="begin">
          <w:fldData xml:space="preserve">PEVuZE5vdGU+PENpdGU+PEF1dGhvcj5NYXRzdXNoaXRhPC9BdXRob3I+PFllYXI+MjAxNDwvWWVh
cj48UmVjTnVtPjk1PC9SZWNOdW0+PERpc3BsYXlUZXh0PjxzdHlsZSBmYWNlPSJzdXBlcnNjcmlw
dCI+WzExMSwgMTEyXTwvc3R5bGU+PC9EaXNwbGF5VGV4dD48cmVjb3JkPjxyZWMtbnVtYmVyPjk1
PC9yZWMtbnVtYmVyPjxmb3JlaWduLWtleXM+PGtleSBhcHA9IkVOIiBkYi1pZD0ic3hhc3Ywenhm
ZmQwdmllZXY1YXgwcDA4MjIyZXIycDB2d2V4IiB0aW1lc3RhbXA9IjE1MjQzOTM0MzkiPjk1PC9r
ZXk+PC9mb3JlaWduLWtleXM+PHJlZi10eXBlIG5hbWU9IkpvdXJuYWwgQXJ0aWNsZSI+MTc8L3Jl
Zi10eXBlPjxjb250cmlidXRvcnM+PGF1dGhvcnM+PGF1dGhvcj5NYXRzdXNoaXRhLCBIaXJvc2hp
PC9hdXRob3I+PGF1dGhvcj5Ja2VkYSwgRnVzYW88L2F1dGhvcj48YXV0aG9yPkl3YXNha2ksIFlv
c2hpYWtpPC9hdXRob3I+PGF1dGhvcj5TZWtpLCBIaXJveXVraTwvYXV0aG9yPjxhdXRob3I+TmFu
YmEsIFNoaW50YXJvPC9hdXRob3I+PGF1dGhvcj5UYWtldWNoaSwgWWFzdXRvPC9hdXRob3I+PGF1
dGhvcj5Nb3JpdG91LCBZdWtpPC9hdXRob3I+PGF1dGhvcj5ZYXN1bmFrYSwgVGV0c3V5YTwvYXV0
aG9yPjxhdXRob3I+T25pc2hpLCBIaWRla2k8L2F1dGhvcj48YXV0aG9yPk1peWFrZSwgWWFzdWhp
cm88L2F1dGhvcj48YXV0aG9yPlRha2FraSwgQTwvYXV0aG9yPjxhdXRob3I+Tm91c28sIEs8L2F1
dGhvcj48YXV0aG9yPllhbWFtb3RvLCBLPC9hdXRob3I+PC9hdXRob3JzPjwvY29udHJpYnV0b3Jz
Pjx0aXRsZXM+PHRpdGxlPkFzc2Vzc21lbnQgb2YgaGVhbHRo4oCQcmVsYXRlZCBxdWFsaXR5IG9m
IGxpZmUgYW5kIGhvdyBpdCBwcmVkaWN0cyB0aGUgb3V0Y29tZSBvZiBwZWd5bGF0ZWQgaW50ZXJm
ZXJvbiBhbmQgcmliYXZpcmluIHRoZXJhcHkgZm9yIGNocm9uaWMgaGVwYXRpdGlzIEM8L3RpdGxl
PjxzZWNvbmRhcnktdGl0bGU+Sm91cm5hbCBvZiBnYXN0cm9lbnRlcm9sb2d5IGFuZCBoZXBhdG9s
b2d5PC9zZWNvbmRhcnktdGl0bGU+PC90aXRsZXM+PHBlcmlvZGljYWw+PGZ1bGwtdGl0bGU+Sm91
cm5hbCBvZiBHYXN0cm9lbnRlcm9sb2d5IGFuZCBIZXBhdG9sb2d5PC9mdWxsLXRpdGxlPjxhYmJy
LTE+Si4gR2FzdHJvZW50ZXJvbC4gSGVwYXRvbC48L2FiYnItMT48YWJici0yPkogR2FzdHJvZW50
ZXJvbCBIZXBhdG9sPC9hYmJyLTI+PGFiYnItMz5Kb3VybmFsIG9mIEdhc3Ryb2VudGVyb2xvZ3kg
JmFtcDsgSGVwYXRvbG9neTwvYWJici0zPjwvcGVyaW9kaWNhbD48cGFnZXM+MzM3LTM0MzwvcGFn
ZXM+PHZvbHVtZT4yOTwvdm9sdW1lPjxudW1iZXI+MjwvbnVtYmVyPjxkYXRlcz48eWVhcj4yMDE0
PC95ZWFyPjwvZGF0ZXM+PGlzYm4+MTQ0MC0xNzQ2PC9pc2JuPjxhY2Nlc3Npb24tbnVtPjIzODY5
ODczPC9hY2Nlc3Npb24tbnVtPjx1cmxzPjwvdXJscz48ZWxlY3Ryb25pYy1yZXNvdXJjZS1udW0+
MC4xMTExL2pnaC4xMjMzNzwvZWxlY3Ryb25pYy1yZXNvdXJjZS1udW0+PC9yZWNvcmQ+PC9DaXRl
PjxDaXRlPjxBdXRob3I+U29iaG9uc2xpZHN1azwvQXV0aG9yPjxZZWFyPjIwMDY8L1llYXI+PFJl
Y051bT45NjwvUmVjTnVtPjxyZWNvcmQ+PHJlYy1udW1iZXI+OTY8L3JlYy1udW1iZXI+PGZvcmVp
Z24ta2V5cz48a2V5IGFwcD0iRU4iIGRiLWlkPSJzeGFzdjB6eGZmZDB2aWVldjVheDBwMDgyMjJl
cjJwMHZ3ZXgiIHRpbWVzdGFtcD0iMTUyNDM5MzQ4NiI+OTY8L2tleT48L2ZvcmVpZ24ta2V5cz48
cmVmLXR5cGUgbmFtZT0iSm91cm5hbCBBcnRpY2xlIj4xNzwvcmVmLXR5cGU+PGNvbnRyaWJ1dG9y
cz48YXV0aG9ycz48YXV0aG9yPlNvYmhvbnNsaWRzdWssIEFiaGFzbmVlPC9hdXRob3I+PGF1dGhv
cj5TaWxwYWtpdCwgQ2hhdGNoYXdhbjwvYXV0aG9yPjxhdXRob3I+S29uZ3Nha29uLCBSb25uYWNo
YWk8L2F1dGhvcj48YXV0aG9yPlNhdGl0cG9ybmt1bCwgUGF0Y2hhcmVleWE8L2F1dGhvcj48YXV0
aG9yPlNyaXBldGNoLCBDaGFsZWF3PC9hdXRob3I+PGF1dGhvcj5LaGFudGhhdml0LCBBbnlhPC9h
dXRob3I+PC9hdXRob3JzPjwvY29udHJpYnV0b3JzPjx0aXRsZXM+PHRpdGxlPkZhY3RvcnMgaW5m
bHVlbmNpbmcgaGVhbHRoLXJlbGF0ZWQgcXVhbGl0eSBvZiBsaWZlIGluIGNocm9uaWMgbGl2ZXIg
ZGlzZWFzZTwvdGl0bGU+PHNlY29uZGFyeS10aXRsZT5Xb3JsZCBKb3VybmFsIG9mIE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3Nzg2LTkxPC9wYWdlcz48dm9sdW1lPjEy
PC92b2x1bWU+PG51bWJlcj40ODwvbnVtYmVyPjxkYXRlcz48eWVhcj4yMDA2PC95ZWFyPjwvZGF0
ZXM+PGFjY2Vzc2lvbi1udW0+MTcyMDM1MjE8L2FjY2Vzc2lvbi1udW0+PHVybHM+PC91cmxzPjwv
cmVjb3JkPjwvQ2l0ZT48L0VuZE5vdGU+AG==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NYXRzdXNoaXRhPC9BdXRob3I+PFllYXI+MjAxNDwvWWVh
cj48UmVjTnVtPjk1PC9SZWNOdW0+PERpc3BsYXlUZXh0PjxzdHlsZSBmYWNlPSJzdXBlcnNjcmlw
dCI+WzExMSwgMTEyXTwvc3R5bGU+PC9EaXNwbGF5VGV4dD48cmVjb3JkPjxyZWMtbnVtYmVyPjk1
PC9yZWMtbnVtYmVyPjxmb3JlaWduLWtleXM+PGtleSBhcHA9IkVOIiBkYi1pZD0ic3hhc3Ywenhm
ZmQwdmllZXY1YXgwcDA4MjIyZXIycDB2d2V4IiB0aW1lc3RhbXA9IjE1MjQzOTM0MzkiPjk1PC9r
ZXk+PC9mb3JlaWduLWtleXM+PHJlZi10eXBlIG5hbWU9IkpvdXJuYWwgQXJ0aWNsZSI+MTc8L3Jl
Zi10eXBlPjxjb250cmlidXRvcnM+PGF1dGhvcnM+PGF1dGhvcj5NYXRzdXNoaXRhLCBIaXJvc2hp
PC9hdXRob3I+PGF1dGhvcj5Ja2VkYSwgRnVzYW88L2F1dGhvcj48YXV0aG9yPkl3YXNha2ksIFlv
c2hpYWtpPC9hdXRob3I+PGF1dGhvcj5TZWtpLCBIaXJveXVraTwvYXV0aG9yPjxhdXRob3I+TmFu
YmEsIFNoaW50YXJvPC9hdXRob3I+PGF1dGhvcj5UYWtldWNoaSwgWWFzdXRvPC9hdXRob3I+PGF1
dGhvcj5Nb3JpdG91LCBZdWtpPC9hdXRob3I+PGF1dGhvcj5ZYXN1bmFrYSwgVGV0c3V5YTwvYXV0
aG9yPjxhdXRob3I+T25pc2hpLCBIaWRla2k8L2F1dGhvcj48YXV0aG9yPk1peWFrZSwgWWFzdWhp
cm88L2F1dGhvcj48YXV0aG9yPlRha2FraSwgQTwvYXV0aG9yPjxhdXRob3I+Tm91c28sIEs8L2F1
dGhvcj48YXV0aG9yPllhbWFtb3RvLCBLPC9hdXRob3I+PC9hdXRob3JzPjwvY29udHJpYnV0b3Jz
Pjx0aXRsZXM+PHRpdGxlPkFzc2Vzc21lbnQgb2YgaGVhbHRo4oCQcmVsYXRlZCBxdWFsaXR5IG9m
IGxpZmUgYW5kIGhvdyBpdCBwcmVkaWN0cyB0aGUgb3V0Y29tZSBvZiBwZWd5bGF0ZWQgaW50ZXJm
ZXJvbiBhbmQgcmliYXZpcmluIHRoZXJhcHkgZm9yIGNocm9uaWMgaGVwYXRpdGlzIEM8L3RpdGxl
PjxzZWNvbmRhcnktdGl0bGU+Sm91cm5hbCBvZiBnYXN0cm9lbnRlcm9sb2d5IGFuZCBoZXBhdG9s
b2d5PC9zZWNvbmRhcnktdGl0bGU+PC90aXRsZXM+PHBlcmlvZGljYWw+PGZ1bGwtdGl0bGU+Sm91
cm5hbCBvZiBHYXN0cm9lbnRlcm9sb2d5IGFuZCBIZXBhdG9sb2d5PC9mdWxsLXRpdGxlPjxhYmJy
LTE+Si4gR2FzdHJvZW50ZXJvbC4gSGVwYXRvbC48L2FiYnItMT48YWJici0yPkogR2FzdHJvZW50
ZXJvbCBIZXBhdG9sPC9hYmJyLTI+PGFiYnItMz5Kb3VybmFsIG9mIEdhc3Ryb2VudGVyb2xvZ3kg
JmFtcDsgSGVwYXRvbG9neTwvYWJici0zPjwvcGVyaW9kaWNhbD48cGFnZXM+MzM3LTM0MzwvcGFn
ZXM+PHZvbHVtZT4yOTwvdm9sdW1lPjxudW1iZXI+MjwvbnVtYmVyPjxkYXRlcz48eWVhcj4yMDE0
PC95ZWFyPjwvZGF0ZXM+PGlzYm4+MTQ0MC0xNzQ2PC9pc2JuPjxhY2Nlc3Npb24tbnVtPjIzODY5
ODczPC9hY2Nlc3Npb24tbnVtPjx1cmxzPjwvdXJscz48ZWxlY3Ryb25pYy1yZXNvdXJjZS1udW0+
MC4xMTExL2pnaC4xMjMzNzwvZWxlY3Ryb25pYy1yZXNvdXJjZS1udW0+PC9yZWNvcmQ+PC9DaXRl
PjxDaXRlPjxBdXRob3I+U29iaG9uc2xpZHN1azwvQXV0aG9yPjxZZWFyPjIwMDY8L1llYXI+PFJl
Y051bT45NjwvUmVjTnVtPjxyZWNvcmQ+PHJlYy1udW1iZXI+OTY8L3JlYy1udW1iZXI+PGZvcmVp
Z24ta2V5cz48a2V5IGFwcD0iRU4iIGRiLWlkPSJzeGFzdjB6eGZmZDB2aWVldjVheDBwMDgyMjJl
cjJwMHZ3ZXgiIHRpbWVzdGFtcD0iMTUyNDM5MzQ4NiI+OTY8L2tleT48L2ZvcmVpZ24ta2V5cz48
cmVmLXR5cGUgbmFtZT0iSm91cm5hbCBBcnRpY2xlIj4xNzwvcmVmLXR5cGU+PGNvbnRyaWJ1dG9y
cz48YXV0aG9ycz48YXV0aG9yPlNvYmhvbnNsaWRzdWssIEFiaGFzbmVlPC9hdXRob3I+PGF1dGhv
cj5TaWxwYWtpdCwgQ2hhdGNoYXdhbjwvYXV0aG9yPjxhdXRob3I+S29uZ3Nha29uLCBSb25uYWNo
YWk8L2F1dGhvcj48YXV0aG9yPlNhdGl0cG9ybmt1bCwgUGF0Y2hhcmVleWE8L2F1dGhvcj48YXV0
aG9yPlNyaXBldGNoLCBDaGFsZWF3PC9hdXRob3I+PGF1dGhvcj5LaGFudGhhdml0LCBBbnlhPC9h
dXRob3I+PC9hdXRob3JzPjwvY29udHJpYnV0b3JzPjx0aXRsZXM+PHRpdGxlPkZhY3RvcnMgaW5m
bHVlbmNpbmcgaGVhbHRoLXJlbGF0ZWQgcXVhbGl0eSBvZiBsaWZlIGluIGNocm9uaWMgbGl2ZXIg
ZGlzZWFzZTwvdGl0bGU+PHNlY29uZGFyeS10aXRsZT5Xb3JsZCBKb3VybmFsIG9mIEdhc3Ryb2Vu
dGVyb2xvZ3k8L3NlY29uZGFyeS10aXRsZT48L3RpdGxlcz48cGVyaW9kaWNhbD48ZnVsbC10aXRs
ZT5Xb3JsZCBKb3VybmFsIG9mIEdhc3Ryb2VudGVyb2xvZ3k8L2Z1bGwtdGl0bGU+PGFiYnItMT5X
b3JsZCBKLiBHYXN0cm9lbnRlcm9sLjwvYWJici0xPjxhYmJyLTI+V29ybGQgSiBHYXN0cm9lbnRl
cm9sPC9hYmJyLTI+PC9wZXJpb2RpY2FsPjxwYWdlcz43Nzg2LTkxPC9wYWdlcz48dm9sdW1lPjEy
PC92b2x1bWU+PG51bWJlcj40ODwvbnVtYmVyPjxkYXRlcz48eWVhcj4yMDA2PC95ZWFyPjwvZGF0
ZXM+PGFjY2Vzc2lvbi1udW0+MTcyMDM1MjE8L2FjY2Vzc2lvbi1udW0+PHVybHM+PC91cmxzPjwv
cmVjb3JkPjwvQ2l0ZT48L0VuZE5vdGU+AG==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BF038D" w:rsidRPr="001B3D7B">
        <w:rPr>
          <w:rFonts w:ascii="Book Antiqua" w:hAnsi="Book Antiqua" w:cs="Tahoma"/>
          <w:sz w:val="24"/>
          <w:szCs w:val="24"/>
          <w:lang w:val="en-US"/>
        </w:rPr>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1,112]</w:t>
      </w:r>
      <w:r w:rsidR="00BF038D"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F34A4A" w:rsidRPr="001B3D7B">
        <w:rPr>
          <w:rFonts w:ascii="Book Antiqua" w:hAnsi="Book Antiqua" w:cs="Tahoma"/>
          <w:sz w:val="24"/>
          <w:szCs w:val="24"/>
          <w:lang w:val="en-US"/>
        </w:rPr>
        <w:t xml:space="preserve"> </w:t>
      </w:r>
    </w:p>
    <w:p w14:paraId="3B428411" w14:textId="01D16050" w:rsidR="00233F91" w:rsidRPr="001B3D7B" w:rsidRDefault="00E93263"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China, studies on PROs in HCV patients have been scarce. Nevertheless, existing</w:t>
      </w:r>
      <w:r w:rsidR="00B12150" w:rsidRPr="001B3D7B">
        <w:rPr>
          <w:rFonts w:ascii="Book Antiqua" w:hAnsi="Book Antiqua" w:cs="Tahoma"/>
          <w:sz w:val="24"/>
          <w:szCs w:val="24"/>
          <w:lang w:val="en-US"/>
        </w:rPr>
        <w:t xml:space="preserve"> data</w:t>
      </w:r>
      <w:r w:rsidR="00D8149F" w:rsidRPr="001B3D7B">
        <w:rPr>
          <w:rFonts w:ascii="Book Antiqua" w:hAnsi="Book Antiqua" w:cs="Tahoma"/>
          <w:sz w:val="24"/>
          <w:szCs w:val="24"/>
          <w:lang w:val="en-US"/>
        </w:rPr>
        <w:t xml:space="preserve"> </w:t>
      </w:r>
      <w:r w:rsidRPr="001B3D7B">
        <w:rPr>
          <w:rFonts w:ascii="Book Antiqua" w:hAnsi="Book Antiqua" w:cs="Tahoma"/>
          <w:sz w:val="24"/>
          <w:szCs w:val="24"/>
          <w:lang w:val="en-US"/>
        </w:rPr>
        <w:t>show</w:t>
      </w:r>
      <w:r w:rsidR="00D8149F" w:rsidRPr="001B3D7B">
        <w:rPr>
          <w:rFonts w:ascii="Book Antiqua" w:hAnsi="Book Antiqua" w:cs="Tahoma"/>
          <w:sz w:val="24"/>
          <w:szCs w:val="24"/>
          <w:lang w:val="en-US"/>
        </w:rPr>
        <w:t>ed</w:t>
      </w:r>
      <w:r w:rsidRPr="001B3D7B">
        <w:rPr>
          <w:rFonts w:ascii="Book Antiqua" w:hAnsi="Book Antiqua" w:cs="Tahoma"/>
          <w:sz w:val="24"/>
          <w:szCs w:val="24"/>
          <w:lang w:val="en-US"/>
        </w:rPr>
        <w:t xml:space="preserve"> that impairment in quality of life contributes to the disease burden </w:t>
      </w:r>
      <w:r w:rsidR="00496167" w:rsidRPr="001B3D7B">
        <w:rPr>
          <w:rFonts w:ascii="Book Antiqua" w:hAnsi="Book Antiqua" w:cs="Tahoma"/>
          <w:sz w:val="24"/>
          <w:szCs w:val="24"/>
          <w:lang w:val="en-US"/>
        </w:rPr>
        <w:t xml:space="preserve">of </w:t>
      </w:r>
      <w:r w:rsidRPr="001B3D7B">
        <w:rPr>
          <w:rFonts w:ascii="Book Antiqua" w:hAnsi="Book Antiqua" w:cs="Tahoma"/>
          <w:sz w:val="24"/>
          <w:szCs w:val="24"/>
          <w:lang w:val="en-US"/>
        </w:rPr>
        <w:t>HCV</w:t>
      </w:r>
      <w:r w:rsidR="00496167" w:rsidRPr="001B3D7B">
        <w:rPr>
          <w:rFonts w:ascii="Book Antiqua" w:hAnsi="Book Antiqua" w:cs="Tahoma"/>
          <w:sz w:val="24"/>
          <w:szCs w:val="24"/>
          <w:lang w:val="en-US"/>
        </w:rPr>
        <w:t xml:space="preserve"> </w:t>
      </w:r>
      <w:r w:rsidRPr="001B3D7B">
        <w:rPr>
          <w:rFonts w:ascii="Book Antiqua" w:hAnsi="Book Antiqua" w:cs="Tahoma"/>
          <w:sz w:val="24"/>
          <w:szCs w:val="24"/>
          <w:lang w:val="en-US"/>
        </w:rPr>
        <w:t>infect</w:t>
      </w:r>
      <w:r w:rsidR="00496167" w:rsidRPr="001B3D7B">
        <w:rPr>
          <w:rFonts w:ascii="Book Antiqua" w:hAnsi="Book Antiqua" w:cs="Tahoma"/>
          <w:sz w:val="24"/>
          <w:szCs w:val="24"/>
          <w:lang w:val="en-US"/>
        </w:rPr>
        <w:t>ion</w:t>
      </w:r>
      <w:r w:rsidRPr="001B3D7B">
        <w:rPr>
          <w:rFonts w:ascii="Book Antiqua" w:hAnsi="Book Antiqua" w:cs="Tahoma"/>
          <w:sz w:val="24"/>
          <w:szCs w:val="24"/>
          <w:lang w:val="en-US"/>
        </w:rPr>
        <w:t xml:space="preserve">. </w:t>
      </w:r>
      <w:r w:rsidR="00835705" w:rsidRPr="001B3D7B">
        <w:rPr>
          <w:rFonts w:ascii="Book Antiqua" w:hAnsi="Book Antiqua" w:cs="Tahoma"/>
          <w:sz w:val="24"/>
          <w:szCs w:val="24"/>
          <w:lang w:val="en-US"/>
        </w:rPr>
        <w:t>As part of the nation</w:t>
      </w:r>
      <w:r w:rsidR="00D8149F" w:rsidRPr="001B3D7B">
        <w:rPr>
          <w:rFonts w:ascii="Book Antiqua" w:hAnsi="Book Antiqua" w:cs="Tahoma"/>
          <w:sz w:val="24"/>
          <w:szCs w:val="24"/>
          <w:lang w:val="en-US"/>
        </w:rPr>
        <w:t xml:space="preserve">wide </w:t>
      </w:r>
      <w:proofErr w:type="spellStart"/>
      <w:r w:rsidR="00D8149F" w:rsidRPr="001B3D7B">
        <w:rPr>
          <w:rFonts w:ascii="Book Antiqua" w:hAnsi="Book Antiqua" w:cs="Tahoma"/>
          <w:sz w:val="24"/>
          <w:szCs w:val="24"/>
          <w:lang w:val="en-US"/>
        </w:rPr>
        <w:t>CCgenos</w:t>
      </w:r>
      <w:proofErr w:type="spellEnd"/>
      <w:r w:rsidR="00D8149F" w:rsidRPr="001B3D7B">
        <w:rPr>
          <w:rFonts w:ascii="Book Antiqua" w:hAnsi="Book Antiqua" w:cs="Tahoma"/>
          <w:sz w:val="24"/>
          <w:szCs w:val="24"/>
          <w:lang w:val="en-US"/>
        </w:rPr>
        <w:t xml:space="preserve"> study, cross-sectional data </w:t>
      </w:r>
      <w:r w:rsidR="00976D5D" w:rsidRPr="001B3D7B">
        <w:rPr>
          <w:rFonts w:ascii="Book Antiqua" w:hAnsi="Book Antiqua" w:cs="Tahoma"/>
          <w:sz w:val="24"/>
          <w:szCs w:val="24"/>
          <w:lang w:val="en-US"/>
        </w:rPr>
        <w:t xml:space="preserve">collected in 2011 </w:t>
      </w:r>
      <w:r w:rsidR="00D8149F" w:rsidRPr="001B3D7B">
        <w:rPr>
          <w:rFonts w:ascii="Book Antiqua" w:hAnsi="Book Antiqua" w:cs="Tahoma"/>
          <w:sz w:val="24"/>
          <w:szCs w:val="24"/>
          <w:lang w:val="en-US"/>
        </w:rPr>
        <w:t xml:space="preserve">from </w:t>
      </w:r>
      <w:r w:rsidR="00976D5D" w:rsidRPr="001B3D7B">
        <w:rPr>
          <w:rFonts w:ascii="Book Antiqua" w:hAnsi="Book Antiqua" w:cs="Tahoma"/>
          <w:sz w:val="24"/>
          <w:szCs w:val="24"/>
          <w:lang w:val="en-US"/>
        </w:rPr>
        <w:t>997 untreated patients with chronic HCV infection</w:t>
      </w:r>
      <w:r w:rsidR="00C35259" w:rsidRPr="001B3D7B">
        <w:rPr>
          <w:rFonts w:ascii="Book Antiqua" w:hAnsi="Book Antiqua" w:cs="Tahoma"/>
          <w:sz w:val="24"/>
          <w:szCs w:val="24"/>
          <w:lang w:val="en-US"/>
        </w:rPr>
        <w:t xml:space="preserve"> reported a mean</w:t>
      </w:r>
      <w:r w:rsidR="00D8149F" w:rsidRPr="001B3D7B">
        <w:rPr>
          <w:rFonts w:ascii="Book Antiqua" w:hAnsi="Book Antiqua" w:cs="Tahoma"/>
          <w:sz w:val="24"/>
          <w:szCs w:val="24"/>
          <w:lang w:val="en-US"/>
        </w:rPr>
        <w:t xml:space="preserve"> </w:t>
      </w:r>
      <w:r w:rsidR="00894908" w:rsidRPr="001B3D7B">
        <w:rPr>
          <w:rFonts w:ascii="Book Antiqua" w:hAnsi="Book Antiqua" w:cs="Tahoma"/>
          <w:sz w:val="24"/>
          <w:szCs w:val="24"/>
          <w:lang w:val="en-US"/>
        </w:rPr>
        <w:t>Euro-QoL 5 Dimensions</w:t>
      </w:r>
      <w:r w:rsidR="00894908" w:rsidRPr="001B3D7B" w:rsidDel="00894908">
        <w:rPr>
          <w:rFonts w:ascii="Book Antiqua" w:hAnsi="Book Antiqua" w:cs="Tahoma"/>
          <w:sz w:val="24"/>
          <w:szCs w:val="24"/>
          <w:lang w:val="en-US"/>
        </w:rPr>
        <w:t xml:space="preserve"> </w:t>
      </w:r>
      <w:r w:rsidR="00C35259" w:rsidRPr="001B3D7B">
        <w:rPr>
          <w:rFonts w:ascii="Book Antiqua" w:hAnsi="Book Antiqua" w:cs="Tahoma"/>
          <w:sz w:val="24"/>
          <w:szCs w:val="24"/>
          <w:lang w:val="en-US"/>
        </w:rPr>
        <w:t>descriptive score of 0.780</w:t>
      </w:r>
      <w:r w:rsidR="006930DB" w:rsidRPr="001B3D7B">
        <w:rPr>
          <w:rFonts w:ascii="Book Antiqua" w:hAnsi="Book Antiqua" w:cs="Tahoma"/>
          <w:sz w:val="24"/>
          <w:szCs w:val="24"/>
          <w:lang w:val="en-US"/>
        </w:rPr>
        <w:t>/1</w:t>
      </w:r>
      <w:r w:rsidR="00061F70"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Huang&lt;/Author&gt;&lt;Year&gt;2018&lt;/Year&gt;&lt;RecNum&gt;206&lt;/RecNum&gt;&lt;DisplayText&gt;&lt;style face="superscript"&gt;[113]&lt;/style&gt;&lt;/DisplayText&gt;&lt;record&gt;&lt;rec-number&gt;206&lt;/rec-number&gt;&lt;foreign-keys&gt;&lt;key app="EN" db-id="sxasv0zxffd0vieev5ax0p08222er2p0vwex" timestamp="1533902173"&gt;206&lt;/key&gt;&lt;/foreign-keys&gt;&lt;ref-type name="Journal Article"&gt;17&lt;/ref-type&gt;&lt;contributors&gt;&lt;authors&gt;&lt;author&gt;Huang, Rui&lt;/author&gt;&lt;author&gt;Rao, Huiying&lt;/author&gt;&lt;author&gt;Shang, Jia&lt;/author&gt;&lt;author&gt;Chen, Hong&lt;/author&gt;&lt;author&gt;Li, Jun&lt;/author&gt;&lt;author&gt;Xie, Qing&lt;/author&gt;&lt;author&gt;Gao, Zhiliang&lt;/author&gt;&lt;author&gt;Wang, Lei&lt;/author&gt;&lt;author&gt;Wei, Jia&lt;/author&gt;&lt;author&gt;Jiang, Jianning&lt;/author&gt;&lt;author&gt;Sun, J.&lt;/author&gt;&lt;author&gt;Jiang, J.&lt;/author&gt;&lt;author&gt;Wei, L.&lt;/author&gt;&lt;/authors&gt;&lt;/contributors&gt;&lt;titles&gt;&lt;title&gt;A cross-sectional assessment of health-related quality of life in Chinese patients with chronic hepatitis c virus infection with EQ-5D&lt;/title&gt;&lt;secondary-title&gt;Health and quality of life outcomes&lt;/secondary-title&gt;&lt;/titles&gt;&lt;periodical&gt;&lt;full-title&gt;Health and quality of life outcomes&lt;/full-title&gt;&lt;abbr-2&gt;Health Qual Life Outcomes&lt;/abbr-2&gt;&lt;/periodical&gt;&lt;pages&gt;124&lt;/pages&gt;&lt;volume&gt;16&lt;/volume&gt;&lt;number&gt;1&lt;/number&gt;&lt;dates&gt;&lt;year&gt;2018&lt;/year&gt;&lt;/dates&gt;&lt;isbn&gt;1477-7525&lt;/isbn&gt;&lt;accession-num&gt;29903024&lt;/accession-num&gt;&lt;urls&gt;&lt;related-urls&gt;&lt;url&gt;https://hqlo.biomedcentral.com/articles/10.1186/s12955-018-0941-8&lt;/url&gt;&lt;/related-urls&gt;&lt;/urls&gt;&lt;electronic-resource-num&gt;10.1186/s12955-018-0941-8&lt;/electronic-resource-num&gt;&lt;access-date&gt;2018.07.04&lt;/access-date&gt;&lt;/record&gt;&lt;/Cite&gt;&lt;/EndNote&gt;</w:instrText>
      </w:r>
      <w:r w:rsidR="00061F70"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3]</w:t>
      </w:r>
      <w:r w:rsidR="00061F70"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6930DB" w:rsidRPr="001B3D7B">
        <w:rPr>
          <w:rFonts w:ascii="Book Antiqua" w:hAnsi="Book Antiqua" w:cs="Tahoma"/>
          <w:sz w:val="24"/>
          <w:szCs w:val="24"/>
          <w:lang w:val="en-US"/>
        </w:rPr>
        <w:t xml:space="preserve"> The percentage of patients reporting moderate or severe problems was </w:t>
      </w:r>
      <w:r w:rsidR="00233F91" w:rsidRPr="001B3D7B">
        <w:rPr>
          <w:rFonts w:ascii="Book Antiqua" w:hAnsi="Book Antiqua" w:cs="Tahoma"/>
          <w:sz w:val="24"/>
          <w:szCs w:val="24"/>
          <w:lang w:val="en-US"/>
        </w:rPr>
        <w:t>-</w:t>
      </w:r>
      <w:r w:rsidR="006930DB" w:rsidRPr="001B3D7B">
        <w:rPr>
          <w:rFonts w:ascii="Book Antiqua" w:hAnsi="Book Antiqua" w:cs="Tahoma"/>
          <w:sz w:val="24"/>
          <w:szCs w:val="24"/>
          <w:lang w:val="en-US"/>
        </w:rPr>
        <w:t>34% for both the domains of pain/discomfort and anxiety/depression, and 7</w:t>
      </w:r>
      <w:r w:rsidR="00233F91" w:rsidRPr="001B3D7B">
        <w:rPr>
          <w:rFonts w:ascii="Book Antiqua" w:hAnsi="Book Antiqua" w:cs="Tahoma"/>
          <w:sz w:val="24"/>
          <w:szCs w:val="24"/>
          <w:lang w:val="en-US"/>
        </w:rPr>
        <w:t>%</w:t>
      </w:r>
      <w:r w:rsidR="00C2668D" w:rsidRPr="001B3D7B">
        <w:rPr>
          <w:rFonts w:ascii="Book Antiqua" w:hAnsi="Book Antiqua" w:cs="Tahoma"/>
          <w:sz w:val="24"/>
          <w:szCs w:val="24"/>
          <w:lang w:val="en-US"/>
        </w:rPr>
        <w:t>–</w:t>
      </w:r>
      <w:r w:rsidR="006930DB" w:rsidRPr="001B3D7B">
        <w:rPr>
          <w:rFonts w:ascii="Book Antiqua" w:hAnsi="Book Antiqua" w:cs="Tahoma"/>
          <w:sz w:val="24"/>
          <w:szCs w:val="24"/>
          <w:lang w:val="en-US"/>
        </w:rPr>
        <w:t>8% for the domains of mobility and usual activities</w:t>
      </w:r>
      <w:r w:rsidR="00061F70"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Huang&lt;/Author&gt;&lt;Year&gt;2018&lt;/Year&gt;&lt;RecNum&gt;206&lt;/RecNum&gt;&lt;DisplayText&gt;&lt;style face="superscript"&gt;[113]&lt;/style&gt;&lt;/DisplayText&gt;&lt;record&gt;&lt;rec-number&gt;206&lt;/rec-number&gt;&lt;foreign-keys&gt;&lt;key app="EN" db-id="sxasv0zxffd0vieev5ax0p08222er2p0vwex" timestamp="1533902173"&gt;206&lt;/key&gt;&lt;/foreign-keys&gt;&lt;ref-type name="Journal Article"&gt;17&lt;/ref-type&gt;&lt;contributors&gt;&lt;authors&gt;&lt;author&gt;Huang, Rui&lt;/author&gt;&lt;author&gt;Rao, Huiying&lt;/author&gt;&lt;author&gt;Shang, Jia&lt;/author&gt;&lt;author&gt;Chen, Hong&lt;/author&gt;&lt;author&gt;Li, Jun&lt;/author&gt;&lt;author&gt;Xie, Qing&lt;/author&gt;&lt;author&gt;Gao, Zhiliang&lt;/author&gt;&lt;author&gt;Wang, Lei&lt;/author&gt;&lt;author&gt;Wei, Jia&lt;/author&gt;&lt;author&gt;Jiang, Jianning&lt;/author&gt;&lt;author&gt;Sun, J.&lt;/author&gt;&lt;author&gt;Jiang, J.&lt;/author&gt;&lt;author&gt;Wei, L.&lt;/author&gt;&lt;/authors&gt;&lt;/contributors&gt;&lt;titles&gt;&lt;title&gt;A cross-sectional assessment of health-related quality of life in Chinese patients with chronic hepatitis c virus infection with EQ-5D&lt;/title&gt;&lt;secondary-title&gt;Health and quality of life outcomes&lt;/secondary-title&gt;&lt;/titles&gt;&lt;periodical&gt;&lt;full-title&gt;Health and quality of life outcomes&lt;/full-title&gt;&lt;abbr-2&gt;Health Qual Life Outcomes&lt;/abbr-2&gt;&lt;/periodical&gt;&lt;pages&gt;124&lt;/pages&gt;&lt;volume&gt;16&lt;/volume&gt;&lt;number&gt;1&lt;/number&gt;&lt;dates&gt;&lt;year&gt;2018&lt;/year&gt;&lt;/dates&gt;&lt;isbn&gt;1477-7525&lt;/isbn&gt;&lt;accession-num&gt;29903024&lt;/accession-num&gt;&lt;urls&gt;&lt;related-urls&gt;&lt;url&gt;https://hqlo.biomedcentral.com/articles/10.1186/s12955-018-0941-8&lt;/url&gt;&lt;/related-urls&gt;&lt;/urls&gt;&lt;electronic-resource-num&gt;10.1186/s12955-018-0941-8&lt;/electronic-resource-num&gt;&lt;access-date&gt;2018.07.04&lt;/access-date&gt;&lt;/record&gt;&lt;/Cite&gt;&lt;/EndNote&gt;</w:instrText>
      </w:r>
      <w:r w:rsidR="00061F70"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3]</w:t>
      </w:r>
      <w:r w:rsidR="00061F70"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6930DB" w:rsidRPr="001B3D7B">
        <w:rPr>
          <w:rFonts w:ascii="Book Antiqua" w:hAnsi="Book Antiqua" w:cs="Tahoma"/>
          <w:sz w:val="24"/>
          <w:szCs w:val="24"/>
          <w:lang w:val="en-US"/>
        </w:rPr>
        <w:t xml:space="preserve"> </w:t>
      </w:r>
      <w:r w:rsidR="00D8149F" w:rsidRPr="001B3D7B">
        <w:rPr>
          <w:rFonts w:ascii="Book Antiqua" w:hAnsi="Book Antiqua" w:cs="Tahoma"/>
          <w:sz w:val="24"/>
          <w:szCs w:val="24"/>
          <w:lang w:val="en-US"/>
        </w:rPr>
        <w:t xml:space="preserve">Similarly, </w:t>
      </w:r>
      <w:r w:rsidR="00B12150" w:rsidRPr="001B3D7B">
        <w:rPr>
          <w:rFonts w:ascii="Book Antiqua" w:hAnsi="Book Antiqua" w:cs="Tahoma"/>
          <w:sz w:val="24"/>
          <w:szCs w:val="24"/>
          <w:lang w:val="en-US"/>
        </w:rPr>
        <w:t xml:space="preserve">results from </w:t>
      </w:r>
      <w:r w:rsidR="00D8149F" w:rsidRPr="001B3D7B">
        <w:rPr>
          <w:rFonts w:ascii="Book Antiqua" w:hAnsi="Book Antiqua" w:cs="Tahoma"/>
          <w:sz w:val="24"/>
          <w:szCs w:val="24"/>
          <w:lang w:val="en-US"/>
        </w:rPr>
        <w:t xml:space="preserve">local studies in rural Liaoning and Beijing using the </w:t>
      </w:r>
      <w:r w:rsidR="00685B62" w:rsidRPr="001B3D7B">
        <w:rPr>
          <w:rFonts w:ascii="Book Antiqua" w:hAnsi="Book Antiqua" w:cs="Tahoma"/>
          <w:sz w:val="24"/>
          <w:szCs w:val="24"/>
          <w:lang w:val="en-US"/>
        </w:rPr>
        <w:t>Short Form-36 (</w:t>
      </w:r>
      <w:r w:rsidR="00F31D7D" w:rsidRPr="001B3D7B">
        <w:rPr>
          <w:rFonts w:ascii="Book Antiqua" w:hAnsi="Book Antiqua" w:cs="Tahoma"/>
          <w:sz w:val="24"/>
          <w:szCs w:val="24"/>
          <w:lang w:val="en-US"/>
        </w:rPr>
        <w:t>SF-36</w:t>
      </w:r>
      <w:r w:rsidR="00685B62" w:rsidRPr="001B3D7B">
        <w:rPr>
          <w:rFonts w:ascii="Book Antiqua" w:hAnsi="Book Antiqua" w:cs="Tahoma"/>
          <w:sz w:val="24"/>
          <w:szCs w:val="24"/>
          <w:lang w:val="en-US"/>
        </w:rPr>
        <w:t>)</w:t>
      </w:r>
      <w:r w:rsidR="00F31D7D" w:rsidRPr="001B3D7B">
        <w:rPr>
          <w:rFonts w:ascii="Book Antiqua" w:hAnsi="Book Antiqua" w:cs="Tahoma"/>
          <w:sz w:val="24"/>
          <w:szCs w:val="24"/>
          <w:lang w:val="en-US"/>
        </w:rPr>
        <w:t xml:space="preserve"> and/or </w:t>
      </w:r>
      <w:r w:rsidR="00685B62" w:rsidRPr="001B3D7B">
        <w:rPr>
          <w:rFonts w:ascii="Book Antiqua" w:hAnsi="Book Antiqua" w:cs="Tahoma"/>
          <w:sz w:val="24"/>
          <w:szCs w:val="24"/>
          <w:lang w:val="en-US"/>
        </w:rPr>
        <w:t>the Chronic Liver Disease Questionnaire (</w:t>
      </w:r>
      <w:r w:rsidR="00D8149F" w:rsidRPr="001B3D7B">
        <w:rPr>
          <w:rFonts w:ascii="Book Antiqua" w:hAnsi="Book Antiqua" w:cs="Tahoma"/>
          <w:sz w:val="24"/>
          <w:szCs w:val="24"/>
          <w:lang w:val="en-US"/>
        </w:rPr>
        <w:t>CLDQ</w:t>
      </w:r>
      <w:r w:rsidR="00685B62" w:rsidRPr="001B3D7B">
        <w:rPr>
          <w:rFonts w:ascii="Book Antiqua" w:hAnsi="Book Antiqua" w:cs="Tahoma"/>
          <w:sz w:val="24"/>
          <w:szCs w:val="24"/>
          <w:lang w:val="en-US"/>
        </w:rPr>
        <w:t>)</w:t>
      </w:r>
      <w:r w:rsidR="00D8149F" w:rsidRPr="001B3D7B">
        <w:rPr>
          <w:rFonts w:ascii="Book Antiqua" w:hAnsi="Book Antiqua" w:cs="Tahoma"/>
          <w:sz w:val="24"/>
          <w:szCs w:val="24"/>
          <w:lang w:val="en-US"/>
        </w:rPr>
        <w:t xml:space="preserve"> scales </w:t>
      </w:r>
      <w:r w:rsidR="00B12150" w:rsidRPr="001B3D7B">
        <w:rPr>
          <w:rFonts w:ascii="Book Antiqua" w:hAnsi="Book Antiqua" w:cs="Tahoma"/>
          <w:sz w:val="24"/>
          <w:szCs w:val="24"/>
          <w:lang w:val="en-US"/>
        </w:rPr>
        <w:t>revealed low qua</w:t>
      </w:r>
      <w:r w:rsidR="00F31D7D" w:rsidRPr="001B3D7B">
        <w:rPr>
          <w:rFonts w:ascii="Book Antiqua" w:hAnsi="Book Antiqua" w:cs="Tahoma"/>
          <w:sz w:val="24"/>
          <w:szCs w:val="24"/>
          <w:lang w:val="en-US"/>
        </w:rPr>
        <w:t>lity of life among CHC patients</w:t>
      </w:r>
      <w:r w:rsidR="00061F70" w:rsidRPr="001B3D7B">
        <w:rPr>
          <w:rFonts w:ascii="Book Antiqua" w:hAnsi="Book Antiqua"/>
          <w:sz w:val="24"/>
          <w:szCs w:val="24"/>
          <w:lang w:val="en-US"/>
        </w:rPr>
        <w:fldChar w:fldCharType="begin">
          <w:fldData xml:space="preserve">PEVuZE5vdGU+PENpdGU+PEF1dGhvcj5aaGFuZzwvQXV0aG9yPjxZZWFyPjIwMTc8L1llYXI+PFJl
Y051bT4yNjwvUmVjTnVtPjxEaXNwbGF5VGV4dD48c3R5bGUgZmFjZT0ic3VwZXJzY3JpcHQiPlsx
MTQsIDExNV08L3N0eWxlPjwvRGlzcGxheVRleHQ+PHJlY29yZD48cmVjLW51bWJlcj4yNjwvcmVj
LW51bWJlcj48Zm9yZWlnbi1rZXlzPjxrZXkgYXBwPSJFTiIgZGItaWQ9InN4YXN2MHp4ZmZkMHZp
ZWV2NWF4MHAwODIyMmVyMnAwdndleCIgdGltZXN0YW1wPSIxNTE5NjMwNzY1Ij4yNjwva2V5Pjxr
ZXkgYXBwPSJFTldlYiIgZGItaWQ9IiI+MDwva2V5PjwvZm9yZWlnbi1rZXlzPjxyZWYtdHlwZSBu
YW1lPSJKb3VybmFsIEFydGljbGUiPjE3PC9yZWYtdHlwZT48Y29udHJpYnV0b3JzPjxhdXRob3Jz
PjxhdXRob3I+WmhhbmcsIEggUjwvYXV0aG9yPjxhdXRob3I+UGFuLCBHIFc8L2F1dGhvcj48YXV0
aG9yPlh1LCBYIEc8L2F1dGhvcj48YXV0aG9yPkxpdSwgTDwvYXV0aG9yPjxhdXRob3I+TmluZywg
WTwvYXV0aG9yPjxhdXRob3I+TWEsIEw8L2F1dGhvcj48YXV0aG9yPlJlbiwgUjwvYXV0aG9yPjwv
YXV0aG9ycz48dHJhbnNsYXRlZC1hdXRob3JzPjxhdXRob3I+WmhhbmcsIEguIFIuPC9hdXRob3I+
PGF1dGhvcj5QYW4sIEcuIFcuPC9hdXRob3I+PGF1dGhvcj5YdSwgWC4gRy48L2F1dGhvcj48YXV0
aG9yPkxpdSwgTC48L2F1dGhvcj48YXV0aG9yPk5pbmcsIFkuPC9hdXRob3I+PGF1dGhvcj5NYSwg
TC48L2F1dGhvcj48YXV0aG9yPlJlbiwgUi48L2F1dGhvcj48L3RyYW5zbGF0ZWQtYXV0aG9ycz48
L2NvbnRyaWJ1dG9ycz48YXV0aC1hZGRyZXNzPkRlcGFydG1lbnQgb2YgSGVhbHRoIEFkbWluaXN0
cmF0aW9uLCBYaSZhcG9zO2FuIE1lZGljYWwgVW5pdmVyc2l0eSwgWGkmYXBvczthbiA3MTAwMjEs
IENoaW5hLjwvYXV0aC1hZGRyZXNzPjx0aXRsZXM+PHRpdGxlPlN0dWR5IG9uIHF1YWxpdHkgb2Yg
bGlmZSBhbmQgaXRzIHJlbGF0ZWQgZmFjdG9ycyBhbW9uZyBwYXRpZW50cyB3aXRoIGNocm9uaWMg
aGVwYXRpdGlzIEMgaW4gcnVyYWwgYXJlYTwvdGl0bGU+PHNlY29uZGFyeS10aXRsZT5aaG9uZ2h1
YSBZdSBGYW5nIFlpIFh1ZSBaYSBaaGk8L3NlY29uZGFyeS10aXRsZT48dHJhbnNsYXRlZC10aXRs
ZT5TdHVkeSBvbiBxdWFsaXR5IG9mIGxpZmUgYW5kIGl0cyByZWxhdGVkIGZhY3RvcnMgYW1vbmcg
cGF0aWVudHMgd2l0aCBjaHJvbmljIGhlcGF0aXRpcyBDIGluIHJ1cmFsIGFyZWE8L3RyYW5zbGF0
ZWQtdGl0bGU+PC90aXRsZXM+PHBlcmlvZGljYWw+PGZ1bGwtdGl0bGU+WmhvbmdodWEgWXUgRmFu
ZyBZaSBYdWUgWmEgWmhpLiBDaGluZXNlIEpvdXJuYWwgb2YgUHJldmVudGl2ZSBNZWRpY2luZTwv
ZnVsbC10aXRsZT48YWJici0xPlpob25naHVhIFl1IEZhbmcgWWkgWHVlIFphIFpoaTwvYWJici0x
PjxhYmJyLTI+WmhvbmdodWEgWXUgRmFuZyBZaSBYdWUgWmEgWmhpPC9hYmJyLTI+PC9wZXJpb2Rp
Y2FsPjxwYWdlcz44NTMtODU1PC9wYWdlcz48dm9sdW1lPjUxPC92b2x1bWU+PG51bWJlcj45PC9u
dW1iZXI+PGVkaXRpb24+MjAxNy8wOS8wOTwvZWRpdGlvbj48a2V5d29yZHM+PGtleXdvcmQ+SGVw
YXRpdGlzIEM8L2tleXdvcmQ+PGtleXdvcmQ+UXVhbGl0eSBvZiBsaWZlPC9rZXl3b3JkPjxrZXl3
b3JkPlF1ZXN0aW9ubmFpcmVzPC9rZXl3b3JkPjxrZXl3b3JkPlJlbGF0ZWQgZmFjdG9yczwva2V5
d29yZD48L2tleXdvcmRzPjxkYXRlcz48eWVhcj4yMDE3PC95ZWFyPjxwdWItZGF0ZXM+PGRhdGU+
U2VwIDY8L2RhdGU+PC9wdWItZGF0ZXM+PC9kYXRlcz48aXNibj4wMjUzLTk2MjQgKFByaW50KSYj
eEQ7MDI1My05NjI0IChMaW5raW5nKTwvaXNibj48YWNjZXNzaW9uLW51bT4yODg4MTU1NDwvYWNj
ZXNzaW9uLW51bT48dXJscz48cmVsYXRlZC11cmxzPjx1cmw+aHR0cHM6Ly93d3cubmNiaS5ubG0u
bmloLmdvdi9wdWJtZWQvMjg4ODE1NTQ8L3VybD48L3JlbGF0ZWQtdXJscz48L3VybHM+PGVsZWN0
cm9uaWMtcmVzb3VyY2UtbnVtPjEwLjM3NjAvY21hLmouaXNzbi4wMjUzLTk2MjQuMjAxNy4wOS4w
MTU8L2VsZWN0cm9uaWMtcmVzb3VyY2UtbnVtPjxsYW5ndWFnZT5DaGluZXNlPC9sYW5ndWFnZT48
L3JlY29yZD48L0NpdGU+PENpdGU+PEF1dGhvcj5ZPC9BdXRob3I+PFllYXI+MjAxNTwvWWVhcj48
UmVjTnVtPjk3PC9SZWNOdW0+PHJlY29yZD48cmVjLW51bWJlcj45NzwvcmVjLW51bWJlcj48Zm9y
ZWlnbi1rZXlzPjxrZXkgYXBwPSJFTiIgZGItaWQ9InN4YXN2MHp4ZmZkMHZpZWV2NWF4MHAwODIy
MmVyMnAwdndleCIgdGltZXN0YW1wPSIxNTI0Mzk1MTI0Ij45Nzwva2V5PjwvZm9yZWlnbi1rZXlz
PjxyZWYtdHlwZSBuYW1lPSJKb3VybmFsIEFydGljbGUiPjE3PC9yZWYtdHlwZT48Y29udHJpYnV0
b3JzPjxhdXRob3JzPjxhdXRob3I+SmlhLCBZPC9hdXRob3I+PGF1dGhvcj5MaSwgWEc8L2F1dGhv
cj48YXV0aG9yPkxpLCBMPC9hdXRob3I+PGF1dGhvcj5MaWFuZywgSko8L2F1dGhvcj48YXV0aG9y
PkthbmcsIFlGPC9hdXRob3I+PGF1dGhvcj5MaW4sIEY8L2F1dGhvcj48YXV0aG9yPkRlbmcsIFpI
PC9hdXRob3I+PGF1dGhvcj5XYW5nLCBXPC9hdXRob3I+PGF1dGhvcj5aaGFuZywgQlk8L2F1dGhv
cj48YXV0aG9yPlh1LCBKPC9hdXRob3I+PC9hdXRob3JzPjwvY29udHJpYnV0b3JzPjx0aXRsZXM+
PHRpdGxlPlF1YWxpdHkgb2YgbGlmZSBhbmQgaXRzIGluZmx1ZW50aWFsIGZhY3RvcnMgaW4gb3V0
cGF0aWVudHMgd2l0aCBjaHJvbmljIGhlcGF0aXRpcyBCIG9yIEM8L3RpdGxlPjxzZWNvbmRhcnkt
dGl0bGU+TGluY2h1YW5nIEdhbmRhbmJpbmcgWmF6aGk8L3NlY29uZGFyeS10aXRsZT48L3RpdGxl
cz48cGFnZXM+MTY5NS0xNjk4PC9wYWdlcz48dm9sdW1lPjMxPC92b2x1bWU+PG51bWJlcj4xMDwv
bnVtYmVyPjxkYXRlcz48eWVhcj4yMDE1PC95ZWFyPjwvZGF0ZXM+PHVybHM+PC91cmxzPjxlbGVj
dHJvbmljLXJlc291cmNlLW51bT48c3R5bGUgZmFjZT0ibm9ybWFsIiBmb250PSJkZWZhdWx0IiBj
aGFyc2V0PSIxMzQiIHNpemU9IjEwMCUiPjEwLjM5Njkvai5pc3NuLjEwMDEtNTI1Ni4yMDE1LjEw
LjAzNDwvc3R5bGU+PC9lbGVjdHJvbmljLXJlc291cmNlLW51bT48L3JlY29yZD48L0NpdGU+PC9F
bmROb3RlPn==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aaGFuZzwvQXV0aG9yPjxZZWFyPjIwMTc8L1llYXI+PFJl
Y051bT4yNjwvUmVjTnVtPjxEaXNwbGF5VGV4dD48c3R5bGUgZmFjZT0ic3VwZXJzY3JpcHQiPlsx
MTQsIDExNV08L3N0eWxlPjwvRGlzcGxheVRleHQ+PHJlY29yZD48cmVjLW51bWJlcj4yNjwvcmVj
LW51bWJlcj48Zm9yZWlnbi1rZXlzPjxrZXkgYXBwPSJFTiIgZGItaWQ9InN4YXN2MHp4ZmZkMHZp
ZWV2NWF4MHAwODIyMmVyMnAwdndleCIgdGltZXN0YW1wPSIxNTE5NjMwNzY1Ij4yNjwva2V5Pjxr
ZXkgYXBwPSJFTldlYiIgZGItaWQ9IiI+MDwva2V5PjwvZm9yZWlnbi1rZXlzPjxyZWYtdHlwZSBu
YW1lPSJKb3VybmFsIEFydGljbGUiPjE3PC9yZWYtdHlwZT48Y29udHJpYnV0b3JzPjxhdXRob3Jz
PjxhdXRob3I+WmhhbmcsIEggUjwvYXV0aG9yPjxhdXRob3I+UGFuLCBHIFc8L2F1dGhvcj48YXV0
aG9yPlh1LCBYIEc8L2F1dGhvcj48YXV0aG9yPkxpdSwgTDwvYXV0aG9yPjxhdXRob3I+TmluZywg
WTwvYXV0aG9yPjxhdXRob3I+TWEsIEw8L2F1dGhvcj48YXV0aG9yPlJlbiwgUjwvYXV0aG9yPjwv
YXV0aG9ycz48dHJhbnNsYXRlZC1hdXRob3JzPjxhdXRob3I+WmhhbmcsIEguIFIuPC9hdXRob3I+
PGF1dGhvcj5QYW4sIEcuIFcuPC9hdXRob3I+PGF1dGhvcj5YdSwgWC4gRy48L2F1dGhvcj48YXV0
aG9yPkxpdSwgTC48L2F1dGhvcj48YXV0aG9yPk5pbmcsIFkuPC9hdXRob3I+PGF1dGhvcj5NYSwg
TC48L2F1dGhvcj48YXV0aG9yPlJlbiwgUi48L2F1dGhvcj48L3RyYW5zbGF0ZWQtYXV0aG9ycz48
L2NvbnRyaWJ1dG9ycz48YXV0aC1hZGRyZXNzPkRlcGFydG1lbnQgb2YgSGVhbHRoIEFkbWluaXN0
cmF0aW9uLCBYaSZhcG9zO2FuIE1lZGljYWwgVW5pdmVyc2l0eSwgWGkmYXBvczthbiA3MTAwMjEs
IENoaW5hLjwvYXV0aC1hZGRyZXNzPjx0aXRsZXM+PHRpdGxlPlN0dWR5IG9uIHF1YWxpdHkgb2Yg
bGlmZSBhbmQgaXRzIHJlbGF0ZWQgZmFjdG9ycyBhbW9uZyBwYXRpZW50cyB3aXRoIGNocm9uaWMg
aGVwYXRpdGlzIEMgaW4gcnVyYWwgYXJlYTwvdGl0bGU+PHNlY29uZGFyeS10aXRsZT5aaG9uZ2h1
YSBZdSBGYW5nIFlpIFh1ZSBaYSBaaGk8L3NlY29uZGFyeS10aXRsZT48dHJhbnNsYXRlZC10aXRs
ZT5TdHVkeSBvbiBxdWFsaXR5IG9mIGxpZmUgYW5kIGl0cyByZWxhdGVkIGZhY3RvcnMgYW1vbmcg
cGF0aWVudHMgd2l0aCBjaHJvbmljIGhlcGF0aXRpcyBDIGluIHJ1cmFsIGFyZWE8L3RyYW5zbGF0
ZWQtdGl0bGU+PC90aXRsZXM+PHBlcmlvZGljYWw+PGZ1bGwtdGl0bGU+WmhvbmdodWEgWXUgRmFu
ZyBZaSBYdWUgWmEgWmhpLiBDaGluZXNlIEpvdXJuYWwgb2YgUHJldmVudGl2ZSBNZWRpY2luZTwv
ZnVsbC10aXRsZT48YWJici0xPlpob25naHVhIFl1IEZhbmcgWWkgWHVlIFphIFpoaTwvYWJici0x
PjxhYmJyLTI+WmhvbmdodWEgWXUgRmFuZyBZaSBYdWUgWmEgWmhpPC9hYmJyLTI+PC9wZXJpb2Rp
Y2FsPjxwYWdlcz44NTMtODU1PC9wYWdlcz48dm9sdW1lPjUxPC92b2x1bWU+PG51bWJlcj45PC9u
dW1iZXI+PGVkaXRpb24+MjAxNy8wOS8wOTwvZWRpdGlvbj48a2V5d29yZHM+PGtleXdvcmQ+SGVw
YXRpdGlzIEM8L2tleXdvcmQ+PGtleXdvcmQ+UXVhbGl0eSBvZiBsaWZlPC9rZXl3b3JkPjxrZXl3
b3JkPlF1ZXN0aW9ubmFpcmVzPC9rZXl3b3JkPjxrZXl3b3JkPlJlbGF0ZWQgZmFjdG9yczwva2V5
d29yZD48L2tleXdvcmRzPjxkYXRlcz48eWVhcj4yMDE3PC95ZWFyPjxwdWItZGF0ZXM+PGRhdGU+
U2VwIDY8L2RhdGU+PC9wdWItZGF0ZXM+PC9kYXRlcz48aXNibj4wMjUzLTk2MjQgKFByaW50KSYj
eEQ7MDI1My05NjI0IChMaW5raW5nKTwvaXNibj48YWNjZXNzaW9uLW51bT4yODg4MTU1NDwvYWNj
ZXNzaW9uLW51bT48dXJscz48cmVsYXRlZC11cmxzPjx1cmw+aHR0cHM6Ly93d3cubmNiaS5ubG0u
bmloLmdvdi9wdWJtZWQvMjg4ODE1NTQ8L3VybD48L3JlbGF0ZWQtdXJscz48L3VybHM+PGVsZWN0
cm9uaWMtcmVzb3VyY2UtbnVtPjEwLjM3NjAvY21hLmouaXNzbi4wMjUzLTk2MjQuMjAxNy4wOS4w
MTU8L2VsZWN0cm9uaWMtcmVzb3VyY2UtbnVtPjxsYW5ndWFnZT5DaGluZXNlPC9sYW5ndWFnZT48
L3JlY29yZD48L0NpdGU+PENpdGU+PEF1dGhvcj5ZPC9BdXRob3I+PFllYXI+MjAxNTwvWWVhcj48
UmVjTnVtPjk3PC9SZWNOdW0+PHJlY29yZD48cmVjLW51bWJlcj45NzwvcmVjLW51bWJlcj48Zm9y
ZWlnbi1rZXlzPjxrZXkgYXBwPSJFTiIgZGItaWQ9InN4YXN2MHp4ZmZkMHZpZWV2NWF4MHAwODIy
MmVyMnAwdndleCIgdGltZXN0YW1wPSIxNTI0Mzk1MTI0Ij45Nzwva2V5PjwvZm9yZWlnbi1rZXlz
PjxyZWYtdHlwZSBuYW1lPSJKb3VybmFsIEFydGljbGUiPjE3PC9yZWYtdHlwZT48Y29udHJpYnV0
b3JzPjxhdXRob3JzPjxhdXRob3I+SmlhLCBZPC9hdXRob3I+PGF1dGhvcj5MaSwgWEc8L2F1dGhv
cj48YXV0aG9yPkxpLCBMPC9hdXRob3I+PGF1dGhvcj5MaWFuZywgSko8L2F1dGhvcj48YXV0aG9y
PkthbmcsIFlGPC9hdXRob3I+PGF1dGhvcj5MaW4sIEY8L2F1dGhvcj48YXV0aG9yPkRlbmcsIFpI
PC9hdXRob3I+PGF1dGhvcj5XYW5nLCBXPC9hdXRob3I+PGF1dGhvcj5aaGFuZywgQlk8L2F1dGhv
cj48YXV0aG9yPlh1LCBKPC9hdXRob3I+PC9hdXRob3JzPjwvY29udHJpYnV0b3JzPjx0aXRsZXM+
PHRpdGxlPlF1YWxpdHkgb2YgbGlmZSBhbmQgaXRzIGluZmx1ZW50aWFsIGZhY3RvcnMgaW4gb3V0
cGF0aWVudHMgd2l0aCBjaHJvbmljIGhlcGF0aXRpcyBCIG9yIEM8L3RpdGxlPjxzZWNvbmRhcnkt
dGl0bGU+TGluY2h1YW5nIEdhbmRhbmJpbmcgWmF6aGk8L3NlY29uZGFyeS10aXRsZT48L3RpdGxl
cz48cGFnZXM+MTY5NS0xNjk4PC9wYWdlcz48dm9sdW1lPjMxPC92b2x1bWU+PG51bWJlcj4xMDwv
bnVtYmVyPjxkYXRlcz48eWVhcj4yMDE1PC95ZWFyPjwvZGF0ZXM+PHVybHM+PC91cmxzPjxlbGVj
dHJvbmljLXJlc291cmNlLW51bT48c3R5bGUgZmFjZT0ibm9ybWFsIiBmb250PSJkZWZhdWx0IiBj
aGFyc2V0PSIxMzQiIHNpemU9IjEwMCUiPjEwLjM5Njkvai5pc3NuLjEwMDEtNTI1Ni4yMDE1LjEw
LjAzNDwvc3R5bGU+PC9lbGVjdHJvbmljLXJlc291cmNlLW51bT48L3JlY29yZD48L0NpdGU+PC9F
bmROb3RlPn==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061F70" w:rsidRPr="001B3D7B">
        <w:rPr>
          <w:rFonts w:ascii="Book Antiqua" w:hAnsi="Book Antiqua" w:cs="Tahoma"/>
          <w:sz w:val="24"/>
          <w:szCs w:val="24"/>
          <w:lang w:val="en-US"/>
        </w:rPr>
      </w:r>
      <w:r w:rsidR="00061F70"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4,115]</w:t>
      </w:r>
      <w:r w:rsidR="00061F70"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Pr="001B3D7B">
        <w:rPr>
          <w:rFonts w:ascii="Book Antiqua" w:hAnsi="Book Antiqua" w:cs="Tahoma"/>
          <w:sz w:val="24"/>
          <w:szCs w:val="24"/>
          <w:lang w:val="en-US"/>
        </w:rPr>
        <w:t xml:space="preserve"> </w:t>
      </w:r>
      <w:r w:rsidR="00496167" w:rsidRPr="001B3D7B">
        <w:rPr>
          <w:rFonts w:ascii="Book Antiqua" w:hAnsi="Book Antiqua" w:cs="Tahoma"/>
          <w:sz w:val="24"/>
          <w:szCs w:val="24"/>
          <w:lang w:val="en-US"/>
        </w:rPr>
        <w:t>In a</w:t>
      </w:r>
      <w:r w:rsidR="00377EFB" w:rsidRPr="001B3D7B">
        <w:rPr>
          <w:rFonts w:ascii="Book Antiqua" w:hAnsi="Book Antiqua" w:cs="Tahoma"/>
          <w:sz w:val="24"/>
          <w:szCs w:val="24"/>
          <w:lang w:val="en-US"/>
        </w:rPr>
        <w:t xml:space="preserve"> community-based survey </w:t>
      </w:r>
      <w:r w:rsidR="00496167" w:rsidRPr="001B3D7B">
        <w:rPr>
          <w:rFonts w:ascii="Book Antiqua" w:hAnsi="Book Antiqua" w:cs="Tahoma"/>
          <w:sz w:val="24"/>
          <w:szCs w:val="24"/>
          <w:lang w:val="en-US"/>
        </w:rPr>
        <w:t xml:space="preserve">of CHB and CHC patients </w:t>
      </w:r>
      <w:r w:rsidR="00377EFB" w:rsidRPr="001B3D7B">
        <w:rPr>
          <w:rFonts w:ascii="Book Antiqua" w:hAnsi="Book Antiqua" w:cs="Tahoma"/>
          <w:sz w:val="24"/>
          <w:szCs w:val="24"/>
          <w:lang w:val="en-US"/>
        </w:rPr>
        <w:t>in Shanghai</w:t>
      </w:r>
      <w:r w:rsidR="00AA7F95" w:rsidRPr="001B3D7B">
        <w:rPr>
          <w:rFonts w:ascii="Book Antiqua" w:hAnsi="Book Antiqua"/>
          <w:sz w:val="24"/>
          <w:szCs w:val="24"/>
          <w:lang w:val="en-US"/>
        </w:rPr>
        <w:t xml:space="preserve"> </w:t>
      </w:r>
      <w:r w:rsidR="00AA7F95" w:rsidRPr="001B3D7B">
        <w:rPr>
          <w:rFonts w:ascii="Book Antiqua" w:hAnsi="Book Antiqua" w:cs="Tahoma"/>
          <w:sz w:val="24"/>
          <w:szCs w:val="24"/>
          <w:lang w:val="en-US"/>
        </w:rPr>
        <w:t>using the Quality of Life Instruments for Chronic Disease-Chronic Hepatitis and the Family Burden Interview Schedule</w:t>
      </w:r>
      <w:r w:rsidR="00496167" w:rsidRPr="001B3D7B">
        <w:rPr>
          <w:rFonts w:ascii="Book Antiqua" w:hAnsi="Book Antiqua" w:cs="Tahoma"/>
          <w:sz w:val="24"/>
          <w:szCs w:val="24"/>
          <w:lang w:val="en-US"/>
        </w:rPr>
        <w:t xml:space="preserve">, multivariable analyses identified HCV infection and elevated serum alanine aminotransferase level as direct risk factors </w:t>
      </w:r>
      <w:r w:rsidR="000245EF" w:rsidRPr="001B3D7B">
        <w:rPr>
          <w:rFonts w:ascii="Book Antiqua" w:hAnsi="Book Antiqua" w:cs="Tahoma"/>
          <w:sz w:val="24"/>
          <w:szCs w:val="24"/>
          <w:lang w:val="en-US"/>
        </w:rPr>
        <w:t xml:space="preserve">negatively </w:t>
      </w:r>
      <w:r w:rsidR="00496167" w:rsidRPr="001B3D7B">
        <w:rPr>
          <w:rFonts w:ascii="Book Antiqua" w:hAnsi="Book Antiqua" w:cs="Tahoma"/>
          <w:sz w:val="24"/>
          <w:szCs w:val="24"/>
          <w:lang w:val="en-US"/>
        </w:rPr>
        <w:t>impacting both the patients’ quality of life and the burden on their caregivers</w:t>
      </w:r>
      <w:r w:rsidR="00BF038D"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H&lt;/Author&gt;&lt;Year&gt;2017&lt;/Year&gt;&lt;RecNum&gt;27&lt;/RecNum&gt;&lt;DisplayText&gt;&lt;style face="superscript"&gt;[116]&lt;/style&gt;&lt;/DisplayText&gt;&lt;record&gt;&lt;rec-number&gt;27&lt;/rec-number&gt;&lt;foreign-keys&gt;&lt;key app="EN" db-id="sxasv0zxffd0vieev5ax0p08222er2p0vwex" timestamp="1519631518"&gt;27&lt;/key&gt;&lt;key app="ENWeb" db-id=""&gt;0&lt;/key&gt;&lt;/foreign-keys&gt;&lt;ref-type name="Journal Article"&gt;17&lt;/ref-type&gt;&lt;contributors&gt;&lt;authors&gt;&lt;author&gt;Ren, H&lt;/author&gt;&lt;author&gt;Shi, Y&lt;/author&gt;&lt;author&gt;Meng, W&lt;/author&gt;&lt;author&gt;Hu, J Y&lt;/author&gt;&lt;author&gt;Chen, Y H&lt;/author&gt;&lt;author&gt;Pan, Q C&lt;/author&gt;&lt;/authors&gt;&lt;translated-authors&gt;&lt;author&gt;Ren, Hong&lt;/author&gt;&lt;author&gt;Shi, Yang&lt;/author&gt;&lt;author&gt;Meng, Wei&lt;/author&gt;&lt;author&gt;Hu, Jiayu&lt;/author&gt;&lt;author&gt;Chen, Yuehuo&lt;/author&gt;&lt;author&gt;Pan, Qichao&lt;/author&gt;&lt;/translated-authors&gt;&lt;/contributors&gt;&lt;titles&gt;&lt;title&gt;&lt;style face="normal" font="default" charset="134" size="100%"&gt;Study of disease burden of chronic hepatitis B and C patients in Shanghai based on Bronfenbrenner&amp;apos; s ecological systems theory: a community-based survey&lt;/style&gt;&lt;/title&gt;&lt;secondary-title&gt;Zhonghua Liu Xing Bing Xue Za Zhi&lt;/secondary-title&gt;&lt;translated-title&gt;Study of disease burden of chronic hepatitis B and C patients in Shanghai based on Bronfenbrenner&amp;apos;s ecological systems theory: a community-based survey&lt;/translated-title&gt;&lt;/titles&gt;&lt;pages&gt;37-42&lt;/pages&gt;&lt;volume&gt;38&lt;/volume&gt;&lt;number&gt;1&lt;/number&gt;&lt;dates&gt;&lt;year&gt;2017&lt;/year&gt;&lt;/dates&gt;&lt;accession-num&gt;28100374&lt;/accession-num&gt;&lt;urls&gt;&lt;/urls&gt;&lt;electronic-resource-num&gt;10.3760/cma.j.issn.0254-6450.2017.01.007&lt;/electronic-resource-num&gt;&lt;remote-database-name&gt;Chinese&lt;/remote-database-name&gt;&lt;/record&gt;&lt;/Cite&gt;&lt;/EndNote&gt;</w:instrText>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6]</w:t>
      </w:r>
      <w:r w:rsidR="00BF038D"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FA6D21" w:rsidRPr="001B3D7B">
        <w:rPr>
          <w:rFonts w:ascii="Book Antiqua" w:hAnsi="Book Antiqua" w:cs="Tahoma"/>
          <w:sz w:val="24"/>
          <w:szCs w:val="24"/>
          <w:lang w:val="en-US"/>
        </w:rPr>
        <w:t xml:space="preserve"> </w:t>
      </w:r>
      <w:r w:rsidR="00496167" w:rsidRPr="001B3D7B">
        <w:rPr>
          <w:rFonts w:ascii="Book Antiqua" w:hAnsi="Book Antiqua" w:cs="Tahoma"/>
          <w:sz w:val="24"/>
          <w:szCs w:val="24"/>
          <w:lang w:val="en-US"/>
        </w:rPr>
        <w:t xml:space="preserve">Clearly, </w:t>
      </w:r>
      <w:r w:rsidR="00E52E43" w:rsidRPr="001B3D7B">
        <w:rPr>
          <w:rFonts w:ascii="Book Antiqua" w:hAnsi="Book Antiqua" w:cs="Tahoma"/>
          <w:sz w:val="24"/>
          <w:szCs w:val="24"/>
          <w:lang w:val="en-US"/>
        </w:rPr>
        <w:t>the wellbeing and quality of life of Chinese HCV patients and caregivers are adversely affected by the disease</w:t>
      </w:r>
      <w:r w:rsidR="00976D5D" w:rsidRPr="001B3D7B">
        <w:rPr>
          <w:rFonts w:ascii="Book Antiqua" w:hAnsi="Book Antiqua" w:cs="Tahoma"/>
          <w:sz w:val="24"/>
          <w:szCs w:val="24"/>
          <w:lang w:val="en-US"/>
        </w:rPr>
        <w:t>,</w:t>
      </w:r>
      <w:r w:rsidR="00592849" w:rsidRPr="001B3D7B">
        <w:rPr>
          <w:rFonts w:ascii="Book Antiqua" w:hAnsi="Book Antiqua" w:cs="Tahoma"/>
          <w:sz w:val="24"/>
          <w:szCs w:val="24"/>
          <w:lang w:val="en-US"/>
        </w:rPr>
        <w:t xml:space="preserve"> calling for closer attention to patient experience in HCV management</w:t>
      </w:r>
      <w:r w:rsidR="00127467" w:rsidRPr="001B3D7B">
        <w:rPr>
          <w:rFonts w:ascii="Book Antiqua" w:hAnsi="Book Antiqua" w:cs="Tahoma"/>
          <w:sz w:val="24"/>
          <w:szCs w:val="24"/>
          <w:lang w:val="en-US"/>
        </w:rPr>
        <w:t>.</w:t>
      </w:r>
    </w:p>
    <w:p w14:paraId="58689243" w14:textId="77777777" w:rsidR="00233F91" w:rsidRPr="001B3D7B" w:rsidRDefault="00233F91" w:rsidP="004837A0">
      <w:pPr>
        <w:spacing w:after="0" w:line="360" w:lineRule="auto"/>
        <w:ind w:firstLineChars="200" w:firstLine="480"/>
        <w:jc w:val="both"/>
        <w:rPr>
          <w:rFonts w:ascii="Book Antiqua" w:hAnsi="Book Antiqua" w:cs="Tahoma"/>
          <w:sz w:val="24"/>
          <w:szCs w:val="24"/>
          <w:lang w:val="en-US"/>
        </w:rPr>
      </w:pPr>
    </w:p>
    <w:p w14:paraId="7956D108" w14:textId="14E89FAE" w:rsidR="005F1D9D" w:rsidRPr="001B3D7B" w:rsidRDefault="005F1D9D" w:rsidP="004837A0">
      <w:pPr>
        <w:spacing w:after="0" w:line="360" w:lineRule="auto"/>
        <w:jc w:val="both"/>
        <w:rPr>
          <w:rFonts w:ascii="Book Antiqua" w:hAnsi="Book Antiqua" w:cs="Tahoma"/>
          <w:i/>
          <w:sz w:val="24"/>
          <w:szCs w:val="24"/>
          <w:lang w:val="en-US"/>
        </w:rPr>
      </w:pPr>
      <w:r w:rsidRPr="001B3D7B">
        <w:rPr>
          <w:rFonts w:ascii="Book Antiqua" w:hAnsi="Book Antiqua" w:cs="Tahoma"/>
          <w:b/>
          <w:bCs/>
          <w:i/>
          <w:sz w:val="24"/>
          <w:szCs w:val="24"/>
          <w:lang w:val="en-US"/>
        </w:rPr>
        <w:t>Impact of different HCV treatment regimens on patient experience</w:t>
      </w:r>
    </w:p>
    <w:p w14:paraId="7CFE2B47" w14:textId="74ADEA9E" w:rsidR="00233F91" w:rsidRPr="001B3D7B" w:rsidRDefault="00127467"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lastRenderedPageBreak/>
        <w:t>To understand how treating and curing HCV infection can affect</w:t>
      </w:r>
      <w:r w:rsidR="005F1D9D" w:rsidRPr="001B3D7B">
        <w:rPr>
          <w:rFonts w:ascii="Book Antiqua" w:hAnsi="Book Antiqua" w:cs="Tahoma"/>
          <w:sz w:val="24"/>
          <w:szCs w:val="24"/>
          <w:lang w:val="en-US"/>
        </w:rPr>
        <w:t xml:space="preserve"> patients</w:t>
      </w:r>
      <w:r w:rsidR="009206F3" w:rsidRPr="001B3D7B">
        <w:rPr>
          <w:rFonts w:ascii="Book Antiqua" w:hAnsi="Book Antiqua" w:cs="Tahoma"/>
          <w:sz w:val="24"/>
          <w:szCs w:val="24"/>
          <w:lang w:val="en-US"/>
        </w:rPr>
        <w:t>’ experience and wellbeing</w:t>
      </w:r>
      <w:r w:rsidR="005F1D9D" w:rsidRPr="001B3D7B">
        <w:rPr>
          <w:rFonts w:ascii="Book Antiqua" w:hAnsi="Book Antiqua" w:cs="Tahoma"/>
          <w:sz w:val="24"/>
          <w:szCs w:val="24"/>
          <w:lang w:val="en-US"/>
        </w:rPr>
        <w:t>, PROs are typically measured pre-treatment, at different time</w:t>
      </w:r>
      <w:r w:rsidR="00763AEA"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points during treatment, at the end of treatment (</w:t>
      </w:r>
      <w:proofErr w:type="spellStart"/>
      <w:r w:rsidR="005F1D9D" w:rsidRPr="001B3D7B">
        <w:rPr>
          <w:rFonts w:ascii="Book Antiqua" w:hAnsi="Book Antiqua" w:cs="Tahoma"/>
          <w:sz w:val="24"/>
          <w:szCs w:val="24"/>
          <w:lang w:val="en-US"/>
        </w:rPr>
        <w:t>EoT</w:t>
      </w:r>
      <w:proofErr w:type="spellEnd"/>
      <w:r w:rsidR="005F1D9D" w:rsidRPr="001B3D7B">
        <w:rPr>
          <w:rFonts w:ascii="Book Antiqua" w:hAnsi="Book Antiqua" w:cs="Tahoma"/>
          <w:sz w:val="24"/>
          <w:szCs w:val="24"/>
          <w:lang w:val="en-US"/>
        </w:rPr>
        <w:t xml:space="preserve">), and 12 or 24 </w:t>
      </w:r>
      <w:proofErr w:type="spellStart"/>
      <w:r w:rsidR="005F1D9D" w:rsidRPr="001B3D7B">
        <w:rPr>
          <w:rFonts w:ascii="Book Antiqua" w:hAnsi="Book Antiqua" w:cs="Tahoma"/>
          <w:sz w:val="24"/>
          <w:szCs w:val="24"/>
          <w:lang w:val="en-US"/>
        </w:rPr>
        <w:t>wk</w:t>
      </w:r>
      <w:proofErr w:type="spellEnd"/>
      <w:r w:rsidR="005F1D9D" w:rsidRPr="001B3D7B">
        <w:rPr>
          <w:rFonts w:ascii="Book Antiqua" w:hAnsi="Book Antiqua" w:cs="Tahoma"/>
          <w:sz w:val="24"/>
          <w:szCs w:val="24"/>
          <w:lang w:val="en-US"/>
        </w:rPr>
        <w:t xml:space="preserve"> post-treatment. </w:t>
      </w:r>
    </w:p>
    <w:p w14:paraId="54EACF8E" w14:textId="77777777" w:rsidR="00233F91" w:rsidRPr="001B3D7B" w:rsidRDefault="00233F91" w:rsidP="004837A0">
      <w:pPr>
        <w:spacing w:after="0" w:line="360" w:lineRule="auto"/>
        <w:jc w:val="both"/>
        <w:rPr>
          <w:rFonts w:ascii="Book Antiqua" w:hAnsi="Book Antiqua" w:cs="Tahoma"/>
          <w:sz w:val="24"/>
          <w:szCs w:val="24"/>
          <w:lang w:val="en-US"/>
        </w:rPr>
      </w:pPr>
    </w:p>
    <w:p w14:paraId="5A28F55F" w14:textId="02F89664" w:rsidR="005F1D9D" w:rsidRPr="001B3D7B" w:rsidRDefault="006321E8" w:rsidP="004837A0">
      <w:pPr>
        <w:spacing w:after="0" w:line="360" w:lineRule="auto"/>
        <w:jc w:val="both"/>
        <w:rPr>
          <w:rFonts w:ascii="Book Antiqua" w:hAnsi="Book Antiqua" w:cs="Tahoma"/>
          <w:sz w:val="24"/>
          <w:szCs w:val="24"/>
          <w:lang w:val="en-US"/>
        </w:rPr>
      </w:pPr>
      <w:r w:rsidRPr="001B3D7B">
        <w:rPr>
          <w:rFonts w:ascii="Book Antiqua" w:hAnsi="Book Antiqua" w:cs="Tahoma"/>
          <w:b/>
          <w:bCs/>
          <w:sz w:val="24"/>
          <w:szCs w:val="24"/>
          <w:lang w:val="en-US"/>
        </w:rPr>
        <w:t>Impact of PR therapy on PROs</w:t>
      </w:r>
      <w:r w:rsidR="00233F91"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PR therapy is known to cause on-treatment deterioration in PROs due to side effects of and intolerance to the regime. A cross-sectional study in Taiwan reported that CHC patients on PR treatment (</w:t>
      </w:r>
      <w:r w:rsidR="005F1D9D" w:rsidRPr="001B3D7B">
        <w:rPr>
          <w:rFonts w:ascii="Book Antiqua" w:hAnsi="Book Antiqua" w:cs="Tahoma"/>
          <w:i/>
          <w:sz w:val="24"/>
          <w:szCs w:val="24"/>
          <w:lang w:val="en-US"/>
        </w:rPr>
        <w:t>n</w:t>
      </w:r>
      <w:r w:rsidR="00A929C7"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w:t>
      </w:r>
      <w:r w:rsidR="00A929C7"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108) scored significantly lower than untreated CHC patients on some of the SF-36 and CLDQ scales</w:t>
      </w:r>
      <w:r w:rsidR="00BF038D"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Chang&lt;/Author&gt;&lt;Year&gt;2014&lt;/Year&gt;&lt;RecNum&gt;99&lt;/RecNum&gt;&lt;DisplayText&gt;&lt;style face="superscript"&gt;[117]&lt;/style&gt;&lt;/DisplayText&gt;&lt;record&gt;&lt;rec-number&gt;99&lt;/rec-number&gt;&lt;foreign-keys&gt;&lt;key app="EN" db-id="sxasv0zxffd0vieev5ax0p08222er2p0vwex" timestamp="1524460227"&gt;99&lt;/key&gt;&lt;/foreign-keys&gt;&lt;ref-type name="Journal Article"&gt;17&lt;/ref-type&gt;&lt;contributors&gt;&lt;authors&gt;&lt;author&gt;Chang, Shu Chuan&lt;/author&gt;&lt;author&gt;Yang, Sheng Shun&lt;/author&gt;&lt;author&gt;Chang, Chiu Chun&lt;/author&gt;&lt;author&gt;Lin, Chun Che&lt;/author&gt;&lt;author&gt;Chung, Yueh Chin&lt;/author&gt;&lt;author&gt;Li, Tsai Chung&lt;/author&gt;&lt;/authors&gt;&lt;/contributors&gt;&lt;titles&gt;&lt;title&gt;Assessment of health-related quality of life in antiviral-treated Taiwanese chronic hepatitis C patients using SF-36 and CLDQ&lt;/title&gt;&lt;secondary-title&gt;Health and quality of life outcomes&lt;/secondary-title&gt;&lt;/titles&gt;&lt;periodical&gt;&lt;full-title&gt;Health and quality of life outcomes&lt;/full-title&gt;&lt;abbr-2&gt;Health Qual Life Outcomes&lt;/abbr-2&gt;&lt;/periodical&gt;&lt;pages&gt;97&lt;/pages&gt;&lt;volume&gt;12&lt;/volume&gt;&lt;number&gt;1&lt;/number&gt;&lt;dates&gt;&lt;year&gt;2014&lt;/year&gt;&lt;/dates&gt;&lt;isbn&gt;1477-7525&lt;/isbn&gt;&lt;accession-num&gt;24941994&lt;/accession-num&gt;&lt;urls&gt;&lt;/urls&gt;&lt;electronic-resource-num&gt;10.1186/1477-7525-12-97&lt;/electronic-resource-num&gt;&lt;/record&gt;&lt;/Cite&gt;&lt;/EndNote&gt;</w:instrText>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7]</w:t>
      </w:r>
      <w:r w:rsidR="00BF038D"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5F1D9D" w:rsidRPr="001B3D7B">
        <w:rPr>
          <w:rFonts w:ascii="Book Antiqua" w:hAnsi="Book Antiqua" w:cs="Tahoma"/>
          <w:sz w:val="24"/>
          <w:szCs w:val="24"/>
          <w:lang w:val="en-US"/>
        </w:rPr>
        <w:t xml:space="preserve"> Illustrating the on-treatment PRO impairment more clearly, another Taiwanese study involving 47 PR-treated CHC patients showed that by treatment week 12, the patients’ mean scores for all 8 SF-36 domains decreased significantly from baseline</w:t>
      </w:r>
      <w:r w:rsidR="00BE58E2"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Kang&lt;/Author&gt;&lt;Year&gt;2005&lt;/Year&gt;&lt;RecNum&gt;30&lt;/RecNum&gt;&lt;DisplayText&gt;&lt;style face="superscript"&gt;[118]&lt;/style&gt;&lt;/DisplayText&gt;&lt;record&gt;&lt;rec-number&gt;30&lt;/rec-number&gt;&lt;foreign-keys&gt;&lt;key app="EN" db-id="sxasv0zxffd0vieev5ax0p08222er2p0vwex" timestamp="1519634588"&gt;30&lt;/key&gt;&lt;/foreign-keys&gt;&lt;ref-type name="Journal Article"&gt;17&lt;/ref-type&gt;&lt;contributors&gt;&lt;authors&gt;&lt;author&gt;Kang, Shih Chao&lt;/author&gt;&lt;author&gt;Hwang, Shinn Jang&lt;/author&gt;&lt;author&gt;Lee, Shiang Ho&lt;/author&gt;&lt;author&gt;Chang, Full Young&lt;/author&gt;&lt;author&gt;Lee, Shou Dong&lt;/author&gt;&lt;/authors&gt;&lt;/contributors&gt;&lt;titles&gt;&lt;title&gt;Health-related quality of life and impact of antiviral treatment in Chinese patients with chronic hepatitis C in Taiwan&lt;/title&gt;&lt;secondary-title&gt;World Journal of Gastroenterology&lt;/secondary-title&gt;&lt;/titles&gt;&lt;periodical&gt;&lt;full-title&gt;World Journal of Gastroenterology&lt;/full-title&gt;&lt;abbr-1&gt;World J. Gastroenterol.&lt;/abbr-1&gt;&lt;abbr-2&gt;World J Gastroenterol&lt;/abbr-2&gt;&lt;/periodical&gt;&lt;pages&gt;7494-7498&lt;/pages&gt;&lt;volume&gt;11&lt;/volume&gt;&lt;number&gt;47&lt;/number&gt;&lt;dates&gt;&lt;year&gt;2005&lt;/year&gt;&lt;pub-dates&gt;&lt;date&gt;12/21&amp;#xD;04/29/received&amp;#xD;07/02/revised&amp;#xD;07/08/accepted&lt;/date&gt;&lt;/pub-dates&gt;&lt;/dates&gt;&lt;publisher&gt;Baishideng Publishing Group Inc&lt;/publisher&gt;&lt;isbn&gt;1007-9327&amp;#xD;2219-2840&lt;/isbn&gt;&lt;accession-num&gt;16437722&lt;/accession-num&gt;&lt;urls&gt;&lt;related-urls&gt;&lt;url&gt;http://www.ncbi.nlm.nih.gov/pmc/articles/PMC4725183/&lt;/url&gt;&lt;/related-urls&gt;&lt;/urls&gt;&lt;remote-database-name&gt;PMC&lt;/remote-database-name&gt;&lt;/record&gt;&lt;/Cite&gt;&lt;/EndNote&gt;</w:instrText>
      </w:r>
      <w:r w:rsidR="00BE58E2"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8]</w:t>
      </w:r>
      <w:r w:rsidR="00BE58E2"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005F1D9D" w:rsidRPr="001B3D7B">
        <w:rPr>
          <w:rFonts w:ascii="Book Antiqua" w:hAnsi="Book Antiqua" w:cs="Tahoma"/>
          <w:sz w:val="24"/>
          <w:szCs w:val="24"/>
          <w:lang w:val="en-US"/>
        </w:rPr>
        <w:t xml:space="preserve"> </w:t>
      </w:r>
    </w:p>
    <w:p w14:paraId="56C6A4D5" w14:textId="646B9125" w:rsidR="00246BB0" w:rsidRPr="001B3D7B" w:rsidRDefault="005F1D9D"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Upon PR treatment completion, PRO parameters would return to pre-treatment levels, or improve further upon treatment success. In the afore</w:t>
      </w:r>
      <w:r w:rsidR="00246BB0" w:rsidRPr="001B3D7B">
        <w:rPr>
          <w:rFonts w:ascii="Book Antiqua" w:hAnsi="Book Antiqua" w:cs="Tahoma"/>
          <w:sz w:val="24"/>
          <w:szCs w:val="24"/>
          <w:lang w:val="en-US"/>
        </w:rPr>
        <w:t>-</w:t>
      </w:r>
      <w:r w:rsidRPr="001B3D7B">
        <w:rPr>
          <w:rFonts w:ascii="Book Antiqua" w:hAnsi="Book Antiqua" w:cs="Tahoma"/>
          <w:sz w:val="24"/>
          <w:szCs w:val="24"/>
          <w:lang w:val="en-US"/>
        </w:rPr>
        <w:t>mentioned</w:t>
      </w:r>
      <w:r w:rsidR="00246BB0" w:rsidRPr="001B3D7B">
        <w:rPr>
          <w:rFonts w:ascii="Book Antiqua" w:hAnsi="Book Antiqua" w:cs="Tahoma"/>
          <w:sz w:val="24"/>
          <w:szCs w:val="24"/>
          <w:lang w:val="en-US"/>
        </w:rPr>
        <w:t xml:space="preserve"> </w:t>
      </w:r>
      <w:r w:rsidRPr="001B3D7B">
        <w:rPr>
          <w:rFonts w:ascii="Book Antiqua" w:hAnsi="Book Antiqua" w:cs="Tahoma"/>
          <w:sz w:val="24"/>
          <w:szCs w:val="24"/>
          <w:lang w:val="en-US"/>
        </w:rPr>
        <w:t>study of 47 PR-treated patients, the SF-36 domain scores of those who achieved SVR (</w:t>
      </w:r>
      <w:r w:rsidRPr="001B3D7B">
        <w:rPr>
          <w:rFonts w:ascii="Book Antiqua" w:hAnsi="Book Antiqua" w:cs="Tahoma"/>
          <w:i/>
          <w:sz w:val="24"/>
          <w:szCs w:val="24"/>
          <w:lang w:val="en-US"/>
        </w:rPr>
        <w:t>n</w:t>
      </w:r>
      <w:r w:rsidR="00A929C7"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A929C7" w:rsidRPr="001B3D7B">
        <w:rPr>
          <w:rFonts w:ascii="Book Antiqua" w:hAnsi="Book Antiqua" w:cs="Tahoma"/>
          <w:sz w:val="24"/>
          <w:szCs w:val="24"/>
          <w:lang w:val="en-US"/>
        </w:rPr>
        <w:t xml:space="preserve"> </w:t>
      </w:r>
      <w:r w:rsidRPr="001B3D7B">
        <w:rPr>
          <w:rFonts w:ascii="Book Antiqua" w:hAnsi="Book Antiqua" w:cs="Tahoma"/>
          <w:sz w:val="24"/>
          <w:szCs w:val="24"/>
          <w:lang w:val="en-US"/>
        </w:rPr>
        <w:t>21) improved significantly over baseline by week 24 post-treatment. In contrast, the domain scores of non-SVR patients (</w:t>
      </w:r>
      <w:r w:rsidRPr="001B3D7B">
        <w:rPr>
          <w:rFonts w:ascii="Book Antiqua" w:hAnsi="Book Antiqua" w:cs="Tahoma"/>
          <w:i/>
          <w:sz w:val="24"/>
          <w:szCs w:val="24"/>
          <w:lang w:val="en-US"/>
        </w:rPr>
        <w:t>n</w:t>
      </w:r>
      <w:r w:rsidR="00A929C7"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A929C7"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26), though recovered from treatment week 12 to pre-treatment level by </w:t>
      </w:r>
      <w:proofErr w:type="spellStart"/>
      <w:r w:rsidRPr="001B3D7B">
        <w:rPr>
          <w:rFonts w:ascii="Book Antiqua" w:hAnsi="Book Antiqua" w:cs="Tahoma"/>
          <w:sz w:val="24"/>
          <w:szCs w:val="24"/>
          <w:lang w:val="en-US"/>
        </w:rPr>
        <w:t>EoT</w:t>
      </w:r>
      <w:proofErr w:type="spellEnd"/>
      <w:r w:rsidRPr="001B3D7B">
        <w:rPr>
          <w:rFonts w:ascii="Book Antiqua" w:hAnsi="Book Antiqua" w:cs="Tahoma"/>
          <w:sz w:val="24"/>
          <w:szCs w:val="24"/>
          <w:lang w:val="en-US"/>
        </w:rPr>
        <w:t>, did not improve further post-treatment</w:t>
      </w:r>
      <w:r w:rsidR="00BF038D"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Kang&lt;/Author&gt;&lt;Year&gt;2005&lt;/Year&gt;&lt;RecNum&gt;30&lt;/RecNum&gt;&lt;DisplayText&gt;&lt;style face="superscript"&gt;[118]&lt;/style&gt;&lt;/DisplayText&gt;&lt;record&gt;&lt;rec-number&gt;30&lt;/rec-number&gt;&lt;foreign-keys&gt;&lt;key app="EN" db-id="sxasv0zxffd0vieev5ax0p08222er2p0vwex" timestamp="1519634588"&gt;30&lt;/key&gt;&lt;/foreign-keys&gt;&lt;ref-type name="Journal Article"&gt;17&lt;/ref-type&gt;&lt;contributors&gt;&lt;authors&gt;&lt;author&gt;Kang, Shih Chao&lt;/author&gt;&lt;author&gt;Hwang, Shinn Jang&lt;/author&gt;&lt;author&gt;Lee, Shiang Ho&lt;/author&gt;&lt;author&gt;Chang, Full Young&lt;/author&gt;&lt;author&gt;Lee, Shou Dong&lt;/author&gt;&lt;/authors&gt;&lt;/contributors&gt;&lt;titles&gt;&lt;title&gt;Health-related quality of life and impact of antiviral treatment in Chinese patients with chronic hepatitis C in Taiwan&lt;/title&gt;&lt;secondary-title&gt;World Journal of Gastroenterology&lt;/secondary-title&gt;&lt;/titles&gt;&lt;periodical&gt;&lt;full-title&gt;World Journal of Gastroenterology&lt;/full-title&gt;&lt;abbr-1&gt;World J. Gastroenterol.&lt;/abbr-1&gt;&lt;abbr-2&gt;World J Gastroenterol&lt;/abbr-2&gt;&lt;/periodical&gt;&lt;pages&gt;7494-7498&lt;/pages&gt;&lt;volume&gt;11&lt;/volume&gt;&lt;number&gt;47&lt;/number&gt;&lt;dates&gt;&lt;year&gt;2005&lt;/year&gt;&lt;pub-dates&gt;&lt;date&gt;12/21&amp;#xD;04/29/received&amp;#xD;07/02/revised&amp;#xD;07/08/accepted&lt;/date&gt;&lt;/pub-dates&gt;&lt;/dates&gt;&lt;publisher&gt;Baishideng Publishing Group Inc&lt;/publisher&gt;&lt;isbn&gt;1007-9327&amp;#xD;2219-2840&lt;/isbn&gt;&lt;accession-num&gt;16437722&lt;/accession-num&gt;&lt;urls&gt;&lt;related-urls&gt;&lt;url&gt;http://www.ncbi.nlm.nih.gov/pmc/articles/PMC4725183/&lt;/url&gt;&lt;/related-urls&gt;&lt;/urls&gt;&lt;remote-database-name&gt;PMC&lt;/remote-database-name&gt;&lt;/record&gt;&lt;/Cite&gt;&lt;/EndNote&gt;</w:instrText>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8]</w:t>
      </w:r>
      <w:r w:rsidR="00BF038D"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Pr="001B3D7B">
        <w:rPr>
          <w:rFonts w:ascii="Book Antiqua" w:hAnsi="Book Antiqua" w:cs="Tahoma"/>
          <w:sz w:val="24"/>
          <w:szCs w:val="24"/>
          <w:lang w:val="en-US"/>
        </w:rPr>
        <w:t xml:space="preserve"> A study in Guangzhou involving 72 CHC patients treated with PR reported that by </w:t>
      </w:r>
      <w:proofErr w:type="spellStart"/>
      <w:r w:rsidRPr="001B3D7B">
        <w:rPr>
          <w:rFonts w:ascii="Book Antiqua" w:hAnsi="Book Antiqua" w:cs="Tahoma"/>
          <w:sz w:val="24"/>
          <w:szCs w:val="24"/>
          <w:lang w:val="en-US"/>
        </w:rPr>
        <w:t>EoT</w:t>
      </w:r>
      <w:proofErr w:type="spellEnd"/>
      <w:r w:rsidRPr="001B3D7B">
        <w:rPr>
          <w:rFonts w:ascii="Book Antiqua" w:hAnsi="Book Antiqua" w:cs="Tahoma"/>
          <w:sz w:val="24"/>
          <w:szCs w:val="24"/>
          <w:lang w:val="en-US"/>
        </w:rPr>
        <w:t xml:space="preserve"> and similarly at week 24 post-treatment, patients’ quality of life as measured by </w:t>
      </w:r>
      <w:r w:rsidR="00835705" w:rsidRPr="001B3D7B">
        <w:rPr>
          <w:rFonts w:ascii="Book Antiqua" w:hAnsi="Book Antiqua" w:cs="Tahoma"/>
          <w:sz w:val="24"/>
          <w:szCs w:val="24"/>
          <w:lang w:val="en-US"/>
        </w:rPr>
        <w:t xml:space="preserve">the Generic Quality of Life Inventory-74 questionnaire </w:t>
      </w:r>
      <w:r w:rsidRPr="001B3D7B">
        <w:rPr>
          <w:rFonts w:ascii="Book Antiqua" w:hAnsi="Book Antiqua" w:cs="Tahoma"/>
          <w:sz w:val="24"/>
          <w:szCs w:val="24"/>
          <w:lang w:val="en-US"/>
        </w:rPr>
        <w:t>improved significantly over baseline, being significantly better than that of 30 untreated CHC patients at the same timepoints. This study did not report on-treatment QoL measurements or patients’ SVR status</w:t>
      </w:r>
      <w:r w:rsidR="00BF038D"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J&lt;/Author&gt;&lt;Year&gt;2011&lt;/Year&gt;&lt;RecNum&gt;32&lt;/RecNum&gt;&lt;DisplayText&gt;&lt;style face="superscript"&gt;[119]&lt;/style&gt;&lt;/DisplayText&gt;&lt;record&gt;&lt;rec-number&gt;32&lt;/rec-number&gt;&lt;foreign-keys&gt;&lt;key app="EN" db-id="sxasv0zxffd0vieev5ax0p08222er2p0vwex" timestamp="1519635068"&gt;32&lt;/key&gt;&lt;/foreign-keys&gt;&lt;ref-type name="Journal Article"&gt;17&lt;/ref-type&gt;&lt;contributors&gt;&lt;authors&gt;&lt;author&gt;Liu, J&lt;/author&gt;&lt;author&gt;Lin, C S&lt;/author&gt;&lt;author&gt;Hu, S H&lt;/author&gt;&lt;author&gt;Liang, M L&lt;/author&gt;&lt;author&gt;Zhao, Z X&lt;/author&gt;&lt;author&gt;Gao, Z L&lt;/author&gt;&lt;/authors&gt;&lt;/contributors&gt;&lt;titles&gt;&lt;title&gt;&lt;style face="normal" font="default" charset="134" size="100%"&gt;Quality of life in patients with chronic hepatitis C after PEG-Interferon a-2a therapy&lt;/style&gt;&lt;/title&gt;&lt;secondary-title&gt;Zhonghua Gan Zang Bing Za Zhi&lt;/secondary-title&gt;&lt;/titles&gt;&lt;periodical&gt;&lt;full-title&gt;Zhonghua Gan Zang Bing Za Zhi. Zhonghua Ganzangbing Zazhi. Chinese Journal of Hepatology&lt;/full-title&gt;&lt;abbr-1&gt;Zhonghua Gan Zang Bing Za Zhi&lt;/abbr-1&gt;&lt;abbr-2&gt;Zhonghua Gan Zang Bing Za Zhi&lt;/abbr-2&gt;&lt;/periodical&gt;&lt;pages&gt;890-893&lt;/pages&gt;&lt;volume&gt;19&lt;/volume&gt;&lt;number&gt;12&lt;/number&gt;&lt;dates&gt;&lt;year&gt;2011&lt;/year&gt;&lt;/dates&gt;&lt;accession-num&gt;22525499&lt;/accession-num&gt;&lt;urls&gt;&lt;related-urls&gt;&lt;url&gt;http://zhgzbzz.yiigle.com/CN501113201112/189198.htm&lt;/url&gt;&lt;/related-urls&gt;&lt;/urls&gt;&lt;electronic-resource-num&gt;10.3760/cma.j.issn.1007-3418.2011.12.003.&lt;/electronic-resource-num&gt;&lt;/record&gt;&lt;/Cite&gt;&lt;/EndNote&gt;</w:instrText>
      </w:r>
      <w:r w:rsidR="00BF038D"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19]</w:t>
      </w:r>
      <w:r w:rsidR="00BF038D" w:rsidRPr="001B3D7B">
        <w:rPr>
          <w:rFonts w:ascii="Book Antiqua" w:hAnsi="Book Antiqua"/>
          <w:sz w:val="24"/>
          <w:szCs w:val="24"/>
          <w:lang w:val="en-US"/>
        </w:rPr>
        <w:fldChar w:fldCharType="end"/>
      </w:r>
      <w:r w:rsidR="00487AE8" w:rsidRPr="001B3D7B">
        <w:rPr>
          <w:rFonts w:ascii="Book Antiqua" w:hAnsi="Book Antiqua"/>
          <w:sz w:val="24"/>
          <w:szCs w:val="24"/>
          <w:lang w:val="en-US"/>
        </w:rPr>
        <w:t>.</w:t>
      </w:r>
      <w:r w:rsidRPr="001B3D7B">
        <w:rPr>
          <w:rFonts w:ascii="Book Antiqua" w:hAnsi="Book Antiqua" w:cs="Tahoma"/>
          <w:sz w:val="24"/>
          <w:szCs w:val="24"/>
          <w:lang w:val="en-US"/>
        </w:rPr>
        <w:t xml:space="preserve"> </w:t>
      </w:r>
    </w:p>
    <w:p w14:paraId="0DAC14AE" w14:textId="77777777" w:rsidR="00E15BE2" w:rsidRPr="001B3D7B" w:rsidRDefault="00E15BE2" w:rsidP="004837A0">
      <w:pPr>
        <w:spacing w:after="0" w:line="360" w:lineRule="auto"/>
        <w:ind w:firstLineChars="200" w:firstLine="480"/>
        <w:jc w:val="both"/>
        <w:rPr>
          <w:rFonts w:ascii="Book Antiqua" w:hAnsi="Book Antiqua" w:cs="Tahoma"/>
          <w:sz w:val="24"/>
          <w:szCs w:val="24"/>
          <w:lang w:val="en-US"/>
        </w:rPr>
      </w:pPr>
    </w:p>
    <w:p w14:paraId="667514EC" w14:textId="02972AE4" w:rsidR="00CE56CE" w:rsidRPr="001B3D7B" w:rsidRDefault="006321E8" w:rsidP="004837A0">
      <w:pPr>
        <w:spacing w:after="0" w:line="360" w:lineRule="auto"/>
        <w:jc w:val="both"/>
        <w:rPr>
          <w:rFonts w:ascii="Book Antiqua" w:hAnsi="Book Antiqua" w:cs="Tahoma"/>
          <w:sz w:val="24"/>
          <w:szCs w:val="24"/>
          <w:lang w:val="en-US"/>
        </w:rPr>
      </w:pPr>
      <w:r w:rsidRPr="001B3D7B">
        <w:rPr>
          <w:rFonts w:ascii="Book Antiqua" w:hAnsi="Book Antiqua" w:cs="Tahoma"/>
          <w:b/>
          <w:sz w:val="24"/>
          <w:szCs w:val="24"/>
          <w:lang w:val="en-US"/>
        </w:rPr>
        <w:t>Impact of DAA regimens on PROs</w:t>
      </w:r>
      <w:r w:rsidR="00246BB0" w:rsidRPr="001B3D7B">
        <w:rPr>
          <w:rFonts w:ascii="Book Antiqua" w:hAnsi="Book Antiqua" w:cs="Tahoma"/>
          <w:sz w:val="24"/>
          <w:szCs w:val="24"/>
          <w:lang w:val="en-US"/>
        </w:rPr>
        <w:t xml:space="preserve">: </w:t>
      </w:r>
      <w:r w:rsidR="00564B89" w:rsidRPr="001B3D7B">
        <w:rPr>
          <w:rFonts w:ascii="Book Antiqua" w:hAnsi="Book Antiqua" w:cs="Tahoma"/>
          <w:sz w:val="24"/>
          <w:szCs w:val="24"/>
          <w:lang w:val="en-US"/>
        </w:rPr>
        <w:t>Throughout the development of</w:t>
      </w:r>
      <w:r w:rsidR="005F1D9D" w:rsidRPr="001B3D7B">
        <w:rPr>
          <w:rFonts w:ascii="Book Antiqua" w:hAnsi="Book Antiqua" w:cs="Tahoma"/>
          <w:sz w:val="24"/>
          <w:szCs w:val="24"/>
          <w:lang w:val="en-US"/>
        </w:rPr>
        <w:t xml:space="preserve"> DAAs, various combination therapies have been studied and used, including DAA</w:t>
      </w:r>
      <w:r w:rsidR="003A4082"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IFN</w:t>
      </w:r>
      <w:r w:rsidR="003A4082"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RBV, DAA</w:t>
      </w:r>
      <w:r w:rsidR="003A4082"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5F1D9D" w:rsidRPr="001B3D7B">
        <w:rPr>
          <w:rFonts w:ascii="Book Antiqua" w:hAnsi="Book Antiqua" w:cs="Tahoma"/>
          <w:sz w:val="24"/>
          <w:szCs w:val="24"/>
          <w:lang w:val="en-US"/>
        </w:rPr>
        <w:t>RBV, and DAA-only regimens. For SOF-based regimens, PRO data collected from pivotal clinical studies</w:t>
      </w:r>
      <w:r w:rsidR="001758B4" w:rsidRPr="001B3D7B">
        <w:rPr>
          <w:rFonts w:ascii="Book Antiqua" w:hAnsi="Book Antiqua" w:cs="Tahoma"/>
          <w:sz w:val="24"/>
          <w:szCs w:val="24"/>
          <w:lang w:val="en-US"/>
        </w:rPr>
        <w:t xml:space="preserve"> in Western countries, Japan and other Asian regions (China, Hong Kong, Taiwan, South Korea and Vietnam) consistently demonstrated that </w:t>
      </w:r>
      <w:r w:rsidR="0034213F" w:rsidRPr="001B3D7B">
        <w:rPr>
          <w:rFonts w:ascii="Book Antiqua" w:hAnsi="Book Antiqua" w:cs="Tahoma"/>
          <w:sz w:val="24"/>
          <w:szCs w:val="24"/>
          <w:lang w:val="en-US"/>
        </w:rPr>
        <w:t>for all three types of DAA combination therap</w:t>
      </w:r>
      <w:r w:rsidR="004B0960" w:rsidRPr="001B3D7B">
        <w:rPr>
          <w:rFonts w:ascii="Book Antiqua" w:hAnsi="Book Antiqua" w:cs="Tahoma"/>
          <w:sz w:val="24"/>
          <w:szCs w:val="24"/>
          <w:lang w:val="en-US"/>
        </w:rPr>
        <w:t>y</w:t>
      </w:r>
      <w:r w:rsidR="0034213F" w:rsidRPr="001B3D7B">
        <w:rPr>
          <w:rFonts w:ascii="Book Antiqua" w:hAnsi="Book Antiqua" w:cs="Tahoma"/>
          <w:sz w:val="24"/>
          <w:szCs w:val="24"/>
          <w:lang w:val="en-US"/>
        </w:rPr>
        <w:t xml:space="preserve">, </w:t>
      </w:r>
      <w:r w:rsidR="004B0960" w:rsidRPr="001B3D7B">
        <w:rPr>
          <w:rFonts w:ascii="Book Antiqua" w:hAnsi="Book Antiqua" w:cs="Tahoma"/>
          <w:sz w:val="24"/>
          <w:szCs w:val="24"/>
          <w:lang w:val="en-US"/>
        </w:rPr>
        <w:t>achieving SVR12 was</w:t>
      </w:r>
      <w:r w:rsidR="0034213F" w:rsidRPr="001B3D7B">
        <w:rPr>
          <w:rFonts w:ascii="Book Antiqua" w:hAnsi="Book Antiqua" w:cs="Tahoma"/>
          <w:sz w:val="24"/>
          <w:szCs w:val="24"/>
          <w:lang w:val="en-US"/>
        </w:rPr>
        <w:t xml:space="preserve"> associated with post-treatment PRO improvement, although </w:t>
      </w:r>
      <w:r w:rsidR="001758B4" w:rsidRPr="001B3D7B">
        <w:rPr>
          <w:rFonts w:ascii="Book Antiqua" w:hAnsi="Book Antiqua" w:cs="Tahoma"/>
          <w:sz w:val="24"/>
          <w:szCs w:val="24"/>
          <w:lang w:val="en-US"/>
        </w:rPr>
        <w:t>compared to PR-containing or IFN-</w:t>
      </w:r>
      <w:r w:rsidR="001758B4" w:rsidRPr="001B3D7B">
        <w:rPr>
          <w:rFonts w:ascii="Book Antiqua" w:hAnsi="Book Antiqua" w:cs="Tahoma"/>
          <w:sz w:val="24"/>
          <w:szCs w:val="24"/>
          <w:lang w:val="en-US"/>
        </w:rPr>
        <w:lastRenderedPageBreak/>
        <w:t>free, RBV-containing regimens</w:t>
      </w:r>
      <w:r w:rsidR="004B0960" w:rsidRPr="001B3D7B">
        <w:rPr>
          <w:rFonts w:ascii="Book Antiqua" w:hAnsi="Book Antiqua" w:cs="Tahoma"/>
          <w:sz w:val="24"/>
          <w:szCs w:val="24"/>
          <w:lang w:val="en-US"/>
        </w:rPr>
        <w:t>, DAA-only</w:t>
      </w:r>
      <w:r w:rsidR="00FB1291" w:rsidRPr="001B3D7B">
        <w:rPr>
          <w:rFonts w:ascii="Book Antiqua" w:hAnsi="Book Antiqua" w:cs="Tahoma"/>
          <w:sz w:val="24"/>
          <w:szCs w:val="24"/>
          <w:lang w:val="en-US"/>
        </w:rPr>
        <w:t xml:space="preserve"> </w:t>
      </w:r>
      <w:r w:rsidR="004B0960" w:rsidRPr="001B3D7B">
        <w:rPr>
          <w:rFonts w:ascii="Book Antiqua" w:hAnsi="Book Antiqua" w:cs="Tahoma"/>
          <w:sz w:val="24"/>
          <w:szCs w:val="24"/>
          <w:lang w:val="en-US"/>
        </w:rPr>
        <w:t>treatment offered</w:t>
      </w:r>
      <w:r w:rsidR="001758B4" w:rsidRPr="001B3D7B">
        <w:rPr>
          <w:rFonts w:ascii="Book Antiqua" w:hAnsi="Book Antiqua" w:cs="Tahoma"/>
          <w:sz w:val="24"/>
          <w:szCs w:val="24"/>
          <w:lang w:val="en-US"/>
        </w:rPr>
        <w:t xml:space="preserve"> better o</w:t>
      </w:r>
      <w:r w:rsidR="009E672C" w:rsidRPr="001B3D7B">
        <w:rPr>
          <w:rFonts w:ascii="Book Antiqua" w:hAnsi="Book Antiqua" w:cs="Tahoma"/>
          <w:sz w:val="24"/>
          <w:szCs w:val="24"/>
          <w:lang w:val="en-US"/>
        </w:rPr>
        <w:t>n-treatment patient experience</w:t>
      </w:r>
      <w:r w:rsidR="00D77F96" w:rsidRPr="001B3D7B">
        <w:rPr>
          <w:rFonts w:ascii="Book Antiqua" w:hAnsi="Book Antiqua"/>
          <w:sz w:val="24"/>
          <w:szCs w:val="24"/>
          <w:lang w:val="en-US"/>
        </w:rPr>
        <w:fldChar w:fldCharType="begin">
          <w:fldData xml:space="preserve">PEVuZE5vdGU+PENpdGU+PEF1dGhvcj5Zb3Vub3NzaTwvQXV0aG9yPjxZZWFyPjIwMTg8L1llYXI+
PFJlY051bT44OTwvUmVjTnVtPjxEaXNwbGF5VGV4dD48c3R5bGUgZmFjZT0ic3VwZXJzY3JpcHQi
PlsxMjAtMTI0XTwvc3R5bGU+PC9EaXNwbGF5VGV4dD48cmVjb3JkPjxyZWMtbnVtYmVyPjg5PC9y
ZWMtbnVtYmVyPjxmb3JlaWduLWtleXM+PGtleSBhcHA9IkVOIiBkYi1pZD0ic3hhc3YwenhmZmQw
dmllZXY1YXgwcDA4MjIyZXIycDB2d2V4IiB0aW1lc3RhbXA9IjE1MjQzNzk3NDUiPjg5PC9rZXk+
PC9mb3JlaWduLWtleXM+PHJlZi10eXBlIG5hbWU9IkNvbmZlcmVuY2UgUGFwZXIiPjQ3PC9yZWYt
dHlwZT48Y29udHJpYnV0b3JzPjxhdXRob3JzPjxhdXRob3I+WW91bm9zc2ksIFo8L2F1dGhvcj48
YXV0aG9yPlN0ZXBhbm92YSwgTTwvYXV0aG9yPjxhdXRob3I+SGVucnksIEwuPC9hdXRob3I+PGF1
dGhvcj5IYW4sIEt3YW5naHl1YjwvYXV0aG9yPjxhdXRob3I+QWhuLCBTYW5nIEhvb248L2F1dGhv
cj48YXV0aG9yPkxpbSwgWW91bmdTdWs8L2F1dGhvcj48YXV0aG9yPkNodWFuZywgV2FuTG9uZzwv
YXV0aG9yPjxhdXRob3I+S2FvLCBKaWEgSG9ybmc8L2F1dGhvcj48YXV0aG9yPktpbmgsIE5ndXll
bjwvYXV0aG9yPjxhdXRob3I+TGFpLCBDaGluZyBMdW5nPC9hdXRob3I+PGF1dGhvcj5ZdWVuLCBN
YW4gRnVuZzwvYXV0aG9yPjxhdXRob3I+Q2hhbiwgSGVucnkgTGlrIFl1ZW48L2F1dGhvcj48YXV0
aG9yPldlaSwgTGFpPC9hdXRob3I+PC9hdXRob3JzPjwvY29udHJpYnV0b3JzPjx0aXRsZXM+PHRp
dGxlPlNvZm9zYnV2aXIgKFNPRikgYW5kIGxlZGlwYXN2aXIgKExEVikgY29tYmluYXRpb24gaXMg
YXNzb2NpYXRlZCB3aXRoIGhpZ2ggc3VzdGFpbmVkIHZpcm9sb2dpYyByZXNwb25zZSAoU1ZSKSBh
bmQgaW1wcm92ZW1lbnQgb2YgaGVhbHRoLXJlbGF0ZWQgcXVhbGl0eSBvZiBsaWZlIChIUlFMKSBp
biBFYXN0IEFzaWFuIHBhdGllbnRzIHdpdGggaGVwYXRpdGlzIEMgdmlydXMgKEhDVikgaW5mZWN0
aW9uPC90aXRsZT48c2Vjb25kYXJ5LXRpdGxlPkhlcGF0b2wgSW50IDIwMTg7MTIgU3VwcGwgMjog
UHJvY2VlZGluZ3Mgb2YgdGhlIDI3dGggQW5udWFsIENvbmZlcmVuY2Ugb2YgQVBBU0w8L3NlY29u
ZGFyeS10aXRsZT48L3RpdGxlcz48dm9sdW1lPjEyPC92b2x1bWU+PG51bWJlcj5TMjwvbnVtYmVy
PjxkYXRlcz48eWVhcj4yMDE4PC95ZWFyPjxwdWItZGF0ZXM+PGRhdGU+MjAxOCBNYXIgMTQtMTg8
L2RhdGU+PC9wdWItZGF0ZXM+PC9kYXRlcz48cHViLWxvY2F0aW9uPk5ldyBEZWxoaSwgSW5kaWE8
L3B1Yi1sb2NhdGlvbj48cHVibGlzaGVyPlNwcmluZ2VyPC9wdWJsaXNoZXI+PHdvcmstdHlwZT5B
YnN0cmFjdCBIQ1YtODU8L3dvcmstdHlwZT48dXJscz48L3VybHM+PGVsZWN0cm9uaWMtcmVzb3Vy
Y2UtbnVtPjEwLjEwMDcvczEyMDcyLTAxOC05ODUyLTM8L2VsZWN0cm9uaWMtcmVzb3VyY2UtbnVt
PjwvcmVjb3JkPjwvQ2l0ZT48Q2l0ZT48QXV0aG9yPllvdW5vc3NpPC9BdXRob3I+PFllYXI+MjAx
ODwvWWVhcj48UmVjTnVtPjMzPC9SZWNOdW0+PHJlY29yZD48cmVjLW51bWJlcj4zMzwvcmVjLW51
bWJlcj48Zm9yZWlnbi1rZXlzPjxrZXkgYXBwPSJFTiIgZGItaWQ9InN4YXN2MHp4ZmZkMHZpZWV2
NWF4MHAwODIyMmVyMnAwdndleCIgdGltZXN0YW1wPSIxNTE5NjM1NTE4Ij4zMzwva2V5PjwvZm9y
ZWlnbi1rZXlzPjxyZWYtdHlwZSBuYW1lPSJKb3VybmFsIEFydGljbGUiPjE3PC9yZWYtdHlwZT48
Y29udHJpYnV0b3JzPjxhdXRob3JzPjxhdXRob3I+WW91bm9zc2ksIFpvYmFpciBNPC9hdXRob3I+
PGF1dGhvcj5TdGVwYW5vdmEsIE1hcmlhPC9hdXRob3I+PGF1dGhvcj5IZW5yeSwgTGluZGE8L2F1
dGhvcj48YXV0aG9yPkhhbiwgS3dhbmfigJBIeXViPC9hdXRob3I+PGF1dGhvcj5BaG4sIFNhbmcg
SG9vbjwvYXV0aG9yPjxhdXRob3I+TGltLCBZb3VuZ+KAkFN1azwvYXV0aG9yPjxhdXRob3I+Q2h1
YW5nLCBXYW7igJBMb25nPC9hdXRob3I+PGF1dGhvcj5LYW8sIEppYeKAkEhvcm5nPC9hdXRob3I+
PGF1dGhvcj5LaW5oLCBOZ3V5ZW48L2F1dGhvcj48YXV0aG9yPkxhaSwgQ2hpbmcgTHVuZzwvYXV0
aG9yPjxhdXRob3I+WXVlbiwgTSBGPC9hdXRob3I+PGF1dGhvcj5DaGFuLCBIIEw8L2F1dGhvcj48
YXV0aG9yPkxhaSwgVzwvYXV0aG9yPjwvYXV0aG9ycz48L2NvbnRyaWJ1dG9ycz48dGl0bGVzPjx0
aXRsZT5UaGUgRWZmZWN0IG9mIGludGVyZmVyb27igJBmcmVlIHJlZ2ltZW5zIG9uIGhlYWx0aOKA
kHJlbGF0ZWQgcXVhbGl0eSBvZiBsaWZlIGluIEVhc3QgQXNpYW4gcGF0aWVudHMgd2l0aCBjaHJv
bmljIGhlcGF0aXRpcyBDPC90aXRsZT48c2Vjb25kYXJ5LXRpdGxlPkxpdmVyIEludGVybmF0aW9u
YWw8L3NlY29uZGFyeS10aXRsZT48L3RpdGxlcz48cGVyaW9kaWNhbD48ZnVsbC10aXRsZT5MaXZl
ciBJbnRlcm5hdGlvbmFsPC9mdWxsLXRpdGxlPjxhYmJyLTI+TGl2ZXIgSW50PC9hYmJyLTI+PC9w
ZXJpb2RpY2FsPjxwYWdlcz4xMTc5LTExODc8L3BhZ2VzPjx2b2x1bWU+Mzg8L3ZvbHVtZT48bnVt
YmVyPjc8L251bWJlcj48ZGF0ZXM+PHllYXI+MjAxODwveWVhcj48cHViLWRhdGVzPjxkYXRlPkRl
YyAyPC9kYXRlPjwvcHViLWRhdGVzPjwvZGF0ZXM+PGlzYm4+MTQ3OC0zMjMxPC9pc2JuPjxhY2Nl
c3Npb24tbnVtPjI5MTk3MTQwPC9hY2Nlc3Npb24tbnVtPjx1cmxzPjwvdXJscz48ZWxlY3Ryb25p
Yy1yZXNvdXJjZS1udW0+MTAuMTExMS9saXYuMTM2NTA8L2VsZWN0cm9uaWMtcmVzb3VyY2UtbnVt
PjwvcmVjb3JkPjwvQ2l0ZT48Q2l0ZT48QXV0aG9yPllvdW5vc3NpPC9BdXRob3I+PFllYXI+MjAx
NjwvWWVhcj48UmVjTnVtPjM2PC9SZWNOdW0+PHJlY29yZD48cmVjLW51bWJlcj4zNjwvcmVjLW51
bWJlcj48Zm9yZWlnbi1rZXlzPjxrZXkgYXBwPSJFTiIgZGItaWQ9InN4YXN2MHp4ZmZkMHZpZWV2
NWF4MHAwODIyMmVyMnAwdndleCIgdGltZXN0YW1wPSIxNTE5NjM2NjU5Ij4zNjwva2V5PjwvZm9y
ZWlnbi1rZXlzPjxyZWYtdHlwZSBuYW1lPSJDb25mZXJlbmNlIFBhcGVyIj40NzwvcmVmLXR5cGU+
PGNvbnRyaWJ1dG9ycz48YXV0aG9ycz48YXV0aG9yPllvdW5vc3NpLCBaPC9hdXRob3I+PGF1dGhv
cj5TdGVwYW5vdmEsIE08L2F1dGhvcj48YXV0aG9yPk9tYXRhLCBNPC9hdXRob3I+PGF1dGhvcj5N
aXpva2FtaSwgTTwvYXV0aG9yPjxhdXRob3I+TmFkZXIsIEY8L2F1dGhvcj48YXV0aG9yPkh1bnQs
IFM8L2F1dGhvcj48L2F1dGhvcnM+PC9jb250cmlidXRvcnM+PHRpdGxlcz48dGl0bGU+RmF0aWd1
ZSBpbiBKYXBhbmVzZSBwYXRpZW50cyB3aXRoIGNocm9uaWMgaGVwYXRpdGlzIEMgdHJlYXRlZCB3
aXRoIGxlZGlwYXN2aXIgYW5kIHNvZm9zYnV2aXIgd2l0aCBvciB3aXRob3V0IHJpYmF2aXJpbjwv
dGl0bGU+PHNlY29uZGFyeS10aXRsZT5WYWx1ZSBIZWFsdGggMjAxNjsxOSgzKTogUHJvY2VlZGlu
Z3Mgb2YgSVNQT1IgMjFzdCBBbm51YWwgSW50ZXJuYXRpb25hbCBNZWV0aW5nPC9zZWNvbmRhcnkt
dGl0bGU+PC90aXRsZXM+PHBhZ2VzPkEzMTYtQTMxNzwvcGFnZXM+PHZvbHVtZT4xOTwvdm9sdW1l
PjxudW1iZXI+MzwvbnVtYmVyPjxkYXRlcz48eWVhcj4yMDE2PC95ZWFyPjxwdWItZGF0ZXM+PGRh
dGU+MjAxNiBNYXkgMjEtMjU8L2RhdGU+PC9wdWItZGF0ZXM+PC9kYXRlcz48cHViLWxvY2F0aW9u
Pldhc2hpbmd0b24sIERDLCBVU0E8L3B1Yi1sb2NhdGlvbj48cHVibGlzaGVyPkVsc2V2aWVyPC9w
dWJsaXNoZXI+PGlzYm4+MTA5OC0zMDE1PC9pc2JuPjx3b3JrLXR5cGU+QWJzdHJhY3QgUEdJMjU8
L3dvcmstdHlwZT48dXJscz48cmVsYXRlZC11cmxzPjx1cmw+aHR0cDovL3d3dy52YWx1ZWluaGVh
bHRoam91cm5hbC5jb20vYXJ0aWNsZS9TMTA5OC0zMDE1KDE2KTAxMDM0LTIvZnVsbHRleHQ8L3Vy
bD48L3JlbGF0ZWQtdXJscz48L3VybHM+PC9yZWNvcmQ+PC9DaXRlPjxDaXRlPjxBdXRob3I+WW91
bm9zc2k8L0F1dGhvcj48WWVhcj4yMDE2PC9ZZWFyPjxSZWNOdW0+MzU8L1JlY051bT48cmVjb3Jk
PjxyZWMtbnVtYmVyPjM1PC9yZWMtbnVtYmVyPjxmb3JlaWduLWtleXM+PGtleSBhcHA9IkVOIiBk
Yi1pZD0ic3hhc3YwenhmZmQwdmllZXY1YXgwcDA4MjIyZXIycDB2d2V4IiB0aW1lc3RhbXA9IjE1
MTk2MzYzMzIiPjM1PC9rZXk+PC9mb3JlaWduLWtleXM+PHJlZi10eXBlIG5hbWU9IkpvdXJuYWwg
QXJ0aWNsZSI+MTc8L3JlZi10eXBlPjxjb250cmlidXRvcnM+PGF1dGhvcnM+PGF1dGhvcj5Zb3Vu
b3NzaSwgWm9iYWlyIE08L2F1dGhvcj48YXV0aG9yPlN0ZXBhbm92YSwgTWFyaWE8L2F1dGhvcj48
YXV0aG9yPk9tYXRhLCBNYXNhbzwvYXV0aG9yPjxhdXRob3I+TWl6b2thbWksIE1hc2FzaGk8L2F1
dGhvcj48YXV0aG9yPldhbHRlcnMsIE1lcmNlZGVzPC9hdXRob3I+PGF1dGhvcj5IdW50LCBTaGFy
b248L2F1dGhvcj48L2F1dGhvcnM+PC9jb250cmlidXRvcnM+PHRpdGxlcz48dGl0bGU+UXVhbGl0
eSBvZiBsaWZlIG9mIEphcGFuZXNlIHBhdGllbnRzIHdpdGggY2hyb25pYyBoZXBhdGl0aXMgQyB0
cmVhdGVkIHdpdGggbGVkaXBhc3ZpciBhbmQgc29mb3NidXZpcjwvdGl0bGU+PHNlY29uZGFyeS10
aXRsZT5NZWRpY2luZTwvc2Vjb25kYXJ5LXRpdGxlPjwvdGl0bGVzPjxwZXJpb2RpY2FsPjxmdWxs
LXRpdGxlPk1lZGljaW5lPC9mdWxsLXRpdGxlPjxhYmJyLTE+TWVkaWNpbmU8L2FiYnItMT48YWJi
ci0yPk1lZGljaW5lPC9hYmJyLTI+PC9wZXJpb2RpY2FsPjxwYWdlcz5lNDI0MzwvcGFnZXM+PHZv
bHVtZT45NTwvdm9sdW1lPjxudW1iZXI+MzM8L251bWJlcj48ZGF0ZXM+PHllYXI+MjAxNjwveWVh
cj48L2RhdGVzPjxhY2Nlc3Npb24tbnVtPjI3NTM3NTUzPC9hY2Nlc3Npb24tbnVtPjx1cmxzPjwv
dXJscz48ZWxlY3Ryb25pYy1yZXNvdXJjZS1udW0+MTAuMTA5Ny9NRC4wMDAwMDAwMDAwMDA0MjQz
PC9lbGVjdHJvbmljLXJlc291cmNlLW51bT48L3JlY29yZD48L0NpdGU+PENpdGU+PEF1dGhvcj5Z
b3Vub3NzaTwvQXV0aG9yPjxZZWFyPjIwMTY8L1llYXI+PFJlY051bT4zNDwvUmVjTnVtPjxyZWNv
cmQ+PHJlYy1udW1iZXI+MzQ8L3JlYy1udW1iZXI+PGZvcmVpZ24ta2V5cz48a2V5IGFwcD0iRU4i
IGRiLWlkPSJzeGFzdjB6eGZmZDB2aWVldjVheDBwMDgyMjJlcjJwMHZ3ZXgiIHRpbWVzdGFtcD0i
MTUxOTYzNTczOSI+MzQ8L2tleT48L2ZvcmVpZ24ta2V5cz48cmVmLXR5cGUgbmFtZT0iSm91cm5h
bCBBcnRpY2xlIj4xNzwvcmVmLXR5cGU+PGNvbnRyaWJ1dG9ycz48YXV0aG9ycz48YXV0aG9yPllv
dW5vc3NpLCBab2JhaXIgTTwvYXV0aG9yPjxhdXRob3I+U3RlcGFub3ZhLCBNYXJpYTwvYXV0aG9y
PjxhdXRob3I+SGVucnksIExpbmRhPC9hdXRob3I+PGF1dGhvcj5OYWRlciwgRmF0ZW1hPC9hdXRo
b3I+PGF1dGhvcj5IdW50LCBTaGFyb248L2F1dGhvcj48L2F1dGhvcnM+PC9jb250cmlidXRvcnM+
PHRpdGxlcz48dGl0bGU+QW4gaW4tZGVwdGggYW5hbHlzaXMgb2YgcGF0aWVudC1yZXBvcnRlZCBv
dXRjb21lcyBpbiBwYXRpZW50cyB3aXRoIGNocm9uaWMgaGVwYXRpdGlzIEMgdHJlYXRlZCB3aXRo
IGRpZmZlcmVudCBhbnRpLXZpcmFsIHJlZ2ltZW5zPC90aXRsZT48c2Vjb25kYXJ5LXRpdGxlPkFt
ZXJpY2FuIGpvdXJuYWwgb2YgZ2FzdHJvZW50ZXJvbG9neTwvc2Vjb25kYXJ5LXRpdGxlPjwvdGl0
bGVzPjxwZXJpb2RpY2FsPjxmdWxsLXRpdGxlPkFtZXJpY2FuIEpvdXJuYWwgb2YgR2FzdHJvZW50
ZXJvbG9neTwvZnVsbC10aXRsZT48YWJici0xPkFtLiBKLiBHYXN0cm9lbnRlcm9sLjwvYWJici0x
PjxhYmJyLTI+QW0gSiBHYXN0cm9lbnRlcm9sPC9hYmJyLTI+PC9wZXJpb2RpY2FsPjxwYWdlcz44
MDgtODE2PC9wYWdlcz48dm9sdW1lPjExMTwvdm9sdW1lPjxudW1iZXI+NjwvbnVtYmVyPjxlZGl0
aW9uPjI5IE1hcmNoIDIwMTY8L2VkaXRpb24+PGRhdGVzPjx5ZWFyPjIwMTY8L3llYXI+PC9kYXRl
cz48aXNibj4xNTcyLTAyNDE8L2lzYm4+PGFjY2Vzc2lvbi1udW0+MjcwMjExOTc8L2FjY2Vzc2lv
bi1udW0+PHVybHM+PC91cmxzPjxlbGVjdHJvbmljLXJlc291cmNlLW51bT4xMC4xMDM4L2FqZy4y
MDE2Ljk5PC9lbGVjdHJvbmljLXJlc291cmNlLW51bT48L3JlY29yZD48L0NpdGU+PC9FbmROb3Rl
PgB=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Zb3Vub3NzaTwvQXV0aG9yPjxZZWFyPjIwMTg8L1llYXI+
PFJlY051bT44OTwvUmVjTnVtPjxEaXNwbGF5VGV4dD48c3R5bGUgZmFjZT0ic3VwZXJzY3JpcHQi
PlsxMjAtMTI0XTwvc3R5bGU+PC9EaXNwbGF5VGV4dD48cmVjb3JkPjxyZWMtbnVtYmVyPjg5PC9y
ZWMtbnVtYmVyPjxmb3JlaWduLWtleXM+PGtleSBhcHA9IkVOIiBkYi1pZD0ic3hhc3YwenhmZmQw
dmllZXY1YXgwcDA4MjIyZXIycDB2d2V4IiB0aW1lc3RhbXA9IjE1MjQzNzk3NDUiPjg5PC9rZXk+
PC9mb3JlaWduLWtleXM+PHJlZi10eXBlIG5hbWU9IkNvbmZlcmVuY2UgUGFwZXIiPjQ3PC9yZWYt
dHlwZT48Y29udHJpYnV0b3JzPjxhdXRob3JzPjxhdXRob3I+WW91bm9zc2ksIFo8L2F1dGhvcj48
YXV0aG9yPlN0ZXBhbm92YSwgTTwvYXV0aG9yPjxhdXRob3I+SGVucnksIEwuPC9hdXRob3I+PGF1
dGhvcj5IYW4sIEt3YW5naHl1YjwvYXV0aG9yPjxhdXRob3I+QWhuLCBTYW5nIEhvb248L2F1dGhv
cj48YXV0aG9yPkxpbSwgWW91bmdTdWs8L2F1dGhvcj48YXV0aG9yPkNodWFuZywgV2FuTG9uZzwv
YXV0aG9yPjxhdXRob3I+S2FvLCBKaWEgSG9ybmc8L2F1dGhvcj48YXV0aG9yPktpbmgsIE5ndXll
bjwvYXV0aG9yPjxhdXRob3I+TGFpLCBDaGluZyBMdW5nPC9hdXRob3I+PGF1dGhvcj5ZdWVuLCBN
YW4gRnVuZzwvYXV0aG9yPjxhdXRob3I+Q2hhbiwgSGVucnkgTGlrIFl1ZW48L2F1dGhvcj48YXV0
aG9yPldlaSwgTGFpPC9hdXRob3I+PC9hdXRob3JzPjwvY29udHJpYnV0b3JzPjx0aXRsZXM+PHRp
dGxlPlNvZm9zYnV2aXIgKFNPRikgYW5kIGxlZGlwYXN2aXIgKExEVikgY29tYmluYXRpb24gaXMg
YXNzb2NpYXRlZCB3aXRoIGhpZ2ggc3VzdGFpbmVkIHZpcm9sb2dpYyByZXNwb25zZSAoU1ZSKSBh
bmQgaW1wcm92ZW1lbnQgb2YgaGVhbHRoLXJlbGF0ZWQgcXVhbGl0eSBvZiBsaWZlIChIUlFMKSBp
biBFYXN0IEFzaWFuIHBhdGllbnRzIHdpdGggaGVwYXRpdGlzIEMgdmlydXMgKEhDVikgaW5mZWN0
aW9uPC90aXRsZT48c2Vjb25kYXJ5LXRpdGxlPkhlcGF0b2wgSW50IDIwMTg7MTIgU3VwcGwgMjog
UHJvY2VlZGluZ3Mgb2YgdGhlIDI3dGggQW5udWFsIENvbmZlcmVuY2Ugb2YgQVBBU0w8L3NlY29u
ZGFyeS10aXRsZT48L3RpdGxlcz48dm9sdW1lPjEyPC92b2x1bWU+PG51bWJlcj5TMjwvbnVtYmVy
PjxkYXRlcz48eWVhcj4yMDE4PC95ZWFyPjxwdWItZGF0ZXM+PGRhdGU+MjAxOCBNYXIgMTQtMTg8
L2RhdGU+PC9wdWItZGF0ZXM+PC9kYXRlcz48cHViLWxvY2F0aW9uPk5ldyBEZWxoaSwgSW5kaWE8
L3B1Yi1sb2NhdGlvbj48cHVibGlzaGVyPlNwcmluZ2VyPC9wdWJsaXNoZXI+PHdvcmstdHlwZT5B
YnN0cmFjdCBIQ1YtODU8L3dvcmstdHlwZT48dXJscz48L3VybHM+PGVsZWN0cm9uaWMtcmVzb3Vy
Y2UtbnVtPjEwLjEwMDcvczEyMDcyLTAxOC05ODUyLTM8L2VsZWN0cm9uaWMtcmVzb3VyY2UtbnVt
PjwvcmVjb3JkPjwvQ2l0ZT48Q2l0ZT48QXV0aG9yPllvdW5vc3NpPC9BdXRob3I+PFllYXI+MjAx
ODwvWWVhcj48UmVjTnVtPjMzPC9SZWNOdW0+PHJlY29yZD48cmVjLW51bWJlcj4zMzwvcmVjLW51
bWJlcj48Zm9yZWlnbi1rZXlzPjxrZXkgYXBwPSJFTiIgZGItaWQ9InN4YXN2MHp4ZmZkMHZpZWV2
NWF4MHAwODIyMmVyMnAwdndleCIgdGltZXN0YW1wPSIxNTE5NjM1NTE4Ij4zMzwva2V5PjwvZm9y
ZWlnbi1rZXlzPjxyZWYtdHlwZSBuYW1lPSJKb3VybmFsIEFydGljbGUiPjE3PC9yZWYtdHlwZT48
Y29udHJpYnV0b3JzPjxhdXRob3JzPjxhdXRob3I+WW91bm9zc2ksIFpvYmFpciBNPC9hdXRob3I+
PGF1dGhvcj5TdGVwYW5vdmEsIE1hcmlhPC9hdXRob3I+PGF1dGhvcj5IZW5yeSwgTGluZGE8L2F1
dGhvcj48YXV0aG9yPkhhbiwgS3dhbmfigJBIeXViPC9hdXRob3I+PGF1dGhvcj5BaG4sIFNhbmcg
SG9vbjwvYXV0aG9yPjxhdXRob3I+TGltLCBZb3VuZ+KAkFN1azwvYXV0aG9yPjxhdXRob3I+Q2h1
YW5nLCBXYW7igJBMb25nPC9hdXRob3I+PGF1dGhvcj5LYW8sIEppYeKAkEhvcm5nPC9hdXRob3I+
PGF1dGhvcj5LaW5oLCBOZ3V5ZW48L2F1dGhvcj48YXV0aG9yPkxhaSwgQ2hpbmcgTHVuZzwvYXV0
aG9yPjxhdXRob3I+WXVlbiwgTSBGPC9hdXRob3I+PGF1dGhvcj5DaGFuLCBIIEw8L2F1dGhvcj48
YXV0aG9yPkxhaSwgVzwvYXV0aG9yPjwvYXV0aG9ycz48L2NvbnRyaWJ1dG9ycz48dGl0bGVzPjx0
aXRsZT5UaGUgRWZmZWN0IG9mIGludGVyZmVyb27igJBmcmVlIHJlZ2ltZW5zIG9uIGhlYWx0aOKA
kHJlbGF0ZWQgcXVhbGl0eSBvZiBsaWZlIGluIEVhc3QgQXNpYW4gcGF0aWVudHMgd2l0aCBjaHJv
bmljIGhlcGF0aXRpcyBDPC90aXRsZT48c2Vjb25kYXJ5LXRpdGxlPkxpdmVyIEludGVybmF0aW9u
YWw8L3NlY29uZGFyeS10aXRsZT48L3RpdGxlcz48cGVyaW9kaWNhbD48ZnVsbC10aXRsZT5MaXZl
ciBJbnRlcm5hdGlvbmFsPC9mdWxsLXRpdGxlPjxhYmJyLTI+TGl2ZXIgSW50PC9hYmJyLTI+PC9w
ZXJpb2RpY2FsPjxwYWdlcz4xMTc5LTExODc8L3BhZ2VzPjx2b2x1bWU+Mzg8L3ZvbHVtZT48bnVt
YmVyPjc8L251bWJlcj48ZGF0ZXM+PHllYXI+MjAxODwveWVhcj48cHViLWRhdGVzPjxkYXRlPkRl
YyAyPC9kYXRlPjwvcHViLWRhdGVzPjwvZGF0ZXM+PGlzYm4+MTQ3OC0zMjMxPC9pc2JuPjxhY2Nl
c3Npb24tbnVtPjI5MTk3MTQwPC9hY2Nlc3Npb24tbnVtPjx1cmxzPjwvdXJscz48ZWxlY3Ryb25p
Yy1yZXNvdXJjZS1udW0+MTAuMTExMS9saXYuMTM2NTA8L2VsZWN0cm9uaWMtcmVzb3VyY2UtbnVt
PjwvcmVjb3JkPjwvQ2l0ZT48Q2l0ZT48QXV0aG9yPllvdW5vc3NpPC9BdXRob3I+PFllYXI+MjAx
NjwvWWVhcj48UmVjTnVtPjM2PC9SZWNOdW0+PHJlY29yZD48cmVjLW51bWJlcj4zNjwvcmVjLW51
bWJlcj48Zm9yZWlnbi1rZXlzPjxrZXkgYXBwPSJFTiIgZGItaWQ9InN4YXN2MHp4ZmZkMHZpZWV2
NWF4MHAwODIyMmVyMnAwdndleCIgdGltZXN0YW1wPSIxNTE5NjM2NjU5Ij4zNjwva2V5PjwvZm9y
ZWlnbi1rZXlzPjxyZWYtdHlwZSBuYW1lPSJDb25mZXJlbmNlIFBhcGVyIj40NzwvcmVmLXR5cGU+
PGNvbnRyaWJ1dG9ycz48YXV0aG9ycz48YXV0aG9yPllvdW5vc3NpLCBaPC9hdXRob3I+PGF1dGhv
cj5TdGVwYW5vdmEsIE08L2F1dGhvcj48YXV0aG9yPk9tYXRhLCBNPC9hdXRob3I+PGF1dGhvcj5N
aXpva2FtaSwgTTwvYXV0aG9yPjxhdXRob3I+TmFkZXIsIEY8L2F1dGhvcj48YXV0aG9yPkh1bnQs
IFM8L2F1dGhvcj48L2F1dGhvcnM+PC9jb250cmlidXRvcnM+PHRpdGxlcz48dGl0bGU+RmF0aWd1
ZSBpbiBKYXBhbmVzZSBwYXRpZW50cyB3aXRoIGNocm9uaWMgaGVwYXRpdGlzIEMgdHJlYXRlZCB3
aXRoIGxlZGlwYXN2aXIgYW5kIHNvZm9zYnV2aXIgd2l0aCBvciB3aXRob3V0IHJpYmF2aXJpbjwv
dGl0bGU+PHNlY29uZGFyeS10aXRsZT5WYWx1ZSBIZWFsdGggMjAxNjsxOSgzKTogUHJvY2VlZGlu
Z3Mgb2YgSVNQT1IgMjFzdCBBbm51YWwgSW50ZXJuYXRpb25hbCBNZWV0aW5nPC9zZWNvbmRhcnkt
dGl0bGU+PC90aXRsZXM+PHBhZ2VzPkEzMTYtQTMxNzwvcGFnZXM+PHZvbHVtZT4xOTwvdm9sdW1l
PjxudW1iZXI+MzwvbnVtYmVyPjxkYXRlcz48eWVhcj4yMDE2PC95ZWFyPjxwdWItZGF0ZXM+PGRh
dGU+MjAxNiBNYXkgMjEtMjU8L2RhdGU+PC9wdWItZGF0ZXM+PC9kYXRlcz48cHViLWxvY2F0aW9u
Pldhc2hpbmd0b24sIERDLCBVU0E8L3B1Yi1sb2NhdGlvbj48cHVibGlzaGVyPkVsc2V2aWVyPC9w
dWJsaXNoZXI+PGlzYm4+MTA5OC0zMDE1PC9pc2JuPjx3b3JrLXR5cGU+QWJzdHJhY3QgUEdJMjU8
L3dvcmstdHlwZT48dXJscz48cmVsYXRlZC11cmxzPjx1cmw+aHR0cDovL3d3dy52YWx1ZWluaGVh
bHRoam91cm5hbC5jb20vYXJ0aWNsZS9TMTA5OC0zMDE1KDE2KTAxMDM0LTIvZnVsbHRleHQ8L3Vy
bD48L3JlbGF0ZWQtdXJscz48L3VybHM+PC9yZWNvcmQ+PC9DaXRlPjxDaXRlPjxBdXRob3I+WW91
bm9zc2k8L0F1dGhvcj48WWVhcj4yMDE2PC9ZZWFyPjxSZWNOdW0+MzU8L1JlY051bT48cmVjb3Jk
PjxyZWMtbnVtYmVyPjM1PC9yZWMtbnVtYmVyPjxmb3JlaWduLWtleXM+PGtleSBhcHA9IkVOIiBk
Yi1pZD0ic3hhc3YwenhmZmQwdmllZXY1YXgwcDA4MjIyZXIycDB2d2V4IiB0aW1lc3RhbXA9IjE1
MTk2MzYzMzIiPjM1PC9rZXk+PC9mb3JlaWduLWtleXM+PHJlZi10eXBlIG5hbWU9IkpvdXJuYWwg
QXJ0aWNsZSI+MTc8L3JlZi10eXBlPjxjb250cmlidXRvcnM+PGF1dGhvcnM+PGF1dGhvcj5Zb3Vu
b3NzaSwgWm9iYWlyIE08L2F1dGhvcj48YXV0aG9yPlN0ZXBhbm92YSwgTWFyaWE8L2F1dGhvcj48
YXV0aG9yPk9tYXRhLCBNYXNhbzwvYXV0aG9yPjxhdXRob3I+TWl6b2thbWksIE1hc2FzaGk8L2F1
dGhvcj48YXV0aG9yPldhbHRlcnMsIE1lcmNlZGVzPC9hdXRob3I+PGF1dGhvcj5IdW50LCBTaGFy
b248L2F1dGhvcj48L2F1dGhvcnM+PC9jb250cmlidXRvcnM+PHRpdGxlcz48dGl0bGU+UXVhbGl0
eSBvZiBsaWZlIG9mIEphcGFuZXNlIHBhdGllbnRzIHdpdGggY2hyb25pYyBoZXBhdGl0aXMgQyB0
cmVhdGVkIHdpdGggbGVkaXBhc3ZpciBhbmQgc29mb3NidXZpcjwvdGl0bGU+PHNlY29uZGFyeS10
aXRsZT5NZWRpY2luZTwvc2Vjb25kYXJ5LXRpdGxlPjwvdGl0bGVzPjxwZXJpb2RpY2FsPjxmdWxs
LXRpdGxlPk1lZGljaW5lPC9mdWxsLXRpdGxlPjxhYmJyLTE+TWVkaWNpbmU8L2FiYnItMT48YWJi
ci0yPk1lZGljaW5lPC9hYmJyLTI+PC9wZXJpb2RpY2FsPjxwYWdlcz5lNDI0MzwvcGFnZXM+PHZv
bHVtZT45NTwvdm9sdW1lPjxudW1iZXI+MzM8L251bWJlcj48ZGF0ZXM+PHllYXI+MjAxNjwveWVh
cj48L2RhdGVzPjxhY2Nlc3Npb24tbnVtPjI3NTM3NTUzPC9hY2Nlc3Npb24tbnVtPjx1cmxzPjwv
dXJscz48ZWxlY3Ryb25pYy1yZXNvdXJjZS1udW0+MTAuMTA5Ny9NRC4wMDAwMDAwMDAwMDA0MjQz
PC9lbGVjdHJvbmljLXJlc291cmNlLW51bT48L3JlY29yZD48L0NpdGU+PENpdGU+PEF1dGhvcj5Z
b3Vub3NzaTwvQXV0aG9yPjxZZWFyPjIwMTY8L1llYXI+PFJlY051bT4zNDwvUmVjTnVtPjxyZWNv
cmQ+PHJlYy1udW1iZXI+MzQ8L3JlYy1udW1iZXI+PGZvcmVpZ24ta2V5cz48a2V5IGFwcD0iRU4i
IGRiLWlkPSJzeGFzdjB6eGZmZDB2aWVldjVheDBwMDgyMjJlcjJwMHZ3ZXgiIHRpbWVzdGFtcD0i
MTUxOTYzNTczOSI+MzQ8L2tleT48L2ZvcmVpZ24ta2V5cz48cmVmLXR5cGUgbmFtZT0iSm91cm5h
bCBBcnRpY2xlIj4xNzwvcmVmLXR5cGU+PGNvbnRyaWJ1dG9ycz48YXV0aG9ycz48YXV0aG9yPllv
dW5vc3NpLCBab2JhaXIgTTwvYXV0aG9yPjxhdXRob3I+U3RlcGFub3ZhLCBNYXJpYTwvYXV0aG9y
PjxhdXRob3I+SGVucnksIExpbmRhPC9hdXRob3I+PGF1dGhvcj5OYWRlciwgRmF0ZW1hPC9hdXRo
b3I+PGF1dGhvcj5IdW50LCBTaGFyb248L2F1dGhvcj48L2F1dGhvcnM+PC9jb250cmlidXRvcnM+
PHRpdGxlcz48dGl0bGU+QW4gaW4tZGVwdGggYW5hbHlzaXMgb2YgcGF0aWVudC1yZXBvcnRlZCBv
dXRjb21lcyBpbiBwYXRpZW50cyB3aXRoIGNocm9uaWMgaGVwYXRpdGlzIEMgdHJlYXRlZCB3aXRo
IGRpZmZlcmVudCBhbnRpLXZpcmFsIHJlZ2ltZW5zPC90aXRsZT48c2Vjb25kYXJ5LXRpdGxlPkFt
ZXJpY2FuIGpvdXJuYWwgb2YgZ2FzdHJvZW50ZXJvbG9neTwvc2Vjb25kYXJ5LXRpdGxlPjwvdGl0
bGVzPjxwZXJpb2RpY2FsPjxmdWxsLXRpdGxlPkFtZXJpY2FuIEpvdXJuYWwgb2YgR2FzdHJvZW50
ZXJvbG9neTwvZnVsbC10aXRsZT48YWJici0xPkFtLiBKLiBHYXN0cm9lbnRlcm9sLjwvYWJici0x
PjxhYmJyLTI+QW0gSiBHYXN0cm9lbnRlcm9sPC9hYmJyLTI+PC9wZXJpb2RpY2FsPjxwYWdlcz44
MDgtODE2PC9wYWdlcz48dm9sdW1lPjExMTwvdm9sdW1lPjxudW1iZXI+NjwvbnVtYmVyPjxlZGl0
aW9uPjI5IE1hcmNoIDIwMTY8L2VkaXRpb24+PGRhdGVzPjx5ZWFyPjIwMTY8L3llYXI+PC9kYXRl
cz48aXNibj4xNTcyLTAyNDE8L2lzYm4+PGFjY2Vzc2lvbi1udW0+MjcwMjExOTc8L2FjY2Vzc2lv
bi1udW0+PHVybHM+PC91cmxzPjxlbGVjdHJvbmljLXJlc291cmNlLW51bT4xMC4xMDM4L2FqZy4y
MDE2Ljk5PC9lbGVjdHJvbmljLXJlc291cmNlLW51bT48L3JlY29yZD48L0NpdGU+PC9FbmROb3Rl
PgB=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D77F96" w:rsidRPr="001B3D7B">
        <w:rPr>
          <w:rFonts w:ascii="Book Antiqua" w:hAnsi="Book Antiqua" w:cs="Tahoma"/>
          <w:sz w:val="24"/>
          <w:szCs w:val="24"/>
          <w:lang w:val="en-US"/>
        </w:rPr>
      </w:r>
      <w:r w:rsidR="00D77F96"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20-124]</w:t>
      </w:r>
      <w:r w:rsidR="00D77F96" w:rsidRPr="001B3D7B">
        <w:rPr>
          <w:rFonts w:ascii="Book Antiqua" w:hAnsi="Book Antiqua"/>
          <w:sz w:val="24"/>
          <w:szCs w:val="24"/>
          <w:lang w:val="en-US"/>
        </w:rPr>
        <w:fldChar w:fldCharType="end"/>
      </w:r>
      <w:r w:rsidR="00AD267B" w:rsidRPr="001B3D7B">
        <w:rPr>
          <w:rFonts w:ascii="Book Antiqua" w:hAnsi="Book Antiqua"/>
          <w:sz w:val="24"/>
          <w:szCs w:val="24"/>
          <w:lang w:val="en-US"/>
        </w:rPr>
        <w:t>.</w:t>
      </w:r>
      <w:r w:rsidR="005D0ADB" w:rsidRPr="001B3D7B">
        <w:rPr>
          <w:rFonts w:ascii="Book Antiqua" w:hAnsi="Book Antiqua" w:cs="Tahoma"/>
          <w:sz w:val="24"/>
          <w:szCs w:val="24"/>
          <w:lang w:val="en-US"/>
        </w:rPr>
        <w:t xml:space="preserve"> </w:t>
      </w:r>
    </w:p>
    <w:p w14:paraId="29CB3BB6" w14:textId="2CDC6C5F" w:rsidR="00E317EF" w:rsidRPr="001B3D7B" w:rsidRDefault="009E672C"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Specifically f</w:t>
      </w:r>
      <w:r w:rsidR="004B0960" w:rsidRPr="001B3D7B">
        <w:rPr>
          <w:rFonts w:ascii="Book Antiqua" w:hAnsi="Book Antiqua" w:cs="Tahoma"/>
          <w:sz w:val="24"/>
          <w:szCs w:val="24"/>
          <w:lang w:val="en-US"/>
        </w:rPr>
        <w:t xml:space="preserve">or HCV </w:t>
      </w:r>
      <w:r w:rsidR="00700EFA" w:rsidRPr="001B3D7B">
        <w:rPr>
          <w:rFonts w:ascii="Book Antiqua" w:hAnsi="Book Antiqua" w:cs="Tahoma"/>
          <w:sz w:val="24"/>
          <w:szCs w:val="24"/>
          <w:lang w:val="en-US"/>
        </w:rPr>
        <w:t xml:space="preserve">patients </w:t>
      </w:r>
      <w:r w:rsidR="004B0960" w:rsidRPr="001B3D7B">
        <w:rPr>
          <w:rFonts w:ascii="Book Antiqua" w:hAnsi="Book Antiqua" w:cs="Tahoma"/>
          <w:sz w:val="24"/>
          <w:szCs w:val="24"/>
          <w:lang w:val="en-US"/>
        </w:rPr>
        <w:t>in China, pooled analysis o</w:t>
      </w:r>
      <w:r w:rsidR="00700EFA" w:rsidRPr="001B3D7B">
        <w:rPr>
          <w:rFonts w:ascii="Book Antiqua" w:hAnsi="Book Antiqua" w:cs="Tahoma"/>
          <w:sz w:val="24"/>
          <w:szCs w:val="24"/>
          <w:lang w:val="en-US"/>
        </w:rPr>
        <w:t xml:space="preserve">f two </w:t>
      </w:r>
      <w:r w:rsidR="004B0960" w:rsidRPr="001B3D7B">
        <w:rPr>
          <w:rFonts w:ascii="Book Antiqua" w:hAnsi="Book Antiqua" w:cs="Tahoma"/>
          <w:sz w:val="24"/>
          <w:szCs w:val="24"/>
          <w:lang w:val="en-US"/>
        </w:rPr>
        <w:t xml:space="preserve">phase 3 </w:t>
      </w:r>
      <w:r w:rsidR="00700EFA" w:rsidRPr="001B3D7B">
        <w:rPr>
          <w:rFonts w:ascii="Book Antiqua" w:hAnsi="Book Antiqua" w:cs="Tahoma"/>
          <w:sz w:val="24"/>
          <w:szCs w:val="24"/>
          <w:lang w:val="en-US"/>
        </w:rPr>
        <w:t>studies</w:t>
      </w:r>
      <w:r w:rsidR="004B0960"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on SOF-based regimens </w:t>
      </w:r>
      <w:r w:rsidR="004B0960" w:rsidRPr="001B3D7B">
        <w:rPr>
          <w:rFonts w:ascii="Book Antiqua" w:hAnsi="Book Antiqua" w:cs="Tahoma"/>
          <w:sz w:val="24"/>
          <w:szCs w:val="24"/>
          <w:lang w:val="en-US"/>
        </w:rPr>
        <w:t>showed that</w:t>
      </w:r>
      <w:r w:rsidR="00700EFA" w:rsidRPr="001B3D7B">
        <w:rPr>
          <w:rFonts w:ascii="Book Antiqua" w:hAnsi="Book Antiqua" w:cs="Tahoma"/>
          <w:sz w:val="24"/>
          <w:szCs w:val="24"/>
          <w:lang w:val="en-US"/>
        </w:rPr>
        <w:t xml:space="preserve"> all three </w:t>
      </w:r>
      <w:r w:rsidR="004B0960" w:rsidRPr="001B3D7B">
        <w:rPr>
          <w:rFonts w:ascii="Book Antiqua" w:hAnsi="Book Antiqua" w:cs="Tahoma"/>
          <w:sz w:val="24"/>
          <w:szCs w:val="24"/>
          <w:lang w:val="en-US"/>
        </w:rPr>
        <w:t xml:space="preserve">types of DAA combination therapy </w:t>
      </w:r>
      <w:r w:rsidR="00660EBB" w:rsidRPr="001B3D7B">
        <w:rPr>
          <w:rFonts w:ascii="Book Antiqua" w:hAnsi="Book Antiqua" w:cs="Tahoma"/>
          <w:sz w:val="24"/>
          <w:szCs w:val="24"/>
          <w:lang w:val="en-US"/>
        </w:rPr>
        <w:t>achieved</w:t>
      </w:r>
      <w:r w:rsidR="00700EFA" w:rsidRPr="001B3D7B">
        <w:rPr>
          <w:rFonts w:ascii="Book Antiqua" w:hAnsi="Book Antiqua" w:cs="Tahoma"/>
          <w:sz w:val="24"/>
          <w:szCs w:val="24"/>
          <w:lang w:val="en-US"/>
        </w:rPr>
        <w:t xml:space="preserve"> high SVR12 rates (94.6%</w:t>
      </w:r>
      <w:r w:rsidR="004B0960" w:rsidRPr="001B3D7B">
        <w:rPr>
          <w:rFonts w:ascii="Book Antiqua" w:hAnsi="Book Antiqua" w:cs="Tahoma"/>
          <w:sz w:val="24"/>
          <w:szCs w:val="24"/>
          <w:lang w:val="en-US"/>
        </w:rPr>
        <w:t>–100%)</w:t>
      </w:r>
      <w:r w:rsidR="001E5D07"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25]</w:t>
      </w:r>
      <w:r w:rsidR="001E5D07" w:rsidRPr="001B3D7B">
        <w:rPr>
          <w:rFonts w:ascii="Book Antiqua" w:hAnsi="Book Antiqua"/>
          <w:sz w:val="24"/>
          <w:szCs w:val="24"/>
          <w:lang w:val="en-US"/>
        </w:rPr>
        <w:fldChar w:fldCharType="end"/>
      </w:r>
      <w:r w:rsidR="00A557EA" w:rsidRPr="001B3D7B">
        <w:rPr>
          <w:rFonts w:ascii="Book Antiqua" w:hAnsi="Book Antiqua"/>
          <w:sz w:val="24"/>
          <w:szCs w:val="24"/>
          <w:lang w:val="en-US"/>
        </w:rPr>
        <w:t>.</w:t>
      </w:r>
      <w:r w:rsidR="00660EBB" w:rsidRPr="001B3D7B">
        <w:rPr>
          <w:rFonts w:ascii="Book Antiqua" w:hAnsi="Book Antiqua" w:cs="Tahoma"/>
          <w:sz w:val="24"/>
          <w:szCs w:val="24"/>
          <w:lang w:val="en-US"/>
        </w:rPr>
        <w:t xml:space="preserve"> </w:t>
      </w:r>
      <w:r w:rsidR="00FB1291" w:rsidRPr="001B3D7B">
        <w:rPr>
          <w:rFonts w:ascii="Book Antiqua" w:hAnsi="Book Antiqua" w:cs="Tahoma"/>
          <w:sz w:val="24"/>
          <w:szCs w:val="24"/>
          <w:lang w:val="en-US"/>
        </w:rPr>
        <w:t>P</w:t>
      </w:r>
      <w:r w:rsidR="00660EBB" w:rsidRPr="001B3D7B">
        <w:rPr>
          <w:rFonts w:ascii="Book Antiqua" w:hAnsi="Book Antiqua" w:cs="Tahoma"/>
          <w:sz w:val="24"/>
          <w:szCs w:val="24"/>
          <w:lang w:val="en-US"/>
        </w:rPr>
        <w:t xml:space="preserve">atients treated with </w:t>
      </w:r>
      <w:r w:rsidRPr="001B3D7B">
        <w:rPr>
          <w:rFonts w:ascii="Book Antiqua" w:hAnsi="Book Antiqua" w:cs="Tahoma"/>
          <w:sz w:val="24"/>
          <w:szCs w:val="24"/>
          <w:lang w:val="en-US"/>
        </w:rPr>
        <w:t>SOF</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IFN</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RBV</w:t>
      </w:r>
      <w:r w:rsidR="00660EBB" w:rsidRPr="001B3D7B">
        <w:rPr>
          <w:rFonts w:ascii="Book Antiqua" w:hAnsi="Book Antiqua" w:cs="Tahoma"/>
          <w:sz w:val="24"/>
          <w:szCs w:val="24"/>
          <w:lang w:val="en-US"/>
        </w:rPr>
        <w:t xml:space="preserve"> regimen showed marked </w:t>
      </w:r>
      <w:proofErr w:type="spellStart"/>
      <w:r w:rsidR="00660EBB" w:rsidRPr="001B3D7B">
        <w:rPr>
          <w:rFonts w:ascii="Book Antiqua" w:hAnsi="Book Antiqua" w:cs="Tahoma"/>
          <w:sz w:val="24"/>
          <w:szCs w:val="24"/>
          <w:lang w:val="en-US"/>
        </w:rPr>
        <w:t>HRQoL</w:t>
      </w:r>
      <w:proofErr w:type="spellEnd"/>
      <w:r w:rsidR="00660EBB" w:rsidRPr="001B3D7B">
        <w:rPr>
          <w:rFonts w:ascii="Book Antiqua" w:hAnsi="Book Antiqua" w:cs="Tahoma"/>
          <w:sz w:val="24"/>
          <w:szCs w:val="24"/>
          <w:lang w:val="en-US"/>
        </w:rPr>
        <w:t xml:space="preserve"> decrease </w:t>
      </w:r>
      <w:r w:rsidR="001F0190" w:rsidRPr="001B3D7B">
        <w:rPr>
          <w:rFonts w:ascii="Book Antiqua" w:hAnsi="Book Antiqua" w:cs="Tahoma"/>
          <w:sz w:val="24"/>
          <w:szCs w:val="24"/>
          <w:lang w:val="en-US"/>
        </w:rPr>
        <w:t xml:space="preserve">from </w:t>
      </w:r>
      <w:r w:rsidR="00660EBB" w:rsidRPr="001B3D7B">
        <w:rPr>
          <w:rFonts w:ascii="Book Antiqua" w:hAnsi="Book Antiqua" w:cs="Tahoma"/>
          <w:sz w:val="24"/>
          <w:szCs w:val="24"/>
          <w:lang w:val="en-US"/>
        </w:rPr>
        <w:t xml:space="preserve">treatment week 2, and those treated with </w:t>
      </w:r>
      <w:r w:rsidR="009743A5" w:rsidRPr="001B3D7B">
        <w:rPr>
          <w:rFonts w:ascii="Book Antiqua" w:hAnsi="Book Antiqua" w:cs="Tahoma"/>
          <w:sz w:val="24"/>
          <w:szCs w:val="24"/>
          <w:lang w:val="en-US"/>
        </w:rPr>
        <w:t>SOF</w:t>
      </w:r>
      <w:r w:rsidR="003A4082" w:rsidRPr="001B3D7B">
        <w:rPr>
          <w:rFonts w:ascii="Book Antiqua" w:hAnsi="Book Antiqua" w:cs="Tahoma"/>
          <w:sz w:val="24"/>
          <w:szCs w:val="24"/>
          <w:lang w:val="en-US"/>
        </w:rPr>
        <w:t xml:space="preserve"> </w:t>
      </w:r>
      <w:r w:rsidR="00660EBB"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660EBB" w:rsidRPr="001B3D7B">
        <w:rPr>
          <w:rFonts w:ascii="Book Antiqua" w:hAnsi="Book Antiqua" w:cs="Tahoma"/>
          <w:sz w:val="24"/>
          <w:szCs w:val="24"/>
          <w:lang w:val="en-US"/>
        </w:rPr>
        <w:t xml:space="preserve">RBV experienced modest </w:t>
      </w:r>
      <w:r w:rsidR="00FB1291" w:rsidRPr="001B3D7B">
        <w:rPr>
          <w:rFonts w:ascii="Book Antiqua" w:hAnsi="Book Antiqua" w:cs="Tahoma"/>
          <w:sz w:val="24"/>
          <w:szCs w:val="24"/>
          <w:lang w:val="en-US"/>
        </w:rPr>
        <w:t xml:space="preserve">on-treatment </w:t>
      </w:r>
      <w:proofErr w:type="spellStart"/>
      <w:r w:rsidR="00660EBB" w:rsidRPr="001B3D7B">
        <w:rPr>
          <w:rFonts w:ascii="Book Antiqua" w:hAnsi="Book Antiqua" w:cs="Tahoma"/>
          <w:sz w:val="24"/>
          <w:szCs w:val="24"/>
          <w:lang w:val="en-US"/>
        </w:rPr>
        <w:t>HRQoL</w:t>
      </w:r>
      <w:proofErr w:type="spellEnd"/>
      <w:r w:rsidR="00660EBB" w:rsidRPr="001B3D7B">
        <w:rPr>
          <w:rFonts w:ascii="Book Antiqua" w:hAnsi="Book Antiqua" w:cs="Tahoma"/>
          <w:sz w:val="24"/>
          <w:szCs w:val="24"/>
          <w:lang w:val="en-US"/>
        </w:rPr>
        <w:t xml:space="preserve"> decline. For both groups, the </w:t>
      </w:r>
      <w:proofErr w:type="spellStart"/>
      <w:r w:rsidR="00660EBB" w:rsidRPr="001B3D7B">
        <w:rPr>
          <w:rFonts w:ascii="Book Antiqua" w:hAnsi="Book Antiqua" w:cs="Tahoma"/>
          <w:sz w:val="24"/>
          <w:szCs w:val="24"/>
          <w:lang w:val="en-US"/>
        </w:rPr>
        <w:t>HRQoL</w:t>
      </w:r>
      <w:proofErr w:type="spellEnd"/>
      <w:r w:rsidR="00660EBB" w:rsidRPr="001B3D7B">
        <w:rPr>
          <w:rFonts w:ascii="Book Antiqua" w:hAnsi="Book Antiqua" w:cs="Tahoma"/>
          <w:sz w:val="24"/>
          <w:szCs w:val="24"/>
          <w:lang w:val="en-US"/>
        </w:rPr>
        <w:t xml:space="preserve"> scores remained at trough level until </w:t>
      </w:r>
      <w:proofErr w:type="spellStart"/>
      <w:r w:rsidR="00660EBB" w:rsidRPr="001B3D7B">
        <w:rPr>
          <w:rFonts w:ascii="Book Antiqua" w:hAnsi="Book Antiqua" w:cs="Tahoma"/>
          <w:sz w:val="24"/>
          <w:szCs w:val="24"/>
          <w:lang w:val="en-US"/>
        </w:rPr>
        <w:t>EoT</w:t>
      </w:r>
      <w:proofErr w:type="spellEnd"/>
      <w:r w:rsidR="00660EBB" w:rsidRPr="001B3D7B">
        <w:rPr>
          <w:rFonts w:ascii="Book Antiqua" w:hAnsi="Book Antiqua" w:cs="Tahoma"/>
          <w:sz w:val="24"/>
          <w:szCs w:val="24"/>
          <w:lang w:val="en-US"/>
        </w:rPr>
        <w:t>, before improving to and beyond pre-treatment levels</w:t>
      </w:r>
      <w:r w:rsidR="001E5D07"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25]</w:t>
      </w:r>
      <w:r w:rsidR="001E5D07" w:rsidRPr="001B3D7B">
        <w:rPr>
          <w:rFonts w:ascii="Book Antiqua" w:hAnsi="Book Antiqua"/>
          <w:sz w:val="24"/>
          <w:szCs w:val="24"/>
          <w:lang w:val="en-US"/>
        </w:rPr>
        <w:fldChar w:fldCharType="end"/>
      </w:r>
      <w:r w:rsidR="0091104D" w:rsidRPr="001B3D7B">
        <w:rPr>
          <w:rFonts w:ascii="Book Antiqua" w:hAnsi="Book Antiqua"/>
          <w:sz w:val="24"/>
          <w:szCs w:val="24"/>
          <w:lang w:val="en-US"/>
        </w:rPr>
        <w:t>.</w:t>
      </w:r>
      <w:r w:rsidR="00660EBB" w:rsidRPr="001B3D7B">
        <w:rPr>
          <w:rFonts w:ascii="Book Antiqua" w:hAnsi="Book Antiqua" w:cs="Tahoma"/>
          <w:sz w:val="24"/>
          <w:szCs w:val="24"/>
          <w:lang w:val="en-US"/>
        </w:rPr>
        <w:t xml:space="preserve"> In contrast, the </w:t>
      </w:r>
      <w:proofErr w:type="spellStart"/>
      <w:r w:rsidR="00660EBB" w:rsidRPr="001B3D7B">
        <w:rPr>
          <w:rFonts w:ascii="Book Antiqua" w:hAnsi="Book Antiqua" w:cs="Tahoma"/>
          <w:sz w:val="24"/>
          <w:szCs w:val="24"/>
          <w:lang w:val="en-US"/>
        </w:rPr>
        <w:t>HRQoL</w:t>
      </w:r>
      <w:proofErr w:type="spellEnd"/>
      <w:r w:rsidR="00660EBB" w:rsidRPr="001B3D7B">
        <w:rPr>
          <w:rFonts w:ascii="Book Antiqua" w:hAnsi="Book Antiqua" w:cs="Tahoma"/>
          <w:sz w:val="24"/>
          <w:szCs w:val="24"/>
          <w:lang w:val="en-US"/>
        </w:rPr>
        <w:t xml:space="preserve"> scores of patients </w:t>
      </w:r>
      <w:r w:rsidR="00B84215" w:rsidRPr="001B3D7B">
        <w:rPr>
          <w:rFonts w:ascii="Book Antiqua" w:hAnsi="Book Antiqua" w:cs="Tahoma"/>
          <w:sz w:val="24"/>
          <w:szCs w:val="24"/>
          <w:lang w:val="en-US"/>
        </w:rPr>
        <w:t xml:space="preserve">receiving DAA-only treatment (LDV/SOF) </w:t>
      </w:r>
      <w:r w:rsidR="00660EBB" w:rsidRPr="001B3D7B">
        <w:rPr>
          <w:rFonts w:ascii="Book Antiqua" w:hAnsi="Book Antiqua" w:cs="Tahoma"/>
          <w:sz w:val="24"/>
          <w:szCs w:val="24"/>
          <w:lang w:val="en-US"/>
        </w:rPr>
        <w:t>started to improve from treatment week 4, and continued improving during and after the treatment period</w:t>
      </w:r>
      <w:r w:rsidR="001E5D07"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25]</w:t>
      </w:r>
      <w:r w:rsidR="001E5D07" w:rsidRPr="001B3D7B">
        <w:rPr>
          <w:rFonts w:ascii="Book Antiqua" w:hAnsi="Book Antiqua"/>
          <w:sz w:val="24"/>
          <w:szCs w:val="24"/>
          <w:lang w:val="en-US"/>
        </w:rPr>
        <w:fldChar w:fldCharType="end"/>
      </w:r>
      <w:r w:rsidR="0091104D" w:rsidRPr="001B3D7B">
        <w:rPr>
          <w:rFonts w:ascii="Book Antiqua" w:hAnsi="Book Antiqua"/>
          <w:sz w:val="24"/>
          <w:szCs w:val="24"/>
          <w:lang w:val="en-US"/>
        </w:rPr>
        <w:t>.</w:t>
      </w:r>
      <w:r w:rsidR="00660EBB" w:rsidRPr="001B3D7B">
        <w:rPr>
          <w:rFonts w:ascii="Book Antiqua" w:hAnsi="Book Antiqua" w:cs="Tahoma"/>
          <w:sz w:val="24"/>
          <w:szCs w:val="24"/>
          <w:lang w:val="en-US"/>
        </w:rPr>
        <w:t xml:space="preserve"> By week 12 post-treatment, the </w:t>
      </w:r>
      <w:proofErr w:type="spellStart"/>
      <w:r w:rsidR="00660EBB" w:rsidRPr="001B3D7B">
        <w:rPr>
          <w:rFonts w:ascii="Book Antiqua" w:hAnsi="Book Antiqua" w:cs="Tahoma"/>
          <w:sz w:val="24"/>
          <w:szCs w:val="24"/>
          <w:lang w:val="en-US"/>
        </w:rPr>
        <w:t>HRQoL</w:t>
      </w:r>
      <w:proofErr w:type="spellEnd"/>
      <w:r w:rsidR="00660EBB" w:rsidRPr="001B3D7B">
        <w:rPr>
          <w:rFonts w:ascii="Book Antiqua" w:hAnsi="Book Antiqua" w:cs="Tahoma"/>
          <w:sz w:val="24"/>
          <w:szCs w:val="24"/>
          <w:lang w:val="en-US"/>
        </w:rPr>
        <w:t xml:space="preserve"> scores of the LDV/SOF-treated group were significantly higher than those of the other two treatment groups</w:t>
      </w:r>
      <w:r w:rsidR="001E5D07" w:rsidRPr="001B3D7B">
        <w:rPr>
          <w:rFonts w:ascii="Book Antiqua" w:hAnsi="Book Antiqua"/>
          <w:sz w:val="24"/>
          <w:szCs w:val="24"/>
          <w:lang w:val="en-US"/>
        </w:rPr>
        <w:fldChar w:fldCharType="begin"/>
      </w:r>
      <w:r w:rsidR="00BB156C" w:rsidRPr="001B3D7B">
        <w:rPr>
          <w:rFonts w:ascii="Book Antiqua" w:hAnsi="Book Antiqua"/>
          <w:sz w:val="24"/>
          <w:szCs w:val="24"/>
          <w:lang w:val="en-US"/>
        </w:rPr>
        <w:instrText xml:space="preserve"> ADDIN EN.CITE &lt;EndNote&gt;&lt;Cite&gt;&lt;Author&gt;Younossi&lt;/Author&gt;&lt;Year&gt;2018&lt;/Year&gt;&lt;RecNum&gt;90&lt;/RecNum&gt;&lt;DisplayText&gt;&lt;style face="superscript"&gt;[125]&lt;/style&gt;&lt;/DisplayText&gt;&lt;record&gt;&lt;rec-number&gt;90&lt;/rec-number&gt;&lt;foreign-keys&gt;&lt;key app="EN" db-id="sxasv0zxffd0vieev5ax0p08222er2p0vwex" timestamp="1524382650"&gt;90&lt;/key&gt;&lt;/foreign-keys&gt;&lt;ref-type name="Conference Paper"&gt;47&lt;/ref-type&gt;&lt;contributors&gt;&lt;authors&gt;&lt;author&gt;Younossi, Z&lt;/author&gt;&lt;author&gt;Stepanova, M&lt;/author&gt;&lt;author&gt;Henry, L.&lt;/author&gt;&lt;author&gt;Duan, Z. P.&lt;/author&gt;&lt;author&gt;Xie, Q.&lt;/author&gt;&lt;author&gt;Hou, J. L.&lt;/author&gt;&lt;author&gt;Jia, J.&lt;/author&gt;&lt;author&gt;Wei, L.&lt;/author&gt;&lt;/authors&gt;&lt;/contributors&gt;&lt;titles&gt;&lt;title&gt;High efficacy and substantial improvement of health-related quality of life (HRQL) in Chinese patinets with hepatits C virus (HCV) infection treated with ledipasvir and sofosbuvir (LDV/SOF)&lt;/title&gt;&lt;secondary-title&gt;Hepatol Int 2018;12 Suppl 2: Proceedings of the 27th Annual Conference of APASL&lt;/secondary-title&gt;&lt;/titles&gt;&lt;volume&gt;12&lt;/volume&gt;&lt;number&gt;S2&lt;/number&gt;&lt;dates&gt;&lt;year&gt;2018&lt;/year&gt;&lt;pub-dates&gt;&lt;date&gt;2018 Mar 14-18&lt;/date&gt;&lt;/pub-dates&gt;&lt;/dates&gt;&lt;pub-location&gt;New Delhi, India&lt;/pub-location&gt;&lt;publisher&gt;Springer&lt;/publisher&gt;&lt;work-type&gt;Abstract O-HCV-08&lt;/work-type&gt;&lt;urls&gt;&lt;/urls&gt;&lt;electronic-resource-num&gt;10.1007/s12072-018-9852-3&lt;/electronic-resource-num&gt;&lt;/record&gt;&lt;/Cite&gt;&lt;/EndNote&gt;</w:instrText>
      </w:r>
      <w:r w:rsidR="001E5D07"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25]</w:t>
      </w:r>
      <w:r w:rsidR="001E5D07" w:rsidRPr="001B3D7B">
        <w:rPr>
          <w:rFonts w:ascii="Book Antiqua" w:hAnsi="Book Antiqua"/>
          <w:sz w:val="24"/>
          <w:szCs w:val="24"/>
          <w:lang w:val="en-US"/>
        </w:rPr>
        <w:fldChar w:fldCharType="end"/>
      </w:r>
      <w:r w:rsidR="0091104D" w:rsidRPr="001B3D7B">
        <w:rPr>
          <w:rFonts w:ascii="Book Antiqua" w:hAnsi="Book Antiqua"/>
          <w:sz w:val="24"/>
          <w:szCs w:val="24"/>
          <w:lang w:val="en-US"/>
        </w:rPr>
        <w:t>.</w:t>
      </w:r>
      <w:r w:rsidR="00660EBB" w:rsidRPr="001B3D7B">
        <w:rPr>
          <w:rFonts w:ascii="Book Antiqua" w:hAnsi="Book Antiqua" w:cs="Tahoma"/>
          <w:sz w:val="24"/>
          <w:szCs w:val="24"/>
          <w:lang w:val="en-US"/>
        </w:rPr>
        <w:t xml:space="preserve"> </w:t>
      </w:r>
      <w:r w:rsidR="004B0960" w:rsidRPr="001B3D7B">
        <w:rPr>
          <w:rFonts w:ascii="Book Antiqua" w:hAnsi="Book Antiqua" w:cs="Tahoma"/>
          <w:sz w:val="24"/>
          <w:szCs w:val="24"/>
          <w:lang w:val="en-US"/>
        </w:rPr>
        <w:t xml:space="preserve">Considering the good safety profile and tolerability documented for SOF/VEL in clinical and real-world studies, SOF/VEL is likely to have beneficial effects on PROs </w:t>
      </w:r>
      <w:r w:rsidR="00246BB0" w:rsidRPr="001B3D7B">
        <w:rPr>
          <w:rFonts w:ascii="Book Antiqua" w:hAnsi="Book Antiqua" w:cs="Tahoma"/>
          <w:sz w:val="24"/>
          <w:szCs w:val="24"/>
          <w:lang w:val="en-US"/>
        </w:rPr>
        <w:t xml:space="preserve">was </w:t>
      </w:r>
      <w:r w:rsidR="004B0960" w:rsidRPr="001B3D7B">
        <w:rPr>
          <w:rFonts w:ascii="Book Antiqua" w:hAnsi="Book Antiqua" w:cs="Tahoma"/>
          <w:sz w:val="24"/>
          <w:szCs w:val="24"/>
          <w:lang w:val="en-US"/>
        </w:rPr>
        <w:t>similar to LDV/SOF. Other non-SOF-based</w:t>
      </w:r>
      <w:r w:rsidR="009743A5" w:rsidRPr="001B3D7B">
        <w:rPr>
          <w:rFonts w:ascii="Book Antiqua" w:hAnsi="Book Antiqua" w:cs="Tahoma"/>
          <w:sz w:val="24"/>
          <w:szCs w:val="24"/>
          <w:lang w:val="en-US"/>
        </w:rPr>
        <w:t>,</w:t>
      </w:r>
      <w:r w:rsidR="004B0960" w:rsidRPr="001B3D7B">
        <w:rPr>
          <w:rFonts w:ascii="Book Antiqua" w:hAnsi="Book Antiqua" w:cs="Tahoma"/>
          <w:sz w:val="24"/>
          <w:szCs w:val="24"/>
          <w:lang w:val="en-US"/>
        </w:rPr>
        <w:t xml:space="preserve"> DAA</w:t>
      </w:r>
      <w:r w:rsidR="009743A5" w:rsidRPr="001B3D7B">
        <w:rPr>
          <w:rFonts w:ascii="Book Antiqua" w:hAnsi="Book Antiqua" w:cs="Tahoma"/>
          <w:sz w:val="24"/>
          <w:szCs w:val="24"/>
          <w:lang w:val="en-US"/>
        </w:rPr>
        <w:t>-only</w:t>
      </w:r>
      <w:r w:rsidR="004B0960" w:rsidRPr="001B3D7B">
        <w:rPr>
          <w:rFonts w:ascii="Book Antiqua" w:hAnsi="Book Antiqua" w:cs="Tahoma"/>
          <w:sz w:val="24"/>
          <w:szCs w:val="24"/>
          <w:lang w:val="en-US"/>
        </w:rPr>
        <w:t xml:space="preserve"> regimens have </w:t>
      </w:r>
      <w:r w:rsidR="009743A5" w:rsidRPr="001B3D7B">
        <w:rPr>
          <w:rFonts w:ascii="Book Antiqua" w:hAnsi="Book Antiqua" w:cs="Tahoma"/>
          <w:sz w:val="24"/>
          <w:szCs w:val="24"/>
          <w:lang w:val="en-US"/>
        </w:rPr>
        <w:t xml:space="preserve">also </w:t>
      </w:r>
      <w:r w:rsidR="004B0960" w:rsidRPr="001B3D7B">
        <w:rPr>
          <w:rFonts w:ascii="Book Antiqua" w:hAnsi="Book Antiqua" w:cs="Tahoma"/>
          <w:sz w:val="24"/>
          <w:szCs w:val="24"/>
          <w:lang w:val="en-US"/>
        </w:rPr>
        <w:t xml:space="preserve">generally been associated with stable on-treatment PRO profiles and PRO improvements at </w:t>
      </w:r>
      <w:proofErr w:type="spellStart"/>
      <w:r w:rsidR="004B0960" w:rsidRPr="001B3D7B">
        <w:rPr>
          <w:rFonts w:ascii="Book Antiqua" w:hAnsi="Book Antiqua" w:cs="Tahoma"/>
          <w:sz w:val="24"/>
          <w:szCs w:val="24"/>
          <w:lang w:val="en-US"/>
        </w:rPr>
        <w:t>EoT</w:t>
      </w:r>
      <w:proofErr w:type="spellEnd"/>
      <w:r w:rsidR="004B0960" w:rsidRPr="001B3D7B">
        <w:rPr>
          <w:rFonts w:ascii="Book Antiqua" w:hAnsi="Book Antiqua" w:cs="Tahoma"/>
          <w:sz w:val="24"/>
          <w:szCs w:val="24"/>
          <w:lang w:val="en-US"/>
        </w:rPr>
        <w:t xml:space="preserve"> or post-treatment</w:t>
      </w:r>
      <w:r w:rsidR="00D77F96" w:rsidRPr="001B3D7B">
        <w:rPr>
          <w:rFonts w:ascii="Book Antiqua" w:hAnsi="Book Antiqua"/>
          <w:sz w:val="24"/>
          <w:szCs w:val="24"/>
          <w:lang w:val="en-US"/>
        </w:rPr>
        <w:fldChar w:fldCharType="begin">
          <w:fldData xml:space="preserve">PEVuZE5vdGU+PENpdGU+PEF1dGhvcj5CZWhsPC9BdXRob3I+PFllYXI+MjAxNTwvWWVhcj48UmVj
TnVtPjExOTwvUmVjTnVtPjxEaXNwbGF5VGV4dD48c3R5bGUgZmFjZT0ic3VwZXJzY3JpcHQiPlsx
MjYtMTMwXTwvc3R5bGU+PC9EaXNwbGF5VGV4dD48cmVjb3JkPjxyZWMtbnVtYmVyPjExOTwvcmVj
LW51bWJlcj48Zm9yZWlnbi1rZXlzPjxrZXkgYXBwPSJFTiIgZGItaWQ9InN4YXN2MHp4ZmZkMHZp
ZWV2NWF4MHAwODIyMmVyMnAwdndleCIgdGltZXN0YW1wPSIxNTI0ODUyNzY0Ij4xMTk8L2tleT48
L2ZvcmVpZ24ta2V5cz48cmVmLXR5cGUgbmFtZT0iQ29uZmVyZW5jZSBQYXBlciI+NDc8L3JlZi10
eXBlPjxjb250cmlidXRvcnM+PGF1dGhvcnM+PGF1dGhvcj5CZWhsLCBBPC9hdXRob3I+PGF1dGhv
cj5LdW1hZGEsIEg8L2F1dGhvcj48YXV0aG9yPlRveWF0YSwgSjwvYXV0aG9yPjxhdXRob3I+Q2hh
eWFtYSwgSzwvYXV0aG9yPjxhdXRob3I+SXNoaWthd2EsIEg8L2F1dGhvcj48YXV0aG9yPkthbHNl
a2FyLCBBPC9hdXRob3I+PC9hdXRob3JzPjwvY29udHJpYnV0b3JzPjx0aXRsZXM+PHRpdGxlPkNv
bXBhcmlzb24gb2YgcGF0aWVudCByZXBvcnRlZCBvdXRjb21lcyBpbiBhIHBoYXNlIDMgc3R1ZHkg
b2YgYWxsIG9yYWwgZHVhbCBjb21iaW5hdGlvbiBvZiBkYWNsYXRhc3ZpciBwbHVzIGFzdW5hcHJl
dmlyIChEQ1YgKyBBU1YpIHZlcnN1cyB0ZWxhcHJldmlyIHBsdXMgcGVnaW50ZXJmZXJvbiBhbGZh
IHJpYmF2aXJpbiAoVFZSKSBpbiB0cmVhdG1lbnQgbmFpdmUgamFwYW5lc2UgcGF0aWVudHMgY2hy
b25pY2FsbHkgaW5mZWN0ZWQgd2l0aCBIQ1YgZ2Vub3R5cGUgMWI8L3RpdGxlPjxzZWNvbmRhcnkt
dGl0bGU+SGVwYXRvbCBJbnQgMjAxNTs5IFN1cHBsIDE6IFByb2NlZWRpbmdzIG9mIHRoZSAyNHRo
IEFubnVhbCBDb25mZXJlbmNlIG9mIEFQQVNMPC9zZWNvbmRhcnktdGl0bGU+PC90aXRsZXM+PHBh
Z2VzPlM1NTwvcGFnZXM+PHZvbHVtZT45PC92b2x1bWU+PG51bWJlcj5TdXBwbCAxPC9udW1iZXI+
PGRhdGVzPjx5ZWFyPjIwMTU8L3llYXI+PHB1Yi1kYXRlcz48ZGF0ZT4yMDE1IE1hciAxMi0xNTwv
ZGF0ZT48L3B1Yi1kYXRlcz48L2RhdGVzPjxwdWItbG9jYXRpb24+SXN0YW5idWwsIFR1cmtleTwv
cHViLWxvY2F0aW9uPjxwdWJsaXNoZXI+U3ByaW5nZXI8L3B1Ymxpc2hlcj48d29yay10eXBlPkFi
c3RyYWN0IDE3Mjg8L3dvcmstdHlwZT48dXJscz48L3VybHM+PC9yZWNvcmQ+PC9DaXRlPjxDaXRl
PjxBdXRob3I+V3lnYW50PC9BdXRob3I+PFllYXI+MjAxNzwvWWVhcj48UmVjTnVtPjExNzwvUmVj
TnVtPjxyZWNvcmQ+PHJlYy1udW1iZXI+MTE3PC9yZWMtbnVtYmVyPjxmb3JlaWduLWtleXM+PGtl
eSBhcHA9IkVOIiBkYi1pZD0ic3hhc3YwenhmZmQwdmllZXY1YXgwcDA4MjIyZXIycDB2d2V4IiB0
aW1lc3RhbXA9IjE1MjQ4NTI1MTgiPjExNzwva2V5PjwvZm9yZWlnbi1rZXlzPjxyZWYtdHlwZSBu
YW1lPSJDb25mZXJlbmNlIFBhcGVyIj40NzwvcmVmLXR5cGU+PGNvbnRyaWJ1dG9ycz48YXV0aG9y
cz48YXV0aG9yPld5Z2FudCwgR2FpbDwvYXV0aG9yPjxhdXRob3I+TW8sIExpbmc8L2F1dGhvcj48
YXV0aG9yPlRyZWl0ZWwsIE1pY2hlbGxlPC9hdXRob3I+PGF1dGhvcj5aaGFvLCBZdWU8L2F1dGhv
cj48L2F1dGhvcnM+PC9jb250cmlidXRvcnM+PHRpdGxlcz48dGl0bGU+UGF0aWVudCByZXBvcnRl
ZCBvdXRjb21lcyBpbiBJRk4vcmliYXZpcmluIGludG9sZXJhbnQvaW5lbGlnaWJsZSBBc2lhbiBw
YXRpZW50cyBmcm9tIE1haW5sYW5kIENoaW5hIHJlY2VpdmluZyBkYWNsYXRhc3ZpciArYXN1bmFw
cmV2aXIgZm9yIHRoZSB0cmVhdG1lbnQgb2YgSENWIGdlbm90eXBlIDFiIGluZmVjdGlvbjwvdGl0
bGU+PHNlY29uZGFyeS10aXRsZT5IZXBhdG9sIEludCAyMDE3OzExIFN1cHBsIDE6IFByb2NlZWRp
bmdzIG9mIHRoZSAyNnRoIEFubnVhbCBDb25mZXJlbmNlIG9mIEFQQVNMPC9zZWNvbmRhcnktdGl0
bGU+PC90aXRsZXM+PHBhZ2VzPlMxMDAxLVMxMDAyPC9wYWdlcz48dm9sdW1lPjExPC92b2x1bWU+
PG51bWJlcj5TdXBwbCAxPC9udW1iZXI+PGRhdGVzPjx5ZWFyPjIwMTc8L3llYXI+PHB1Yi1kYXRl
cz48ZGF0ZT4yMDE3IEZlYiAxNS0xOTwvZGF0ZT48L3B1Yi1kYXRlcz48L2RhdGVzPjxwdWItbG9j
YXRpb24+U2hhbmdoYWksIENoaW5hPC9wdWItbG9jYXRpb24+PHB1Ymxpc2hlcj5TcHJpbmdlcjwv
cHVibGlzaGVyPjx3b3JrLXR5cGU+QWJzdHJhY3QgUFAxNzA4PC93b3JrLXR5cGU+PHVybHM+PC91
cmxzPjxlbGVjdHJvbmljLXJlc291cmNlLW51bT4xMC4xMDA3L3MxMjA3Mi0wMTYtOTc4My05PC9l
bGVjdHJvbmljLXJlc291cmNlLW51bT48L3JlY29yZD48L0NpdGU+PENpdGU+PEF1dGhvcj5XeWdh
bnQ8L0F1dGhvcj48WWVhcj4yMDE3PC9ZZWFyPjxSZWNOdW0+MTE4PC9SZWNOdW0+PHJlY29yZD48
cmVjLW51bWJlcj4xMTg8L3JlYy1udW1iZXI+PGZvcmVpZ24ta2V5cz48a2V5IGFwcD0iRU4iIGRi
LWlkPSJzeGFzdjB6eGZmZDB2aWVldjVheDBwMDgyMjJlcjJwMHZ3ZXgiIHRpbWVzdGFtcD0iMTUy
NDg1MjYwOCI+MTE4PC9rZXk+PC9mb3JlaWduLWtleXM+PHJlZi10eXBlIG5hbWU9IkNvbmZlcmVu
Y2UgUGFwZXIiPjQ3PC9yZWYtdHlwZT48Y29udHJpYnV0b3JzPjxhdXRob3JzPjxhdXRob3I+V3ln
YW50LCBHYWlsPC9hdXRob3I+PGF1dGhvcj5NbywgTGluZzwvYXV0aG9yPjxhdXRob3I+VHJlaXRl
bCwgTWljaGVsbGU8L2F1dGhvcj48YXV0aG9yPlpoYW8sIFl1ZTwvYXV0aG9yPjwvYXV0aG9ycz48
L2NvbnRyaWJ1dG9ycz48dGl0bGVzPjx0aXRsZT5GYXRpZ3VlIHNldmVyaXR5IHNjb3JlcyAoRlNT
KSBhbmQgU0YtMzYgcGF0aWVudC1yZXBvcnRlZCBvdXRjb21lcyAoUFJPcykgaW4gQXNpYW4gaW50
ZXJmZXJvbi9yaWJhdmlyaW4gaW50b2xlcmFudC9pbmVsaWdpYmxlIHBhdGllbnRzIGZyb20gTWFp
bmxhbmQgQ2hpbmEgd2hvIHJlY2VpdmVkIGRhY2xhdGFzdmlyICsgYXN1bmFwcmV2aXIgZm9yIHRo
ZSB0cmVhdG1lbnQgb2YgSENWIGdlbm90eXBlIDFiIGluZmVjdGlvbjwvdGl0bGU+PHNlY29uZGFy
eS10aXRsZT5IZXBhdG9sIEludCAyMDE3OzExIFN1cHBsIDE6IFByb2NlZWRpbmdzIG9mIHRoZSAy
NnRoIEFubnVhbCBDb25mZXJlbmNlIG9mIEFQQVNMPC9zZWNvbmRhcnktdGl0bGU+PC90aXRsZXM+
PHBhZ2VzPlMxMDAxPC9wYWdlcz48dm9sdW1lPjExPC92b2x1bWU+PG51bWJlcj5TdXBwbCAxPC9u
dW1iZXI+PGRhdGVzPjx5ZWFyPjIwMTc8L3llYXI+PHB1Yi1kYXRlcz48ZGF0ZT4yMDE3IEZlYiAx
NS0xOTwvZGF0ZT48L3B1Yi1kYXRlcz48L2RhdGVzPjxwdWItbG9jYXRpb24+U2hhbmdoYWksIENo
aW5hPC9wdWItbG9jYXRpb24+PHdvcmstdHlwZT5BYnN0cmFjdCBQUDE3MDc8L3dvcmstdHlwZT48
dXJscz48L3VybHM+PGVsZWN0cm9uaWMtcmVzb3VyY2UtbnVtPjEwLjEwMDcvczEyMDcyLTAxNi05
NzgzLTk8L2VsZWN0cm9uaWMtcmVzb3VyY2UtbnVtPjwvcmVjb3JkPjwvQ2l0ZT48Q2l0ZT48QXV0
aG9yPkNoZW5nPC9BdXRob3I+PFllYXI+MjAxNzwvWWVhcj48UmVjTnVtPjExNjwvUmVjTnVtPjxy
ZWNvcmQ+PHJlYy1udW1iZXI+MTE2PC9yZWMtbnVtYmVyPjxmb3JlaWduLWtleXM+PGtleSBhcHA9
IkVOIiBkYi1pZD0ic3hhc3YwenhmZmQwdmllZXY1YXgwcDA4MjIyZXIycDB2d2V4IiB0aW1lc3Rh
bXA9IjE1MjQ4NTIzODciPjExNjwva2V5PjwvZm9yZWlnbi1rZXlzPjxyZWYtdHlwZSBuYW1lPSJD
b25mZXJlbmNlIFBhcGVyIj40NzwvcmVmLXR5cGU+PGNvbnRyaWJ1dG9ycz48YXV0aG9ycz48YXV0
aG9yPkNoZW5nLCBXZW5keTwvYXV0aG9yPjxhdXRob3I+U29iaG9uc2xpZHN1aywgQWJoYXNuZWU8
L2F1dGhvcj48YXV0aG9yPlRodXkgdGhpLCBUaHUgUGhhbTwvYXV0aG9yPjxhdXRob3I+V2FuZywg
RnUtc2hlbmc8L2F1dGhvcj48YXV0aG9yPkxlZSwgWW91bi1KYWU8L2F1dGhvcj48YXV0aG9yPkNo
dSwgQ2hpLWplbjwvYXV0aG9yPjxhdXRob3I+SmlhLCBKaWRvbmc8L2F1dGhvcj48YXV0aG9yPkxp
bmRvcmUsIFBhdWxpbmU8L2F1dGhvcj48YXV0aG9yPkxpYW5nLCBMaXdlbjwvYXV0aG9yPjxhdXRo
b3I+RXZhbnMsIEJhcnZhcmE8L2F1dGhvcj48YXV0aG9yPkdpbmFubmksIEpveTwvYXV0aG9yPjxh
dXRob3I+VGFsd2FuaSwgUm9oaXQ8L2F1dGhvcj48YXV0aG9yPkFyZHVpbm8sIEplYW4gTWFyaWU8
L2F1dGhvcj48L2F1dGhvcnM+PC9jb250cmlidXRvcnM+PHRpdGxlcz48dGl0bGU+SW1wYWN0IG9m
IGEgMTItd2VlayBvcmFsIHJlZ2ltZW4gb2YgZWxiYXN2aXIvZ3Jhem9wcmV2aXIgKEVCUi9HWlIp
IG9uIGhlYWx0aC1yZWxhdGVkIHF1YWxpdHkgb2YgbGlmZSAoSFJRT0wpIGFuZCBmYXRpZ3VlIGlu
IHRyZWF0bWVudC1uYcOvdmUgcGF0aWVudHMgd2l0aCBjaHJvbmljIGhlcGF0aXRpcyBDIHZpcnVz
IChIQ1YpIGdlbm90eXBlIChHVCkgMSwgNCwgb3IgNiBpbmZlY3Rpb246IGRhdGEgZnJvbSB0aGUg
Qy1DT1JBTCBzdHVkeTwvdGl0bGU+PHNlY29uZGFyeS10aXRsZT5IZXBhdG9sIEludCAyMDE3OzEx
IFN1cHBsIDE6IFByb2NlZWRpbmdzIG9mIHRoZSAyNnRoIEFubnVhbCBDb25mZXJlbmNlIG9mIEFQ
QVNMPC9zZWNvbmRhcnktdGl0bGU+PC90aXRsZXM+PHBhZ2VzPlMyOTg8L3BhZ2VzPjx2b2x1bWU+
MTE8L3ZvbHVtZT48bnVtYmVyPlN1cHBsIDE8L251bWJlcj48ZGF0ZXM+PHllYXI+MjAxNzwveWVh
cj48cHViLWRhdGVzPjxkYXRlPjIwMTcgRmViIDE1LTE5PC9kYXRlPjwvcHViLWRhdGVzPjwvZGF0
ZXM+PHB1Yi1sb2NhdGlvbj5TaGFuZ2hhaSwgQ2hpbmE8L3B1Yi1sb2NhdGlvbj48cHVibGlzaGVy
PlNwcmluZ2VyPC9wdWJsaXNoZXI+PHdvcmstdHlwZT5BYnN0cmFjdCBQUDAyMTQ8L3dvcmstdHlw
ZT48dXJscz48L3VybHM+PGVsZWN0cm9uaWMtcmVzb3VyY2UtbnVtPjEwLjEwMDcvczEyMDcyLTAx
Ni05NzgzLTk8L2VsZWN0cm9uaWMtcmVzb3VyY2UtbnVtPjwvcmVjb3JkPjwvQ2l0ZT48Q2l0ZT48
QXV0aG9yPkt1bWFkYTwvQXV0aG9yPjxZZWFyPjIwMTc8L1llYXI+PFJlY051bT4xMTU8L1JlY051
bT48cmVjb3JkPjxyZWMtbnVtYmVyPjExNTwvcmVjLW51bWJlcj48Zm9yZWlnbi1rZXlzPjxrZXkg
YXBwPSJFTiIgZGItaWQ9InN4YXN2MHp4ZmZkMHZpZWV2NWF4MHAwODIyMmVyMnAwdndleCIgdGlt
ZXN0YW1wPSIxNTI0ODUyMTczIj4xMTU8L2tleT48L2ZvcmVpZ24ta2V5cz48cmVmLXR5cGUgbmFt
ZT0iQ29uZmVyZW5jZSBQYXBlciI+NDc8L3JlZi10eXBlPjxjb250cmlidXRvcnM+PGF1dGhvcnM+
PGF1dGhvcj5LdW1hZGEsIEhpcm9taXRzdTwvYXV0aG9yPjxhdXRob3I+Q2hheWFtYSwgS2F6dWFr
aTwvYXV0aG9yPjxhdXRob3I+TWVodGEsIERhcnNoYW48L2F1dGhvcj48YXV0aG9yPlBpbnNreSwg
QnJldHQ8L2F1dGhvcj48L2F1dGhvcnM+PC9jb250cmlidXRvcnM+PHRpdGxlcz48dGl0bGU+SW1w
YWN0IG9mIGhlcGF0aXRpcyBDIHRyZWF0bWVudCB3aXRoIGdsZWNhcHJldmlyICsgcGlicmVudGFz
dmlyIG9uIHBhdGllbnQmYXBvcztzIGhlYWx0aCByZWxhdGVkIHF1YWxpdHkgb2YgbGlmZTogUmVz
dWx0cyBmcm9tIHBoYXNlIDMgQ0VSVEFJTiB0cmlhbHM8L3RpdGxlPjxzZWNvbmRhcnktdGl0bGU+
SGVwYXRvbG9neSAyMDE3OzY2IFN1cHBsIDE6IFByb2NlZWRpbmdzIG9mIHRoZSA2OHRoIEFubnVh
bCBNZWV0aW5nIG9mIHRoZSBBbWVyaWNhbiBBc3NvY2lhdGlvbiBmb3IgdGhlIFN0dWR5IG9mIExp
dmVyIERpc2Vhc2VzPC9zZWNvbmRhcnktdGl0bGU+PC90aXRsZXM+PHBhZ2VzPjYzOUEtNjQwQTwv
cGFnZXM+PHZvbHVtZT42Njwvdm9sdW1lPjxudW1iZXI+U3VwcGwgMTwvbnVtYmVyPjxkYXRlcz48
eWVhcj4yMDE3PC95ZWFyPjxwdWItZGF0ZXM+PGRhdGU+MjAxNyBPY3QgMjAtMjQ8L2RhdGU+PC9w
dWItZGF0ZXM+PC9kYXRlcz48cHViLWxvY2F0aW9uPldhc2hpbmd0b24sIERDLCBVU0E8L3B1Yi1s
b2NhdGlvbj48cHVibGlzaGVyPkpvaG4gV2lsZXkgJmFtcDsgU29uczwvcHVibGlzaGVyPjx3b3Jr
LXR5cGU+QWJzdHJhY3QgMTE4Nzwvd29yay10eXBlPjx1cmxzPjwvdXJscz48L3JlY29yZD48L0Np
dGU+PC9FbmROb3RlPn==
</w:fldData>
        </w:fldChar>
      </w:r>
      <w:r w:rsidR="00BB156C" w:rsidRPr="001B3D7B">
        <w:rPr>
          <w:rFonts w:ascii="Book Antiqua" w:hAnsi="Book Antiqua"/>
          <w:sz w:val="24"/>
          <w:szCs w:val="24"/>
          <w:lang w:val="en-US"/>
        </w:rPr>
        <w:instrText xml:space="preserve"> ADDIN EN.CITE </w:instrText>
      </w:r>
      <w:r w:rsidR="00BB156C" w:rsidRPr="001B3D7B">
        <w:rPr>
          <w:rFonts w:ascii="Book Antiqua" w:hAnsi="Book Antiqua"/>
          <w:sz w:val="24"/>
          <w:szCs w:val="24"/>
          <w:lang w:val="en-US"/>
        </w:rPr>
        <w:fldChar w:fldCharType="begin">
          <w:fldData xml:space="preserve">PEVuZE5vdGU+PENpdGU+PEF1dGhvcj5CZWhsPC9BdXRob3I+PFllYXI+MjAxNTwvWWVhcj48UmVj
TnVtPjExOTwvUmVjTnVtPjxEaXNwbGF5VGV4dD48c3R5bGUgZmFjZT0ic3VwZXJzY3JpcHQiPlsx
MjYtMTMwXTwvc3R5bGU+PC9EaXNwbGF5VGV4dD48cmVjb3JkPjxyZWMtbnVtYmVyPjExOTwvcmVj
LW51bWJlcj48Zm9yZWlnbi1rZXlzPjxrZXkgYXBwPSJFTiIgZGItaWQ9InN4YXN2MHp4ZmZkMHZp
ZWV2NWF4MHAwODIyMmVyMnAwdndleCIgdGltZXN0YW1wPSIxNTI0ODUyNzY0Ij4xMTk8L2tleT48
L2ZvcmVpZ24ta2V5cz48cmVmLXR5cGUgbmFtZT0iQ29uZmVyZW5jZSBQYXBlciI+NDc8L3JlZi10
eXBlPjxjb250cmlidXRvcnM+PGF1dGhvcnM+PGF1dGhvcj5CZWhsLCBBPC9hdXRob3I+PGF1dGhv
cj5LdW1hZGEsIEg8L2F1dGhvcj48YXV0aG9yPlRveWF0YSwgSjwvYXV0aG9yPjxhdXRob3I+Q2hh
eWFtYSwgSzwvYXV0aG9yPjxhdXRob3I+SXNoaWthd2EsIEg8L2F1dGhvcj48YXV0aG9yPkthbHNl
a2FyLCBBPC9hdXRob3I+PC9hdXRob3JzPjwvY29udHJpYnV0b3JzPjx0aXRsZXM+PHRpdGxlPkNv
bXBhcmlzb24gb2YgcGF0aWVudCByZXBvcnRlZCBvdXRjb21lcyBpbiBhIHBoYXNlIDMgc3R1ZHkg
b2YgYWxsIG9yYWwgZHVhbCBjb21iaW5hdGlvbiBvZiBkYWNsYXRhc3ZpciBwbHVzIGFzdW5hcHJl
dmlyIChEQ1YgKyBBU1YpIHZlcnN1cyB0ZWxhcHJldmlyIHBsdXMgcGVnaW50ZXJmZXJvbiBhbGZh
IHJpYmF2aXJpbiAoVFZSKSBpbiB0cmVhdG1lbnQgbmFpdmUgamFwYW5lc2UgcGF0aWVudHMgY2hy
b25pY2FsbHkgaW5mZWN0ZWQgd2l0aCBIQ1YgZ2Vub3R5cGUgMWI8L3RpdGxlPjxzZWNvbmRhcnkt
dGl0bGU+SGVwYXRvbCBJbnQgMjAxNTs5IFN1cHBsIDE6IFByb2NlZWRpbmdzIG9mIHRoZSAyNHRo
IEFubnVhbCBDb25mZXJlbmNlIG9mIEFQQVNMPC9zZWNvbmRhcnktdGl0bGU+PC90aXRsZXM+PHBh
Z2VzPlM1NTwvcGFnZXM+PHZvbHVtZT45PC92b2x1bWU+PG51bWJlcj5TdXBwbCAxPC9udW1iZXI+
PGRhdGVzPjx5ZWFyPjIwMTU8L3llYXI+PHB1Yi1kYXRlcz48ZGF0ZT4yMDE1IE1hciAxMi0xNTwv
ZGF0ZT48L3B1Yi1kYXRlcz48L2RhdGVzPjxwdWItbG9jYXRpb24+SXN0YW5idWwsIFR1cmtleTwv
cHViLWxvY2F0aW9uPjxwdWJsaXNoZXI+U3ByaW5nZXI8L3B1Ymxpc2hlcj48d29yay10eXBlPkFi
c3RyYWN0IDE3Mjg8L3dvcmstdHlwZT48dXJscz48L3VybHM+PC9yZWNvcmQ+PC9DaXRlPjxDaXRl
PjxBdXRob3I+V3lnYW50PC9BdXRob3I+PFllYXI+MjAxNzwvWWVhcj48UmVjTnVtPjExNzwvUmVj
TnVtPjxyZWNvcmQ+PHJlYy1udW1iZXI+MTE3PC9yZWMtbnVtYmVyPjxmb3JlaWduLWtleXM+PGtl
eSBhcHA9IkVOIiBkYi1pZD0ic3hhc3YwenhmZmQwdmllZXY1YXgwcDA4MjIyZXIycDB2d2V4IiB0
aW1lc3RhbXA9IjE1MjQ4NTI1MTgiPjExNzwva2V5PjwvZm9yZWlnbi1rZXlzPjxyZWYtdHlwZSBu
YW1lPSJDb25mZXJlbmNlIFBhcGVyIj40NzwvcmVmLXR5cGU+PGNvbnRyaWJ1dG9ycz48YXV0aG9y
cz48YXV0aG9yPld5Z2FudCwgR2FpbDwvYXV0aG9yPjxhdXRob3I+TW8sIExpbmc8L2F1dGhvcj48
YXV0aG9yPlRyZWl0ZWwsIE1pY2hlbGxlPC9hdXRob3I+PGF1dGhvcj5aaGFvLCBZdWU8L2F1dGhv
cj48L2F1dGhvcnM+PC9jb250cmlidXRvcnM+PHRpdGxlcz48dGl0bGU+UGF0aWVudCByZXBvcnRl
ZCBvdXRjb21lcyBpbiBJRk4vcmliYXZpcmluIGludG9sZXJhbnQvaW5lbGlnaWJsZSBBc2lhbiBw
YXRpZW50cyBmcm9tIE1haW5sYW5kIENoaW5hIHJlY2VpdmluZyBkYWNsYXRhc3ZpciArYXN1bmFw
cmV2aXIgZm9yIHRoZSB0cmVhdG1lbnQgb2YgSENWIGdlbm90eXBlIDFiIGluZmVjdGlvbjwvdGl0
bGU+PHNlY29uZGFyeS10aXRsZT5IZXBhdG9sIEludCAyMDE3OzExIFN1cHBsIDE6IFByb2NlZWRp
bmdzIG9mIHRoZSAyNnRoIEFubnVhbCBDb25mZXJlbmNlIG9mIEFQQVNMPC9zZWNvbmRhcnktdGl0
bGU+PC90aXRsZXM+PHBhZ2VzPlMxMDAxLVMxMDAyPC9wYWdlcz48dm9sdW1lPjExPC92b2x1bWU+
PG51bWJlcj5TdXBwbCAxPC9udW1iZXI+PGRhdGVzPjx5ZWFyPjIwMTc8L3llYXI+PHB1Yi1kYXRl
cz48ZGF0ZT4yMDE3IEZlYiAxNS0xOTwvZGF0ZT48L3B1Yi1kYXRlcz48L2RhdGVzPjxwdWItbG9j
YXRpb24+U2hhbmdoYWksIENoaW5hPC9wdWItbG9jYXRpb24+PHB1Ymxpc2hlcj5TcHJpbmdlcjwv
cHVibGlzaGVyPjx3b3JrLXR5cGU+QWJzdHJhY3QgUFAxNzA4PC93b3JrLXR5cGU+PHVybHM+PC91
cmxzPjxlbGVjdHJvbmljLXJlc291cmNlLW51bT4xMC4xMDA3L3MxMjA3Mi0wMTYtOTc4My05PC9l
bGVjdHJvbmljLXJlc291cmNlLW51bT48L3JlY29yZD48L0NpdGU+PENpdGU+PEF1dGhvcj5XeWdh
bnQ8L0F1dGhvcj48WWVhcj4yMDE3PC9ZZWFyPjxSZWNOdW0+MTE4PC9SZWNOdW0+PHJlY29yZD48
cmVjLW51bWJlcj4xMTg8L3JlYy1udW1iZXI+PGZvcmVpZ24ta2V5cz48a2V5IGFwcD0iRU4iIGRi
LWlkPSJzeGFzdjB6eGZmZDB2aWVldjVheDBwMDgyMjJlcjJwMHZ3ZXgiIHRpbWVzdGFtcD0iMTUy
NDg1MjYwOCI+MTE4PC9rZXk+PC9mb3JlaWduLWtleXM+PHJlZi10eXBlIG5hbWU9IkNvbmZlcmVu
Y2UgUGFwZXIiPjQ3PC9yZWYtdHlwZT48Y29udHJpYnV0b3JzPjxhdXRob3JzPjxhdXRob3I+V3ln
YW50LCBHYWlsPC9hdXRob3I+PGF1dGhvcj5NbywgTGluZzwvYXV0aG9yPjxhdXRob3I+VHJlaXRl
bCwgTWljaGVsbGU8L2F1dGhvcj48YXV0aG9yPlpoYW8sIFl1ZTwvYXV0aG9yPjwvYXV0aG9ycz48
L2NvbnRyaWJ1dG9ycz48dGl0bGVzPjx0aXRsZT5GYXRpZ3VlIHNldmVyaXR5IHNjb3JlcyAoRlNT
KSBhbmQgU0YtMzYgcGF0aWVudC1yZXBvcnRlZCBvdXRjb21lcyAoUFJPcykgaW4gQXNpYW4gaW50
ZXJmZXJvbi9yaWJhdmlyaW4gaW50b2xlcmFudC9pbmVsaWdpYmxlIHBhdGllbnRzIGZyb20gTWFp
bmxhbmQgQ2hpbmEgd2hvIHJlY2VpdmVkIGRhY2xhdGFzdmlyICsgYXN1bmFwcmV2aXIgZm9yIHRo
ZSB0cmVhdG1lbnQgb2YgSENWIGdlbm90eXBlIDFiIGluZmVjdGlvbjwvdGl0bGU+PHNlY29uZGFy
eS10aXRsZT5IZXBhdG9sIEludCAyMDE3OzExIFN1cHBsIDE6IFByb2NlZWRpbmdzIG9mIHRoZSAy
NnRoIEFubnVhbCBDb25mZXJlbmNlIG9mIEFQQVNMPC9zZWNvbmRhcnktdGl0bGU+PC90aXRsZXM+
PHBhZ2VzPlMxMDAxPC9wYWdlcz48dm9sdW1lPjExPC92b2x1bWU+PG51bWJlcj5TdXBwbCAxPC9u
dW1iZXI+PGRhdGVzPjx5ZWFyPjIwMTc8L3llYXI+PHB1Yi1kYXRlcz48ZGF0ZT4yMDE3IEZlYiAx
NS0xOTwvZGF0ZT48L3B1Yi1kYXRlcz48L2RhdGVzPjxwdWItbG9jYXRpb24+U2hhbmdoYWksIENo
aW5hPC9wdWItbG9jYXRpb24+PHdvcmstdHlwZT5BYnN0cmFjdCBQUDE3MDc8L3dvcmstdHlwZT48
dXJscz48L3VybHM+PGVsZWN0cm9uaWMtcmVzb3VyY2UtbnVtPjEwLjEwMDcvczEyMDcyLTAxNi05
NzgzLTk8L2VsZWN0cm9uaWMtcmVzb3VyY2UtbnVtPjwvcmVjb3JkPjwvQ2l0ZT48Q2l0ZT48QXV0
aG9yPkNoZW5nPC9BdXRob3I+PFllYXI+MjAxNzwvWWVhcj48UmVjTnVtPjExNjwvUmVjTnVtPjxy
ZWNvcmQ+PHJlYy1udW1iZXI+MTE2PC9yZWMtbnVtYmVyPjxmb3JlaWduLWtleXM+PGtleSBhcHA9
IkVOIiBkYi1pZD0ic3hhc3YwenhmZmQwdmllZXY1YXgwcDA4MjIyZXIycDB2d2V4IiB0aW1lc3Rh
bXA9IjE1MjQ4NTIzODciPjExNjwva2V5PjwvZm9yZWlnbi1rZXlzPjxyZWYtdHlwZSBuYW1lPSJD
b25mZXJlbmNlIFBhcGVyIj40NzwvcmVmLXR5cGU+PGNvbnRyaWJ1dG9ycz48YXV0aG9ycz48YXV0
aG9yPkNoZW5nLCBXZW5keTwvYXV0aG9yPjxhdXRob3I+U29iaG9uc2xpZHN1aywgQWJoYXNuZWU8
L2F1dGhvcj48YXV0aG9yPlRodXkgdGhpLCBUaHUgUGhhbTwvYXV0aG9yPjxhdXRob3I+V2FuZywg
RnUtc2hlbmc8L2F1dGhvcj48YXV0aG9yPkxlZSwgWW91bi1KYWU8L2F1dGhvcj48YXV0aG9yPkNo
dSwgQ2hpLWplbjwvYXV0aG9yPjxhdXRob3I+SmlhLCBKaWRvbmc8L2F1dGhvcj48YXV0aG9yPkxp
bmRvcmUsIFBhdWxpbmU8L2F1dGhvcj48YXV0aG9yPkxpYW5nLCBMaXdlbjwvYXV0aG9yPjxhdXRo
b3I+RXZhbnMsIEJhcnZhcmE8L2F1dGhvcj48YXV0aG9yPkdpbmFubmksIEpveTwvYXV0aG9yPjxh
dXRob3I+VGFsd2FuaSwgUm9oaXQ8L2F1dGhvcj48YXV0aG9yPkFyZHVpbm8sIEplYW4gTWFyaWU8
L2F1dGhvcj48L2F1dGhvcnM+PC9jb250cmlidXRvcnM+PHRpdGxlcz48dGl0bGU+SW1wYWN0IG9m
IGEgMTItd2VlayBvcmFsIHJlZ2ltZW4gb2YgZWxiYXN2aXIvZ3Jhem9wcmV2aXIgKEVCUi9HWlIp
IG9uIGhlYWx0aC1yZWxhdGVkIHF1YWxpdHkgb2YgbGlmZSAoSFJRT0wpIGFuZCBmYXRpZ3VlIGlu
IHRyZWF0bWVudC1uYcOvdmUgcGF0aWVudHMgd2l0aCBjaHJvbmljIGhlcGF0aXRpcyBDIHZpcnVz
IChIQ1YpIGdlbm90eXBlIChHVCkgMSwgNCwgb3IgNiBpbmZlY3Rpb246IGRhdGEgZnJvbSB0aGUg
Qy1DT1JBTCBzdHVkeTwvdGl0bGU+PHNlY29uZGFyeS10aXRsZT5IZXBhdG9sIEludCAyMDE3OzEx
IFN1cHBsIDE6IFByb2NlZWRpbmdzIG9mIHRoZSAyNnRoIEFubnVhbCBDb25mZXJlbmNlIG9mIEFQ
QVNMPC9zZWNvbmRhcnktdGl0bGU+PC90aXRsZXM+PHBhZ2VzPlMyOTg8L3BhZ2VzPjx2b2x1bWU+
MTE8L3ZvbHVtZT48bnVtYmVyPlN1cHBsIDE8L251bWJlcj48ZGF0ZXM+PHllYXI+MjAxNzwveWVh
cj48cHViLWRhdGVzPjxkYXRlPjIwMTcgRmViIDE1LTE5PC9kYXRlPjwvcHViLWRhdGVzPjwvZGF0
ZXM+PHB1Yi1sb2NhdGlvbj5TaGFuZ2hhaSwgQ2hpbmE8L3B1Yi1sb2NhdGlvbj48cHVibGlzaGVy
PlNwcmluZ2VyPC9wdWJsaXNoZXI+PHdvcmstdHlwZT5BYnN0cmFjdCBQUDAyMTQ8L3dvcmstdHlw
ZT48dXJscz48L3VybHM+PGVsZWN0cm9uaWMtcmVzb3VyY2UtbnVtPjEwLjEwMDcvczEyMDcyLTAx
Ni05NzgzLTk8L2VsZWN0cm9uaWMtcmVzb3VyY2UtbnVtPjwvcmVjb3JkPjwvQ2l0ZT48Q2l0ZT48
QXV0aG9yPkt1bWFkYTwvQXV0aG9yPjxZZWFyPjIwMTc8L1llYXI+PFJlY051bT4xMTU8L1JlY051
bT48cmVjb3JkPjxyZWMtbnVtYmVyPjExNTwvcmVjLW51bWJlcj48Zm9yZWlnbi1rZXlzPjxrZXkg
YXBwPSJFTiIgZGItaWQ9InN4YXN2MHp4ZmZkMHZpZWV2NWF4MHAwODIyMmVyMnAwdndleCIgdGlt
ZXN0YW1wPSIxNTI0ODUyMTczIj4xMTU8L2tleT48L2ZvcmVpZ24ta2V5cz48cmVmLXR5cGUgbmFt
ZT0iQ29uZmVyZW5jZSBQYXBlciI+NDc8L3JlZi10eXBlPjxjb250cmlidXRvcnM+PGF1dGhvcnM+
PGF1dGhvcj5LdW1hZGEsIEhpcm9taXRzdTwvYXV0aG9yPjxhdXRob3I+Q2hheWFtYSwgS2F6dWFr
aTwvYXV0aG9yPjxhdXRob3I+TWVodGEsIERhcnNoYW48L2F1dGhvcj48YXV0aG9yPlBpbnNreSwg
QnJldHQ8L2F1dGhvcj48L2F1dGhvcnM+PC9jb250cmlidXRvcnM+PHRpdGxlcz48dGl0bGU+SW1w
YWN0IG9mIGhlcGF0aXRpcyBDIHRyZWF0bWVudCB3aXRoIGdsZWNhcHJldmlyICsgcGlicmVudGFz
dmlyIG9uIHBhdGllbnQmYXBvcztzIGhlYWx0aCByZWxhdGVkIHF1YWxpdHkgb2YgbGlmZTogUmVz
dWx0cyBmcm9tIHBoYXNlIDMgQ0VSVEFJTiB0cmlhbHM8L3RpdGxlPjxzZWNvbmRhcnktdGl0bGU+
SGVwYXRvbG9neSAyMDE3OzY2IFN1cHBsIDE6IFByb2NlZWRpbmdzIG9mIHRoZSA2OHRoIEFubnVh
bCBNZWV0aW5nIG9mIHRoZSBBbWVyaWNhbiBBc3NvY2lhdGlvbiBmb3IgdGhlIFN0dWR5IG9mIExp
dmVyIERpc2Vhc2VzPC9zZWNvbmRhcnktdGl0bGU+PC90aXRsZXM+PHBhZ2VzPjYzOUEtNjQwQTwv
cGFnZXM+PHZvbHVtZT42Njwvdm9sdW1lPjxudW1iZXI+U3VwcGwgMTwvbnVtYmVyPjxkYXRlcz48
eWVhcj4yMDE3PC95ZWFyPjxwdWItZGF0ZXM+PGRhdGU+MjAxNyBPY3QgMjAtMjQ8L2RhdGU+PC9w
dWItZGF0ZXM+PC9kYXRlcz48cHViLWxvY2F0aW9uPldhc2hpbmd0b24sIERDLCBVU0E8L3B1Yi1s
b2NhdGlvbj48cHVibGlzaGVyPkpvaG4gV2lsZXkgJmFtcDsgU29uczwvcHVibGlzaGVyPjx3b3Jr
LXR5cGU+QWJzdHJhY3QgMTE4Nzwvd29yay10eXBlPjx1cmxzPjwvdXJscz48L3JlY29yZD48L0Np
dGU+PC9FbmROb3RlPn==
</w:fldData>
        </w:fldChar>
      </w:r>
      <w:r w:rsidR="00BB156C" w:rsidRPr="001B3D7B">
        <w:rPr>
          <w:rFonts w:ascii="Book Antiqua" w:hAnsi="Book Antiqua"/>
          <w:sz w:val="24"/>
          <w:szCs w:val="24"/>
          <w:lang w:val="en-US"/>
        </w:rPr>
        <w:instrText xml:space="preserve"> ADDIN EN.CITE.DATA </w:instrText>
      </w:r>
      <w:r w:rsidR="00BB156C" w:rsidRPr="001B3D7B">
        <w:rPr>
          <w:rFonts w:ascii="Book Antiqua" w:hAnsi="Book Antiqua"/>
          <w:sz w:val="24"/>
          <w:szCs w:val="24"/>
          <w:lang w:val="en-US"/>
        </w:rPr>
      </w:r>
      <w:r w:rsidR="00BB156C" w:rsidRPr="001B3D7B">
        <w:rPr>
          <w:rFonts w:ascii="Book Antiqua" w:hAnsi="Book Antiqua"/>
          <w:sz w:val="24"/>
          <w:szCs w:val="24"/>
          <w:lang w:val="en-US"/>
        </w:rPr>
        <w:fldChar w:fldCharType="end"/>
      </w:r>
      <w:r w:rsidR="00D77F96" w:rsidRPr="001B3D7B">
        <w:rPr>
          <w:rFonts w:ascii="Book Antiqua" w:hAnsi="Book Antiqua" w:cs="Tahoma"/>
          <w:sz w:val="24"/>
          <w:szCs w:val="24"/>
          <w:lang w:val="en-US"/>
        </w:rPr>
      </w:r>
      <w:r w:rsidR="00D77F96" w:rsidRPr="001B3D7B">
        <w:rPr>
          <w:rFonts w:ascii="Book Antiqua" w:hAnsi="Book Antiqua" w:cs="Tahoma"/>
          <w:sz w:val="24"/>
          <w:szCs w:val="24"/>
          <w:lang w:val="en-US"/>
        </w:rPr>
        <w:fldChar w:fldCharType="separate"/>
      </w:r>
      <w:r w:rsidR="00BB156C" w:rsidRPr="001B3D7B">
        <w:rPr>
          <w:rFonts w:ascii="Book Antiqua" w:hAnsi="Book Antiqua"/>
          <w:noProof/>
          <w:sz w:val="24"/>
          <w:szCs w:val="24"/>
          <w:vertAlign w:val="superscript"/>
          <w:lang w:val="en-US"/>
        </w:rPr>
        <w:t>[126-130]</w:t>
      </w:r>
      <w:r w:rsidR="00D77F96" w:rsidRPr="001B3D7B">
        <w:rPr>
          <w:rFonts w:ascii="Book Antiqua" w:hAnsi="Book Antiqua"/>
          <w:sz w:val="24"/>
          <w:szCs w:val="24"/>
          <w:lang w:val="en-US"/>
        </w:rPr>
        <w:fldChar w:fldCharType="end"/>
      </w:r>
      <w:r w:rsidR="0091104D" w:rsidRPr="001B3D7B">
        <w:rPr>
          <w:rFonts w:ascii="Book Antiqua" w:hAnsi="Book Antiqua"/>
          <w:sz w:val="24"/>
          <w:szCs w:val="24"/>
          <w:lang w:val="en-US"/>
        </w:rPr>
        <w:t>.</w:t>
      </w:r>
    </w:p>
    <w:p w14:paraId="2E33AA2C" w14:textId="77777777" w:rsidR="00246BB0" w:rsidRPr="001B3D7B" w:rsidRDefault="007F1493"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summary</w:t>
      </w:r>
      <w:r w:rsidR="00AB45FE"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curing </w:t>
      </w:r>
      <w:r w:rsidR="00AB45FE" w:rsidRPr="001B3D7B">
        <w:rPr>
          <w:rFonts w:ascii="Book Antiqua" w:hAnsi="Book Antiqua" w:cs="Tahoma"/>
          <w:sz w:val="24"/>
          <w:szCs w:val="24"/>
          <w:lang w:val="en-US"/>
        </w:rPr>
        <w:t xml:space="preserve">HCV infection is generally associated with improved patient experience and quality of life, </w:t>
      </w:r>
      <w:r w:rsidRPr="001B3D7B">
        <w:rPr>
          <w:rFonts w:ascii="Book Antiqua" w:hAnsi="Book Antiqua" w:cs="Tahoma"/>
          <w:sz w:val="24"/>
          <w:szCs w:val="24"/>
          <w:lang w:val="en-US"/>
        </w:rPr>
        <w:t xml:space="preserve">irrespective of the therapy used. </w:t>
      </w:r>
      <w:r w:rsidR="00EC5A1B" w:rsidRPr="001B3D7B">
        <w:rPr>
          <w:rFonts w:ascii="Book Antiqua" w:hAnsi="Book Antiqua" w:cs="Tahoma"/>
          <w:sz w:val="24"/>
          <w:szCs w:val="24"/>
          <w:lang w:val="en-US"/>
        </w:rPr>
        <w:t>Again,</w:t>
      </w:r>
      <w:r w:rsidRPr="001B3D7B">
        <w:rPr>
          <w:rFonts w:ascii="Book Antiqua" w:hAnsi="Book Antiqua" w:cs="Tahoma"/>
          <w:sz w:val="24"/>
          <w:szCs w:val="24"/>
          <w:lang w:val="en-US"/>
        </w:rPr>
        <w:t xml:space="preserve"> the benefits availed by PR therapy are likely to be limited in </w:t>
      </w:r>
      <w:r w:rsidR="00246BB0" w:rsidRPr="001B3D7B">
        <w:rPr>
          <w:rFonts w:ascii="Book Antiqua" w:hAnsi="Book Antiqua" w:cs="Tahoma"/>
          <w:sz w:val="24"/>
          <w:szCs w:val="24"/>
          <w:lang w:val="en-US"/>
        </w:rPr>
        <w:t xml:space="preserve">the </w:t>
      </w:r>
      <w:r w:rsidRPr="001B3D7B">
        <w:rPr>
          <w:rFonts w:ascii="Book Antiqua" w:hAnsi="Book Antiqua" w:cs="Tahoma"/>
          <w:sz w:val="24"/>
          <w:szCs w:val="24"/>
          <w:lang w:val="en-US"/>
        </w:rPr>
        <w:t>light of its low treatment success</w:t>
      </w:r>
      <w:r w:rsidR="00303582" w:rsidRPr="001B3D7B">
        <w:rPr>
          <w:rFonts w:ascii="Book Antiqua" w:hAnsi="Book Antiqua" w:cs="Tahoma"/>
          <w:sz w:val="24"/>
          <w:szCs w:val="24"/>
          <w:lang w:val="en-US"/>
        </w:rPr>
        <w:t xml:space="preserve"> rate</w:t>
      </w:r>
      <w:r w:rsidR="005C7D44" w:rsidRPr="001B3D7B">
        <w:rPr>
          <w:rFonts w:ascii="Book Antiqua" w:hAnsi="Book Antiqua" w:cs="Tahoma"/>
          <w:sz w:val="24"/>
          <w:szCs w:val="24"/>
          <w:lang w:val="en-US"/>
        </w:rPr>
        <w:t xml:space="preserve">. In fact, poor adherence due to severe on-treatment </w:t>
      </w:r>
      <w:proofErr w:type="spellStart"/>
      <w:r w:rsidR="005C7D44" w:rsidRPr="001B3D7B">
        <w:rPr>
          <w:rFonts w:ascii="Book Antiqua" w:hAnsi="Book Antiqua" w:cs="Tahoma"/>
          <w:sz w:val="24"/>
          <w:szCs w:val="24"/>
          <w:lang w:val="en-US"/>
        </w:rPr>
        <w:t>HRQoL</w:t>
      </w:r>
      <w:proofErr w:type="spellEnd"/>
      <w:r w:rsidR="005C7D44" w:rsidRPr="001B3D7B">
        <w:rPr>
          <w:rFonts w:ascii="Book Antiqua" w:hAnsi="Book Antiqua" w:cs="Tahoma"/>
          <w:sz w:val="24"/>
          <w:szCs w:val="24"/>
          <w:lang w:val="en-US"/>
        </w:rPr>
        <w:t xml:space="preserve"> impairment is considered an important factor contributing to the low real-life SVR rates with PR therapy</w:t>
      </w:r>
      <w:r w:rsidR="00D07CEF" w:rsidRPr="001B3D7B">
        <w:rPr>
          <w:rFonts w:ascii="Book Antiqua" w:hAnsi="Book Antiqu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 </w:instrText>
      </w:r>
      <w:r w:rsidR="0005138A" w:rsidRPr="001B3D7B">
        <w:rPr>
          <w:rFonts w:ascii="Book Antiqua" w:hAnsi="Book Antiqua" w:cs="Tahoma"/>
          <w:sz w:val="24"/>
          <w:szCs w:val="24"/>
          <w:lang w:val="en-US"/>
        </w:rPr>
        <w:fldChar w:fldCharType="begin">
          <w:fldData xml:space="preserve">PEVuZE5vdGU+PENpdGU+PEF1dGhvcj5Zb3Vub3NzaTwvQXV0aG9yPjxZZWFyPjIwMTc8L1llYXI+
PFJlY051bT4yNTwvUmVjTnVtPjxEaXNwbGF5VGV4dD48c3R5bGUgZmFjZT0ic3VwZXJzY3JpcHQi
Pls0XTwvc3R5bGU+PC9EaXNwbGF5VGV4dD48cmVjb3JkPjxyZWMtbnVtYmVyPjI1PC9yZWMtbnVt
YmVyPjxmb3JlaWduLWtleXM+PGtleSBhcHA9IkVOIiBkYi1pZD0ic3hhc3YwenhmZmQwdmllZXY1
YXgwcDA4MjIyZXIycDB2d2V4IiB0aW1lc3RhbXA9IjE1MTk2MzA1NTUiPjI1PC9rZXk+PGtleSBh
cHA9IkVOV2ViIiBkYi1pZD0iIj4wPC9rZXk+PC9mb3JlaWduLWtleXM+PHJlZi10eXBlIG5hbWU9
IkpvdXJuYWwgQXJ0aWNsZSI+MTc8L3JlZi10eXBlPjxjb250cmlidXRvcnM+PGF1dGhvcnM+PGF1
dGhvcj5Zb3Vub3NzaSwgWi4gTS48L2F1dGhvcj48YXV0aG9yPlRhbmFrYSwgQS48L2F1dGhvcj48
YXV0aG9yPkVndWNoaSwgWS48L2F1dGhvcj48YXV0aG9yPkxpbSwgWS4gUy48L2F1dGhvcj48YXV0
aG9yPll1LCBNLiBMLjwvYXV0aG9yPjxhdXRob3I+S2F3YWRhLCBOLjwvYXV0aG9yPjxhdXRob3I+
RGFuLCBZLiBZLjwvYXV0aG9yPjxhdXRob3I+QnJvb2tzLVJvb25leSwgQy48L2F1dGhvcj48YXV0
aG9yPk5lZ3JvLCBGLjwvYXV0aG9yPjxhdXRob3I+TW9uZGVsbGksIE0uIFUuPC9hdXRob3I+PC9h
dXRob3JzPjwvY29udHJpYnV0b3JzPjxhdXRoLWFkZHJlc3M+QmV0dHkgYW5kIEd1eSBCZWF0dHkg
Q2VudGVyIGZvciBJbnRlZ3JhdGVkIFJlc2VhcmNoLCBJbm92YSBIZWFsdGggU3lzdGVtLCBGYWxs
cyBDaHVyY2gsIFZBLCBVU0EuJiN4RDtEZXBhcnRtZW50IG9mIE1lZGljaW5lLCBJbm92YSBGYWly
ZmF4IEhvc3BpdGFsLCBGYWxscyBDaHVyY2gsIFZBLCBVU0EuJiN4RDtEZXBhcnRtZW50IG9mIE1l
ZGljaW5lLCBUZWlreW8gVW5pdmVyc2l0eSBTY2hvb2wgb2YgTWVkaWNpbmUsIFRva3lvLCBKYXBh
bi4mI3hEO0xpdmVyIENlbnRlciwgU2FnYSBVbml2ZXJzaXR5IEhvc3BpdGFsLCBTYWdhIFVuaXZl
cnNpdHksIFNhZ2EsIEphcGFuLiYjeEQ7RGVwYXJ0bWVudCBvZiBHYXN0cm9lbnRlcm9sb2d5LCBM
aXZlciBDZW50ZXIsIEFzYW4gTWVkaWNhbCBDZW50ZXIsIFNlb3VsLCBLb3JlYS4mI3hEO0hlcGF0
b2JpbGlhcnkgRGl2aXNpb24sIERlcGFydG1lbnQgb2YgSW50ZXJuYWwgTWVkaWNpbmUgYW5kIEhl
cGF0aXRpcyBDZW50ZXIsIEthb2hzaXVuZyBNZWRpY2FsIFVuaXZlcnNpdHkgSG9zcGl0YWwsIEth
b2hzaXVuZyBNZWRpY2FsIFVuaXZlcnNpdHksIEthb2hzaXVuZywgVGFpd2FuLiYjeEQ7RGVwYXJ0
bWVudCBvZiBIZXBhdG9sb2d5LCBHcmFkdWF0ZSBTY2hvb2wgb2YgTWVkaWNpbmUsIE9zYWthIENp
dHkgVW5pdmVyc2l0eSwgT3Nha2EsIEphcGFuLiYjeEQ7RGVwYXJ0bWVudCBvZiBNZWRpY2luZSwg
TmF0aW9uYWwgVW5pdmVyc2l0eSBvZiBTaW5nYXBvcmUsIFNpbmdhcG9yZS4mI3hEO0Nvc3RlbGxv
IE1lZGljYWwgU2luZ2Fwb3JlIFB0ZSBMdGQsIFNpbmdhcG9yZS4mI3hEO0RpdmlzaW9uIG9mIEdh
c3Ryb2VudGVyb2xvZ3kgYW5kIEhlcGF0b2xvZ3kgYW5kIERpdmlzaW9uIG9mIENsaW5pY2FsIFBh
dGhvbG9neSwgVW5pdmVyc2l0eSBIb3NwaXRhbCwgR2VuZXZhLCBTd2l0emVybGFuZC4mI3hEO0Rl
cGFydG1lbnQgb2YgSW50ZXJuYWwgTWVkaWNpbmUgYW5kIFRoZXJhcGV1dGljcywgVW5pdmVyc2l0
eSBvZiBQYXZpYSwgUGF2aWEsIEl0YWx5LjwvYXV0aC1hZGRyZXNzPjx0aXRsZXM+PHRpdGxlPlRo
ZSBpbXBhY3Qgb2YgaGVwYXRpdGlzIEMgdmlydXMgb3V0c2lkZSB0aGUgbGl2ZXI6IEV2aWRlbmNl
IGZyb20gQXNpYTwvdGl0bGU+PHNlY29uZGFyeS10aXRsZT5MaXZlciBJbnRlcm5hdGlvbmFsPC9z
ZWNvbmRhcnktdGl0bGU+PC90aXRsZXM+PHBlcmlvZGljYWw+PGZ1bGwtdGl0bGU+TGl2ZXIgSW50
ZXJuYXRpb25hbDwvZnVsbC10aXRsZT48YWJici0yPkxpdmVyIEludDwvYWJici0yPjwvcGVyaW9k
aWNhbD48cGFnZXM+MTU5LTE3MjwvcGFnZXM+PHZvbHVtZT4zNzwvdm9sdW1lPjxudW1iZXI+Mjwv
bnVtYmVyPjxlZGl0aW9uPjIwMTYvMTAvMTg8L2VkaXRpb24+PGtleXdvcmRzPjxrZXl3b3JkPkFu
dGl2aXJhbCBBZ2VudHMvKnRoZXJhcGV1dGljIHVzZTwva2V5d29yZD48a2V5d29yZD5DYXJjaW5v
bWEsIEhlcGF0b2NlbGx1bGFyL3Zpcm9sb2d5PC9rZXl3b3JkPjxrZXl3b3JkPkNvc3RzIGFuZCBD
b3N0IEFuYWx5c2lzPC9rZXl3b3JkPjxrZXl3b3JkPkRydWcgVGhlcmFweSwgQ29tYmluYXRpb248
L2tleXdvcmQ+PGtleXdvcmQ+SGVwYWNpdmlydXM8L2tleXdvcmQ+PGtleXdvcmQ+SGVwYXRpdGlz
IEMsIENocm9uaWMvY29tcGxpY2F0aW9ucy8qZHJ1ZyB0aGVyYXB5LyplcGlkZW1pb2xvZ3k8L2tl
eXdvcmQ+PGtleXdvcmQ+SHVtYW5zPC9rZXl3b3JkPjxrZXl3b3JkPkludGVyZmVyb24tYWxwaGEv
KnRoZXJhcGV1dGljIHVzZTwva2V5d29yZD48a2V5d29yZD5KYXBhbjwva2V5d29yZD48a2V5d29y
ZD5MaXZlciBDaXJyaG9zaXMvdmlyb2xvZ3k8L2tleXdvcmQ+PGtleXdvcmQ+TGl2ZXIgTmVvcGxh
c21zL3Zpcm9sb2d5PC9rZXl3b3JkPjxrZXl3b3JkPlF1YWxpdHkgb2YgTGlmZTwva2V5d29yZD48
a2V5d29yZD5SYW5kb21pemVkIENvbnRyb2xsZWQgVHJpYWxzIGFzIFRvcGljPC9rZXl3b3JkPjxr
ZXl3b3JkPlJpYmF2aXJpbi8qdGhlcmFwZXV0aWMgdXNlPC9rZXl3b3JkPjxrZXl3b3JkPlN1c3Rh
aW5lZCBWaXJvbG9naWMgUmVzcG9uc2U8L2tleXdvcmQ+PGtleXdvcmQ+VHJlYXRtZW50IEZhaWx1
cmU8L2tleXdvcmQ+PGtleXdvcmQ+KmNvc3QtZWZmZWN0aXZlbmVzczwva2V5d29yZD48a2V5d29y
ZD4qaGVhbHRoLXJlbGF0ZWQgcXVhbGl0eSBvZiBsaWZlPC9rZXl3b3JkPjxrZXl3b3JkPipoZXBh
dGl0aXMgQzwva2V5d29yZD48a2V5d29yZD4qcGF0aWVudC1yZXBvcnRlZCBvdXRjb21lczwva2V5
d29yZD48a2V5d29yZD4qd29yayBwcm9kdWN0aXZpdHk8L2tleXdvcmQ+PC9rZXl3b3Jkcz48ZGF0
ZXM+PHllYXI+MjAxNzwveWVhcj48cHViLWRhdGVzPjxkYXRlPkZlYjwvZGF0ZT48L3B1Yi1kYXRl
cz48L2RhdGVzPjxpc2JuPjE0NzgtMzIzMSAoRWxlY3Ryb25pYykmI3hEOzE0NzgtMzIyMyAoTGlu
a2luZyk8L2lzYm4+PGFjY2Vzc2lvbi1udW0+Mjc3NDg1NjQ8L2FjY2Vzc2lvbi1udW0+PHVybHM+
PHJlbGF0ZWQtdXJscz48dXJsPmh0dHBzOi8vd3d3Lm5jYmkubmxtLm5paC5nb3YvcHVibWVkLzI3
NzQ4NTY0PC91cmw+PC9yZWxhdGVkLXVybHM+PC91cmxzPjxlbGVjdHJvbmljLXJlc291cmNlLW51
bT4xMC4xMTExL2xpdi4xMzI3MjwvZWxlY3Ryb25pYy1yZXNvdXJjZS1udW0+PC9yZWNvcmQ+PC9D
aXRlPjwvRW5kTm90ZT4A
</w:fldData>
        </w:fldChar>
      </w:r>
      <w:r w:rsidR="0005138A" w:rsidRPr="001B3D7B">
        <w:rPr>
          <w:rFonts w:ascii="Book Antiqua" w:hAnsi="Book Antiqua" w:cs="Tahoma"/>
          <w:sz w:val="24"/>
          <w:szCs w:val="24"/>
          <w:lang w:val="en-US"/>
        </w:rPr>
        <w:instrText xml:space="preserve"> ADDIN EN.CITE.DATA </w:instrText>
      </w:r>
      <w:r w:rsidR="0005138A" w:rsidRPr="001B3D7B">
        <w:rPr>
          <w:rFonts w:ascii="Book Antiqua" w:hAnsi="Book Antiqua" w:cs="Tahoma"/>
          <w:sz w:val="24"/>
          <w:szCs w:val="24"/>
          <w:lang w:val="en-US"/>
        </w:rPr>
      </w:r>
      <w:r w:rsidR="0005138A" w:rsidRPr="001B3D7B">
        <w:rPr>
          <w:rFonts w:ascii="Book Antiqua" w:hAnsi="Book Antiqua" w:cs="Tahoma"/>
          <w:sz w:val="24"/>
          <w:szCs w:val="24"/>
          <w:lang w:val="en-US"/>
        </w:rPr>
        <w:fldChar w:fldCharType="end"/>
      </w:r>
      <w:r w:rsidR="00D07CEF" w:rsidRPr="001B3D7B">
        <w:rPr>
          <w:rFonts w:ascii="Book Antiqua" w:hAnsi="Book Antiqua" w:cs="Tahoma"/>
          <w:sz w:val="24"/>
          <w:szCs w:val="24"/>
          <w:lang w:val="en-US"/>
        </w:rPr>
      </w:r>
      <w:r w:rsidR="00D07CEF" w:rsidRPr="001B3D7B">
        <w:rPr>
          <w:rFonts w:ascii="Book Antiqua" w:hAnsi="Book Antiqua" w:cs="Tahoma"/>
          <w:sz w:val="24"/>
          <w:szCs w:val="24"/>
          <w:lang w:val="en-US"/>
        </w:rPr>
        <w:fldChar w:fldCharType="separate"/>
      </w:r>
      <w:r w:rsidR="00A267EC" w:rsidRPr="001B3D7B">
        <w:rPr>
          <w:rFonts w:ascii="Book Antiqua" w:hAnsi="Book Antiqua" w:cs="Tahoma"/>
          <w:noProof/>
          <w:sz w:val="24"/>
          <w:szCs w:val="24"/>
          <w:vertAlign w:val="superscript"/>
          <w:lang w:val="en-US"/>
        </w:rPr>
        <w:t>[4]</w:t>
      </w:r>
      <w:r w:rsidR="00D07CEF" w:rsidRPr="001B3D7B">
        <w:rPr>
          <w:rFonts w:ascii="Book Antiqua" w:hAnsi="Book Antiqua"/>
          <w:sz w:val="24"/>
          <w:szCs w:val="24"/>
          <w:lang w:val="en-US"/>
        </w:rPr>
        <w:fldChar w:fldCharType="end"/>
      </w:r>
      <w:r w:rsidR="0091104D" w:rsidRPr="001B3D7B">
        <w:rPr>
          <w:rFonts w:ascii="Book Antiqua" w:hAnsi="Book Antiqua"/>
          <w:sz w:val="24"/>
          <w:szCs w:val="24"/>
          <w:lang w:val="en-US"/>
        </w:rPr>
        <w:t>.</w:t>
      </w:r>
      <w:r w:rsidRPr="001B3D7B">
        <w:rPr>
          <w:rFonts w:ascii="Book Antiqua" w:hAnsi="Book Antiqua" w:cs="Tahoma"/>
          <w:sz w:val="24"/>
          <w:szCs w:val="24"/>
          <w:lang w:val="en-US"/>
        </w:rPr>
        <w:t xml:space="preserve"> IFN-containing DAA combination regimens can achieve high SVR rates, but like PR therapy, are associ</w:t>
      </w:r>
      <w:r w:rsidR="00300F91" w:rsidRPr="001B3D7B">
        <w:rPr>
          <w:rFonts w:ascii="Book Antiqua" w:hAnsi="Book Antiqua" w:cs="Tahoma"/>
          <w:sz w:val="24"/>
          <w:szCs w:val="24"/>
          <w:lang w:val="en-US"/>
        </w:rPr>
        <w:t>ated with severe PRO impairment</w:t>
      </w:r>
      <w:r w:rsidRPr="001B3D7B">
        <w:rPr>
          <w:rFonts w:ascii="Book Antiqua" w:hAnsi="Book Antiqua" w:cs="Tahoma"/>
          <w:sz w:val="24"/>
          <w:szCs w:val="24"/>
          <w:lang w:val="en-US"/>
        </w:rPr>
        <w:t xml:space="preserve"> during treatment. IFN-free, RBV-containing DAA regimens lead to mild on-treatment PRO impairment. In contrast, DAA-only regimens </w:t>
      </w:r>
      <w:r w:rsidR="005C7D44" w:rsidRPr="001B3D7B">
        <w:rPr>
          <w:rFonts w:ascii="Book Antiqua" w:hAnsi="Book Antiqua" w:cs="Tahoma"/>
          <w:sz w:val="24"/>
          <w:szCs w:val="24"/>
          <w:lang w:val="en-US"/>
        </w:rPr>
        <w:t xml:space="preserve">can avoid such negative impact on patients, and can confer rapid, </w:t>
      </w:r>
      <w:r w:rsidRPr="001B3D7B">
        <w:rPr>
          <w:rFonts w:ascii="Book Antiqua" w:hAnsi="Book Antiqua" w:cs="Tahoma"/>
          <w:sz w:val="24"/>
          <w:szCs w:val="24"/>
          <w:lang w:val="en-US"/>
        </w:rPr>
        <w:t>sustained improvements in PROs during and after treatment.</w:t>
      </w:r>
      <w:r w:rsidR="00D95D38" w:rsidRPr="001B3D7B">
        <w:rPr>
          <w:rFonts w:ascii="Book Antiqua" w:hAnsi="Book Antiqua" w:cs="Tahoma"/>
          <w:sz w:val="24"/>
          <w:szCs w:val="24"/>
          <w:lang w:val="en-US"/>
        </w:rPr>
        <w:t xml:space="preserve"> </w:t>
      </w:r>
      <w:r w:rsidR="00D35A8B" w:rsidRPr="001B3D7B">
        <w:rPr>
          <w:rFonts w:ascii="Book Antiqua" w:hAnsi="Book Antiqua" w:cs="Tahoma"/>
          <w:sz w:val="24"/>
          <w:szCs w:val="24"/>
          <w:lang w:val="en-US"/>
        </w:rPr>
        <w:t xml:space="preserve">In resource-limited settings or in difficult-to-treat patients, the use of IFN and/or RBV may be a pragmatic necessity. Nevertheless, the need to </w:t>
      </w:r>
      <w:r w:rsidR="00452278" w:rsidRPr="001B3D7B">
        <w:rPr>
          <w:rFonts w:ascii="Book Antiqua" w:hAnsi="Book Antiqua" w:cs="Tahoma"/>
          <w:sz w:val="24"/>
          <w:szCs w:val="24"/>
          <w:lang w:val="en-US"/>
        </w:rPr>
        <w:t>minimize</w:t>
      </w:r>
      <w:r w:rsidR="00D35A8B" w:rsidRPr="001B3D7B">
        <w:rPr>
          <w:rFonts w:ascii="Book Antiqua" w:hAnsi="Book Antiqua" w:cs="Tahoma"/>
          <w:sz w:val="24"/>
          <w:szCs w:val="24"/>
          <w:lang w:val="en-US"/>
        </w:rPr>
        <w:t xml:space="preserve"> on-treatment life quality deterioration and to </w:t>
      </w:r>
      <w:r w:rsidR="00452278" w:rsidRPr="001B3D7B">
        <w:rPr>
          <w:rFonts w:ascii="Book Antiqua" w:hAnsi="Book Antiqua" w:cs="Tahoma"/>
          <w:sz w:val="24"/>
          <w:szCs w:val="24"/>
          <w:lang w:val="en-US"/>
        </w:rPr>
        <w:t>optimize</w:t>
      </w:r>
      <w:r w:rsidR="00D35A8B" w:rsidRPr="001B3D7B">
        <w:rPr>
          <w:rFonts w:ascii="Book Antiqua" w:hAnsi="Book Antiqua" w:cs="Tahoma"/>
          <w:sz w:val="24"/>
          <w:szCs w:val="24"/>
          <w:lang w:val="en-US"/>
        </w:rPr>
        <w:t xml:space="preserve"> patient experience should be taken into consideration when choosing the appropriate treatment regimens for HCV patients, and DAA-only regimens have demonstrated added value in this respect. </w:t>
      </w:r>
    </w:p>
    <w:p w14:paraId="14A1FC80" w14:textId="77777777" w:rsidR="00246BB0" w:rsidRPr="001B3D7B" w:rsidRDefault="00246BB0" w:rsidP="004837A0">
      <w:pPr>
        <w:spacing w:after="0" w:line="360" w:lineRule="auto"/>
        <w:jc w:val="both"/>
        <w:rPr>
          <w:rFonts w:ascii="Book Antiqua" w:hAnsi="Book Antiqua" w:cs="Tahoma"/>
          <w:sz w:val="24"/>
          <w:szCs w:val="24"/>
          <w:lang w:val="en-US"/>
        </w:rPr>
      </w:pPr>
    </w:p>
    <w:p w14:paraId="75ADDB54" w14:textId="77777777" w:rsidR="00246BB0" w:rsidRPr="001B3D7B" w:rsidRDefault="00246BB0" w:rsidP="004837A0">
      <w:pPr>
        <w:spacing w:after="0" w:line="360" w:lineRule="auto"/>
        <w:jc w:val="both"/>
        <w:rPr>
          <w:rStyle w:val="Heading1Char"/>
          <w:rFonts w:ascii="Book Antiqua" w:hAnsi="Book Antiqua" w:cs="Tahoma"/>
          <w:b/>
          <w:bCs/>
          <w:color w:val="auto"/>
          <w:sz w:val="24"/>
          <w:szCs w:val="24"/>
          <w:lang w:val="en-US"/>
        </w:rPr>
      </w:pPr>
      <w:r w:rsidRPr="001B3D7B">
        <w:rPr>
          <w:rStyle w:val="Heading1Char"/>
          <w:rFonts w:ascii="Book Antiqua" w:hAnsi="Book Antiqua" w:cs="Tahoma"/>
          <w:b/>
          <w:bCs/>
          <w:color w:val="auto"/>
          <w:sz w:val="24"/>
          <w:szCs w:val="24"/>
          <w:lang w:val="en-US"/>
        </w:rPr>
        <w:t>REMAINING CHALLENGES AND FUTURE DIRECTIONS</w:t>
      </w:r>
    </w:p>
    <w:p w14:paraId="1AF6ABA7" w14:textId="3CFA9EE0" w:rsidR="00E91D48" w:rsidRPr="001B3D7B" w:rsidRDefault="00E91D48" w:rsidP="004837A0">
      <w:pPr>
        <w:spacing w:after="0" w:line="360" w:lineRule="auto"/>
        <w:jc w:val="both"/>
        <w:rPr>
          <w:rFonts w:ascii="Book Antiqua" w:hAnsi="Book Antiqua" w:cs="Tahoma"/>
          <w:i/>
          <w:sz w:val="24"/>
          <w:szCs w:val="24"/>
          <w:lang w:val="en-US"/>
        </w:rPr>
      </w:pPr>
      <w:r w:rsidRPr="001B3D7B">
        <w:rPr>
          <w:rFonts w:ascii="Book Antiqua" w:hAnsi="Book Antiqua" w:cs="Tahoma"/>
          <w:b/>
          <w:i/>
          <w:sz w:val="24"/>
          <w:szCs w:val="24"/>
          <w:lang w:val="en-US"/>
        </w:rPr>
        <w:t>Technical considerations in HCV</w:t>
      </w:r>
      <w:r w:rsidR="00AA6A99" w:rsidRPr="001B3D7B">
        <w:rPr>
          <w:rFonts w:ascii="Book Antiqua" w:hAnsi="Book Antiqua" w:cs="Tahoma"/>
          <w:b/>
          <w:i/>
          <w:sz w:val="24"/>
          <w:szCs w:val="24"/>
          <w:lang w:val="en-US"/>
        </w:rPr>
        <w:t xml:space="preserve"> management</w:t>
      </w:r>
      <w:r w:rsidR="00F10D65" w:rsidRPr="001B3D7B">
        <w:rPr>
          <w:rFonts w:ascii="Book Antiqua" w:hAnsi="Book Antiqua" w:cs="Tahoma"/>
          <w:b/>
          <w:i/>
          <w:sz w:val="24"/>
          <w:szCs w:val="24"/>
          <w:lang w:val="en-US"/>
        </w:rPr>
        <w:t xml:space="preserve"> </w:t>
      </w:r>
    </w:p>
    <w:p w14:paraId="0F8E2B9A" w14:textId="156B9C03" w:rsidR="00257334" w:rsidRPr="001B3D7B" w:rsidRDefault="003B64B5"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In the </w:t>
      </w:r>
      <w:r w:rsidR="00B5620B" w:rsidRPr="001B3D7B">
        <w:rPr>
          <w:rFonts w:ascii="Book Antiqua" w:hAnsi="Book Antiqua" w:cs="Tahoma"/>
          <w:sz w:val="24"/>
          <w:szCs w:val="24"/>
          <w:lang w:val="en-US"/>
        </w:rPr>
        <w:t>DAA</w:t>
      </w:r>
      <w:r w:rsidRPr="001B3D7B">
        <w:rPr>
          <w:rFonts w:ascii="Book Antiqua" w:hAnsi="Book Antiqua" w:cs="Tahoma"/>
          <w:sz w:val="24"/>
          <w:szCs w:val="24"/>
          <w:lang w:val="en-US"/>
        </w:rPr>
        <w:t xml:space="preserve"> era</w:t>
      </w:r>
      <w:r w:rsidR="00B5620B" w:rsidRPr="001B3D7B">
        <w:rPr>
          <w:rFonts w:ascii="Book Antiqua" w:hAnsi="Book Antiqua" w:cs="Tahoma"/>
          <w:sz w:val="24"/>
          <w:szCs w:val="24"/>
          <w:lang w:val="en-US"/>
        </w:rPr>
        <w:t xml:space="preserve">, the goal of HCV </w:t>
      </w:r>
      <w:r w:rsidR="00BF119D" w:rsidRPr="001B3D7B">
        <w:rPr>
          <w:rFonts w:ascii="Book Antiqua" w:hAnsi="Book Antiqua" w:cs="Tahoma"/>
          <w:sz w:val="24"/>
          <w:szCs w:val="24"/>
          <w:lang w:val="en-US"/>
        </w:rPr>
        <w:t>elimination</w:t>
      </w:r>
      <w:r w:rsidR="00B5620B" w:rsidRPr="001B3D7B">
        <w:rPr>
          <w:rFonts w:ascii="Book Antiqua" w:hAnsi="Book Antiqua" w:cs="Tahoma"/>
          <w:sz w:val="24"/>
          <w:szCs w:val="24"/>
          <w:lang w:val="en-US"/>
        </w:rPr>
        <w:t xml:space="preserve"> has become more realistic than ever. </w:t>
      </w:r>
      <w:r w:rsidRPr="001B3D7B">
        <w:rPr>
          <w:rFonts w:ascii="Book Antiqua" w:hAnsi="Book Antiqua" w:cs="Tahoma"/>
          <w:sz w:val="24"/>
          <w:szCs w:val="24"/>
          <w:lang w:val="en-US"/>
        </w:rPr>
        <w:t xml:space="preserve">Nevertheless, there remain some challenges and important issues that deserve more attention in the management of HCV. </w:t>
      </w:r>
    </w:p>
    <w:p w14:paraId="78CC3A05" w14:textId="57EE52FC" w:rsidR="00257334" w:rsidRPr="001B3D7B" w:rsidRDefault="00257334"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W</w:t>
      </w:r>
      <w:r w:rsidR="003B64B5" w:rsidRPr="001B3D7B">
        <w:rPr>
          <w:rFonts w:ascii="Book Antiqua" w:hAnsi="Book Antiqua" w:cs="Tahoma"/>
          <w:sz w:val="24"/>
          <w:szCs w:val="24"/>
          <w:lang w:val="en-US"/>
        </w:rPr>
        <w:t>ith existing pan-genotypic regimens, GT3 HCV tends to be more difficult to treat than the other genotypes. Both GLE/PIB and SOF</w:t>
      </w:r>
      <w:r w:rsidR="003A4082" w:rsidRPr="001B3D7B">
        <w:rPr>
          <w:rFonts w:ascii="Book Antiqua" w:hAnsi="Book Antiqua" w:cs="Tahoma"/>
          <w:sz w:val="24"/>
          <w:szCs w:val="24"/>
          <w:lang w:val="en-US"/>
        </w:rPr>
        <w:t xml:space="preserve"> </w:t>
      </w:r>
      <w:r w:rsidR="003B64B5"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003B64B5" w:rsidRPr="001B3D7B">
        <w:rPr>
          <w:rFonts w:ascii="Book Antiqua" w:hAnsi="Book Antiqua" w:cs="Tahoma"/>
          <w:sz w:val="24"/>
          <w:szCs w:val="24"/>
          <w:lang w:val="en-US"/>
        </w:rPr>
        <w:t>DCV require treatment duration extension</w:t>
      </w:r>
      <w:r w:rsidR="00BF119D" w:rsidRPr="001B3D7B">
        <w:rPr>
          <w:rFonts w:ascii="Book Antiqua" w:hAnsi="Book Antiqua" w:cs="Tahoma"/>
          <w:sz w:val="24"/>
          <w:szCs w:val="24"/>
          <w:lang w:val="en-US"/>
        </w:rPr>
        <w:t>s</w:t>
      </w:r>
      <w:r w:rsidR="003B64B5" w:rsidRPr="001B3D7B">
        <w:rPr>
          <w:rFonts w:ascii="Book Antiqua" w:hAnsi="Book Antiqua" w:cs="Tahoma"/>
          <w:sz w:val="24"/>
          <w:szCs w:val="24"/>
          <w:lang w:val="en-US"/>
        </w:rPr>
        <w:t xml:space="preserve"> for certain subpopulations of GT3 patients, and SOF/VEL’s drug label in China suggests the addition of RBV for GT3, cirrhotic patients</w:t>
      </w:r>
      <w:r w:rsidR="008917E5" w:rsidRPr="001B3D7B">
        <w:rPr>
          <w:rFonts w:ascii="Book Antiqua" w:hAnsi="Book Antiqua" w:cs="Tahoma"/>
          <w:sz w:val="24"/>
          <w:szCs w:val="24"/>
          <w:lang w:val="en-US"/>
        </w:rPr>
        <w:fldChar w:fldCharType="begin"/>
      </w:r>
      <w:r w:rsidR="00BB156C"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 131]&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Cite ExcludeAuth="1"&gt;&lt;Year&gt;2018&lt;/Year&gt;&lt;RecNum&gt;240&lt;/RecNum&gt;&lt;record&gt;&lt;rec-number&gt;240&lt;/rec-number&gt;&lt;foreign-keys&gt;&lt;key app="EN" db-id="sxasv0zxffd0vieev5ax0p08222er2p0vwex" timestamp="1553689879"&gt;240&lt;/key&gt;&lt;/foreign-keys&gt;&lt;ref-type name="Generic"&gt;13&lt;/ref-type&gt;&lt;contributors&gt;&lt;/contributors&gt;&lt;titles&gt;&lt;title&gt;Epclusa® Prescribing Information&lt;/title&gt;&lt;/titles&gt;&lt;dates&gt;&lt;year&gt;2018&lt;/year&gt;&lt;/dates&gt;&lt;pub-location&gt;Shanghai, China&lt;/pub-location&gt;&lt;publisher&gt;Gilead Sciences, Shanghai&lt;/publisher&gt;&lt;urls&gt;&lt;/urls&gt;&lt;/record&gt;&lt;/Cite&gt;&lt;/EndNote&gt;</w:instrText>
      </w:r>
      <w:r w:rsidR="008917E5"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131]</w:t>
      </w:r>
      <w:r w:rsidR="008917E5" w:rsidRPr="001B3D7B">
        <w:rPr>
          <w:rFonts w:ascii="Book Antiqua" w:hAnsi="Book Antiqua" w:cs="Tahoma"/>
          <w:sz w:val="24"/>
          <w:szCs w:val="24"/>
          <w:lang w:val="en-US"/>
        </w:rPr>
        <w:fldChar w:fldCharType="end"/>
      </w:r>
      <w:r w:rsidR="003B64B5" w:rsidRPr="001B3D7B">
        <w:rPr>
          <w:rFonts w:ascii="Book Antiqua" w:hAnsi="Book Antiqua" w:cs="Tahoma"/>
          <w:sz w:val="24"/>
          <w:szCs w:val="24"/>
          <w:lang w:val="en-US"/>
        </w:rPr>
        <w:t xml:space="preserve">. </w:t>
      </w:r>
      <w:r w:rsidR="00AA6A99" w:rsidRPr="001B3D7B">
        <w:rPr>
          <w:rFonts w:ascii="Book Antiqua" w:hAnsi="Book Antiqua" w:cs="Tahoma"/>
          <w:sz w:val="24"/>
          <w:szCs w:val="24"/>
          <w:lang w:val="en-US"/>
        </w:rPr>
        <w:t xml:space="preserve">More research would be needed to </w:t>
      </w:r>
      <w:r w:rsidR="00BF119D" w:rsidRPr="001B3D7B">
        <w:rPr>
          <w:rFonts w:ascii="Book Antiqua" w:hAnsi="Book Antiqua" w:cs="Tahoma"/>
          <w:sz w:val="24"/>
          <w:szCs w:val="24"/>
          <w:lang w:val="en-US"/>
        </w:rPr>
        <w:t xml:space="preserve">optimize the </w:t>
      </w:r>
      <w:r w:rsidR="00AA6A99" w:rsidRPr="001B3D7B">
        <w:rPr>
          <w:rFonts w:ascii="Book Antiqua" w:hAnsi="Book Antiqua" w:cs="Tahoma"/>
          <w:sz w:val="24"/>
          <w:szCs w:val="24"/>
          <w:lang w:val="en-US"/>
        </w:rPr>
        <w:t xml:space="preserve">treatment strategy for GT3 patients, especially in China where the </w:t>
      </w:r>
      <w:r w:rsidR="00BF119D" w:rsidRPr="001B3D7B">
        <w:rPr>
          <w:rFonts w:ascii="Book Antiqua" w:hAnsi="Book Antiqua" w:cs="Tahoma"/>
          <w:sz w:val="24"/>
          <w:szCs w:val="24"/>
          <w:lang w:val="en-US"/>
        </w:rPr>
        <w:t xml:space="preserve">proportion </w:t>
      </w:r>
      <w:r w:rsidR="00AA6A99" w:rsidRPr="001B3D7B">
        <w:rPr>
          <w:rFonts w:ascii="Book Antiqua" w:hAnsi="Book Antiqua" w:cs="Tahoma"/>
          <w:sz w:val="24"/>
          <w:szCs w:val="24"/>
          <w:lang w:val="en-US"/>
        </w:rPr>
        <w:t xml:space="preserve">of GT3b subtype and </w:t>
      </w:r>
      <w:r w:rsidR="00BF119D" w:rsidRPr="001B3D7B">
        <w:rPr>
          <w:rFonts w:ascii="Book Antiqua" w:hAnsi="Book Antiqua" w:cs="Tahoma"/>
          <w:sz w:val="24"/>
          <w:szCs w:val="24"/>
          <w:lang w:val="en-US"/>
        </w:rPr>
        <w:t xml:space="preserve">the prevalence </w:t>
      </w:r>
      <w:r w:rsidR="00AA6A99" w:rsidRPr="001B3D7B">
        <w:rPr>
          <w:rFonts w:ascii="Book Antiqua" w:hAnsi="Book Antiqua" w:cs="Tahoma"/>
          <w:sz w:val="24"/>
          <w:szCs w:val="24"/>
          <w:lang w:val="en-US"/>
        </w:rPr>
        <w:t xml:space="preserve">of baseline NS5A RASs are higher than </w:t>
      </w:r>
      <w:r w:rsidR="00DE66F9" w:rsidRPr="001B3D7B">
        <w:rPr>
          <w:rFonts w:ascii="Book Antiqua" w:hAnsi="Book Antiqua" w:cs="Tahoma"/>
          <w:sz w:val="24"/>
          <w:szCs w:val="24"/>
          <w:lang w:val="en-US"/>
        </w:rPr>
        <w:t>in Western countries</w:t>
      </w:r>
      <w:r w:rsidR="00BB156C" w:rsidRPr="001B3D7B">
        <w:rPr>
          <w:rFonts w:ascii="Book Antiqua" w:hAnsi="Book Antiqua" w:cs="Tahoma"/>
          <w:sz w:val="24"/>
          <w:szCs w:val="24"/>
          <w:lang w:val="en-US"/>
        </w:rPr>
        <w:fldChar w:fldCharType="begin">
          <w:fldData xml:space="preserve">PEVuZE5vdGU+PENpdGU+PEF1dGhvcj5XZWk8L0F1dGhvcj48WWVhcj4yMDE5PC9ZZWFyPjxSZWNO
dW0+MjU2PC9SZWNOdW0+PERpc3BsYXlUZXh0PjxzdHlsZSBmYWNlPSJzdXBlcnNjcmlwdCI+WzUx
LCAxMzJdPC9zdHlsZT48L0Rpc3BsYXlUZXh0PjxyZWNvcmQ+PHJlYy1udW1iZXI+MjU2PC9yZWMt
bnVtYmVyPjxmb3JlaWduLWtleXM+PGtleSBhcHA9IkVOIiBkYi1pZD0ic3hhc3YwenhmZmQwdmll
ZXY1YXgwcDA4MjIyZXIycDB2d2V4IiB0aW1lc3RhbXA9IjE1NTQzNjM5MTAiPjI1Njwva2V5Pjwv
Zm9yZWlnbi1rZXlzPjxyZWYtdHlwZSBuYW1lPSJKb3VybmFsIEFydGljbGUiPjE3PC9yZWYtdHlw
ZT48Y29udHJpYnV0b3JzPjxhdXRob3JzPjxhdXRob3I+V2VpLCBMLjwvYXV0aG9yPjxhdXRob3I+
TGltLCBTLiBHLjwvYXV0aG9yPjxhdXRob3I+WGllLCBRLjwvYXV0aG9yPjxhdXRob3I+VmFuLCBL
LiBOLjwvYXV0aG9yPjxhdXRob3I+UGlyYXR2aXN1dGgsIFQuPC9hdXRob3I+PGF1dGhvcj5IdWFu
ZywgWS48L2F1dGhvcj48YXV0aG9yPld1LCBTLjwvYXV0aG9yPjxhdXRob3I+WHUsIE0uPC9hdXRo
b3I+PGF1dGhvcj5UYW5nLCBILjwvYXV0aG9yPjxhdXRob3I+Q2hlbmcsIEouPC9hdXRob3I+PGF1
dGhvcj5MZSBNYW5oLCBILjwvYXV0aG9yPjxhdXRob3I+R2FvLCBZLjwvYXV0aG9yPjxhdXRob3I+
TW91LCBaLjwvYXV0aG9yPjxhdXRob3I+U29iaG9uc2xpZHN1aywgQS48L2F1dGhvcj48YXV0aG9y
PkRvdSwgWC48L2F1dGhvcj48YXV0aG9yPlRob25nc2F3YXQsIFMuPC9hdXRob3I+PGF1dGhvcj5O
YW4sIFkuPC9hdXRob3I+PGF1dGhvcj5UYW4sIEMuIEsuPC9hdXRob3I+PGF1dGhvcj5OaW5nLCBR
LjwvYXV0aG9yPjxhdXRob3I+VGVlLCBILiBQLjwvYXV0aG9yPjxhdXRob3I+TWFvLCBZLjwvYXV0
aG9yPjxhdXRob3I+U3RhbW0sIEwuIE0uPC9hdXRob3I+PGF1dGhvcj5MdSwgUy48L2F1dGhvcj48
YXV0aG9yPkR2b3J5LVNvYm9sLCBILjwvYXV0aG9yPjxhdXRob3I+TW8sIEguPC9hdXRob3I+PGF1
dGhvcj5CcmFpbmFyZCwgRC4gTS48L2F1dGhvcj48YXV0aG9yPllhbmcsIFkuIEYuPC9hdXRob3I+
PGF1dGhvcj5EYW8sIEwuPC9hdXRob3I+PGF1dGhvcj5XYW5nLCBHLiBRLjwvYXV0aG9yPjxhdXRo
b3I+VGFud2FuZGVlLCBULjwvYXV0aG9yPjxhdXRob3I+SHUsIFAuPC9hdXRob3I+PGF1dGhvcj5U
YW5na2lqdmFuaWNoLCBQLjwvYXV0aG9yPjxhdXRob3I+WmhhbmcsIEwuPC9hdXRob3I+PGF1dGhv
cj5HYW8sIFouIEwuPC9hdXRob3I+PGF1dGhvcj5MaW4sIEYuPC9hdXRob3I+PGF1dGhvcj5MZSwg
VC4gVC4gUC48L2F1dGhvcj48YXV0aG9yPlNoYW5nLCBKLjwvYXV0aG9yPjxhdXRob3I+R29uZywg
Ry48L2F1dGhvcj48YXV0aG9yPkxpLCBKLjwvYXV0aG9yPjxhdXRob3I+U3UsIE0uPC9hdXRob3I+
PGF1dGhvcj5EdWFuLCBaLjwvYXV0aG9yPjxhdXRob3I+TW9oYW1lZCwgUi48L2F1dGhvcj48YXV0
aG9yPkhvdSwgSi4gTC48L2F1dGhvcj48YXV0aG9yPkppYSwgSi48L2F1dGhvcj48L2F1dGhvcnM+
PC9jb250cmlidXRvcnM+PGF1dGgtYWRkcmVzcz5QZWtpbmcgVW5pdmVyc2l0eSBQZW9wbGUmYXBv
cztzIEhvc3BpdGFsLCBCZWlqaW5nLCBDaGluYS4mI3hEO05hdGlvbmFsIFVuaXZlcnNpdHkgSG9z
cGl0YWwsIFNpbmdhcG9yZS4gRWxlY3Ryb25pYyBhZGRyZXNzOiBtZGNsaW1zZ0BudXMuZWR1LnNn
LiYjeEQ7UnVpamluIEhvc3BpdGFsLCBTaGFuZ2hhaSBKaWFvIFRvbmcgVW5pdmVyc2l0eSBTY2hv
b2wgb2YgTWVkaWNpbmUsIFNoYW5naGFpLCBDaGluYS4mI3hEO05hdGlvbmFsIEhvc3BpdGFsIGZv
ciBUcm9waWNhbCBEaXNlYXNlcywgSGFub2ksIFZpZXRuYW0uJiN4RDtTb25na2xhbmFnYXJpbmQg
SG9zcGl0YWwsIFNvbmdrbGEsIFRoYWlsYW5kLiYjeEQ7WGlhbmd5YSBIb3NwaXRhbCwgQ2VudHJh
bCBTb3V0aCBVbml2ZXJzaXR5LCBDaGFuZ3NoYSwgSHVuYW4sIENoaW5hLiYjeEQ7U2hhbmdoYWkg
UHVibGljIEhlYWx0aCBDbGluaWNhbCBDZW50cmUsIFNoYW5naGFpLCBDaGluYS4mI3hEO0d1YW5n
emhvdSBObyA4IFBlb3BsZSZhcG9zO3MgSG9zcGl0YWwsIEd1YW5nemhvdSwgR3Vhbmdkb25nLCBD
aGluYS4mI3hEO1dlc3QgQ2hpbmEgSG9zcGl0YWwsIFNpY2h1YW4gVW5pdmVyc2l0eSwgQ2hlbmdk
dSwgU2ljaHVhbiwgQ2hpbmEuJiN4RDtCZWlqaW5nIERpdGFuIEhvc3BpdGFsLCBCZWlqaW5nLCBD
aGluYS4mI3hEO0hvc3BpdGFsIGZvciBUcm9waWNhbCBEaXNlYXNlcywgSG8gQ2hpIE1pbmggQ2l0
eSwgVmlldG5hbS4mI3hEO1RoZSBGaXJzdCBIb3NwaXRhbCBvZiBKaWxpbiBVbml2ZXJzaXR5LCBD
aGFuZ2NodW4sIEppbGluLCBDaGluYS4mI3hEO0ppbmFuIEluZmVjdGlvdXMgRGlzZWFzZSBIb3Nw
aXRhbCwgSmluYW4sIFNoYW5kb25nLCBDaGluYS4mI3hEO1JhbWF0aGlib2RpIEhvc3BpdGFsLCBN
YWhpZG9sIFVuaXZlcnNpdHksIEJhbmdrb2ssIFRoYWlsYW5kLiYjeEQ7U2hlbmdqaW5nIEhvc3Bp
dGFsIG9mIENoaW5hIE1lZGljYWwgVW5pdmVyc2l0eSwgU2hlbnlhbmcsIExpYW9uaW5nLCBDaGlu
YS4mI3hEO01haGFyYWogTmFrb3JuIENoaWFuZyBNYWkgSG9zcGl0YWwsIENoaWFuZyBNYWksIFRo
YWlsYW5kLiYjeEQ7VGhlIDNyZCBIb3NwaXRhbCBvZiBIZWJlaSBNZWRpY2FsIFVuaXZlcnNpdHks
IFNoaWppYXpodWFuZywgSGViZWksIENoaW5hLiYjeEQ7U2luZ2Fwb3JlIEdlbmVyYWwgSG9zcGl0
YWwsIFNpbmdhcG9yZS4mI3hEO1RvbmdqaSBIb3NwaXRhbCBBZmZpbGlhdGVkIHRvIFRvbmdqaSBN
ZWRpY2luZSBDb2xsZWdlLCBIdWF6aG9uZyBVbml2ZXJzaXR5IG9mIFNjaWVuY2UgYW5kIFRlY2hu
b2xvZ3ksIFd1aGFuLCBIdWJlaSwgQ2hpbmEuJiN4RDtIb3NwaXRhbCBUZW5na3UgQW1wdWFuIEFm
emFuLCBLdWFudGFuLCBQYWhhbmcsIE1hbGF5c2lhLiYjeEQ7R2lsZWFkIFNjaWVuY2VzLCBGb3N0
ZXIgQ2l0eSwgQ0EsIFVTQS4mI3hEO1RoZSBTZWNvbmQgSG9zcGl0YWwgb2YgTmFuamluZywgQWZm
aWxpYXRlZCB0byBTb3V0aCBFYXN0IFVuaXZlcnNpdHksIE5hbmppbmcsIEppYW5nc3UsIENoaW5h
LiYjeEQ7QmFjaCBNYWkgSG9zcGl0YWwsIEhhbm9pLCBWaWV0bmFtLiYjeEQ7UGVraW5nIFVuaXZl
cnNpdHkgRmlyc3QgSG9zcGl0YWwsIEJlaWppbmcsIENoaW5hLiYjeEQ7U2lyaXJhaiBIb3NwaXRh
bCwgTWFoaWRvbCBVbml2ZXJzaXR5LCBCYW5na29rLCBUaGFpbGFuZC4mI3hEO1RoZSBTZWNvbmQg
QWZmaWxpYXRlZCBIb3NwaXRhbCBvZiBDaG9uZ3FpbmcgTWVkaWNhbCBVbml2ZXJzaXR5LCBDaG9u
Z3FpbmcsIENoaW5hLiYjeEQ7S2luZyBDaHVsYWxvbmdrb3JuIE1lbW9yaWFsIEhvc3BpdGFsLCBC
YW5na29rLCBUaGFpbGFuZC4mI3hEO1RoZSBGaXJzdCBBZmZpbGlhdGVkIEhvc3BpdGFsIG9mIE5h
bmNoYW5nIFVuaXZlcnNpdHksIE5hbmNoYW5nLCBKaWFuZ3hpLCBDaGluYS4mI3hEO1RoZSBUaGly
ZCBBZmZpbGlhdGVkIEhvc3BpdGFsLCBTdW4gWWF0LVNlbiBVbml2ZXJzaXR5LCBHdWFuZ3pob3Us
IEd1YW5nZG9uZywgQ2hpbmEuJiN4RDtUaGUgUGVvcGxlJmFwb3M7cyBIb3NwaXRhbCBvZiBIYWlu
YW4gUHJvdmluY2UsIEhhaWtvdSwgSGFpbmFuLCBDaGluYS4mI3hEO1Blb3BsZSZhcG9zO3MgSG9z
cGl0YWwgMTE1LCBIbyBDaGkgTWluaCBDaXR5LCBWaWV0bmFtLiYjeEQ7SGVuYW4gUHJvdmluY2Ug
UGVvcGxlJmFwb3M7cyBIb3NwaXRhbCwgWmhlbmd6aG91LCBIZW5hbiwgQ2hpbmEuJiN4RDtUaGUg
U2Vjb25kIFhpYW5neWEgSG9zcGl0YWwgb2YgQ2VudHJhbCBTb3V0aCBVbml2ZXJzaXR5LCBDaGFu
Z3NoYSwgQ2hpbmEuJiN4RDtKaWFuZ3N1IFByb3ZpbmNlIFBlb3BsZSZhcG9zO3MgSG9zcGl0YWws
IE5hbmppbmcsIEppYW5nc3UsIENoaW5hLiYjeEQ7VGhlIEZpcnN0IEFmZmlsaWF0ZWQgSG9zcGl0
YWwgb2YgR3Vhbmd4aSBNZWRpY2FsIFVuaXZlcnNpdHksIE5hbm5pbmcsIEd1YW5neGksIENoaW5h
LiYjeEQ7QmVpamluZyBZb3UtQW4gSG9zcGl0YWwsIENhcGl0YWwgTWVkaWNhbCBVbml2ZXJzaXR5
LCBCZWlqaW5nLCBDaGluYS4mI3hEO1VuaXZlcnNpdHkgTWFsYXlhIE1lZGljYWwgQ2VudHJlLCBL
dWFsYSBMdW1wdXIsIE1hbGF5c2lhLiYjeEQ7TmFuZmFuZyBIb3NwaXRhbCBvZiBTb3V0aGVybiBN
ZWRpY2FsIFVuaXZlcnNpdHksIEd1YW5nemhvdSwgR3Vhbmdkb25nLCBDaGluYS4mI3hEO0JlaWpp
bmcgRnJpZW5kc2hpcCBIb3NwaXRhbCBBZmZpbGlhdGUgb2YgQ2FwaXRhbCwgQmVpamluZywgQ2hp
bmEuPC9hdXRoLWFkZHJlc3M+PHRpdGxlcz48dGl0bGU+U29mb3NidXZpci12ZWxwYXRhc3ZpciBm
b3IgdHJlYXRtZW50IG9mIGNocm9uaWMgaGVwYXRpdGlzIEMgdmlydXMgaW5mZWN0aW9uIGluIEFz
aWE6IGEgc2luZ2xlLWFybSwgb3Blbi1sYWJlbCwgcGhhc2UgMyB0cmlhbDwvdGl0bGU+PHNlY29u
ZGFyeS10aXRsZT5MYW5jZXQgR2FzdHJvZW50ZXJvbCBIZXBhdG9sPC9zZWNvbmRhcnktdGl0bGU+
PGFsdC10aXRsZT5UaGUgbGFuY2V0LiBHYXN0cm9lbnRlcm9sb2d5ICZhbXA7IGhlcGF0b2xvZ3k8
L2FsdC10aXRsZT48L3RpdGxlcz48cGVyaW9kaWNhbD48ZnVsbC10aXRsZT5MYW5jZXQgR2FzdHJv
ZW50ZXJvbG9neSAmYW1wOyBIZXBhdG9sb2d5PC9mdWxsLXRpdGxlPjxhYmJyLTI+TGFuY2V0IEdh
c3Ryb2VudGVyb2wgSGVwYXRvbDwvYWJici0yPjwvcGVyaW9kaWNhbD48cGFnZXM+MTI3LTEzNDwv
cGFnZXM+PHZvbHVtZT40PC92b2x1bWU+PG51bWJlcj4yPC9udW1iZXI+PGVkaXRpb24+MjAxOC8x
Mi8xODwvZWRpdGlvbj48ZGF0ZXM+PHllYXI+MjAxOTwveWVhcj48cHViLWRhdGVzPjxkYXRlPkZl
YjwvZGF0ZT48L3B1Yi1kYXRlcz48L2RhdGVzPjxhY2Nlc3Npb24tbnVtPjMwNTU1MDQ4PC9hY2Nl
c3Npb24tbnVtPjx1cmxzPjwvdXJscz48ZWxlY3Ryb25pYy1yZXNvdXJjZS1udW0+MTAuMTAxNi9z
MjQ2OC0xMjUzKDE4KTMwMzQzLTE8L2VsZWN0cm9uaWMtcmVzb3VyY2UtbnVtPjxyZW1vdGUtZGF0
YWJhc2UtcHJvdmlkZXI+TkxNPC9yZW1vdGUtZGF0YWJhc2UtcHJvdmlkZXI+PGxhbmd1YWdlPmVu
ZzwvbGFuZ3VhZ2U+PC9yZWNvcmQ+PC9DaXRlPjxDaXRlPjxBdXRob3I+V2VpPC9BdXRob3I+PFll
YXI+MjAxNzwvWWVhcj48UmVjTnVtPjI1NzwvUmVjTnVtPjxyZWNvcmQ+PHJlYy1udW1iZXI+MjU3
PC9yZWMtbnVtYmVyPjxmb3JlaWduLWtleXM+PGtleSBhcHA9IkVOIiBkYi1pZD0ic3hhc3Ywenhm
ZmQwdmllZXY1YXgwcDA4MjIyZXIycDB2d2V4IiB0aW1lc3RhbXA9IjE1NTQzNjc4NzYiPjI1Nzwv
a2V5PjwvZm9yZWlnbi1rZXlzPjxyZWYtdHlwZSBuYW1lPSJDb25mZXJlbmNlIFBhcGVyIj40Nzwv
cmVmLXR5cGU+PGNvbnRyaWJ1dG9ycz48YXV0aG9ycz48YXV0aG9yPkxhaSBXZWk8L2F1dGhvcj48
YXV0aG9yPk1hc2FvIE9tYXRhPC9hdXRob3I+PGF1dGhvcj5Zb3VuZyBTdWsgTGltPC9hdXRob3I+
PGF1dGhvcj5XYW4gTG9uZyBDaHVhbmc8L2F1dGhvcj48YXV0aG9yPkRhbyBMb25nPC9hdXRob3I+
PGF1dGhvcj5RaW5nIFhpZTwvYXV0aG9yPjxhdXRob3I+SmlubGluIEhvdTwvYXV0aG9yPjxhdXRo
b3I+Smlkb25nIEppYTwvYXV0aG9yPjxhdXRob3I+RXZndWVuaWEgU3Zhcm92c2thaWE8L2F1dGhv
cj48YXV0aG9yPlJvc3MgTWFydGluPC9hdXRob3I+PGF1dGhvcj5CcmlhbiBEb2VobGU8L2F1dGhv
cj48YXV0aG9yPkplbm55IFlhbmc8L2F1dGhvcj48YXV0aG9yPlNoYW1wYSBEZS1PZXJ0ZWw8L2F1
dGhvcj48YXV0aG9yPkJlbmVkZXR0YSBNYXNzZXR0bzwvYXV0aG9yPjxhdXRob3I+S2F0aHJ5biBL
ZXJzZXk8L2F1dGhvcj48YXV0aG9yPkRpYW5hIEJyYWluYXJkPC9hdXRob3I+PGF1dGhvcj5Ib25n
bWVpIE1vPC9hdXRob3I+PGF1dGhvcj5OZ3V5ZW4gS2luaDwvYXV0aG9yPjxhdXRob3I+SmlhIEhv
cm5nIEthbzwvYXV0aG9yPjxhdXRob3I+S3dhbmcgSHl1YiBIYW48L2F1dGhvcj48YXV0aG9yPk1h
c2FzaGkgTWl6b2thbWk8L2F1dGhvcj48YXV0aG9yPlpob25ncGluZyBEdWFuPC9hdXRob3I+PC9h
dXRob3JzPjwvY29udHJpYnV0b3JzPjx0aXRsZXM+PHRpdGxlPlByZXZhbGVuY2Ugb2YgcHJlLXRy
ZWF0bWVudCBOUzVBIGFuZCBOUzVCIE5JIHJlc2lzdGFuY2UgYXNzb2NpYXRlZCBzdWJzdGl0dXRp
b25zIGluIEhDViBpbmZlY3RlZCBwYXRpZW50cyBlbnJvbGxlZCBpbiBjbGluaWNhbCB0cmlhbHMg
aW4gQXNpYTwvdGl0bGU+PHNlY29uZGFyeS10aXRsZT5IZXBhdG9sIEludCAyMDE3OzExIFN1cHBs
IDE6IFByb2NlZWRpbmdzIG9mIHRoZSAyNnRoIEFubnVhbCBDb25mZXJlbmNlIG9mIEFQQVNMPC9z
ZWNvbmRhcnktdGl0bGU+PC90aXRsZXM+PHBhZ2VzPlMxODk8L3BhZ2VzPjx2b2x1bWU+MTE8L3Zv
bHVtZT48bnVtYmVyPlN1cHBsIDE8L251bWJlcj48ZGF0ZXM+PHllYXI+MjAxNzwveWVhcj48cHVi
LWRhdGVzPjxkYXRlPjIwMTcgRmViIDE1LTE5PC9kYXRlPjwvcHViLWRhdGVzPjwvZGF0ZXM+PHB1
Yi1sb2NhdGlvbj5TaGFuZ2hhaSwgQ2hpbmE8L3B1Yi1sb2NhdGlvbj48cHVibGlzaGVyPlNwcmlu
Z2VyPC9wdWJsaXNoZXI+PHdvcmstdHlwZT5BYnN0cmFjdCBMQjAwOTwvd29yay10eXBlPjx1cmxz
PjwvdXJscz48L3JlY29yZD48L0NpdGU+PC9FbmROb3RlPn==
</w:fldData>
        </w:fldChar>
      </w:r>
      <w:r w:rsidR="00BB156C" w:rsidRPr="001B3D7B">
        <w:rPr>
          <w:rFonts w:ascii="Book Antiqua" w:hAnsi="Book Antiqua" w:cs="Tahoma"/>
          <w:sz w:val="24"/>
          <w:szCs w:val="24"/>
          <w:lang w:val="en-US"/>
        </w:rPr>
        <w:instrText xml:space="preserve"> ADDIN EN.CITE </w:instrText>
      </w:r>
      <w:r w:rsidR="00BB156C" w:rsidRPr="001B3D7B">
        <w:rPr>
          <w:rFonts w:ascii="Book Antiqua" w:hAnsi="Book Antiqua" w:cs="Tahoma"/>
          <w:sz w:val="24"/>
          <w:szCs w:val="24"/>
          <w:lang w:val="en-US"/>
        </w:rPr>
        <w:fldChar w:fldCharType="begin">
          <w:fldData xml:space="preserve">PEVuZE5vdGU+PENpdGU+PEF1dGhvcj5XZWk8L0F1dGhvcj48WWVhcj4yMDE5PC9ZZWFyPjxSZWNO
dW0+MjU2PC9SZWNOdW0+PERpc3BsYXlUZXh0PjxzdHlsZSBmYWNlPSJzdXBlcnNjcmlwdCI+WzUx
LCAxMzJdPC9zdHlsZT48L0Rpc3BsYXlUZXh0PjxyZWNvcmQ+PHJlYy1udW1iZXI+MjU2PC9yZWMt
bnVtYmVyPjxmb3JlaWduLWtleXM+PGtleSBhcHA9IkVOIiBkYi1pZD0ic3hhc3YwenhmZmQwdmll
ZXY1YXgwcDA4MjIyZXIycDB2d2V4IiB0aW1lc3RhbXA9IjE1NTQzNjM5MTAiPjI1Njwva2V5Pjwv
Zm9yZWlnbi1rZXlzPjxyZWYtdHlwZSBuYW1lPSJKb3VybmFsIEFydGljbGUiPjE3PC9yZWYtdHlw
ZT48Y29udHJpYnV0b3JzPjxhdXRob3JzPjxhdXRob3I+V2VpLCBMLjwvYXV0aG9yPjxhdXRob3I+
TGltLCBTLiBHLjwvYXV0aG9yPjxhdXRob3I+WGllLCBRLjwvYXV0aG9yPjxhdXRob3I+VmFuLCBL
LiBOLjwvYXV0aG9yPjxhdXRob3I+UGlyYXR2aXN1dGgsIFQuPC9hdXRob3I+PGF1dGhvcj5IdWFu
ZywgWS48L2F1dGhvcj48YXV0aG9yPld1LCBTLjwvYXV0aG9yPjxhdXRob3I+WHUsIE0uPC9hdXRo
b3I+PGF1dGhvcj5UYW5nLCBILjwvYXV0aG9yPjxhdXRob3I+Q2hlbmcsIEouPC9hdXRob3I+PGF1
dGhvcj5MZSBNYW5oLCBILjwvYXV0aG9yPjxhdXRob3I+R2FvLCBZLjwvYXV0aG9yPjxhdXRob3I+
TW91LCBaLjwvYXV0aG9yPjxhdXRob3I+U29iaG9uc2xpZHN1aywgQS48L2F1dGhvcj48YXV0aG9y
PkRvdSwgWC48L2F1dGhvcj48YXV0aG9yPlRob25nc2F3YXQsIFMuPC9hdXRob3I+PGF1dGhvcj5O
YW4sIFkuPC9hdXRob3I+PGF1dGhvcj5UYW4sIEMuIEsuPC9hdXRob3I+PGF1dGhvcj5OaW5nLCBR
LjwvYXV0aG9yPjxhdXRob3I+VGVlLCBILiBQLjwvYXV0aG9yPjxhdXRob3I+TWFvLCBZLjwvYXV0
aG9yPjxhdXRob3I+U3RhbW0sIEwuIE0uPC9hdXRob3I+PGF1dGhvcj5MdSwgUy48L2F1dGhvcj48
YXV0aG9yPkR2b3J5LVNvYm9sLCBILjwvYXV0aG9yPjxhdXRob3I+TW8sIEguPC9hdXRob3I+PGF1
dGhvcj5CcmFpbmFyZCwgRC4gTS48L2F1dGhvcj48YXV0aG9yPllhbmcsIFkuIEYuPC9hdXRob3I+
PGF1dGhvcj5EYW8sIEwuPC9hdXRob3I+PGF1dGhvcj5XYW5nLCBHLiBRLjwvYXV0aG9yPjxhdXRo
b3I+VGFud2FuZGVlLCBULjwvYXV0aG9yPjxhdXRob3I+SHUsIFAuPC9hdXRob3I+PGF1dGhvcj5U
YW5na2lqdmFuaWNoLCBQLjwvYXV0aG9yPjxhdXRob3I+WmhhbmcsIEwuPC9hdXRob3I+PGF1dGhv
cj5HYW8sIFouIEwuPC9hdXRob3I+PGF1dGhvcj5MaW4sIEYuPC9hdXRob3I+PGF1dGhvcj5MZSwg
VC4gVC4gUC48L2F1dGhvcj48YXV0aG9yPlNoYW5nLCBKLjwvYXV0aG9yPjxhdXRob3I+R29uZywg
Ry48L2F1dGhvcj48YXV0aG9yPkxpLCBKLjwvYXV0aG9yPjxhdXRob3I+U3UsIE0uPC9hdXRob3I+
PGF1dGhvcj5EdWFuLCBaLjwvYXV0aG9yPjxhdXRob3I+TW9oYW1lZCwgUi48L2F1dGhvcj48YXV0
aG9yPkhvdSwgSi4gTC48L2F1dGhvcj48YXV0aG9yPkppYSwgSi48L2F1dGhvcj48L2F1dGhvcnM+
PC9jb250cmlidXRvcnM+PGF1dGgtYWRkcmVzcz5QZWtpbmcgVW5pdmVyc2l0eSBQZW9wbGUmYXBv
cztzIEhvc3BpdGFsLCBCZWlqaW5nLCBDaGluYS4mI3hEO05hdGlvbmFsIFVuaXZlcnNpdHkgSG9z
cGl0YWwsIFNpbmdhcG9yZS4gRWxlY3Ryb25pYyBhZGRyZXNzOiBtZGNsaW1zZ0BudXMuZWR1LnNn
LiYjeEQ7UnVpamluIEhvc3BpdGFsLCBTaGFuZ2hhaSBKaWFvIFRvbmcgVW5pdmVyc2l0eSBTY2hv
b2wgb2YgTWVkaWNpbmUsIFNoYW5naGFpLCBDaGluYS4mI3hEO05hdGlvbmFsIEhvc3BpdGFsIGZv
ciBUcm9waWNhbCBEaXNlYXNlcywgSGFub2ksIFZpZXRuYW0uJiN4RDtTb25na2xhbmFnYXJpbmQg
SG9zcGl0YWwsIFNvbmdrbGEsIFRoYWlsYW5kLiYjeEQ7WGlhbmd5YSBIb3NwaXRhbCwgQ2VudHJh
bCBTb3V0aCBVbml2ZXJzaXR5LCBDaGFuZ3NoYSwgSHVuYW4sIENoaW5hLiYjeEQ7U2hhbmdoYWkg
UHVibGljIEhlYWx0aCBDbGluaWNhbCBDZW50cmUsIFNoYW5naGFpLCBDaGluYS4mI3hEO0d1YW5n
emhvdSBObyA4IFBlb3BsZSZhcG9zO3MgSG9zcGl0YWwsIEd1YW5nemhvdSwgR3Vhbmdkb25nLCBD
aGluYS4mI3hEO1dlc3QgQ2hpbmEgSG9zcGl0YWwsIFNpY2h1YW4gVW5pdmVyc2l0eSwgQ2hlbmdk
dSwgU2ljaHVhbiwgQ2hpbmEuJiN4RDtCZWlqaW5nIERpdGFuIEhvc3BpdGFsLCBCZWlqaW5nLCBD
aGluYS4mI3hEO0hvc3BpdGFsIGZvciBUcm9waWNhbCBEaXNlYXNlcywgSG8gQ2hpIE1pbmggQ2l0
eSwgVmlldG5hbS4mI3hEO1RoZSBGaXJzdCBIb3NwaXRhbCBvZiBKaWxpbiBVbml2ZXJzaXR5LCBD
aGFuZ2NodW4sIEppbGluLCBDaGluYS4mI3hEO0ppbmFuIEluZmVjdGlvdXMgRGlzZWFzZSBIb3Nw
aXRhbCwgSmluYW4sIFNoYW5kb25nLCBDaGluYS4mI3hEO1JhbWF0aGlib2RpIEhvc3BpdGFsLCBN
YWhpZG9sIFVuaXZlcnNpdHksIEJhbmdrb2ssIFRoYWlsYW5kLiYjeEQ7U2hlbmdqaW5nIEhvc3Bp
dGFsIG9mIENoaW5hIE1lZGljYWwgVW5pdmVyc2l0eSwgU2hlbnlhbmcsIExpYW9uaW5nLCBDaGlu
YS4mI3hEO01haGFyYWogTmFrb3JuIENoaWFuZyBNYWkgSG9zcGl0YWwsIENoaWFuZyBNYWksIFRo
YWlsYW5kLiYjeEQ7VGhlIDNyZCBIb3NwaXRhbCBvZiBIZWJlaSBNZWRpY2FsIFVuaXZlcnNpdHks
IFNoaWppYXpodWFuZywgSGViZWksIENoaW5hLiYjeEQ7U2luZ2Fwb3JlIEdlbmVyYWwgSG9zcGl0
YWwsIFNpbmdhcG9yZS4mI3hEO1RvbmdqaSBIb3NwaXRhbCBBZmZpbGlhdGVkIHRvIFRvbmdqaSBN
ZWRpY2luZSBDb2xsZWdlLCBIdWF6aG9uZyBVbml2ZXJzaXR5IG9mIFNjaWVuY2UgYW5kIFRlY2hu
b2xvZ3ksIFd1aGFuLCBIdWJlaSwgQ2hpbmEuJiN4RDtIb3NwaXRhbCBUZW5na3UgQW1wdWFuIEFm
emFuLCBLdWFudGFuLCBQYWhhbmcsIE1hbGF5c2lhLiYjeEQ7R2lsZWFkIFNjaWVuY2VzLCBGb3N0
ZXIgQ2l0eSwgQ0EsIFVTQS4mI3hEO1RoZSBTZWNvbmQgSG9zcGl0YWwgb2YgTmFuamluZywgQWZm
aWxpYXRlZCB0byBTb3V0aCBFYXN0IFVuaXZlcnNpdHksIE5hbmppbmcsIEppYW5nc3UsIENoaW5h
LiYjeEQ7QmFjaCBNYWkgSG9zcGl0YWwsIEhhbm9pLCBWaWV0bmFtLiYjeEQ7UGVraW5nIFVuaXZl
cnNpdHkgRmlyc3QgSG9zcGl0YWwsIEJlaWppbmcsIENoaW5hLiYjeEQ7U2lyaXJhaiBIb3NwaXRh
bCwgTWFoaWRvbCBVbml2ZXJzaXR5LCBCYW5na29rLCBUaGFpbGFuZC4mI3hEO1RoZSBTZWNvbmQg
QWZmaWxpYXRlZCBIb3NwaXRhbCBvZiBDaG9uZ3FpbmcgTWVkaWNhbCBVbml2ZXJzaXR5LCBDaG9u
Z3FpbmcsIENoaW5hLiYjeEQ7S2luZyBDaHVsYWxvbmdrb3JuIE1lbW9yaWFsIEhvc3BpdGFsLCBC
YW5na29rLCBUaGFpbGFuZC4mI3hEO1RoZSBGaXJzdCBBZmZpbGlhdGVkIEhvc3BpdGFsIG9mIE5h
bmNoYW5nIFVuaXZlcnNpdHksIE5hbmNoYW5nLCBKaWFuZ3hpLCBDaGluYS4mI3hEO1RoZSBUaGly
ZCBBZmZpbGlhdGVkIEhvc3BpdGFsLCBTdW4gWWF0LVNlbiBVbml2ZXJzaXR5LCBHdWFuZ3pob3Us
IEd1YW5nZG9uZywgQ2hpbmEuJiN4RDtUaGUgUGVvcGxlJmFwb3M7cyBIb3NwaXRhbCBvZiBIYWlu
YW4gUHJvdmluY2UsIEhhaWtvdSwgSGFpbmFuLCBDaGluYS4mI3hEO1Blb3BsZSZhcG9zO3MgSG9z
cGl0YWwgMTE1LCBIbyBDaGkgTWluaCBDaXR5LCBWaWV0bmFtLiYjeEQ7SGVuYW4gUHJvdmluY2Ug
UGVvcGxlJmFwb3M7cyBIb3NwaXRhbCwgWmhlbmd6aG91LCBIZW5hbiwgQ2hpbmEuJiN4RDtUaGUg
U2Vjb25kIFhpYW5neWEgSG9zcGl0YWwgb2YgQ2VudHJhbCBTb3V0aCBVbml2ZXJzaXR5LCBDaGFu
Z3NoYSwgQ2hpbmEuJiN4RDtKaWFuZ3N1IFByb3ZpbmNlIFBlb3BsZSZhcG9zO3MgSG9zcGl0YWws
IE5hbmppbmcsIEppYW5nc3UsIENoaW5hLiYjeEQ7VGhlIEZpcnN0IEFmZmlsaWF0ZWQgSG9zcGl0
YWwgb2YgR3Vhbmd4aSBNZWRpY2FsIFVuaXZlcnNpdHksIE5hbm5pbmcsIEd1YW5neGksIENoaW5h
LiYjeEQ7QmVpamluZyBZb3UtQW4gSG9zcGl0YWwsIENhcGl0YWwgTWVkaWNhbCBVbml2ZXJzaXR5
LCBCZWlqaW5nLCBDaGluYS4mI3hEO1VuaXZlcnNpdHkgTWFsYXlhIE1lZGljYWwgQ2VudHJlLCBL
dWFsYSBMdW1wdXIsIE1hbGF5c2lhLiYjeEQ7TmFuZmFuZyBIb3NwaXRhbCBvZiBTb3V0aGVybiBN
ZWRpY2FsIFVuaXZlcnNpdHksIEd1YW5nemhvdSwgR3Vhbmdkb25nLCBDaGluYS4mI3hEO0JlaWpp
bmcgRnJpZW5kc2hpcCBIb3NwaXRhbCBBZmZpbGlhdGUgb2YgQ2FwaXRhbCwgQmVpamluZywgQ2hp
bmEuPC9hdXRoLWFkZHJlc3M+PHRpdGxlcz48dGl0bGU+U29mb3NidXZpci12ZWxwYXRhc3ZpciBm
b3IgdHJlYXRtZW50IG9mIGNocm9uaWMgaGVwYXRpdGlzIEMgdmlydXMgaW5mZWN0aW9uIGluIEFz
aWE6IGEgc2luZ2xlLWFybSwgb3Blbi1sYWJlbCwgcGhhc2UgMyB0cmlhbDwvdGl0bGU+PHNlY29u
ZGFyeS10aXRsZT5MYW5jZXQgR2FzdHJvZW50ZXJvbCBIZXBhdG9sPC9zZWNvbmRhcnktdGl0bGU+
PGFsdC10aXRsZT5UaGUgbGFuY2V0LiBHYXN0cm9lbnRlcm9sb2d5ICZhbXA7IGhlcGF0b2xvZ3k8
L2FsdC10aXRsZT48L3RpdGxlcz48cGVyaW9kaWNhbD48ZnVsbC10aXRsZT5MYW5jZXQgR2FzdHJv
ZW50ZXJvbG9neSAmYW1wOyBIZXBhdG9sb2d5PC9mdWxsLXRpdGxlPjxhYmJyLTI+TGFuY2V0IEdh
c3Ryb2VudGVyb2wgSGVwYXRvbDwvYWJici0yPjwvcGVyaW9kaWNhbD48cGFnZXM+MTI3LTEzNDwv
cGFnZXM+PHZvbHVtZT40PC92b2x1bWU+PG51bWJlcj4yPC9udW1iZXI+PGVkaXRpb24+MjAxOC8x
Mi8xODwvZWRpdGlvbj48ZGF0ZXM+PHllYXI+MjAxOTwveWVhcj48cHViLWRhdGVzPjxkYXRlPkZl
YjwvZGF0ZT48L3B1Yi1kYXRlcz48L2RhdGVzPjxhY2Nlc3Npb24tbnVtPjMwNTU1MDQ4PC9hY2Nl
c3Npb24tbnVtPjx1cmxzPjwvdXJscz48ZWxlY3Ryb25pYy1yZXNvdXJjZS1udW0+MTAuMTAxNi9z
MjQ2OC0xMjUzKDE4KTMwMzQzLTE8L2VsZWN0cm9uaWMtcmVzb3VyY2UtbnVtPjxyZW1vdGUtZGF0
YWJhc2UtcHJvdmlkZXI+TkxNPC9yZW1vdGUtZGF0YWJhc2UtcHJvdmlkZXI+PGxhbmd1YWdlPmVu
ZzwvbGFuZ3VhZ2U+PC9yZWNvcmQ+PC9DaXRlPjxDaXRlPjxBdXRob3I+V2VpPC9BdXRob3I+PFll
YXI+MjAxNzwvWWVhcj48UmVjTnVtPjI1NzwvUmVjTnVtPjxyZWNvcmQ+PHJlYy1udW1iZXI+MjU3
PC9yZWMtbnVtYmVyPjxmb3JlaWduLWtleXM+PGtleSBhcHA9IkVOIiBkYi1pZD0ic3hhc3Ywenhm
ZmQwdmllZXY1YXgwcDA4MjIyZXIycDB2d2V4IiB0aW1lc3RhbXA9IjE1NTQzNjc4NzYiPjI1Nzwv
a2V5PjwvZm9yZWlnbi1rZXlzPjxyZWYtdHlwZSBuYW1lPSJDb25mZXJlbmNlIFBhcGVyIj40Nzwv
cmVmLXR5cGU+PGNvbnRyaWJ1dG9ycz48YXV0aG9ycz48YXV0aG9yPkxhaSBXZWk8L2F1dGhvcj48
YXV0aG9yPk1hc2FvIE9tYXRhPC9hdXRob3I+PGF1dGhvcj5Zb3VuZyBTdWsgTGltPC9hdXRob3I+
PGF1dGhvcj5XYW4gTG9uZyBDaHVhbmc8L2F1dGhvcj48YXV0aG9yPkRhbyBMb25nPC9hdXRob3I+
PGF1dGhvcj5RaW5nIFhpZTwvYXV0aG9yPjxhdXRob3I+SmlubGluIEhvdTwvYXV0aG9yPjxhdXRo
b3I+Smlkb25nIEppYTwvYXV0aG9yPjxhdXRob3I+RXZndWVuaWEgU3Zhcm92c2thaWE8L2F1dGhv
cj48YXV0aG9yPlJvc3MgTWFydGluPC9hdXRob3I+PGF1dGhvcj5CcmlhbiBEb2VobGU8L2F1dGhv
cj48YXV0aG9yPkplbm55IFlhbmc8L2F1dGhvcj48YXV0aG9yPlNoYW1wYSBEZS1PZXJ0ZWw8L2F1
dGhvcj48YXV0aG9yPkJlbmVkZXR0YSBNYXNzZXR0bzwvYXV0aG9yPjxhdXRob3I+S2F0aHJ5biBL
ZXJzZXk8L2F1dGhvcj48YXV0aG9yPkRpYW5hIEJyYWluYXJkPC9hdXRob3I+PGF1dGhvcj5Ib25n
bWVpIE1vPC9hdXRob3I+PGF1dGhvcj5OZ3V5ZW4gS2luaDwvYXV0aG9yPjxhdXRob3I+SmlhIEhv
cm5nIEthbzwvYXV0aG9yPjxhdXRob3I+S3dhbmcgSHl1YiBIYW48L2F1dGhvcj48YXV0aG9yPk1h
c2FzaGkgTWl6b2thbWk8L2F1dGhvcj48YXV0aG9yPlpob25ncGluZyBEdWFuPC9hdXRob3I+PC9h
dXRob3JzPjwvY29udHJpYnV0b3JzPjx0aXRsZXM+PHRpdGxlPlByZXZhbGVuY2Ugb2YgcHJlLXRy
ZWF0bWVudCBOUzVBIGFuZCBOUzVCIE5JIHJlc2lzdGFuY2UgYXNzb2NpYXRlZCBzdWJzdGl0dXRp
b25zIGluIEhDViBpbmZlY3RlZCBwYXRpZW50cyBlbnJvbGxlZCBpbiBjbGluaWNhbCB0cmlhbHMg
aW4gQXNpYTwvdGl0bGU+PHNlY29uZGFyeS10aXRsZT5IZXBhdG9sIEludCAyMDE3OzExIFN1cHBs
IDE6IFByb2NlZWRpbmdzIG9mIHRoZSAyNnRoIEFubnVhbCBDb25mZXJlbmNlIG9mIEFQQVNMPC9z
ZWNvbmRhcnktdGl0bGU+PC90aXRsZXM+PHBhZ2VzPlMxODk8L3BhZ2VzPjx2b2x1bWU+MTE8L3Zv
bHVtZT48bnVtYmVyPlN1cHBsIDE8L251bWJlcj48ZGF0ZXM+PHllYXI+MjAxNzwveWVhcj48cHVi
LWRhdGVzPjxkYXRlPjIwMTcgRmViIDE1LTE5PC9kYXRlPjwvcHViLWRhdGVzPjwvZGF0ZXM+PHB1
Yi1sb2NhdGlvbj5TaGFuZ2hhaSwgQ2hpbmE8L3B1Yi1sb2NhdGlvbj48cHVibGlzaGVyPlNwcmlu
Z2VyPC9wdWJsaXNoZXI+PHdvcmstdHlwZT5BYnN0cmFjdCBMQjAwOTwvd29yay10eXBlPjx1cmxz
PjwvdXJscz48L3JlY29yZD48L0NpdGU+PC9FbmROb3RlPn==
</w:fldData>
        </w:fldChar>
      </w:r>
      <w:r w:rsidR="00BB156C" w:rsidRPr="001B3D7B">
        <w:rPr>
          <w:rFonts w:ascii="Book Antiqua" w:hAnsi="Book Antiqua" w:cs="Tahoma"/>
          <w:sz w:val="24"/>
          <w:szCs w:val="24"/>
          <w:lang w:val="en-US"/>
        </w:rPr>
        <w:instrText xml:space="preserve"> ADDIN EN.CITE.DATA </w:instrText>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end"/>
      </w:r>
      <w:r w:rsidR="00BB156C" w:rsidRPr="001B3D7B">
        <w:rPr>
          <w:rFonts w:ascii="Book Antiqua" w:hAnsi="Book Antiqua" w:cs="Tahoma"/>
          <w:sz w:val="24"/>
          <w:szCs w:val="24"/>
          <w:lang w:val="en-US"/>
        </w:rPr>
      </w:r>
      <w:r w:rsidR="00BB156C" w:rsidRPr="001B3D7B">
        <w:rPr>
          <w:rFonts w:ascii="Book Antiqua" w:hAnsi="Book Antiqua" w:cs="Tahoma"/>
          <w:sz w:val="24"/>
          <w:szCs w:val="24"/>
          <w:lang w:val="en-US"/>
        </w:rPr>
        <w:fldChar w:fldCharType="separate"/>
      </w:r>
      <w:r w:rsidR="00BB156C" w:rsidRPr="001B3D7B">
        <w:rPr>
          <w:rFonts w:ascii="Book Antiqua" w:hAnsi="Book Antiqua" w:cs="Tahoma"/>
          <w:noProof/>
          <w:sz w:val="24"/>
          <w:szCs w:val="24"/>
          <w:vertAlign w:val="superscript"/>
          <w:lang w:val="en-US"/>
        </w:rPr>
        <w:t>[51,132]</w:t>
      </w:r>
      <w:r w:rsidR="00BB156C" w:rsidRPr="001B3D7B">
        <w:rPr>
          <w:rFonts w:ascii="Book Antiqua" w:hAnsi="Book Antiqua" w:cs="Tahoma"/>
          <w:sz w:val="24"/>
          <w:szCs w:val="24"/>
          <w:lang w:val="en-US"/>
        </w:rPr>
        <w:fldChar w:fldCharType="end"/>
      </w:r>
      <w:r w:rsidR="00AA6A99" w:rsidRPr="001B3D7B">
        <w:rPr>
          <w:rFonts w:ascii="Book Antiqua" w:hAnsi="Book Antiqua" w:cs="Tahoma"/>
          <w:sz w:val="24"/>
          <w:szCs w:val="24"/>
          <w:lang w:val="en-US"/>
        </w:rPr>
        <w:t>.</w:t>
      </w:r>
    </w:p>
    <w:p w14:paraId="0BCF01A1" w14:textId="69E72D17" w:rsidR="00B94D05" w:rsidRPr="001B3D7B" w:rsidRDefault="003A6A5B"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Special attention needs to be paid to patients coinfected with hepatitis B virus (HBV), </w:t>
      </w:r>
      <w:r w:rsidR="00B94D05" w:rsidRPr="001B3D7B">
        <w:rPr>
          <w:rFonts w:ascii="Book Antiqua" w:hAnsi="Book Antiqua" w:cs="Tahoma"/>
          <w:sz w:val="24"/>
          <w:szCs w:val="24"/>
          <w:lang w:val="en-US"/>
        </w:rPr>
        <w:t xml:space="preserve">which has a prevalence of 4.11% </w:t>
      </w:r>
      <w:r w:rsidRPr="001B3D7B">
        <w:rPr>
          <w:rFonts w:ascii="Book Antiqua" w:hAnsi="Book Antiqua" w:cs="Tahoma"/>
          <w:sz w:val="24"/>
          <w:szCs w:val="24"/>
          <w:lang w:val="en-US"/>
        </w:rPr>
        <w:t>among HCV patients in</w:t>
      </w:r>
      <w:r w:rsidR="00B94D05" w:rsidRPr="001B3D7B">
        <w:rPr>
          <w:rFonts w:ascii="Book Antiqua" w:hAnsi="Book Antiqua" w:cs="Tahoma"/>
          <w:sz w:val="24"/>
          <w:szCs w:val="24"/>
          <w:lang w:val="en-US"/>
        </w:rPr>
        <w:t xml:space="preserve"> China</w:t>
      </w:r>
      <w:r w:rsidR="00D43798" w:rsidRPr="001B3D7B">
        <w:rPr>
          <w:rFonts w:ascii="Book Antiqua" w:hAnsi="Book Antiqua" w:cs="Tahoma"/>
          <w:sz w:val="24"/>
          <w:szCs w:val="24"/>
          <w:lang w:val="en-US"/>
        </w:rPr>
        <w:fldChar w:fldCharType="begin">
          <w:fldData xml:space="preserve">PEVuZE5vdGU+PENpdGU+PEF1dGhvcj5ZYW48L0F1dGhvcj48WWVhcj4yMDE2PC9ZZWFyPjxSZWNO
dW0+MjU0PC9SZWNOdW0+PERpc3BsYXlUZXh0PjxzdHlsZSBmYWNlPSJzdXBlcnNjcmlwdCI+WzEz
M108L3N0eWxlPjwvRGlzcGxheVRleHQ+PHJlY29yZD48cmVjLW51bWJlcj4yNTQ8L3JlYy1udW1i
ZXI+PGZvcmVpZ24ta2V5cz48a2V5IGFwcD0iRU4iIGRiLWlkPSJzeGFzdjB6eGZmZDB2aWVldjVh
eDBwMDgyMjJlcjJwMHZ3ZXgiIHRpbWVzdGFtcD0iMTU1NDA5OTI5MiI+MjU0PC9rZXk+PC9mb3Jl
aWduLWtleXM+PHJlZi10eXBlIG5hbWU9IkpvdXJuYWwgQXJ0aWNsZSI+MTc8L3JlZi10eXBlPjxj
b250cmlidXRvcnM+PGF1dGhvcnM+PGF1dGhvcj5ZYW4sIEwuIEIuPC9hdXRob3I+PGF1dGhvcj5S
YW8sIEguIFkuPC9hdXRob3I+PGF1dGhvcj5NYSwgWS4gSi48L2F1dGhvcj48YXV0aG9yPkJhaSwg
TC48L2F1dGhvcj48YXV0aG9yPkNoZW4sIEUuIFEuPC9hdXRob3I+PGF1dGhvcj5EdSwgTC4gWS48
L2F1dGhvcj48YXV0aG9yPllhbmcsIFIuIEYuPC9hdXRob3I+PGF1dGhvcj5XZWksIEwuPC9hdXRo
b3I+PGF1dGhvcj5UYW5nLCBILjwvYXV0aG9yPjwvYXV0aG9ycz48L2NvbnRyaWJ1dG9ycz48YXV0
aC1hZGRyZXNzPkNlbnRlciBvZiBJbmZlY3Rpb3VzIERpc2Vhc2VzLCBXZXN0IENoaW5hIEhvc3Bp
dGFsLCBTaWNodWFuIFVuaXZlcnNpdHksIENoZW5nZHUsIFBlb3BsZSZhcG9zO3MgUmVwdWJsaWMg
b2YgQ2hpbmEgRGl2aXNpb24gb2YgSW5mZWN0aW91cyBEaXNlYXNlcywgU3RhdGUgS2V5IExhYm9y
YXRvcnkgb2YgQmlvdGhlcmFweSwgU2ljaHVhbiBVbml2ZXJzaXR5LCBDaGVuZ2R1LCBQZW9wbGUm
YXBvcztzIFJlcHVibGljIG9mIENoaW5hLiYjeEQ7QmVpamluZyBLZXkgTGFib3JhdG9yeSBmb3Ig
SGVwYXRpdGlzIEMgYW5kIEltbXVub3RoZXJhcHkgZm9yIExpdmVyIERpc2Vhc2UsIFBla2luZyBV
bml2ZXJzaXR5IFBlb3BsZSZhcG9zO3MgSG9zcGl0YWwsIFBla2luZyBVbml2ZXJzaXR5IEhlcGF0
b2xvZ3kgSW5zdGl0dXRlLCBCZWlqaW5nLCBQZW9wbGUmYXBvcztzIFJlcHVibGljIG9mIENoaW5h
LjwvYXV0aC1hZGRyZXNzPjx0aXRsZXM+PHRpdGxlPkhlcGF0aXRpcyBCIHZpcnVzIGluZmVjdGlv
biBpbiBDaGluZXNlIHBhdGllbnRzIHdpdGggaGVwYXRpdGlzIEMgdmlydXMgaW5mZWN0aW9uOiBw
cmV2YWxlbmNlLCBjbGluaWNhbCBjaGFyYWN0ZXJpc3RpY3MsIHZpcmFsIGludGVyYWN0aW9ucyBh
bmQgaG9zdCBnZW5vdHlwZXM6IGEgbmF0aW9ud2lkZSBjcm9zcy1zZWN0aW9uYWwgc3R1ZHk8L3Rp
dGxlPjxzZWNvbmRhcnktdGl0bGU+Qk1KIE9wZW48L3NlY29uZGFyeS10aXRsZT48YWx0LXRpdGxl
PkJNSiBvcGVuPC9hbHQtdGl0bGU+PC90aXRsZXM+PHBhZ2VzPmUwMTIwMTY8L3BhZ2VzPjx2b2x1
bWU+Njwvdm9sdW1lPjxudW1iZXI+MTA8L251bWJlcj48ZWRpdGlvbj4yMDE2LzEwLzE0PC9lZGl0
aW9uPjxrZXl3b3Jkcz48a2V5d29yZD5BZG9sZXNjZW50PC9rZXl3b3JkPjxrZXl3b3JkPkFkdWx0
PC9rZXl3b3JkPjxrZXl3b3JkPkFnZWQ8L2tleXdvcmQ+PGtleXdvcmQ+QXNpYW4gQ29udGluZW50
YWwgQW5jZXN0cnkgR3JvdXA8L2tleXdvcmQ+PGtleXdvcmQ+Q2hpbmEvZXBpZGVtaW9sb2d5PC9r
ZXl3b3JkPjxrZXl3b3JkPkNvaW5mZWN0aW9uLyplcGlkZW1pb2xvZ3kvZ2VuZXRpY3Mvdmlyb2xv
Z3k8L2tleXdvcmQ+PGtleXdvcmQ+Q3Jvc3MtU2VjdGlvbmFsIFN0dWRpZXM8L2tleXdvcmQ+PGtl
eXdvcmQ+RmVtYWxlPC9rZXl3b3JkPjxrZXl3b3JkPkdlbm90eXBlPC9rZXl3b3JkPjxrZXl3b3Jk
PkhlcGFjaXZpcnVzL2dlbmV0aWNzLypwYXRob2dlbmljaXR5PC9rZXl3b3JkPjxrZXl3b3JkPipI
ZXBhdGl0aXMgQi9lcGlkZW1pb2xvZ3kvZ2VuZXRpY3MvcGF0aG9sb2d5L3Zpcm9sb2d5PC9rZXl3
b3JkPjxrZXl3b3JkPkhlcGF0aXRpcyBCIHZpcnVzL2dlbmV0aWNzLypwYXRob2dlbmljaXR5PC9r
ZXl3b3JkPjxrZXl3b3JkPipIZXBhdGl0aXMgQy9lcGlkZW1pb2xvZ3kvZ2VuZXRpY3MvcGF0aG9s
b2d5L3Zpcm9sb2d5PC9rZXl3b3JkPjxrZXl3b3JkPkh1bWFuczwva2V5d29yZD48a2V5d29yZD5J
bnRlcmxldWtpbnMvbWV0YWJvbGlzbTwva2V5d29yZD48a2V5d29yZD5MaXZlciBDaXJyaG9zaXMv
ZXBpZGVtaW9sb2d5L2dlbmV0aWNzL3BhdGhvbG9neS92aXJvbG9neTwva2V5d29yZD48a2V5d29y
ZD5NYWxlPC9rZXl3b3JkPjxrZXl3b3JkPk1pZGRsZSBBZ2VkPC9rZXl3b3JkPjxrZXl3b3JkPlBy
ZXZhbGVuY2U8L2tleXdvcmQ+PGtleXdvcmQ+WW91bmcgQWR1bHQ8L2tleXdvcmQ+PGtleXdvcmQ+
KkNpcnJob3Npczwva2V5d29yZD48a2V5d29yZD4qSGVwYXRpdGlzPC9rZXl3b3JkPjxrZXl3b3Jk
PipIZXBhdGl0aXMgQiB2aXJ1cyAoSEJWKTwva2V5d29yZD48a2V5d29yZD4qSGVwYXRpdGlzIEMg
dmlydXMgKEhDVik8L2tleXdvcmQ+PC9rZXl3b3Jkcz48ZGF0ZXM+PHllYXI+MjAxNjwveWVhcj48
cHViLWRhdGVzPjxkYXRlPk9jdCAxMjwvZGF0ZT48L3B1Yi1kYXRlcz48L2RhdGVzPjxpc2JuPjIw
NDQtNjA1NTwvaXNibj48YWNjZXNzaW9uLW51bT4yNzczMzQxMjwvYWNjZXNzaW9uLW51bT48dXJs
cz48L3VybHM+PGN1c3RvbTI+UE1DNTA3MzUyNDwvY3VzdG9tMj48ZWxlY3Ryb25pYy1yZXNvdXJj
ZS1udW0+MTAuMTEzNi9ibWpvcGVuLTIwMTYtMDEyMDE2PC9lbGVjdHJvbmljLXJlc291cmNlLW51
bT48cmVtb3RlLWRhdGFiYXNlLXByb3ZpZGVyPk5MTTwvcmVtb3RlLWRhdGFiYXNlLXByb3ZpZGVy
PjxsYW5ndWFnZT5lbmc8L2xhbmd1YWdlPjwvcmVjb3JkPjwvQ2l0ZT48L0VuZE5vdGU+
</w:fldData>
        </w:fldChar>
      </w:r>
      <w:r w:rsidR="00D43798" w:rsidRPr="001B3D7B">
        <w:rPr>
          <w:rFonts w:ascii="Book Antiqua" w:hAnsi="Book Antiqua" w:cs="Tahoma"/>
          <w:sz w:val="24"/>
          <w:szCs w:val="24"/>
          <w:lang w:val="en-US"/>
        </w:rPr>
        <w:instrText xml:space="preserve"> ADDIN EN.CITE </w:instrText>
      </w:r>
      <w:r w:rsidR="00D43798" w:rsidRPr="001B3D7B">
        <w:rPr>
          <w:rFonts w:ascii="Book Antiqua" w:hAnsi="Book Antiqua" w:cs="Tahoma"/>
          <w:sz w:val="24"/>
          <w:szCs w:val="24"/>
          <w:lang w:val="en-US"/>
        </w:rPr>
        <w:fldChar w:fldCharType="begin">
          <w:fldData xml:space="preserve">PEVuZE5vdGU+PENpdGU+PEF1dGhvcj5ZYW48L0F1dGhvcj48WWVhcj4yMDE2PC9ZZWFyPjxSZWNO
dW0+MjU0PC9SZWNOdW0+PERpc3BsYXlUZXh0PjxzdHlsZSBmYWNlPSJzdXBlcnNjcmlwdCI+WzEz
M108L3N0eWxlPjwvRGlzcGxheVRleHQ+PHJlY29yZD48cmVjLW51bWJlcj4yNTQ8L3JlYy1udW1i
ZXI+PGZvcmVpZ24ta2V5cz48a2V5IGFwcD0iRU4iIGRiLWlkPSJzeGFzdjB6eGZmZDB2aWVldjVh
eDBwMDgyMjJlcjJwMHZ3ZXgiIHRpbWVzdGFtcD0iMTU1NDA5OTI5MiI+MjU0PC9rZXk+PC9mb3Jl
aWduLWtleXM+PHJlZi10eXBlIG5hbWU9IkpvdXJuYWwgQXJ0aWNsZSI+MTc8L3JlZi10eXBlPjxj
b250cmlidXRvcnM+PGF1dGhvcnM+PGF1dGhvcj5ZYW4sIEwuIEIuPC9hdXRob3I+PGF1dGhvcj5S
YW8sIEguIFkuPC9hdXRob3I+PGF1dGhvcj5NYSwgWS4gSi48L2F1dGhvcj48YXV0aG9yPkJhaSwg
TC48L2F1dGhvcj48YXV0aG9yPkNoZW4sIEUuIFEuPC9hdXRob3I+PGF1dGhvcj5EdSwgTC4gWS48
L2F1dGhvcj48YXV0aG9yPllhbmcsIFIuIEYuPC9hdXRob3I+PGF1dGhvcj5XZWksIEwuPC9hdXRo
b3I+PGF1dGhvcj5UYW5nLCBILjwvYXV0aG9yPjwvYXV0aG9ycz48L2NvbnRyaWJ1dG9ycz48YXV0
aC1hZGRyZXNzPkNlbnRlciBvZiBJbmZlY3Rpb3VzIERpc2Vhc2VzLCBXZXN0IENoaW5hIEhvc3Bp
dGFsLCBTaWNodWFuIFVuaXZlcnNpdHksIENoZW5nZHUsIFBlb3BsZSZhcG9zO3MgUmVwdWJsaWMg
b2YgQ2hpbmEgRGl2aXNpb24gb2YgSW5mZWN0aW91cyBEaXNlYXNlcywgU3RhdGUgS2V5IExhYm9y
YXRvcnkgb2YgQmlvdGhlcmFweSwgU2ljaHVhbiBVbml2ZXJzaXR5LCBDaGVuZ2R1LCBQZW9wbGUm
YXBvcztzIFJlcHVibGljIG9mIENoaW5hLiYjeEQ7QmVpamluZyBLZXkgTGFib3JhdG9yeSBmb3Ig
SGVwYXRpdGlzIEMgYW5kIEltbXVub3RoZXJhcHkgZm9yIExpdmVyIERpc2Vhc2UsIFBla2luZyBV
bml2ZXJzaXR5IFBlb3BsZSZhcG9zO3MgSG9zcGl0YWwsIFBla2luZyBVbml2ZXJzaXR5IEhlcGF0
b2xvZ3kgSW5zdGl0dXRlLCBCZWlqaW5nLCBQZW9wbGUmYXBvcztzIFJlcHVibGljIG9mIENoaW5h
LjwvYXV0aC1hZGRyZXNzPjx0aXRsZXM+PHRpdGxlPkhlcGF0aXRpcyBCIHZpcnVzIGluZmVjdGlv
biBpbiBDaGluZXNlIHBhdGllbnRzIHdpdGggaGVwYXRpdGlzIEMgdmlydXMgaW5mZWN0aW9uOiBw
cmV2YWxlbmNlLCBjbGluaWNhbCBjaGFyYWN0ZXJpc3RpY3MsIHZpcmFsIGludGVyYWN0aW9ucyBh
bmQgaG9zdCBnZW5vdHlwZXM6IGEgbmF0aW9ud2lkZSBjcm9zcy1zZWN0aW9uYWwgc3R1ZHk8L3Rp
dGxlPjxzZWNvbmRhcnktdGl0bGU+Qk1KIE9wZW48L3NlY29uZGFyeS10aXRsZT48YWx0LXRpdGxl
PkJNSiBvcGVuPC9hbHQtdGl0bGU+PC90aXRsZXM+PHBhZ2VzPmUwMTIwMTY8L3BhZ2VzPjx2b2x1
bWU+Njwvdm9sdW1lPjxudW1iZXI+MTA8L251bWJlcj48ZWRpdGlvbj4yMDE2LzEwLzE0PC9lZGl0
aW9uPjxrZXl3b3Jkcz48a2V5d29yZD5BZG9sZXNjZW50PC9rZXl3b3JkPjxrZXl3b3JkPkFkdWx0
PC9rZXl3b3JkPjxrZXl3b3JkPkFnZWQ8L2tleXdvcmQ+PGtleXdvcmQ+QXNpYW4gQ29udGluZW50
YWwgQW5jZXN0cnkgR3JvdXA8L2tleXdvcmQ+PGtleXdvcmQ+Q2hpbmEvZXBpZGVtaW9sb2d5PC9r
ZXl3b3JkPjxrZXl3b3JkPkNvaW5mZWN0aW9uLyplcGlkZW1pb2xvZ3kvZ2VuZXRpY3Mvdmlyb2xv
Z3k8L2tleXdvcmQ+PGtleXdvcmQ+Q3Jvc3MtU2VjdGlvbmFsIFN0dWRpZXM8L2tleXdvcmQ+PGtl
eXdvcmQ+RmVtYWxlPC9rZXl3b3JkPjxrZXl3b3JkPkdlbm90eXBlPC9rZXl3b3JkPjxrZXl3b3Jk
PkhlcGFjaXZpcnVzL2dlbmV0aWNzLypwYXRob2dlbmljaXR5PC9rZXl3b3JkPjxrZXl3b3JkPipI
ZXBhdGl0aXMgQi9lcGlkZW1pb2xvZ3kvZ2VuZXRpY3MvcGF0aG9sb2d5L3Zpcm9sb2d5PC9rZXl3
b3JkPjxrZXl3b3JkPkhlcGF0aXRpcyBCIHZpcnVzL2dlbmV0aWNzLypwYXRob2dlbmljaXR5PC9r
ZXl3b3JkPjxrZXl3b3JkPipIZXBhdGl0aXMgQy9lcGlkZW1pb2xvZ3kvZ2VuZXRpY3MvcGF0aG9s
b2d5L3Zpcm9sb2d5PC9rZXl3b3JkPjxrZXl3b3JkPkh1bWFuczwva2V5d29yZD48a2V5d29yZD5J
bnRlcmxldWtpbnMvbWV0YWJvbGlzbTwva2V5d29yZD48a2V5d29yZD5MaXZlciBDaXJyaG9zaXMv
ZXBpZGVtaW9sb2d5L2dlbmV0aWNzL3BhdGhvbG9neS92aXJvbG9neTwva2V5d29yZD48a2V5d29y
ZD5NYWxlPC9rZXl3b3JkPjxrZXl3b3JkPk1pZGRsZSBBZ2VkPC9rZXl3b3JkPjxrZXl3b3JkPlBy
ZXZhbGVuY2U8L2tleXdvcmQ+PGtleXdvcmQ+WW91bmcgQWR1bHQ8L2tleXdvcmQ+PGtleXdvcmQ+
KkNpcnJob3Npczwva2V5d29yZD48a2V5d29yZD4qSGVwYXRpdGlzPC9rZXl3b3JkPjxrZXl3b3Jk
PipIZXBhdGl0aXMgQiB2aXJ1cyAoSEJWKTwva2V5d29yZD48a2V5d29yZD4qSGVwYXRpdGlzIEMg
dmlydXMgKEhDVik8L2tleXdvcmQ+PC9rZXl3b3Jkcz48ZGF0ZXM+PHllYXI+MjAxNjwveWVhcj48
cHViLWRhdGVzPjxkYXRlPk9jdCAxMjwvZGF0ZT48L3B1Yi1kYXRlcz48L2RhdGVzPjxpc2JuPjIw
NDQtNjA1NTwvaXNibj48YWNjZXNzaW9uLW51bT4yNzczMzQxMjwvYWNjZXNzaW9uLW51bT48dXJs
cz48L3VybHM+PGN1c3RvbTI+UE1DNTA3MzUyNDwvY3VzdG9tMj48ZWxlY3Ryb25pYy1yZXNvdXJj
ZS1udW0+MTAuMTEzNi9ibWpvcGVuLTIwMTYtMDEyMDE2PC9lbGVjdHJvbmljLXJlc291cmNlLW51
bT48cmVtb3RlLWRhdGFiYXNlLXByb3ZpZGVyPk5MTTwvcmVtb3RlLWRhdGFiYXNlLXByb3ZpZGVy
PjxsYW5ndWFnZT5lbmc8L2xhbmd1YWdlPjwvcmVjb3JkPjwvQ2l0ZT48L0VuZE5vdGU+
</w:fldData>
        </w:fldChar>
      </w:r>
      <w:r w:rsidR="00D43798" w:rsidRPr="001B3D7B">
        <w:rPr>
          <w:rFonts w:ascii="Book Antiqua" w:hAnsi="Book Antiqua" w:cs="Tahoma"/>
          <w:sz w:val="24"/>
          <w:szCs w:val="24"/>
          <w:lang w:val="en-US"/>
        </w:rPr>
        <w:instrText xml:space="preserve"> ADDIN EN.CITE.DATA </w:instrText>
      </w:r>
      <w:r w:rsidR="00D43798" w:rsidRPr="001B3D7B">
        <w:rPr>
          <w:rFonts w:ascii="Book Antiqua" w:hAnsi="Book Antiqua" w:cs="Tahoma"/>
          <w:sz w:val="24"/>
          <w:szCs w:val="24"/>
          <w:lang w:val="en-US"/>
        </w:rPr>
      </w:r>
      <w:r w:rsidR="00D43798" w:rsidRPr="001B3D7B">
        <w:rPr>
          <w:rFonts w:ascii="Book Antiqua" w:hAnsi="Book Antiqua" w:cs="Tahoma"/>
          <w:sz w:val="24"/>
          <w:szCs w:val="24"/>
          <w:lang w:val="en-US"/>
        </w:rPr>
        <w:fldChar w:fldCharType="end"/>
      </w:r>
      <w:r w:rsidR="00D43798" w:rsidRPr="001B3D7B">
        <w:rPr>
          <w:rFonts w:ascii="Book Antiqua" w:hAnsi="Book Antiqua" w:cs="Tahoma"/>
          <w:sz w:val="24"/>
          <w:szCs w:val="24"/>
          <w:lang w:val="en-US"/>
        </w:rPr>
      </w:r>
      <w:r w:rsidR="00D43798" w:rsidRPr="001B3D7B">
        <w:rPr>
          <w:rFonts w:ascii="Book Antiqua" w:hAnsi="Book Antiqua" w:cs="Tahoma"/>
          <w:sz w:val="24"/>
          <w:szCs w:val="24"/>
          <w:lang w:val="en-US"/>
        </w:rPr>
        <w:fldChar w:fldCharType="separate"/>
      </w:r>
      <w:r w:rsidR="00D43798" w:rsidRPr="001B3D7B">
        <w:rPr>
          <w:rFonts w:ascii="Book Antiqua" w:hAnsi="Book Antiqua" w:cs="Tahoma"/>
          <w:noProof/>
          <w:sz w:val="24"/>
          <w:szCs w:val="24"/>
          <w:vertAlign w:val="superscript"/>
          <w:lang w:val="en-US"/>
        </w:rPr>
        <w:t>[133]</w:t>
      </w:r>
      <w:r w:rsidR="00D43798" w:rsidRPr="001B3D7B">
        <w:rPr>
          <w:rFonts w:ascii="Book Antiqua" w:hAnsi="Book Antiqua" w:cs="Tahoma"/>
          <w:sz w:val="24"/>
          <w:szCs w:val="24"/>
          <w:lang w:val="en-US"/>
        </w:rPr>
        <w:fldChar w:fldCharType="end"/>
      </w:r>
      <w:r w:rsidR="00B94D05" w:rsidRPr="001B3D7B">
        <w:rPr>
          <w:rFonts w:ascii="Book Antiqua" w:hAnsi="Book Antiqua" w:cs="Tahoma"/>
          <w:sz w:val="24"/>
          <w:szCs w:val="24"/>
          <w:lang w:val="en-US"/>
        </w:rPr>
        <w:t xml:space="preserve">. </w:t>
      </w:r>
      <w:r w:rsidR="009802A5" w:rsidRPr="001B3D7B">
        <w:rPr>
          <w:rFonts w:ascii="Book Antiqua" w:hAnsi="Book Antiqua" w:cs="Tahoma"/>
          <w:sz w:val="24"/>
          <w:szCs w:val="24"/>
          <w:lang w:val="en-US"/>
        </w:rPr>
        <w:t>HBV/HCV coinfected patients not on active anti-HBV treatment should be monitored for potential HBV reactivation during and after DAA treatment</w:t>
      </w:r>
      <w:r w:rsidR="00D43798" w:rsidRPr="001B3D7B">
        <w:rPr>
          <w:rFonts w:ascii="Book Antiqua" w:hAnsi="Book Antiqua" w:cs="Tahoma"/>
          <w:sz w:val="24"/>
          <w:szCs w:val="24"/>
          <w:lang w:val="en-US"/>
        </w:rPr>
        <w:fldChar w:fldCharType="begin"/>
      </w:r>
      <w:r w:rsidR="00D43798" w:rsidRPr="001B3D7B">
        <w:rPr>
          <w:rFonts w:ascii="Book Antiqua" w:hAnsi="Book Antiqua" w:cs="Tahoma"/>
          <w:sz w:val="24"/>
          <w:szCs w:val="24"/>
          <w:lang w:val="en-US"/>
        </w:rPr>
        <w:instrText xml:space="preserve"> ADDIN EN.CITE &lt;EndNote&gt;&lt;Cite ExcludeAuth="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D43798" w:rsidRPr="001B3D7B">
        <w:rPr>
          <w:rFonts w:ascii="Book Antiqua" w:hAnsi="Book Antiqua" w:cs="Tahoma"/>
          <w:sz w:val="24"/>
          <w:szCs w:val="24"/>
          <w:lang w:val="en-US"/>
        </w:rPr>
        <w:fldChar w:fldCharType="separate"/>
      </w:r>
      <w:r w:rsidR="00D43798" w:rsidRPr="001B3D7B">
        <w:rPr>
          <w:rFonts w:ascii="Book Antiqua" w:hAnsi="Book Antiqua" w:cs="Tahoma"/>
          <w:noProof/>
          <w:sz w:val="24"/>
          <w:szCs w:val="24"/>
          <w:vertAlign w:val="superscript"/>
          <w:lang w:val="en-US"/>
        </w:rPr>
        <w:t>[5]</w:t>
      </w:r>
      <w:r w:rsidR="00D43798" w:rsidRPr="001B3D7B">
        <w:rPr>
          <w:rFonts w:ascii="Book Antiqua" w:hAnsi="Book Antiqua" w:cs="Tahoma"/>
          <w:sz w:val="24"/>
          <w:szCs w:val="24"/>
          <w:lang w:val="en-US"/>
        </w:rPr>
        <w:fldChar w:fldCharType="end"/>
      </w:r>
      <w:r w:rsidR="00B94D05" w:rsidRPr="001B3D7B">
        <w:rPr>
          <w:rFonts w:ascii="Book Antiqua" w:hAnsi="Book Antiqua" w:cs="Tahoma"/>
          <w:sz w:val="24"/>
          <w:szCs w:val="24"/>
          <w:lang w:val="en-US"/>
        </w:rPr>
        <w:t>.</w:t>
      </w:r>
    </w:p>
    <w:p w14:paraId="0423F159" w14:textId="77DA33BC" w:rsidR="00E91D48" w:rsidRPr="001B3D7B" w:rsidRDefault="00257334"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P</w:t>
      </w:r>
      <w:r w:rsidR="00207B97" w:rsidRPr="001B3D7B">
        <w:rPr>
          <w:rFonts w:ascii="Book Antiqua" w:hAnsi="Book Antiqua" w:cs="Tahoma"/>
          <w:sz w:val="24"/>
          <w:szCs w:val="24"/>
          <w:lang w:val="en-US"/>
        </w:rPr>
        <w:t>atients who fail certain DAA regimens may develop treatment-emergent RASs</w:t>
      </w:r>
      <w:r w:rsidRPr="001B3D7B">
        <w:rPr>
          <w:rFonts w:ascii="Book Antiqua" w:hAnsi="Book Antiqua" w:cs="Tahoma"/>
          <w:sz w:val="24"/>
          <w:szCs w:val="24"/>
          <w:lang w:val="en-US"/>
        </w:rPr>
        <w:t xml:space="preserve">, the </w:t>
      </w:r>
      <w:r w:rsidR="00207B97" w:rsidRPr="001B3D7B">
        <w:rPr>
          <w:rFonts w:ascii="Book Antiqua" w:hAnsi="Book Antiqua" w:cs="Tahoma"/>
          <w:sz w:val="24"/>
          <w:szCs w:val="24"/>
          <w:lang w:val="en-US"/>
        </w:rPr>
        <w:t xml:space="preserve">transmission </w:t>
      </w:r>
      <w:r w:rsidR="00694213" w:rsidRPr="001B3D7B">
        <w:rPr>
          <w:rFonts w:ascii="Book Antiqua" w:hAnsi="Book Antiqua" w:cs="Tahoma"/>
          <w:sz w:val="24"/>
          <w:szCs w:val="24"/>
          <w:lang w:val="en-US"/>
        </w:rPr>
        <w:t xml:space="preserve">and accumulation </w:t>
      </w:r>
      <w:r w:rsidR="00207B97" w:rsidRPr="001B3D7B">
        <w:rPr>
          <w:rFonts w:ascii="Book Antiqua" w:hAnsi="Book Antiqua" w:cs="Tahoma"/>
          <w:sz w:val="24"/>
          <w:szCs w:val="24"/>
          <w:lang w:val="en-US"/>
        </w:rPr>
        <w:t xml:space="preserve">of </w:t>
      </w:r>
      <w:r w:rsidRPr="001B3D7B">
        <w:rPr>
          <w:rFonts w:ascii="Book Antiqua" w:hAnsi="Book Antiqua" w:cs="Tahoma"/>
          <w:sz w:val="24"/>
          <w:szCs w:val="24"/>
          <w:lang w:val="en-US"/>
        </w:rPr>
        <w:t>which</w:t>
      </w:r>
      <w:r w:rsidR="00207B97"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could </w:t>
      </w:r>
      <w:r w:rsidR="00694213" w:rsidRPr="001B3D7B">
        <w:rPr>
          <w:rFonts w:ascii="Book Antiqua" w:hAnsi="Book Antiqua" w:cs="Tahoma"/>
          <w:sz w:val="24"/>
          <w:szCs w:val="24"/>
          <w:lang w:val="en-US"/>
        </w:rPr>
        <w:t xml:space="preserve">potentially </w:t>
      </w:r>
      <w:r w:rsidR="00207B97" w:rsidRPr="001B3D7B">
        <w:rPr>
          <w:rFonts w:ascii="Book Antiqua" w:hAnsi="Book Antiqua" w:cs="Tahoma"/>
          <w:sz w:val="24"/>
          <w:szCs w:val="24"/>
          <w:lang w:val="en-US"/>
        </w:rPr>
        <w:t xml:space="preserve">cause public health issues. </w:t>
      </w:r>
      <w:r w:rsidR="00B94D05" w:rsidRPr="001B3D7B">
        <w:rPr>
          <w:rFonts w:ascii="Book Antiqua" w:hAnsi="Book Antiqua" w:cs="Tahoma"/>
          <w:sz w:val="24"/>
          <w:szCs w:val="24"/>
          <w:lang w:val="en-US"/>
        </w:rPr>
        <w:t xml:space="preserve">A study on HCV resistance in China by Huang </w:t>
      </w:r>
      <w:r w:rsidR="00B94D05" w:rsidRPr="001B3D7B">
        <w:rPr>
          <w:rFonts w:ascii="Book Antiqua" w:hAnsi="Book Antiqua" w:cs="Tahoma"/>
          <w:i/>
          <w:sz w:val="24"/>
          <w:szCs w:val="24"/>
          <w:lang w:val="en-US"/>
        </w:rPr>
        <w:t>et al</w:t>
      </w:r>
      <w:r w:rsidR="00BA399E" w:rsidRPr="001B3D7B">
        <w:rPr>
          <w:rFonts w:ascii="Book Antiqua" w:hAnsi="Book Antiqua" w:cs="Tahoma"/>
          <w:sz w:val="24"/>
          <w:szCs w:val="24"/>
          <w:lang w:val="en-US"/>
        </w:rPr>
        <w:fldChar w:fldCharType="begin">
          <w:fldData xml:space="preserve">PEVuZE5vdGU+PENpdGU+PEF1dGhvcj5IdWFuZzwvQXV0aG9yPjxZZWFyPjIwMTk8L1llYXI+PFJl
Y051bT4yNDM8L1JlY051bT48RGlzcGxheVRleHQ+PHN0eWxlIGZhY2U9InN1cGVyc2NyaXB0Ij5b
MTM0XTwvc3R5bGU+PC9EaXNwbGF5VGV4dD48cmVjb3JkPjxyZWMtbnVtYmVyPjI0MzwvcmVjLW51
bWJlcj48Zm9yZWlnbi1rZXlzPjxrZXkgYXBwPSJFTiIgZGItaWQ9InN4YXN2MHp4ZmZkMHZpZWV2
NWF4MHAwODIyMmVyMnAwdndleCIgdGltZXN0YW1wPSIxNTUzNjk1MDk4Ij4yNDM8L2tleT48L2Zv
cmVpZ24ta2V5cz48cmVmLXR5cGUgbmFtZT0iSm91cm5hbCBBcnRpY2xlIj4xNzwvcmVmLXR5cGU+
PGNvbnRyaWJ1dG9ycz48YXV0aG9ycz48YXV0aG9yPkh1YW5nLCBXLjwvYXV0aG9yPjxhdXRob3I+
V2FuZywgTS48L2F1dGhvcj48YXV0aG9yPkdvbmcsIFEuPC9hdXRob3I+PGF1dGhvcj5ZdSwgRC48
L2F1dGhvcj48YXV0aG9yPkNoZW4sIFAuPC9hdXRob3I+PGF1dGhvcj5MaW4sIEouPC9hdXRob3I+
PGF1dGhvcj5IYW4sIFkuPC9hdXRob3I+PGF1dGhvcj5TdSwgWS48L2F1dGhvcj48YXV0aG9yPlF1
LCBMLjwvYXV0aG9yPjxhdXRob3I+WmhhbmcsIFguPC9hdXRob3I+PC9hdXRob3JzPjwvY29udHJp
YnV0b3JzPjxhdXRoLWFkZHJlc3M+MSBSZXNlYXJjaCBMYWJvcmF0b3J5IG9mIENsaW5pY2FsIFZp
cm9sb2d5LCBSdWlqaW4gSG9zcGl0YWwsIFNoYW5naGFpIEppYW90b25nIFVuaXZlcnNpdHksIFNj
aG9vbCBvZiBNZWRpY2luZSwgU2hhbmdoYWksIENoaW5hLiYjeEQ7MiBEZXBhcnRtZW50IG9mIElu
ZmVjdGlvdXMgRGlzZWFzZXMsIFJ1aWppbiBIb3NwaXRhbCwgU2hhbmdoYWkgSmlhb3RvbmcgVW5p
dmVyc2l0eSwgU2Nob29sIG9mIE1lZGljaW5lLCBTaGFuZ2hhaSwgQ2hpbmEuJiN4RDszIFRyYW5z
bGF0aW9uYWwgTWVkaWNpbmUgUmVzZWFyY2ggQ2VudGVyLCBSdWlqaW4gSG9zcGl0YWwgTm9ydGgs
IFNoYW5naGFpIEppYW90b25nIFVuaXZlcnNpdHksIFNjaG9vbCBvZiBNZWRpY2luZSwgU2hhbmdo
YWksIENoaW5hLiYjeEQ7NCBLZXkgTGFib3JhdG9yeSBvZiBNZWRpY2FsIE1vbGVjdWxhciBWaXJv
bG9neSwgU2Nob29sIG9mIEJhc2ljIE1lZGljYWwgU2NpZW5jZXMsIEZ1IERhbiBVbml2ZXJzaXR5
LCBTaGFuZ2hhaSwgQ2hpbmEuJiN4RDs1IERlcGFydG1lbnQgb2YgSW5mZWN0aW91cyBEaXNlYXNl
cywgRWFzdCBIb3NwaXRhbCwgVG9uZ2ppIFVuaXZlcnNpdHksIFNoYW5naGFpLCBDaGluYS48L2F1
dGgtYWRkcmVzcz48dGl0bGVzPjx0aXRsZT5Db21wYXJpc29uIG9mIG5hdHVyYWxseSBvY2N1cnJp
bmcgcmVzaXN0YW5jZS1hc3NvY2lhdGVkIHN1YnN0aXR1dGlvbnMgYmV0d2VlbiAyMDA4IGFuZCAy
MDE2IGluIENoaW5lc2UgcGF0aWVudHMgd2l0aCBjaHJvbmljIGhlcGF0aXRpcyBDIHZpcnVzIGlu
ZmVjdGlvbjwvdGl0bGU+PHNlY29uZGFyeS10aXRsZT5NaWNyb2IgRHJ1ZyBSZXNpc3Q8L3NlY29u
ZGFyeS10aXRsZT48YWx0LXRpdGxlPk1pY3JvYmlhbCBkcnVnIHJlc2lzdGFuY2UgKExhcmNobW9u
dCwgTi5ZLik8L2FsdC10aXRsZT48L3RpdGxlcz48ZWRpdGlvbj4yMDE5LzAyLzAxPC9lZGl0aW9u
PjxrZXl3b3Jkcz48a2V5d29yZD5EQUFzPC9rZXl3b3JkPjxrZXl3b3JkPkhjdjwva2V5d29yZD48
a2V5d29yZD5OczM8L2tleXdvcmQ+PGtleXdvcmQ+TnM1YTwva2V5d29yZD48a2V5d29yZD5OczVi
PC9rZXl3b3JkPjxrZXl3b3JkPlJBU3M8L2tleXdvcmQ+PC9rZXl3b3Jkcz48ZGF0ZXM+PHllYXI+
MjAxOTwveWVhcj48cHViLWRhdGVzPjxkYXRlPkphbiAzMTwvZGF0ZT48L3B1Yi1kYXRlcz48L2Rh
dGVzPjxpc2JuPjEwNzYtNjI5NDwvaXNibj48YWNjZXNzaW9uLW51bT4zMDcwMjM4OTwvYWNjZXNz
aW9uLW51bT48dXJscz48L3VybHM+PGVsZWN0cm9uaWMtcmVzb3VyY2UtbnVtPjEwLjEwODkvbWRy
LjIwMTguMDM2MDwvZWxlY3Ryb25pYy1yZXNvdXJjZS1udW0+PHJlbW90ZS1kYXRhYmFzZS1wcm92
aWRlcj5OTE08L3JlbW90ZS1kYXRhYmFzZS1wcm92aWRlcj48bGFuZ3VhZ2U+ZW5nPC9sYW5ndWFn
ZT48L3JlY29yZD48L0NpdGU+PC9FbmROb3RlPn==
</w:fldData>
        </w:fldChar>
      </w:r>
      <w:r w:rsidR="00BA399E" w:rsidRPr="001B3D7B">
        <w:rPr>
          <w:rFonts w:ascii="Book Antiqua" w:hAnsi="Book Antiqua" w:cs="Tahoma"/>
          <w:sz w:val="24"/>
          <w:szCs w:val="24"/>
          <w:lang w:val="en-US"/>
        </w:rPr>
        <w:instrText xml:space="preserve"> ADDIN EN.CITE </w:instrText>
      </w:r>
      <w:r w:rsidR="00BA399E" w:rsidRPr="001B3D7B">
        <w:rPr>
          <w:rFonts w:ascii="Book Antiqua" w:hAnsi="Book Antiqua" w:cs="Tahoma"/>
          <w:sz w:val="24"/>
          <w:szCs w:val="24"/>
          <w:lang w:val="en-US"/>
        </w:rPr>
        <w:fldChar w:fldCharType="begin">
          <w:fldData xml:space="preserve">PEVuZE5vdGU+PENpdGU+PEF1dGhvcj5IdWFuZzwvQXV0aG9yPjxZZWFyPjIwMTk8L1llYXI+PFJl
Y051bT4yNDM8L1JlY051bT48RGlzcGxheVRleHQ+PHN0eWxlIGZhY2U9InN1cGVyc2NyaXB0Ij5b
MTM0XTwvc3R5bGU+PC9EaXNwbGF5VGV4dD48cmVjb3JkPjxyZWMtbnVtYmVyPjI0MzwvcmVjLW51
bWJlcj48Zm9yZWlnbi1rZXlzPjxrZXkgYXBwPSJFTiIgZGItaWQ9InN4YXN2MHp4ZmZkMHZpZWV2
NWF4MHAwODIyMmVyMnAwdndleCIgdGltZXN0YW1wPSIxNTUzNjk1MDk4Ij4yNDM8L2tleT48L2Zv
cmVpZ24ta2V5cz48cmVmLXR5cGUgbmFtZT0iSm91cm5hbCBBcnRpY2xlIj4xNzwvcmVmLXR5cGU+
PGNvbnRyaWJ1dG9ycz48YXV0aG9ycz48YXV0aG9yPkh1YW5nLCBXLjwvYXV0aG9yPjxhdXRob3I+
V2FuZywgTS48L2F1dGhvcj48YXV0aG9yPkdvbmcsIFEuPC9hdXRob3I+PGF1dGhvcj5ZdSwgRC48
L2F1dGhvcj48YXV0aG9yPkNoZW4sIFAuPC9hdXRob3I+PGF1dGhvcj5MaW4sIEouPC9hdXRob3I+
PGF1dGhvcj5IYW4sIFkuPC9hdXRob3I+PGF1dGhvcj5TdSwgWS48L2F1dGhvcj48YXV0aG9yPlF1
LCBMLjwvYXV0aG9yPjxhdXRob3I+WmhhbmcsIFguPC9hdXRob3I+PC9hdXRob3JzPjwvY29udHJp
YnV0b3JzPjxhdXRoLWFkZHJlc3M+MSBSZXNlYXJjaCBMYWJvcmF0b3J5IG9mIENsaW5pY2FsIFZp
cm9sb2d5LCBSdWlqaW4gSG9zcGl0YWwsIFNoYW5naGFpIEppYW90b25nIFVuaXZlcnNpdHksIFNj
aG9vbCBvZiBNZWRpY2luZSwgU2hhbmdoYWksIENoaW5hLiYjeEQ7MiBEZXBhcnRtZW50IG9mIElu
ZmVjdGlvdXMgRGlzZWFzZXMsIFJ1aWppbiBIb3NwaXRhbCwgU2hhbmdoYWkgSmlhb3RvbmcgVW5p
dmVyc2l0eSwgU2Nob29sIG9mIE1lZGljaW5lLCBTaGFuZ2hhaSwgQ2hpbmEuJiN4RDszIFRyYW5z
bGF0aW9uYWwgTWVkaWNpbmUgUmVzZWFyY2ggQ2VudGVyLCBSdWlqaW4gSG9zcGl0YWwgTm9ydGgs
IFNoYW5naGFpIEppYW90b25nIFVuaXZlcnNpdHksIFNjaG9vbCBvZiBNZWRpY2luZSwgU2hhbmdo
YWksIENoaW5hLiYjeEQ7NCBLZXkgTGFib3JhdG9yeSBvZiBNZWRpY2FsIE1vbGVjdWxhciBWaXJv
bG9neSwgU2Nob29sIG9mIEJhc2ljIE1lZGljYWwgU2NpZW5jZXMsIEZ1IERhbiBVbml2ZXJzaXR5
LCBTaGFuZ2hhaSwgQ2hpbmEuJiN4RDs1IERlcGFydG1lbnQgb2YgSW5mZWN0aW91cyBEaXNlYXNl
cywgRWFzdCBIb3NwaXRhbCwgVG9uZ2ppIFVuaXZlcnNpdHksIFNoYW5naGFpLCBDaGluYS48L2F1
dGgtYWRkcmVzcz48dGl0bGVzPjx0aXRsZT5Db21wYXJpc29uIG9mIG5hdHVyYWxseSBvY2N1cnJp
bmcgcmVzaXN0YW5jZS1hc3NvY2lhdGVkIHN1YnN0aXR1dGlvbnMgYmV0d2VlbiAyMDA4IGFuZCAy
MDE2IGluIENoaW5lc2UgcGF0aWVudHMgd2l0aCBjaHJvbmljIGhlcGF0aXRpcyBDIHZpcnVzIGlu
ZmVjdGlvbjwvdGl0bGU+PHNlY29uZGFyeS10aXRsZT5NaWNyb2IgRHJ1ZyBSZXNpc3Q8L3NlY29u
ZGFyeS10aXRsZT48YWx0LXRpdGxlPk1pY3JvYmlhbCBkcnVnIHJlc2lzdGFuY2UgKExhcmNobW9u
dCwgTi5ZLik8L2FsdC10aXRsZT48L3RpdGxlcz48ZWRpdGlvbj4yMDE5LzAyLzAxPC9lZGl0aW9u
PjxrZXl3b3Jkcz48a2V5d29yZD5EQUFzPC9rZXl3b3JkPjxrZXl3b3JkPkhjdjwva2V5d29yZD48
a2V5d29yZD5OczM8L2tleXdvcmQ+PGtleXdvcmQ+TnM1YTwva2V5d29yZD48a2V5d29yZD5OczVi
PC9rZXl3b3JkPjxrZXl3b3JkPlJBU3M8L2tleXdvcmQ+PC9rZXl3b3Jkcz48ZGF0ZXM+PHllYXI+
MjAxOTwveWVhcj48cHViLWRhdGVzPjxkYXRlPkphbiAzMTwvZGF0ZT48L3B1Yi1kYXRlcz48L2Rh
dGVzPjxpc2JuPjEwNzYtNjI5NDwvaXNibj48YWNjZXNzaW9uLW51bT4zMDcwMjM4OTwvYWNjZXNz
aW9uLW51bT48dXJscz48L3VybHM+PGVsZWN0cm9uaWMtcmVzb3VyY2UtbnVtPjEwLjEwODkvbWRy
LjIwMTguMDM2MDwvZWxlY3Ryb25pYy1yZXNvdXJjZS1udW0+PHJlbW90ZS1kYXRhYmFzZS1wcm92
aWRlcj5OTE08L3JlbW90ZS1kYXRhYmFzZS1wcm92aWRlcj48bGFuZ3VhZ2U+ZW5nPC9sYW5ndWFn
ZT48L3JlY29yZD48L0NpdGU+PC9FbmROb3RlPn==
</w:fldData>
        </w:fldChar>
      </w:r>
      <w:r w:rsidR="00BA399E" w:rsidRPr="001B3D7B">
        <w:rPr>
          <w:rFonts w:ascii="Book Antiqua" w:hAnsi="Book Antiqua" w:cs="Tahoma"/>
          <w:sz w:val="24"/>
          <w:szCs w:val="24"/>
          <w:lang w:val="en-US"/>
        </w:rPr>
        <w:instrText xml:space="preserve"> ADDIN EN.CITE.DATA </w:instrText>
      </w:r>
      <w:r w:rsidR="00BA399E" w:rsidRPr="001B3D7B">
        <w:rPr>
          <w:rFonts w:ascii="Book Antiqua" w:hAnsi="Book Antiqua" w:cs="Tahoma"/>
          <w:sz w:val="24"/>
          <w:szCs w:val="24"/>
          <w:lang w:val="en-US"/>
        </w:rPr>
      </w:r>
      <w:r w:rsidR="00BA399E" w:rsidRPr="001B3D7B">
        <w:rPr>
          <w:rFonts w:ascii="Book Antiqua" w:hAnsi="Book Antiqua" w:cs="Tahoma"/>
          <w:sz w:val="24"/>
          <w:szCs w:val="24"/>
          <w:lang w:val="en-US"/>
        </w:rPr>
        <w:fldChar w:fldCharType="end"/>
      </w:r>
      <w:r w:rsidR="00BA399E" w:rsidRPr="001B3D7B">
        <w:rPr>
          <w:rFonts w:ascii="Book Antiqua" w:hAnsi="Book Antiqua" w:cs="Tahoma"/>
          <w:sz w:val="24"/>
          <w:szCs w:val="24"/>
          <w:lang w:val="en-US"/>
        </w:rPr>
      </w:r>
      <w:r w:rsidR="00BA399E" w:rsidRPr="001B3D7B">
        <w:rPr>
          <w:rFonts w:ascii="Book Antiqua" w:hAnsi="Book Antiqua" w:cs="Tahoma"/>
          <w:sz w:val="24"/>
          <w:szCs w:val="24"/>
          <w:lang w:val="en-US"/>
        </w:rPr>
        <w:fldChar w:fldCharType="separate"/>
      </w:r>
      <w:r w:rsidR="00BA399E" w:rsidRPr="001B3D7B">
        <w:rPr>
          <w:rFonts w:ascii="Book Antiqua" w:hAnsi="Book Antiqua" w:cs="Tahoma"/>
          <w:noProof/>
          <w:sz w:val="24"/>
          <w:szCs w:val="24"/>
          <w:vertAlign w:val="superscript"/>
          <w:lang w:val="en-US"/>
        </w:rPr>
        <w:t>[134]</w:t>
      </w:r>
      <w:r w:rsidR="00BA399E" w:rsidRPr="001B3D7B">
        <w:rPr>
          <w:rFonts w:ascii="Book Antiqua" w:hAnsi="Book Antiqua" w:cs="Tahoma"/>
          <w:sz w:val="24"/>
          <w:szCs w:val="24"/>
          <w:lang w:val="en-US"/>
        </w:rPr>
        <w:fldChar w:fldCharType="end"/>
      </w:r>
      <w:r w:rsidR="0082329C" w:rsidRPr="001B3D7B">
        <w:rPr>
          <w:rFonts w:ascii="Book Antiqua" w:hAnsi="Book Antiqua" w:cs="Tahoma"/>
          <w:i/>
          <w:sz w:val="24"/>
          <w:szCs w:val="24"/>
          <w:lang w:val="en-US"/>
        </w:rPr>
        <w:t>.</w:t>
      </w:r>
      <w:r w:rsidR="00B94D05" w:rsidRPr="001B3D7B">
        <w:rPr>
          <w:rFonts w:ascii="Book Antiqua" w:hAnsi="Book Antiqua" w:cs="Tahoma"/>
          <w:sz w:val="24"/>
          <w:szCs w:val="24"/>
          <w:lang w:val="en-US"/>
        </w:rPr>
        <w:t xml:space="preserve"> reported a significantly higher overall frequency of NS5A RASs</w:t>
      </w:r>
      <w:r w:rsidR="00823046" w:rsidRPr="001B3D7B">
        <w:rPr>
          <w:rFonts w:ascii="Book Antiqua" w:hAnsi="Book Antiqua" w:cs="Tahoma"/>
          <w:sz w:val="24"/>
          <w:szCs w:val="24"/>
          <w:lang w:val="en-US"/>
        </w:rPr>
        <w:t xml:space="preserve"> in treatment-naïve GT1b patients </w:t>
      </w:r>
      <w:r w:rsidR="00B94D05" w:rsidRPr="001B3D7B">
        <w:rPr>
          <w:rFonts w:ascii="Book Antiqua" w:hAnsi="Book Antiqua" w:cs="Tahoma"/>
          <w:sz w:val="24"/>
          <w:szCs w:val="24"/>
          <w:lang w:val="en-US"/>
        </w:rPr>
        <w:t xml:space="preserve">in 2016 than in 2008 (42.0% </w:t>
      </w:r>
      <w:r w:rsidR="00B94D05" w:rsidRPr="001B3D7B">
        <w:rPr>
          <w:rFonts w:ascii="Book Antiqua" w:hAnsi="Book Antiqua" w:cs="Tahoma"/>
          <w:i/>
          <w:sz w:val="24"/>
          <w:szCs w:val="24"/>
          <w:lang w:val="en-US"/>
        </w:rPr>
        <w:t xml:space="preserve">vs </w:t>
      </w:r>
      <w:r w:rsidR="00B94D05" w:rsidRPr="001B3D7B">
        <w:rPr>
          <w:rFonts w:ascii="Book Antiqua" w:hAnsi="Book Antiqua" w:cs="Tahoma"/>
          <w:sz w:val="24"/>
          <w:szCs w:val="24"/>
          <w:lang w:val="en-US"/>
        </w:rPr>
        <w:t xml:space="preserve">18.4%; </w:t>
      </w:r>
      <w:r w:rsidR="00246BB0" w:rsidRPr="001B3D7B">
        <w:rPr>
          <w:rFonts w:ascii="Book Antiqua" w:hAnsi="Book Antiqua" w:cs="Tahoma"/>
          <w:i/>
          <w:sz w:val="24"/>
          <w:szCs w:val="24"/>
          <w:lang w:val="en-US"/>
        </w:rPr>
        <w:t>P</w:t>
      </w:r>
      <w:r w:rsidR="00B94D05" w:rsidRPr="001B3D7B">
        <w:rPr>
          <w:rFonts w:ascii="Book Antiqua" w:hAnsi="Book Antiqua" w:cs="Tahoma"/>
          <w:sz w:val="24"/>
          <w:szCs w:val="24"/>
          <w:lang w:val="en-US"/>
        </w:rPr>
        <w:t xml:space="preserve"> = 0.002). </w:t>
      </w:r>
      <w:r w:rsidR="00207B97" w:rsidRPr="001B3D7B">
        <w:rPr>
          <w:rFonts w:ascii="Book Antiqua" w:hAnsi="Book Antiqua" w:cs="Tahoma"/>
          <w:sz w:val="24"/>
          <w:szCs w:val="24"/>
          <w:lang w:val="en-US"/>
        </w:rPr>
        <w:t>To minimize the risk of treatment</w:t>
      </w:r>
      <w:r w:rsidRPr="001B3D7B">
        <w:rPr>
          <w:rFonts w:ascii="Book Antiqua" w:hAnsi="Book Antiqua" w:cs="Tahoma"/>
          <w:sz w:val="24"/>
          <w:szCs w:val="24"/>
          <w:lang w:val="en-US"/>
        </w:rPr>
        <w:t>-</w:t>
      </w:r>
      <w:r w:rsidR="00207B97" w:rsidRPr="001B3D7B">
        <w:rPr>
          <w:rFonts w:ascii="Book Antiqua" w:hAnsi="Book Antiqua" w:cs="Tahoma"/>
          <w:sz w:val="24"/>
          <w:szCs w:val="24"/>
          <w:lang w:val="en-US"/>
        </w:rPr>
        <w:t>emergence RASs, it is important to select for initial treatment regimens with high resistance barrier</w:t>
      </w:r>
      <w:r w:rsidRPr="001B3D7B">
        <w:rPr>
          <w:rFonts w:ascii="Book Antiqua" w:hAnsi="Book Antiqua" w:cs="Tahoma"/>
          <w:sz w:val="24"/>
          <w:szCs w:val="24"/>
          <w:lang w:val="en-US"/>
        </w:rPr>
        <w:t>s</w:t>
      </w:r>
      <w:r w:rsidR="00207B97" w:rsidRPr="001B3D7B">
        <w:rPr>
          <w:rFonts w:ascii="Book Antiqua" w:hAnsi="Book Antiqua" w:cs="Tahoma"/>
          <w:sz w:val="24"/>
          <w:szCs w:val="24"/>
          <w:lang w:val="en-US"/>
        </w:rPr>
        <w:t xml:space="preserve"> (such as NS5B inhibitors), or to diligently </w:t>
      </w:r>
      <w:r w:rsidR="00F57581" w:rsidRPr="001B3D7B">
        <w:rPr>
          <w:rFonts w:ascii="Book Antiqua" w:hAnsi="Book Antiqua" w:cs="Tahoma"/>
          <w:sz w:val="24"/>
          <w:szCs w:val="24"/>
          <w:lang w:val="en-US"/>
        </w:rPr>
        <w:t>conduct</w:t>
      </w:r>
      <w:r w:rsidR="00207B97" w:rsidRPr="001B3D7B">
        <w:rPr>
          <w:rFonts w:ascii="Book Antiqua" w:hAnsi="Book Antiqua" w:cs="Tahoma"/>
          <w:sz w:val="24"/>
          <w:szCs w:val="24"/>
          <w:lang w:val="en-US"/>
        </w:rPr>
        <w:t xml:space="preserve"> baseline RAS testing if </w:t>
      </w:r>
      <w:r w:rsidR="003C4044" w:rsidRPr="001B3D7B">
        <w:rPr>
          <w:rFonts w:ascii="Book Antiqua" w:hAnsi="Book Antiqua" w:cs="Tahoma"/>
          <w:sz w:val="24"/>
          <w:szCs w:val="24"/>
          <w:lang w:val="en-US"/>
        </w:rPr>
        <w:t>planning to use</w:t>
      </w:r>
      <w:r w:rsidR="00207B97" w:rsidRPr="001B3D7B">
        <w:rPr>
          <w:rFonts w:ascii="Book Antiqua" w:hAnsi="Book Antiqua" w:cs="Tahoma"/>
          <w:sz w:val="24"/>
          <w:szCs w:val="24"/>
          <w:lang w:val="en-US"/>
        </w:rPr>
        <w:t xml:space="preserve"> regimens known to </w:t>
      </w:r>
      <w:r w:rsidR="003C4044" w:rsidRPr="001B3D7B">
        <w:rPr>
          <w:rFonts w:ascii="Book Antiqua" w:hAnsi="Book Antiqua" w:cs="Tahoma"/>
          <w:sz w:val="24"/>
          <w:szCs w:val="24"/>
          <w:lang w:val="en-US"/>
        </w:rPr>
        <w:t>be prone to clinical resistance</w:t>
      </w:r>
      <w:r w:rsidR="00207B97" w:rsidRPr="001B3D7B">
        <w:rPr>
          <w:rFonts w:ascii="Book Antiqua" w:hAnsi="Book Antiqua" w:cs="Tahoma"/>
          <w:sz w:val="24"/>
          <w:szCs w:val="24"/>
          <w:lang w:val="en-US"/>
        </w:rPr>
        <w:t>.</w:t>
      </w:r>
      <w:r w:rsidRPr="001B3D7B">
        <w:rPr>
          <w:rFonts w:ascii="Book Antiqua" w:hAnsi="Book Antiqua" w:cs="Tahoma"/>
          <w:sz w:val="24"/>
          <w:szCs w:val="24"/>
          <w:lang w:val="en-US"/>
        </w:rPr>
        <w:t xml:space="preserve"> SOF/VEL/VOX, the regimen reserved for rescue treatment of patients</w:t>
      </w:r>
      <w:r w:rsidR="00691E78" w:rsidRPr="001B3D7B">
        <w:rPr>
          <w:rFonts w:ascii="Book Antiqua" w:hAnsi="Book Antiqua" w:cs="Tahoma"/>
          <w:sz w:val="24"/>
          <w:szCs w:val="24"/>
          <w:lang w:val="en-US"/>
        </w:rPr>
        <w:t xml:space="preserve"> with DAA failures</w:t>
      </w:r>
      <w:r w:rsidRPr="001B3D7B">
        <w:rPr>
          <w:rFonts w:ascii="Book Antiqua" w:hAnsi="Book Antiqua" w:cs="Tahoma"/>
          <w:sz w:val="24"/>
          <w:szCs w:val="24"/>
          <w:lang w:val="en-US"/>
        </w:rPr>
        <w:t xml:space="preserve">, is not yet available in China, but would likely to be a valuable tool in the future as more and more </w:t>
      </w:r>
      <w:r w:rsidR="00F57581" w:rsidRPr="001B3D7B">
        <w:rPr>
          <w:rFonts w:ascii="Book Antiqua" w:hAnsi="Book Antiqua" w:cs="Tahoma"/>
          <w:sz w:val="24"/>
          <w:szCs w:val="24"/>
          <w:lang w:val="en-US"/>
        </w:rPr>
        <w:t xml:space="preserve">Chinese </w:t>
      </w:r>
      <w:r w:rsidRPr="001B3D7B">
        <w:rPr>
          <w:rFonts w:ascii="Book Antiqua" w:hAnsi="Book Antiqua" w:cs="Tahoma"/>
          <w:sz w:val="24"/>
          <w:szCs w:val="24"/>
          <w:lang w:val="en-US"/>
        </w:rPr>
        <w:t xml:space="preserve">patients undergo DAA treatments. </w:t>
      </w:r>
      <w:r w:rsidR="00207B97" w:rsidRPr="001B3D7B">
        <w:rPr>
          <w:rFonts w:ascii="Book Antiqua" w:hAnsi="Book Antiqua" w:cs="Tahoma"/>
          <w:sz w:val="24"/>
          <w:szCs w:val="24"/>
          <w:lang w:val="en-US"/>
        </w:rPr>
        <w:t xml:space="preserve">  </w:t>
      </w:r>
    </w:p>
    <w:p w14:paraId="119E5A56" w14:textId="1F3689FF" w:rsidR="00257334" w:rsidRPr="001B3D7B" w:rsidRDefault="00257334"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While DAAs offer high rates of virologic cure, the issue of HCV reinfection is coming increasingly into attention. High reinfection rates associated with high risk behaviors may hamper HCV elimination in key populations, such as IDUs and MSM.</w:t>
      </w:r>
      <w:r w:rsidR="00831996"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For patients prone to high-risk behavior, reinfection risk counseling and linkage to </w:t>
      </w:r>
      <w:r w:rsidRPr="001B3D7B">
        <w:rPr>
          <w:rFonts w:ascii="Book Antiqua" w:hAnsi="Book Antiqua" w:cs="Tahoma"/>
          <w:sz w:val="24"/>
          <w:szCs w:val="24"/>
          <w:lang w:val="en-US"/>
        </w:rPr>
        <w:lastRenderedPageBreak/>
        <w:t xml:space="preserve">harm reduction services should be provided before and after HCV treatment, such as referring actively injecting IDUs to methadone substitution treatment or </w:t>
      </w:r>
      <w:r w:rsidR="004F364F" w:rsidRPr="001B3D7B">
        <w:rPr>
          <w:rFonts w:ascii="Book Antiqua" w:hAnsi="Book Antiqua" w:cs="Tahoma"/>
          <w:sz w:val="24"/>
          <w:szCs w:val="24"/>
          <w:lang w:val="en-US"/>
        </w:rPr>
        <w:t xml:space="preserve">needle and </w:t>
      </w:r>
      <w:r w:rsidRPr="001B3D7B">
        <w:rPr>
          <w:rFonts w:ascii="Book Antiqua" w:hAnsi="Book Antiqua" w:cs="Tahoma"/>
          <w:sz w:val="24"/>
          <w:szCs w:val="24"/>
          <w:lang w:val="en-US"/>
        </w:rPr>
        <w:t>syringe exchange programs, linking MSM to condom distribution programs, and other behavioral intervention</w:t>
      </w:r>
      <w:r w:rsidR="003C5074" w:rsidRPr="001B3D7B">
        <w:rPr>
          <w:rFonts w:ascii="Book Antiqua" w:hAnsi="Book Antiqua" w:cs="Tahoma"/>
          <w:sz w:val="24"/>
          <w:szCs w:val="24"/>
          <w:lang w:val="en-US"/>
        </w:rPr>
        <w:t>s</w:t>
      </w:r>
      <w:r w:rsidRPr="001B3D7B">
        <w:rPr>
          <w:rFonts w:ascii="Book Antiqua" w:hAnsi="Book Antiqua" w:cs="Tahoma"/>
          <w:sz w:val="24"/>
          <w:szCs w:val="24"/>
          <w:lang w:val="en-US"/>
        </w:rPr>
        <w:t xml:space="preserve"> where necessary</w:t>
      </w:r>
      <w:r w:rsidR="008917E5" w:rsidRPr="001B3D7B">
        <w:rPr>
          <w:rFonts w:ascii="Book Antiqua" w:hAnsi="Book Antiqua" w:cs="Tahoma"/>
          <w:sz w:val="24"/>
          <w:szCs w:val="24"/>
          <w:lang w:val="en-US"/>
        </w:rPr>
        <w:fldChar w:fldCharType="begin">
          <w:fldData xml:space="preserve">PEVuZE5vdGU+PENpdGU+PEF1dGhvcj5GYWxhZGUtTnd1bGlhPC9BdXRob3I+PFllYXI+MjAxODwv
WWVhcj48UmVjTnVtPjIzOTwvUmVjTnVtPjxEaXNwbGF5VGV4dD48c3R5bGUgZmFjZT0ic3VwZXJz
Y3JpcHQiPlsxMzVdPC9zdHlsZT48L0Rpc3BsYXlUZXh0PjxyZWNvcmQ+PHJlYy1udW1iZXI+MjM5
PC9yZWMtbnVtYmVyPjxmb3JlaWduLWtleXM+PGtleSBhcHA9IkVOIiBkYi1pZD0ic3hhc3Ywenhm
ZmQwdmllZXY1YXgwcDA4MjIyZXIycDB2d2V4IiB0aW1lc3RhbXA9IjE1NTM2ODI5MDIiPjIzOTwv
a2V5PjwvZm9yZWlnbi1rZXlzPjxyZWYtdHlwZSBuYW1lPSJKb3VybmFsIEFydGljbGUiPjE3PC9y
ZWYtdHlwZT48Y29udHJpYnV0b3JzPjxhdXRob3JzPjxhdXRob3I+RmFsYWRlLU53dWxpYSwgTy48
L2F1dGhvcj48YXV0aG9yPlN1bGtvd3NraSwgTS4gUy48L2F1dGhvcj48YXV0aG9yPk1lcmtvdywg
QS48L2F1dGhvcj48YXV0aG9yPkxhdGtpbiwgQy48L2F1dGhvcj48YXV0aG9yPk1laHRhLCBTLiBI
LjwvYXV0aG9yPjwvYXV0aG9ycz48L2NvbnRyaWJ1dG9ycz48YXV0aC1hZGRyZXNzPkpvaG5zIEhv
cGtpbnMgVW5pdmVyc2l0eSBTY2hvb2wgb2YgTWVkaWNpbmUsIEJhbHRpbW9yZSwgTUQsIFVTQS4m
I3hEO0pvaG5zIEhvcGtpbnMgQmxvb21iZXJnIFNjaG9vbCBvZiBQdWJsaWMgSGVhbHRoLCBCYWx0
aW1vcmUsIE1ELCBVU0EuPC9hdXRoLWFkZHJlc3M+PHRpdGxlcz48dGl0bGU+VW5kZXJzdGFuZGlu
ZyBhbmQgYWRkcmVzc2luZyBoZXBhdGl0aXMgQyByZWluZmVjdGlvbiBpbiB0aGUgb3JhbCBkaXJl
Y3QtYWN0aW5nIGFudGl2aXJhbCBlcmE8L3RpdGxlPjxzZWNvbmRhcnktdGl0bGU+SiBWaXJhbCBI
ZXBhdDwvc2Vjb25kYXJ5LXRpdGxlPjxhbHQtdGl0bGU+Sm91cm5hbCBvZiB2aXJhbCBoZXBhdGl0
aXM8L2FsdC10aXRsZT48L3RpdGxlcz48cGVyaW9kaWNhbD48ZnVsbC10aXRsZT5Kb3VybmFsIG9m
IFZpcmFsIEhlcGF0aXRpczwvZnVsbC10aXRsZT48YWJici0xPkouIFZpcmFsIEhlcGF0LjwvYWJi
ci0xPjxhYmJyLTI+SiBWaXJhbCBIZXBhdDwvYWJici0yPjwvcGVyaW9kaWNhbD48YWx0LXBlcmlv
ZGljYWw+PGZ1bGwtdGl0bGU+Sm91cm5hbCBvZiBWaXJhbCBIZXBhdGl0aXM8L2Z1bGwtdGl0bGU+
PGFiYnItMT5KLiBWaXJhbCBIZXBhdC48L2FiYnItMT48YWJici0yPkogVmlyYWwgSGVwYXQ8L2Fi
YnItMj48L2FsdC1wZXJpb2RpY2FsPjxwYWdlcz4yMjAtMjI3PC9wYWdlcz48dm9sdW1lPjI1PC92
b2x1bWU+PG51bWJlcj4zPC9udW1iZXI+PGVkaXRpb24+MjAxOC8wMS8xMDwvZWRpdGlvbj48a2V5
d29yZHM+PGtleXdvcmQ+QWRtaW5pc3RyYXRpb24sIE9yYWw8L2tleXdvcmQ+PGtleXdvcmQ+QW50
aXZpcmFsIEFnZW50cy8qdGhlcmFwZXV0aWMgdXNlPC9rZXl3b3JkPjxrZXl3b3JkPkhlcGF0aXRp
cyBDLCBDaHJvbmljLypkcnVnIHRoZXJhcHkvKmVwaWRlbWlvbG9neTwva2V5d29yZD48a2V5d29y
ZD5Ib21vc2V4dWFsaXR5LCBNYWxlPC9rZXl3b3JkPjxrZXl3b3JkPkh1bWFuczwva2V5d29yZD48
a2V5d29yZD5JbmNpZGVuY2U8L2tleXdvcmQ+PGtleXdvcmQ+TWFsZTwva2V5d29yZD48a2V5d29y
ZD5SZWN1cnJlbmNlPC9rZXl3b3JkPjxrZXl3b3JkPlJpc2sgRmFjdG9yczwva2V5d29yZD48a2V5
d29yZD5TdWJzdGFuY2UgQWJ1c2UsIEludHJhdmVub3VzPC9rZXl3b3JkPjxrZXl3b3JkPipoZXBh
dGl0aXMgQzwva2V5d29yZD48a2V5d29yZD4qbWVuIHdobyBoYXZlIHNleCB3aXRoIG1lbjwva2V5
d29yZD48a2V5d29yZD4qcGVvcGxlIHdobyBpbmplY3QgZHJ1Z3M8L2tleXdvcmQ+PGtleXdvcmQ+
KnJlaW5mZWN0aW9uPC9rZXl3b3JkPjwva2V5d29yZHM+PGRhdGVzPjx5ZWFyPjIwMTg8L3llYXI+
PHB1Yi1kYXRlcz48ZGF0ZT5NYXI8L2RhdGU+PC9wdWItZGF0ZXM+PC9kYXRlcz48aXNibj4xMzUy
LTA1MDQ8L2lzYm4+PGFjY2Vzc2lvbi1udW0+MjkzMTYwMzA8L2FjY2Vzc2lvbi1udW0+PHVybHM+
PC91cmxzPjxjdXN0b20yPlBNQzU4NDE5MjI8L2N1c3RvbTI+PGN1c3RvbTY+TklITVM5MzMzMjA8
L2N1c3RvbTY+PGVsZWN0cm9uaWMtcmVzb3VyY2UtbnVtPjEwLjExMTEvanZoLjEyODU5PC9lbGVj
dHJvbmljLXJlc291cmNlLW51bT48cmVtb3RlLWRhdGFiYXNlLXByb3ZpZGVyPk5MTTwvcmVtb3Rl
LWRhdGFiYXNlLXByb3ZpZGVyPjxsYW5ndWFnZT5lbmc8L2xhbmd1YWdlPjwvcmVjb3JkPjwvQ2l0
ZT48L0VuZE5vdGU+AG==
</w:fldData>
        </w:fldChar>
      </w:r>
      <w:r w:rsidR="00D43798" w:rsidRPr="001B3D7B">
        <w:rPr>
          <w:rFonts w:ascii="Book Antiqua" w:hAnsi="Book Antiqua" w:cs="Tahoma"/>
          <w:sz w:val="24"/>
          <w:szCs w:val="24"/>
          <w:lang w:val="en-US"/>
        </w:rPr>
        <w:instrText xml:space="preserve"> ADDIN EN.CITE </w:instrText>
      </w:r>
      <w:r w:rsidR="00D43798" w:rsidRPr="001B3D7B">
        <w:rPr>
          <w:rFonts w:ascii="Book Antiqua" w:hAnsi="Book Antiqua" w:cs="Tahoma"/>
          <w:sz w:val="24"/>
          <w:szCs w:val="24"/>
          <w:lang w:val="en-US"/>
        </w:rPr>
        <w:fldChar w:fldCharType="begin">
          <w:fldData xml:space="preserve">PEVuZE5vdGU+PENpdGU+PEF1dGhvcj5GYWxhZGUtTnd1bGlhPC9BdXRob3I+PFllYXI+MjAxODwv
WWVhcj48UmVjTnVtPjIzOTwvUmVjTnVtPjxEaXNwbGF5VGV4dD48c3R5bGUgZmFjZT0ic3VwZXJz
Y3JpcHQiPlsxMzVdPC9zdHlsZT48L0Rpc3BsYXlUZXh0PjxyZWNvcmQ+PHJlYy1udW1iZXI+MjM5
PC9yZWMtbnVtYmVyPjxmb3JlaWduLWtleXM+PGtleSBhcHA9IkVOIiBkYi1pZD0ic3hhc3Ywenhm
ZmQwdmllZXY1YXgwcDA4MjIyZXIycDB2d2V4IiB0aW1lc3RhbXA9IjE1NTM2ODI5MDIiPjIzOTwv
a2V5PjwvZm9yZWlnbi1rZXlzPjxyZWYtdHlwZSBuYW1lPSJKb3VybmFsIEFydGljbGUiPjE3PC9y
ZWYtdHlwZT48Y29udHJpYnV0b3JzPjxhdXRob3JzPjxhdXRob3I+RmFsYWRlLU53dWxpYSwgTy48
L2F1dGhvcj48YXV0aG9yPlN1bGtvd3NraSwgTS4gUy48L2F1dGhvcj48YXV0aG9yPk1lcmtvdywg
QS48L2F1dGhvcj48YXV0aG9yPkxhdGtpbiwgQy48L2F1dGhvcj48YXV0aG9yPk1laHRhLCBTLiBI
LjwvYXV0aG9yPjwvYXV0aG9ycz48L2NvbnRyaWJ1dG9ycz48YXV0aC1hZGRyZXNzPkpvaG5zIEhv
cGtpbnMgVW5pdmVyc2l0eSBTY2hvb2wgb2YgTWVkaWNpbmUsIEJhbHRpbW9yZSwgTUQsIFVTQS4m
I3hEO0pvaG5zIEhvcGtpbnMgQmxvb21iZXJnIFNjaG9vbCBvZiBQdWJsaWMgSGVhbHRoLCBCYWx0
aW1vcmUsIE1ELCBVU0EuPC9hdXRoLWFkZHJlc3M+PHRpdGxlcz48dGl0bGU+VW5kZXJzdGFuZGlu
ZyBhbmQgYWRkcmVzc2luZyBoZXBhdGl0aXMgQyByZWluZmVjdGlvbiBpbiB0aGUgb3JhbCBkaXJl
Y3QtYWN0aW5nIGFudGl2aXJhbCBlcmE8L3RpdGxlPjxzZWNvbmRhcnktdGl0bGU+SiBWaXJhbCBI
ZXBhdDwvc2Vjb25kYXJ5LXRpdGxlPjxhbHQtdGl0bGU+Sm91cm5hbCBvZiB2aXJhbCBoZXBhdGl0
aXM8L2FsdC10aXRsZT48L3RpdGxlcz48cGVyaW9kaWNhbD48ZnVsbC10aXRsZT5Kb3VybmFsIG9m
IFZpcmFsIEhlcGF0aXRpczwvZnVsbC10aXRsZT48YWJici0xPkouIFZpcmFsIEhlcGF0LjwvYWJi
ci0xPjxhYmJyLTI+SiBWaXJhbCBIZXBhdDwvYWJici0yPjwvcGVyaW9kaWNhbD48YWx0LXBlcmlv
ZGljYWw+PGZ1bGwtdGl0bGU+Sm91cm5hbCBvZiBWaXJhbCBIZXBhdGl0aXM8L2Z1bGwtdGl0bGU+
PGFiYnItMT5KLiBWaXJhbCBIZXBhdC48L2FiYnItMT48YWJici0yPkogVmlyYWwgSGVwYXQ8L2Fi
YnItMj48L2FsdC1wZXJpb2RpY2FsPjxwYWdlcz4yMjAtMjI3PC9wYWdlcz48dm9sdW1lPjI1PC92
b2x1bWU+PG51bWJlcj4zPC9udW1iZXI+PGVkaXRpb24+MjAxOC8wMS8xMDwvZWRpdGlvbj48a2V5
d29yZHM+PGtleXdvcmQ+QWRtaW5pc3RyYXRpb24sIE9yYWw8L2tleXdvcmQ+PGtleXdvcmQ+QW50
aXZpcmFsIEFnZW50cy8qdGhlcmFwZXV0aWMgdXNlPC9rZXl3b3JkPjxrZXl3b3JkPkhlcGF0aXRp
cyBDLCBDaHJvbmljLypkcnVnIHRoZXJhcHkvKmVwaWRlbWlvbG9neTwva2V5d29yZD48a2V5d29y
ZD5Ib21vc2V4dWFsaXR5LCBNYWxlPC9rZXl3b3JkPjxrZXl3b3JkPkh1bWFuczwva2V5d29yZD48
a2V5d29yZD5JbmNpZGVuY2U8L2tleXdvcmQ+PGtleXdvcmQ+TWFsZTwva2V5d29yZD48a2V5d29y
ZD5SZWN1cnJlbmNlPC9rZXl3b3JkPjxrZXl3b3JkPlJpc2sgRmFjdG9yczwva2V5d29yZD48a2V5
d29yZD5TdWJzdGFuY2UgQWJ1c2UsIEludHJhdmVub3VzPC9rZXl3b3JkPjxrZXl3b3JkPipoZXBh
dGl0aXMgQzwva2V5d29yZD48a2V5d29yZD4qbWVuIHdobyBoYXZlIHNleCB3aXRoIG1lbjwva2V5
d29yZD48a2V5d29yZD4qcGVvcGxlIHdobyBpbmplY3QgZHJ1Z3M8L2tleXdvcmQ+PGtleXdvcmQ+
KnJlaW5mZWN0aW9uPC9rZXl3b3JkPjwva2V5d29yZHM+PGRhdGVzPjx5ZWFyPjIwMTg8L3llYXI+
PHB1Yi1kYXRlcz48ZGF0ZT5NYXI8L2RhdGU+PC9wdWItZGF0ZXM+PC9kYXRlcz48aXNibj4xMzUy
LTA1MDQ8L2lzYm4+PGFjY2Vzc2lvbi1udW0+MjkzMTYwMzA8L2FjY2Vzc2lvbi1udW0+PHVybHM+
PC91cmxzPjxjdXN0b20yPlBNQzU4NDE5MjI8L2N1c3RvbTI+PGN1c3RvbTY+TklITVM5MzMzMjA8
L2N1c3RvbTY+PGVsZWN0cm9uaWMtcmVzb3VyY2UtbnVtPjEwLjExMTEvanZoLjEyODU5PC9lbGVj
dHJvbmljLXJlc291cmNlLW51bT48cmVtb3RlLWRhdGFiYXNlLXByb3ZpZGVyPk5MTTwvcmVtb3Rl
LWRhdGFiYXNlLXByb3ZpZGVyPjxsYW5ndWFnZT5lbmc8L2xhbmd1YWdlPjwvcmVjb3JkPjwvQ2l0
ZT48L0VuZE5vdGU+AG==
</w:fldData>
        </w:fldChar>
      </w:r>
      <w:r w:rsidR="00D43798" w:rsidRPr="001B3D7B">
        <w:rPr>
          <w:rFonts w:ascii="Book Antiqua" w:hAnsi="Book Antiqua" w:cs="Tahoma"/>
          <w:sz w:val="24"/>
          <w:szCs w:val="24"/>
          <w:lang w:val="en-US"/>
        </w:rPr>
        <w:instrText xml:space="preserve"> ADDIN EN.CITE.DATA </w:instrText>
      </w:r>
      <w:r w:rsidR="00D43798" w:rsidRPr="001B3D7B">
        <w:rPr>
          <w:rFonts w:ascii="Book Antiqua" w:hAnsi="Book Antiqua" w:cs="Tahoma"/>
          <w:sz w:val="24"/>
          <w:szCs w:val="24"/>
          <w:lang w:val="en-US"/>
        </w:rPr>
      </w:r>
      <w:r w:rsidR="00D43798" w:rsidRPr="001B3D7B">
        <w:rPr>
          <w:rFonts w:ascii="Book Antiqua" w:hAnsi="Book Antiqua" w:cs="Tahoma"/>
          <w:sz w:val="24"/>
          <w:szCs w:val="24"/>
          <w:lang w:val="en-US"/>
        </w:rPr>
        <w:fldChar w:fldCharType="end"/>
      </w:r>
      <w:r w:rsidR="008917E5" w:rsidRPr="001B3D7B">
        <w:rPr>
          <w:rFonts w:ascii="Book Antiqua" w:hAnsi="Book Antiqua" w:cs="Tahoma"/>
          <w:sz w:val="24"/>
          <w:szCs w:val="24"/>
          <w:lang w:val="en-US"/>
        </w:rPr>
      </w:r>
      <w:r w:rsidR="008917E5" w:rsidRPr="001B3D7B">
        <w:rPr>
          <w:rFonts w:ascii="Book Antiqua" w:hAnsi="Book Antiqua" w:cs="Tahoma"/>
          <w:sz w:val="24"/>
          <w:szCs w:val="24"/>
          <w:lang w:val="en-US"/>
        </w:rPr>
        <w:fldChar w:fldCharType="separate"/>
      </w:r>
      <w:r w:rsidR="00D43798" w:rsidRPr="001B3D7B">
        <w:rPr>
          <w:rFonts w:ascii="Book Antiqua" w:hAnsi="Book Antiqua" w:cs="Tahoma"/>
          <w:noProof/>
          <w:sz w:val="24"/>
          <w:szCs w:val="24"/>
          <w:vertAlign w:val="superscript"/>
          <w:lang w:val="en-US"/>
        </w:rPr>
        <w:t>[135]</w:t>
      </w:r>
      <w:r w:rsidR="008917E5" w:rsidRPr="001B3D7B">
        <w:rPr>
          <w:rFonts w:ascii="Book Antiqua" w:hAnsi="Book Antiqua" w:cs="Tahoma"/>
          <w:sz w:val="24"/>
          <w:szCs w:val="24"/>
          <w:lang w:val="en-US"/>
        </w:rPr>
        <w:fldChar w:fldCharType="end"/>
      </w:r>
      <w:r w:rsidRPr="001B3D7B">
        <w:rPr>
          <w:rFonts w:ascii="Book Antiqua" w:hAnsi="Book Antiqua" w:cs="Tahoma"/>
          <w:sz w:val="24"/>
          <w:szCs w:val="24"/>
          <w:lang w:val="en-US"/>
        </w:rPr>
        <w:t xml:space="preserve">.   </w:t>
      </w:r>
    </w:p>
    <w:p w14:paraId="3F7E9355" w14:textId="77777777" w:rsidR="00D7562E" w:rsidRPr="001B3D7B" w:rsidRDefault="008B5CFA"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Besides curative therapies, another approach explored for facilitating HCV elimination is the development of prophylactic HCV vaccines. Faced with challenges ranging from the high genetic variability of HCV to a lack of appropriate animal model systems for efficacy evaluation, </w:t>
      </w:r>
      <w:r w:rsidR="002302BC" w:rsidRPr="001B3D7B">
        <w:rPr>
          <w:rFonts w:ascii="Book Antiqua" w:hAnsi="Book Antiqua" w:cs="Tahoma"/>
          <w:sz w:val="24"/>
          <w:szCs w:val="24"/>
          <w:lang w:val="en-US"/>
        </w:rPr>
        <w:t>research in this area thus far has not</w:t>
      </w:r>
      <w:r w:rsidR="003C5074" w:rsidRPr="001B3D7B">
        <w:rPr>
          <w:rFonts w:ascii="Book Antiqua" w:hAnsi="Book Antiqua" w:cs="Tahoma"/>
          <w:sz w:val="24"/>
          <w:szCs w:val="24"/>
          <w:lang w:val="en-US"/>
        </w:rPr>
        <w:t xml:space="preserve"> met with</w:t>
      </w:r>
      <w:r w:rsidR="002302BC" w:rsidRPr="001B3D7B">
        <w:rPr>
          <w:rFonts w:ascii="Book Antiqua" w:hAnsi="Book Antiqua" w:cs="Tahoma"/>
          <w:sz w:val="24"/>
          <w:szCs w:val="24"/>
          <w:lang w:val="en-US"/>
        </w:rPr>
        <w:t xml:space="preserve"> success</w:t>
      </w:r>
      <w:r w:rsidR="00307ACC" w:rsidRPr="001B3D7B">
        <w:rPr>
          <w:rFonts w:ascii="Book Antiqua" w:hAnsi="Book Antiqua" w:cs="Tahoma"/>
          <w:sz w:val="24"/>
          <w:szCs w:val="24"/>
          <w:lang w:val="en-US"/>
        </w:rPr>
        <w:t xml:space="preserve"> (</w:t>
      </w:r>
      <w:r w:rsidR="002302BC" w:rsidRPr="001B3D7B">
        <w:rPr>
          <w:rFonts w:ascii="Book Antiqua" w:hAnsi="Book Antiqua" w:cs="Tahoma"/>
          <w:sz w:val="24"/>
          <w:szCs w:val="24"/>
          <w:lang w:val="en-US"/>
        </w:rPr>
        <w:t xml:space="preserve">for research progress on vaccine candidates, please refer to reviews </w:t>
      </w:r>
      <w:r w:rsidR="00307ACC" w:rsidRPr="001B3D7B">
        <w:rPr>
          <w:rFonts w:ascii="Book Antiqua" w:hAnsi="Book Antiqua" w:cs="Tahoma"/>
          <w:sz w:val="24"/>
          <w:szCs w:val="24"/>
          <w:lang w:val="en-US"/>
        </w:rPr>
        <w:t xml:space="preserve">by </w:t>
      </w:r>
      <w:proofErr w:type="spellStart"/>
      <w:r w:rsidR="00307ACC" w:rsidRPr="001B3D7B">
        <w:rPr>
          <w:rFonts w:ascii="Book Antiqua" w:hAnsi="Book Antiqua" w:cs="Tahoma"/>
          <w:sz w:val="24"/>
          <w:szCs w:val="24"/>
          <w:lang w:val="en-US"/>
        </w:rPr>
        <w:t>Ghasemi</w:t>
      </w:r>
      <w:proofErr w:type="spellEnd"/>
      <w:r w:rsidR="00307ACC" w:rsidRPr="001B3D7B">
        <w:rPr>
          <w:rFonts w:ascii="Book Antiqua" w:hAnsi="Book Antiqua" w:cs="Tahoma"/>
          <w:sz w:val="24"/>
          <w:szCs w:val="24"/>
          <w:lang w:val="en-US"/>
        </w:rPr>
        <w:t xml:space="preserve"> </w:t>
      </w:r>
      <w:r w:rsidR="00307ACC" w:rsidRPr="001B3D7B">
        <w:rPr>
          <w:rFonts w:ascii="Book Antiqua" w:hAnsi="Book Antiqua" w:cs="Tahoma"/>
          <w:i/>
          <w:sz w:val="24"/>
          <w:szCs w:val="24"/>
          <w:lang w:val="en-US"/>
        </w:rPr>
        <w:t>et al</w:t>
      </w:r>
      <w:r w:rsidR="00246BB0" w:rsidRPr="001B3D7B">
        <w:rPr>
          <w:rFonts w:ascii="Book Antiqua" w:hAnsi="Book Antiqua" w:cs="Tahoma"/>
          <w:noProof/>
          <w:sz w:val="24"/>
          <w:szCs w:val="24"/>
          <w:vertAlign w:val="superscript"/>
          <w:lang w:val="en-US"/>
        </w:rPr>
        <w:t>[136]</w:t>
      </w:r>
      <w:r w:rsidR="00307ACC" w:rsidRPr="001B3D7B">
        <w:rPr>
          <w:rFonts w:ascii="Book Antiqua" w:hAnsi="Book Antiqua" w:cs="Tahoma"/>
          <w:sz w:val="24"/>
          <w:szCs w:val="24"/>
          <w:lang w:val="en-US"/>
        </w:rPr>
        <w:t xml:space="preserve"> and Yan </w:t>
      </w:r>
      <w:r w:rsidR="00307ACC" w:rsidRPr="001B3D7B">
        <w:rPr>
          <w:rFonts w:ascii="Book Antiqua" w:hAnsi="Book Antiqua" w:cs="Tahoma"/>
          <w:i/>
          <w:sz w:val="24"/>
          <w:szCs w:val="24"/>
          <w:lang w:val="en-US"/>
        </w:rPr>
        <w:t>et al</w:t>
      </w:r>
      <w:r w:rsidR="00246BB0" w:rsidRPr="001B3D7B">
        <w:rPr>
          <w:rFonts w:ascii="Book Antiqua" w:hAnsi="Book Antiqua" w:cs="Tahoma"/>
          <w:noProof/>
          <w:sz w:val="24"/>
          <w:szCs w:val="24"/>
          <w:vertAlign w:val="superscript"/>
          <w:lang w:val="en-US"/>
        </w:rPr>
        <w:t>[137]</w:t>
      </w:r>
      <w:r w:rsidR="00307ACC" w:rsidRPr="001B3D7B">
        <w:rPr>
          <w:rFonts w:ascii="Book Antiqua" w:hAnsi="Book Antiqua" w:cs="Tahoma"/>
          <w:sz w:val="24"/>
          <w:szCs w:val="24"/>
          <w:lang w:val="en-US"/>
        </w:rPr>
        <w:t>)</w:t>
      </w:r>
      <w:r w:rsidR="002302BC" w:rsidRPr="001B3D7B">
        <w:rPr>
          <w:rFonts w:ascii="Book Antiqua" w:hAnsi="Book Antiqua" w:cs="Tahoma"/>
          <w:sz w:val="24"/>
          <w:szCs w:val="24"/>
          <w:lang w:val="en-US"/>
        </w:rPr>
        <w:t xml:space="preserve">. </w:t>
      </w:r>
    </w:p>
    <w:p w14:paraId="3ADF5F29" w14:textId="77777777" w:rsidR="00D7562E" w:rsidRPr="001B3D7B" w:rsidRDefault="00D7562E" w:rsidP="004837A0">
      <w:pPr>
        <w:spacing w:after="0" w:line="360" w:lineRule="auto"/>
        <w:jc w:val="both"/>
        <w:rPr>
          <w:rFonts w:ascii="Book Antiqua" w:hAnsi="Book Antiqua" w:cs="Tahoma"/>
          <w:sz w:val="24"/>
          <w:szCs w:val="24"/>
          <w:lang w:val="en-US"/>
        </w:rPr>
      </w:pPr>
    </w:p>
    <w:p w14:paraId="5DE0D516" w14:textId="75E70608" w:rsidR="00E91D48" w:rsidRPr="001B3D7B" w:rsidRDefault="00907EB8" w:rsidP="004837A0">
      <w:pPr>
        <w:spacing w:after="0" w:line="360" w:lineRule="auto"/>
        <w:jc w:val="both"/>
        <w:rPr>
          <w:rFonts w:ascii="Book Antiqua" w:hAnsi="Book Antiqua" w:cs="Tahoma"/>
          <w:i/>
          <w:sz w:val="24"/>
          <w:szCs w:val="24"/>
          <w:lang w:val="en-US"/>
        </w:rPr>
      </w:pPr>
      <w:r w:rsidRPr="001B3D7B">
        <w:rPr>
          <w:rFonts w:ascii="Book Antiqua" w:hAnsi="Book Antiqua" w:cs="Tahoma"/>
          <w:b/>
          <w:i/>
          <w:sz w:val="24"/>
          <w:szCs w:val="24"/>
          <w:lang w:val="en-US"/>
        </w:rPr>
        <w:t xml:space="preserve">Value assessment and other considerations in </w:t>
      </w:r>
      <w:r w:rsidR="00014902" w:rsidRPr="001B3D7B">
        <w:rPr>
          <w:rFonts w:ascii="Book Antiqua" w:hAnsi="Book Antiqua" w:cs="Tahoma"/>
          <w:b/>
          <w:i/>
          <w:sz w:val="24"/>
          <w:szCs w:val="24"/>
          <w:lang w:val="en-US"/>
        </w:rPr>
        <w:t>h</w:t>
      </w:r>
      <w:r w:rsidRPr="001B3D7B">
        <w:rPr>
          <w:rFonts w:ascii="Book Antiqua" w:hAnsi="Book Antiqua" w:cs="Tahoma"/>
          <w:b/>
          <w:i/>
          <w:sz w:val="24"/>
          <w:szCs w:val="24"/>
          <w:lang w:val="en-US"/>
        </w:rPr>
        <w:t>ealthcare policy making</w:t>
      </w:r>
    </w:p>
    <w:p w14:paraId="664E4A72" w14:textId="0629D911" w:rsidR="008C2B42" w:rsidRPr="001B3D7B" w:rsidRDefault="00C5145B"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In addition to the </w:t>
      </w:r>
      <w:r w:rsidR="003F6638" w:rsidRPr="001B3D7B">
        <w:rPr>
          <w:rFonts w:ascii="Book Antiqua" w:hAnsi="Book Antiqua" w:cs="Tahoma"/>
          <w:sz w:val="24"/>
          <w:szCs w:val="24"/>
          <w:lang w:val="en-US"/>
        </w:rPr>
        <w:t>value</w:t>
      </w:r>
      <w:r w:rsidR="0085480D" w:rsidRPr="001B3D7B">
        <w:rPr>
          <w:rFonts w:ascii="Book Antiqua" w:hAnsi="Book Antiqua" w:cs="Tahoma"/>
          <w:sz w:val="24"/>
          <w:szCs w:val="24"/>
          <w:lang w:val="en-US"/>
        </w:rPr>
        <w:t xml:space="preserve"> aspects</w:t>
      </w:r>
      <w:r w:rsidR="003F6638" w:rsidRPr="001B3D7B">
        <w:rPr>
          <w:rFonts w:ascii="Book Antiqua" w:hAnsi="Book Antiqua" w:cs="Tahoma"/>
          <w:sz w:val="24"/>
          <w:szCs w:val="24"/>
          <w:lang w:val="en-US"/>
        </w:rPr>
        <w:t xml:space="preserve"> </w:t>
      </w:r>
      <w:r w:rsidR="00A64E35" w:rsidRPr="001B3D7B">
        <w:rPr>
          <w:rFonts w:ascii="Book Antiqua" w:hAnsi="Book Antiqua" w:cs="Tahoma"/>
          <w:sz w:val="24"/>
          <w:szCs w:val="24"/>
          <w:lang w:val="en-US"/>
        </w:rPr>
        <w:t xml:space="preserve">discussed in this article, </w:t>
      </w:r>
      <w:r w:rsidR="00D0737F" w:rsidRPr="001B3D7B">
        <w:rPr>
          <w:rFonts w:ascii="Book Antiqua" w:hAnsi="Book Antiqua" w:cs="Tahoma"/>
          <w:sz w:val="24"/>
          <w:szCs w:val="24"/>
          <w:lang w:val="en-US"/>
        </w:rPr>
        <w:t xml:space="preserve">there are other factors </w:t>
      </w:r>
      <w:r w:rsidR="00491139" w:rsidRPr="001B3D7B">
        <w:rPr>
          <w:rFonts w:ascii="Book Antiqua" w:hAnsi="Book Antiqua" w:cs="Tahoma"/>
          <w:sz w:val="24"/>
          <w:szCs w:val="24"/>
          <w:lang w:val="en-US"/>
        </w:rPr>
        <w:t>pertaining to curing HCV infection that</w:t>
      </w:r>
      <w:r w:rsidR="00D0737F" w:rsidRPr="001B3D7B">
        <w:rPr>
          <w:rFonts w:ascii="Book Antiqua" w:hAnsi="Book Antiqua" w:cs="Tahoma"/>
          <w:sz w:val="24"/>
          <w:szCs w:val="24"/>
          <w:lang w:val="en-US"/>
        </w:rPr>
        <w:t xml:space="preserve">, though not yet incorporated into value assessment models, obviously carry </w:t>
      </w:r>
      <w:r w:rsidR="003F6638" w:rsidRPr="001B3D7B">
        <w:rPr>
          <w:rFonts w:ascii="Book Antiqua" w:hAnsi="Book Antiqua" w:cs="Tahoma"/>
          <w:sz w:val="24"/>
          <w:szCs w:val="24"/>
          <w:lang w:val="en-US"/>
        </w:rPr>
        <w:t>considerable importance for</w:t>
      </w:r>
      <w:r w:rsidR="00D0737F" w:rsidRPr="001B3D7B">
        <w:rPr>
          <w:rFonts w:ascii="Book Antiqua" w:hAnsi="Book Antiqua" w:cs="Tahoma"/>
          <w:sz w:val="24"/>
          <w:szCs w:val="24"/>
          <w:lang w:val="en-US"/>
        </w:rPr>
        <w:t xml:space="preserve"> patients and society.</w:t>
      </w:r>
      <w:r w:rsidR="00491139" w:rsidRPr="001B3D7B">
        <w:rPr>
          <w:rFonts w:ascii="Book Antiqua" w:hAnsi="Book Antiqua" w:cs="Tahoma"/>
          <w:sz w:val="24"/>
          <w:szCs w:val="24"/>
          <w:lang w:val="en-US"/>
        </w:rPr>
        <w:t xml:space="preserve"> For example,</w:t>
      </w:r>
      <w:r w:rsidRPr="001B3D7B">
        <w:rPr>
          <w:rFonts w:ascii="Book Antiqua" w:hAnsi="Book Antiqua" w:cs="Tahoma"/>
          <w:sz w:val="24"/>
          <w:szCs w:val="24"/>
          <w:lang w:val="en-US"/>
        </w:rPr>
        <w:t xml:space="preserve"> the </w:t>
      </w:r>
      <w:r w:rsidR="00E21529" w:rsidRPr="001B3D7B">
        <w:rPr>
          <w:rFonts w:ascii="Book Antiqua" w:hAnsi="Book Antiqua" w:cs="Tahoma"/>
          <w:sz w:val="24"/>
          <w:szCs w:val="24"/>
          <w:lang w:val="en-US"/>
        </w:rPr>
        <w:t xml:space="preserve">hope of being cured and the </w:t>
      </w:r>
      <w:r w:rsidRPr="001B3D7B">
        <w:rPr>
          <w:rFonts w:ascii="Book Antiqua" w:hAnsi="Book Antiqua" w:cs="Tahoma"/>
          <w:sz w:val="24"/>
          <w:szCs w:val="24"/>
          <w:lang w:val="en-US"/>
        </w:rPr>
        <w:t xml:space="preserve">removal of </w:t>
      </w:r>
      <w:r w:rsidR="00C829CA" w:rsidRPr="001B3D7B">
        <w:rPr>
          <w:rFonts w:ascii="Book Antiqua" w:hAnsi="Book Antiqua" w:cs="Tahoma"/>
          <w:sz w:val="24"/>
          <w:szCs w:val="24"/>
          <w:lang w:val="en-US"/>
        </w:rPr>
        <w:t>societal</w:t>
      </w:r>
      <w:r w:rsidRPr="001B3D7B">
        <w:rPr>
          <w:rFonts w:ascii="Book Antiqua" w:hAnsi="Book Antiqua" w:cs="Tahoma"/>
          <w:sz w:val="24"/>
          <w:szCs w:val="24"/>
          <w:lang w:val="en-US"/>
        </w:rPr>
        <w:t xml:space="preserve"> stigmatization</w:t>
      </w:r>
      <w:r w:rsidR="00262F18" w:rsidRPr="001B3D7B">
        <w:rPr>
          <w:rFonts w:ascii="Book Antiqua" w:hAnsi="Book Antiqua" w:cs="Tahoma"/>
          <w:sz w:val="24"/>
          <w:szCs w:val="24"/>
          <w:lang w:val="en-US"/>
        </w:rPr>
        <w:t xml:space="preserve"> </w:t>
      </w:r>
      <w:r w:rsidR="006B5E0A" w:rsidRPr="001B3D7B">
        <w:rPr>
          <w:rFonts w:ascii="Book Antiqua" w:hAnsi="Book Antiqua" w:cs="Tahoma"/>
          <w:sz w:val="24"/>
          <w:szCs w:val="24"/>
          <w:lang w:val="en-US"/>
        </w:rPr>
        <w:t xml:space="preserve">would be </w:t>
      </w:r>
      <w:r w:rsidRPr="001B3D7B">
        <w:rPr>
          <w:rFonts w:ascii="Book Antiqua" w:hAnsi="Book Antiqua" w:cs="Tahoma"/>
          <w:sz w:val="24"/>
          <w:szCs w:val="24"/>
          <w:lang w:val="en-US"/>
        </w:rPr>
        <w:t>valuable from individual patients</w:t>
      </w:r>
      <w:r w:rsidR="00912E82" w:rsidRPr="001B3D7B">
        <w:rPr>
          <w:rFonts w:ascii="Book Antiqua" w:hAnsi="Book Antiqua" w:cs="Tahoma"/>
          <w:sz w:val="24"/>
          <w:szCs w:val="24"/>
          <w:lang w:val="en-US"/>
        </w:rPr>
        <w:t>’</w:t>
      </w:r>
      <w:r w:rsidRPr="001B3D7B">
        <w:rPr>
          <w:rFonts w:ascii="Book Antiqua" w:hAnsi="Book Antiqua" w:cs="Tahoma"/>
          <w:sz w:val="24"/>
          <w:szCs w:val="24"/>
          <w:lang w:val="en-US"/>
        </w:rPr>
        <w:t xml:space="preserve"> perspective</w:t>
      </w:r>
      <w:r w:rsidR="00912E82" w:rsidRPr="001B3D7B">
        <w:rPr>
          <w:rFonts w:ascii="Book Antiqua" w:hAnsi="Book Antiqua" w:cs="Tahoma"/>
          <w:sz w:val="24"/>
          <w:szCs w:val="24"/>
          <w:lang w:val="en-US"/>
        </w:rPr>
        <w:t>s</w:t>
      </w:r>
      <w:r w:rsidRPr="001B3D7B">
        <w:rPr>
          <w:rFonts w:ascii="Book Antiqua" w:hAnsi="Book Antiqua" w:cs="Tahoma"/>
          <w:sz w:val="24"/>
          <w:szCs w:val="24"/>
          <w:lang w:val="en-US"/>
        </w:rPr>
        <w:t>. Often, HCV patients are ostraci</w:t>
      </w:r>
      <w:r w:rsidR="004E7B99" w:rsidRPr="001B3D7B">
        <w:rPr>
          <w:rFonts w:ascii="Book Antiqua" w:hAnsi="Book Antiqua" w:cs="Tahoma"/>
          <w:sz w:val="24"/>
          <w:szCs w:val="24"/>
          <w:lang w:val="en-US"/>
        </w:rPr>
        <w:t>z</w:t>
      </w:r>
      <w:r w:rsidRPr="001B3D7B">
        <w:rPr>
          <w:rFonts w:ascii="Book Antiqua" w:hAnsi="Book Antiqua" w:cs="Tahoma"/>
          <w:sz w:val="24"/>
          <w:szCs w:val="24"/>
          <w:lang w:val="en-US"/>
        </w:rPr>
        <w:t xml:space="preserve">ed by </w:t>
      </w:r>
      <w:r w:rsidR="00E21529" w:rsidRPr="001B3D7B">
        <w:rPr>
          <w:rFonts w:ascii="Book Antiqua" w:hAnsi="Book Antiqua" w:cs="Tahoma"/>
          <w:sz w:val="24"/>
          <w:szCs w:val="24"/>
          <w:lang w:val="en-US"/>
        </w:rPr>
        <w:t xml:space="preserve">the community </w:t>
      </w:r>
      <w:r w:rsidRPr="001B3D7B">
        <w:rPr>
          <w:rFonts w:ascii="Book Antiqua" w:hAnsi="Book Antiqua" w:cs="Tahoma"/>
          <w:sz w:val="24"/>
          <w:szCs w:val="24"/>
          <w:lang w:val="en-US"/>
        </w:rPr>
        <w:t>and discriminated in the workplace</w:t>
      </w:r>
      <w:r w:rsidR="00C51B33" w:rsidRPr="001B3D7B">
        <w:rPr>
          <w:rFonts w:ascii="Book Antiqua" w:hAnsi="Book Antiqua" w:cs="Tahoma"/>
          <w:sz w:val="24"/>
          <w:szCs w:val="24"/>
          <w:lang w:val="en-US"/>
        </w:rPr>
        <w:t>. Individuals diagnosed with HCV infection may suffer from anxiety</w:t>
      </w:r>
      <w:r w:rsidR="006B5E0A" w:rsidRPr="001B3D7B">
        <w:rPr>
          <w:rFonts w:ascii="Book Antiqua" w:hAnsi="Book Antiqua" w:cs="Tahoma"/>
          <w:sz w:val="24"/>
          <w:szCs w:val="24"/>
          <w:lang w:val="en-US"/>
        </w:rPr>
        <w:t xml:space="preserve"> and fear</w:t>
      </w:r>
      <w:r w:rsidR="00C51B33" w:rsidRPr="001B3D7B">
        <w:rPr>
          <w:rFonts w:ascii="Book Antiqua" w:hAnsi="Book Antiqua" w:cs="Tahoma"/>
          <w:sz w:val="24"/>
          <w:szCs w:val="24"/>
          <w:lang w:val="en-US"/>
        </w:rPr>
        <w:t xml:space="preserve">, </w:t>
      </w:r>
      <w:r w:rsidR="006B5E0A" w:rsidRPr="001B3D7B">
        <w:rPr>
          <w:rFonts w:ascii="Book Antiqua" w:hAnsi="Book Antiqua" w:cs="Tahoma"/>
          <w:sz w:val="24"/>
          <w:szCs w:val="24"/>
          <w:lang w:val="en-US"/>
        </w:rPr>
        <w:t>and some may feel hopeless and give up on</w:t>
      </w:r>
      <w:r w:rsidR="00C51B33" w:rsidRPr="001B3D7B">
        <w:rPr>
          <w:rFonts w:ascii="Book Antiqua" w:hAnsi="Book Antiqua" w:cs="Tahoma"/>
          <w:sz w:val="24"/>
          <w:szCs w:val="24"/>
          <w:lang w:val="en-US"/>
        </w:rPr>
        <w:t xml:space="preserve"> seek</w:t>
      </w:r>
      <w:r w:rsidR="006B5E0A" w:rsidRPr="001B3D7B">
        <w:rPr>
          <w:rFonts w:ascii="Book Antiqua" w:hAnsi="Book Antiqua" w:cs="Tahoma"/>
          <w:sz w:val="24"/>
          <w:szCs w:val="24"/>
          <w:lang w:val="en-US"/>
        </w:rPr>
        <w:t>ing</w:t>
      </w:r>
      <w:r w:rsidR="00C51B33" w:rsidRPr="001B3D7B">
        <w:rPr>
          <w:rFonts w:ascii="Book Antiqua" w:hAnsi="Book Antiqua" w:cs="Tahoma"/>
          <w:sz w:val="24"/>
          <w:szCs w:val="24"/>
          <w:lang w:val="en-US"/>
        </w:rPr>
        <w:t xml:space="preserve"> treatment</w:t>
      </w:r>
      <w:r w:rsidR="006B5E0A" w:rsidRPr="001B3D7B">
        <w:rPr>
          <w:rFonts w:ascii="Book Antiqua" w:hAnsi="Book Antiqua" w:cs="Tahoma"/>
          <w:sz w:val="24"/>
          <w:szCs w:val="24"/>
          <w:lang w:val="en-US"/>
        </w:rPr>
        <w:t>.</w:t>
      </w:r>
      <w:r w:rsidRPr="001B3D7B">
        <w:rPr>
          <w:rFonts w:ascii="Book Antiqua" w:hAnsi="Book Antiqua" w:cs="Tahoma"/>
          <w:sz w:val="24"/>
          <w:szCs w:val="24"/>
          <w:lang w:val="en-US"/>
        </w:rPr>
        <w:t xml:space="preserve"> However, with the availability of</w:t>
      </w:r>
      <w:r w:rsidR="00F46CE8" w:rsidRPr="001B3D7B">
        <w:rPr>
          <w:rFonts w:ascii="Book Antiqua" w:hAnsi="Book Antiqua" w:cs="Tahoma"/>
          <w:sz w:val="24"/>
          <w:szCs w:val="24"/>
          <w:lang w:val="en-US"/>
        </w:rPr>
        <w:t xml:space="preserve"> highly effective DAA therapies</w:t>
      </w:r>
      <w:r w:rsidRPr="001B3D7B">
        <w:rPr>
          <w:rFonts w:ascii="Book Antiqua" w:hAnsi="Book Antiqua" w:cs="Tahoma"/>
          <w:sz w:val="24"/>
          <w:szCs w:val="24"/>
          <w:lang w:val="en-US"/>
        </w:rPr>
        <w:t xml:space="preserve">, </w:t>
      </w:r>
      <w:r w:rsidR="00024AD7" w:rsidRPr="001B3D7B">
        <w:rPr>
          <w:rFonts w:ascii="Book Antiqua" w:hAnsi="Book Antiqua" w:cs="Tahoma"/>
          <w:sz w:val="24"/>
          <w:szCs w:val="24"/>
          <w:lang w:val="en-US"/>
        </w:rPr>
        <w:t>the possibility of achieving</w:t>
      </w:r>
      <w:r w:rsidR="000F29DB"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a complete cure </w:t>
      </w:r>
      <w:r w:rsidR="004A0D8B" w:rsidRPr="001B3D7B">
        <w:rPr>
          <w:rFonts w:ascii="Book Antiqua" w:hAnsi="Book Antiqua" w:cs="Tahoma"/>
          <w:sz w:val="24"/>
          <w:szCs w:val="24"/>
          <w:lang w:val="en-US"/>
        </w:rPr>
        <w:t xml:space="preserve">with relatively short and </w:t>
      </w:r>
      <w:r w:rsidR="00972237" w:rsidRPr="001B3D7B">
        <w:rPr>
          <w:rFonts w:ascii="Book Antiqua" w:hAnsi="Book Antiqua" w:cs="Tahoma"/>
          <w:sz w:val="24"/>
          <w:szCs w:val="24"/>
          <w:lang w:val="en-US"/>
        </w:rPr>
        <w:t>well tolerated</w:t>
      </w:r>
      <w:r w:rsidR="004A0D8B" w:rsidRPr="001B3D7B">
        <w:rPr>
          <w:rFonts w:ascii="Book Antiqua" w:hAnsi="Book Antiqua" w:cs="Tahoma"/>
          <w:sz w:val="24"/>
          <w:szCs w:val="24"/>
          <w:lang w:val="en-US"/>
        </w:rPr>
        <w:t xml:space="preserve"> treatment</w:t>
      </w:r>
      <w:r w:rsidR="00972237" w:rsidRPr="001B3D7B">
        <w:rPr>
          <w:rFonts w:ascii="Book Antiqua" w:hAnsi="Book Antiqua" w:cs="Tahoma"/>
          <w:sz w:val="24"/>
          <w:szCs w:val="24"/>
          <w:lang w:val="en-US"/>
        </w:rPr>
        <w:t>s</w:t>
      </w:r>
      <w:r w:rsidR="004A0D8B" w:rsidRPr="001B3D7B">
        <w:rPr>
          <w:rFonts w:ascii="Book Antiqua" w:hAnsi="Book Antiqua" w:cs="Tahoma"/>
          <w:sz w:val="24"/>
          <w:szCs w:val="24"/>
          <w:lang w:val="en-US"/>
        </w:rPr>
        <w:t xml:space="preserve"> </w:t>
      </w:r>
      <w:r w:rsidR="000F29DB" w:rsidRPr="001B3D7B">
        <w:rPr>
          <w:rFonts w:ascii="Book Antiqua" w:hAnsi="Book Antiqua" w:cs="Tahoma"/>
          <w:sz w:val="24"/>
          <w:szCs w:val="24"/>
          <w:lang w:val="en-US"/>
        </w:rPr>
        <w:t xml:space="preserve">would </w:t>
      </w:r>
      <w:r w:rsidRPr="001B3D7B">
        <w:rPr>
          <w:rFonts w:ascii="Book Antiqua" w:hAnsi="Book Antiqua" w:cs="Tahoma"/>
          <w:sz w:val="24"/>
          <w:szCs w:val="24"/>
          <w:lang w:val="en-US"/>
        </w:rPr>
        <w:t>help alleviate the fear in many patients</w:t>
      </w:r>
      <w:r w:rsidR="004A0D8B" w:rsidRPr="001B3D7B">
        <w:rPr>
          <w:rFonts w:ascii="Book Antiqua" w:hAnsi="Book Antiqua" w:cs="Tahoma"/>
          <w:sz w:val="24"/>
          <w:szCs w:val="24"/>
          <w:lang w:val="en-US"/>
        </w:rPr>
        <w:t xml:space="preserve"> and contribute towards destigmatizing HCV infection.</w:t>
      </w:r>
      <w:r w:rsidRPr="001B3D7B">
        <w:rPr>
          <w:rFonts w:ascii="Book Antiqua" w:hAnsi="Book Antiqua" w:cs="Tahoma"/>
          <w:sz w:val="24"/>
          <w:szCs w:val="24"/>
          <w:lang w:val="en-US"/>
        </w:rPr>
        <w:t xml:space="preserve"> </w:t>
      </w:r>
      <w:r w:rsidR="00AD69FD" w:rsidRPr="001B3D7B">
        <w:rPr>
          <w:rFonts w:ascii="Book Antiqua" w:hAnsi="Book Antiqua" w:cs="Tahoma"/>
          <w:sz w:val="24"/>
          <w:szCs w:val="24"/>
          <w:lang w:val="en-US"/>
        </w:rPr>
        <w:t xml:space="preserve">Another such example is the scientific </w:t>
      </w:r>
      <w:r w:rsidR="008A592B" w:rsidRPr="001B3D7B">
        <w:rPr>
          <w:rFonts w:ascii="Book Antiqua" w:hAnsi="Book Antiqua" w:cs="Tahoma"/>
          <w:sz w:val="24"/>
          <w:szCs w:val="24"/>
          <w:lang w:val="en-US"/>
        </w:rPr>
        <w:t>“</w:t>
      </w:r>
      <w:r w:rsidR="00AD69FD" w:rsidRPr="001B3D7B">
        <w:rPr>
          <w:rFonts w:ascii="Book Antiqua" w:hAnsi="Book Antiqua" w:cs="Tahoma"/>
          <w:sz w:val="24"/>
          <w:szCs w:val="24"/>
          <w:lang w:val="en-US"/>
        </w:rPr>
        <w:t>spill-over</w:t>
      </w:r>
      <w:r w:rsidR="008A592B" w:rsidRPr="001B3D7B">
        <w:rPr>
          <w:rFonts w:ascii="Book Antiqua" w:hAnsi="Book Antiqua" w:cs="Tahoma"/>
          <w:sz w:val="24"/>
          <w:szCs w:val="24"/>
          <w:lang w:val="en-US"/>
        </w:rPr>
        <w:t xml:space="preserve">” effect, whereby introducing and investing in </w:t>
      </w:r>
      <w:r w:rsidR="00AD69FD" w:rsidRPr="001B3D7B">
        <w:rPr>
          <w:rFonts w:ascii="Book Antiqua" w:hAnsi="Book Antiqua" w:cs="Tahoma"/>
          <w:sz w:val="24"/>
          <w:szCs w:val="24"/>
          <w:lang w:val="en-US"/>
        </w:rPr>
        <w:t>innovative</w:t>
      </w:r>
      <w:r w:rsidR="008A592B" w:rsidRPr="001B3D7B">
        <w:rPr>
          <w:rFonts w:ascii="Book Antiqua" w:hAnsi="Book Antiqua" w:cs="Tahoma"/>
          <w:sz w:val="24"/>
          <w:szCs w:val="24"/>
          <w:lang w:val="en-US"/>
        </w:rPr>
        <w:t xml:space="preserve"> treatment </w:t>
      </w:r>
      <w:r w:rsidR="00CC5F9D" w:rsidRPr="001B3D7B">
        <w:rPr>
          <w:rFonts w:ascii="Book Antiqua" w:hAnsi="Book Antiqua" w:cs="Tahoma"/>
          <w:sz w:val="24"/>
          <w:szCs w:val="24"/>
          <w:lang w:val="en-US"/>
        </w:rPr>
        <w:t xml:space="preserve">technology </w:t>
      </w:r>
      <w:r w:rsidR="008A592B" w:rsidRPr="001B3D7B">
        <w:rPr>
          <w:rFonts w:ascii="Book Antiqua" w:hAnsi="Book Antiqua" w:cs="Tahoma"/>
          <w:sz w:val="24"/>
          <w:szCs w:val="24"/>
          <w:lang w:val="en-US"/>
        </w:rPr>
        <w:t xml:space="preserve">may stimulate </w:t>
      </w:r>
      <w:r w:rsidR="00CC5F9D" w:rsidRPr="001B3D7B">
        <w:rPr>
          <w:rFonts w:ascii="Book Antiqua" w:hAnsi="Book Antiqua" w:cs="Tahoma"/>
          <w:sz w:val="24"/>
          <w:szCs w:val="24"/>
          <w:lang w:val="en-US"/>
        </w:rPr>
        <w:t xml:space="preserve">future </w:t>
      </w:r>
      <w:r w:rsidR="008C2B42" w:rsidRPr="001B3D7B">
        <w:rPr>
          <w:rFonts w:ascii="Book Antiqua" w:hAnsi="Book Antiqua" w:cs="Tahoma"/>
          <w:sz w:val="24"/>
          <w:szCs w:val="24"/>
          <w:lang w:val="en-US"/>
        </w:rPr>
        <w:t xml:space="preserve">research for better understanding of HCV and advancement in HCV prevention and control. </w:t>
      </w:r>
      <w:r w:rsidR="00014902" w:rsidRPr="001B3D7B">
        <w:rPr>
          <w:rFonts w:ascii="Book Antiqua" w:hAnsi="Book Antiqua" w:cs="Tahoma"/>
          <w:sz w:val="24"/>
          <w:szCs w:val="24"/>
          <w:lang w:val="en-US"/>
        </w:rPr>
        <w:t xml:space="preserve">It </w:t>
      </w:r>
      <w:r w:rsidR="004453F3" w:rsidRPr="001B3D7B">
        <w:rPr>
          <w:rFonts w:ascii="Book Antiqua" w:hAnsi="Book Antiqua" w:cs="Tahoma"/>
          <w:sz w:val="24"/>
          <w:szCs w:val="24"/>
          <w:lang w:val="en-US"/>
        </w:rPr>
        <w:t xml:space="preserve">could </w:t>
      </w:r>
      <w:r w:rsidR="00014902" w:rsidRPr="001B3D7B">
        <w:rPr>
          <w:rFonts w:ascii="Book Antiqua" w:hAnsi="Book Antiqua" w:cs="Tahoma"/>
          <w:sz w:val="24"/>
          <w:szCs w:val="24"/>
          <w:lang w:val="en-US"/>
        </w:rPr>
        <w:t xml:space="preserve">be worthwhile for Chinese researchers to explore how these aspects can be incorporated into </w:t>
      </w:r>
      <w:r w:rsidR="001F64CD" w:rsidRPr="001B3D7B">
        <w:rPr>
          <w:rFonts w:ascii="Book Antiqua" w:hAnsi="Book Antiqua" w:cs="Tahoma"/>
          <w:sz w:val="24"/>
          <w:szCs w:val="24"/>
          <w:lang w:val="en-US"/>
        </w:rPr>
        <w:t xml:space="preserve">novel </w:t>
      </w:r>
      <w:r w:rsidR="00014902" w:rsidRPr="001B3D7B">
        <w:rPr>
          <w:rFonts w:ascii="Book Antiqua" w:hAnsi="Book Antiqua" w:cs="Tahoma"/>
          <w:sz w:val="24"/>
          <w:szCs w:val="24"/>
          <w:lang w:val="en-US"/>
        </w:rPr>
        <w:t>value assessment models</w:t>
      </w:r>
      <w:r w:rsidR="00DF3B4D" w:rsidRPr="001B3D7B">
        <w:rPr>
          <w:rFonts w:ascii="Book Antiqua" w:hAnsi="Book Antiqua" w:cs="Tahoma"/>
          <w:sz w:val="24"/>
          <w:szCs w:val="24"/>
          <w:lang w:val="en-US"/>
        </w:rPr>
        <w:t xml:space="preserve"> to</w:t>
      </w:r>
      <w:r w:rsidR="001F64CD" w:rsidRPr="001B3D7B">
        <w:rPr>
          <w:rFonts w:ascii="Book Antiqua" w:hAnsi="Book Antiqua" w:cs="Tahoma"/>
          <w:sz w:val="24"/>
          <w:szCs w:val="24"/>
          <w:lang w:val="en-US"/>
        </w:rPr>
        <w:t xml:space="preserve"> </w:t>
      </w:r>
      <w:r w:rsidR="00014902" w:rsidRPr="001B3D7B">
        <w:rPr>
          <w:rFonts w:ascii="Book Antiqua" w:hAnsi="Book Antiqua" w:cs="Tahoma"/>
          <w:sz w:val="24"/>
          <w:szCs w:val="24"/>
          <w:lang w:val="en-US"/>
        </w:rPr>
        <w:t>better inform health technology assessment</w:t>
      </w:r>
      <w:r w:rsidR="001F64CD" w:rsidRPr="001B3D7B">
        <w:rPr>
          <w:rFonts w:ascii="Book Antiqua" w:hAnsi="Book Antiqua" w:cs="Tahoma"/>
          <w:sz w:val="24"/>
          <w:szCs w:val="24"/>
          <w:lang w:val="en-US"/>
        </w:rPr>
        <w:t xml:space="preserve"> and public health policy making.</w:t>
      </w:r>
    </w:p>
    <w:p w14:paraId="37313FEE" w14:textId="2EC37CC4" w:rsidR="00FE2078" w:rsidRPr="001B3D7B" w:rsidRDefault="00BA11F7"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 xml:space="preserve">With the first DAA regimens approved in 2017 and the </w:t>
      </w:r>
      <w:r w:rsidR="000C689C" w:rsidRPr="001B3D7B">
        <w:rPr>
          <w:rFonts w:ascii="Book Antiqua" w:hAnsi="Book Antiqua" w:cs="Tahoma"/>
          <w:sz w:val="24"/>
          <w:szCs w:val="24"/>
          <w:lang w:val="en-US"/>
        </w:rPr>
        <w:t>registration process expedited for innovative HCV medicines</w:t>
      </w:r>
      <w:r w:rsidRPr="001B3D7B">
        <w:rPr>
          <w:rFonts w:ascii="Book Antiqua" w:hAnsi="Book Antiqua" w:cs="Tahoma"/>
          <w:sz w:val="24"/>
          <w:szCs w:val="24"/>
          <w:lang w:val="en-US"/>
        </w:rPr>
        <w:t xml:space="preserve">, China is undoubtedly shifting from the PR era towards that of DAAs for HCV treatment. In light of the principles set out in the 2017–2020 National Viral Hepatitis Action Plan and the goals of the Healthy China </w:t>
      </w:r>
      <w:r w:rsidRPr="001B3D7B">
        <w:rPr>
          <w:rFonts w:ascii="Book Antiqua" w:hAnsi="Book Antiqua" w:cs="Tahoma"/>
          <w:sz w:val="24"/>
          <w:szCs w:val="24"/>
          <w:lang w:val="en-US"/>
        </w:rPr>
        <w:lastRenderedPageBreak/>
        <w:t xml:space="preserve">2030 Plan, </w:t>
      </w:r>
      <w:r w:rsidR="00241982" w:rsidRPr="001B3D7B">
        <w:rPr>
          <w:rFonts w:ascii="Book Antiqua" w:hAnsi="Book Antiqua" w:cs="Tahoma"/>
          <w:sz w:val="24"/>
          <w:szCs w:val="24"/>
          <w:lang w:val="en-US"/>
        </w:rPr>
        <w:t xml:space="preserve">we would like to suggest that </w:t>
      </w:r>
      <w:r w:rsidRPr="001B3D7B">
        <w:rPr>
          <w:rFonts w:ascii="Book Antiqua" w:hAnsi="Book Antiqua" w:cs="Tahoma"/>
          <w:sz w:val="24"/>
          <w:szCs w:val="24"/>
          <w:lang w:val="en-US"/>
        </w:rPr>
        <w:t xml:space="preserve">Chinese policy makers </w:t>
      </w:r>
      <w:r w:rsidR="00241982" w:rsidRPr="001B3D7B">
        <w:rPr>
          <w:rFonts w:ascii="Book Antiqua" w:hAnsi="Book Antiqua" w:cs="Tahoma"/>
          <w:sz w:val="24"/>
          <w:szCs w:val="24"/>
          <w:lang w:val="en-US"/>
        </w:rPr>
        <w:t xml:space="preserve">take </w:t>
      </w:r>
      <w:r w:rsidR="000C689C" w:rsidRPr="001B3D7B">
        <w:rPr>
          <w:rFonts w:ascii="Book Antiqua" w:hAnsi="Book Antiqua" w:cs="Tahoma"/>
          <w:sz w:val="24"/>
          <w:szCs w:val="24"/>
          <w:lang w:val="en-US"/>
        </w:rPr>
        <w:t xml:space="preserve">further </w:t>
      </w:r>
      <w:r w:rsidR="00241982" w:rsidRPr="001B3D7B">
        <w:rPr>
          <w:rFonts w:ascii="Book Antiqua" w:hAnsi="Book Antiqua" w:cs="Tahoma"/>
          <w:sz w:val="24"/>
          <w:szCs w:val="24"/>
          <w:lang w:val="en-US"/>
        </w:rPr>
        <w:t>measures to</w:t>
      </w:r>
      <w:r w:rsidR="000C689C" w:rsidRPr="001B3D7B">
        <w:rPr>
          <w:rFonts w:ascii="Book Antiqua" w:hAnsi="Book Antiqua" w:cs="Tahoma"/>
          <w:sz w:val="24"/>
          <w:szCs w:val="24"/>
          <w:lang w:val="en-US"/>
        </w:rPr>
        <w:t xml:space="preserve"> improve</w:t>
      </w:r>
      <w:r w:rsidR="00241982" w:rsidRPr="001B3D7B">
        <w:rPr>
          <w:rFonts w:ascii="Book Antiqua" w:hAnsi="Book Antiqua" w:cs="Tahoma"/>
          <w:sz w:val="24"/>
          <w:szCs w:val="24"/>
          <w:lang w:val="en-US"/>
        </w:rPr>
        <w:t xml:space="preserve"> the availability</w:t>
      </w:r>
      <w:r w:rsidR="000C689C" w:rsidRPr="001B3D7B">
        <w:rPr>
          <w:rFonts w:ascii="Book Antiqua" w:hAnsi="Book Antiqua" w:cs="Tahoma"/>
          <w:sz w:val="24"/>
          <w:szCs w:val="24"/>
          <w:lang w:val="en-US"/>
        </w:rPr>
        <w:t xml:space="preserve"> of</w:t>
      </w:r>
      <w:r w:rsidR="00452278" w:rsidRPr="001B3D7B">
        <w:rPr>
          <w:rFonts w:ascii="Book Antiqua" w:hAnsi="Book Antiqua" w:cs="Tahoma"/>
          <w:sz w:val="24"/>
          <w:szCs w:val="24"/>
          <w:lang w:val="en-US"/>
        </w:rPr>
        <w:t>,</w:t>
      </w:r>
      <w:r w:rsidR="00241982" w:rsidRPr="001B3D7B">
        <w:rPr>
          <w:rFonts w:ascii="Book Antiqua" w:hAnsi="Book Antiqua" w:cs="Tahoma"/>
          <w:sz w:val="24"/>
          <w:szCs w:val="24"/>
          <w:lang w:val="en-US"/>
        </w:rPr>
        <w:t xml:space="preserve"> </w:t>
      </w:r>
      <w:r w:rsidR="000C689C" w:rsidRPr="001B3D7B">
        <w:rPr>
          <w:rFonts w:ascii="Book Antiqua" w:hAnsi="Book Antiqua" w:cs="Tahoma"/>
          <w:sz w:val="24"/>
          <w:szCs w:val="24"/>
          <w:lang w:val="en-US"/>
        </w:rPr>
        <w:t>and enable large-scale access to</w:t>
      </w:r>
      <w:r w:rsidR="00452278" w:rsidRPr="001B3D7B">
        <w:rPr>
          <w:rFonts w:ascii="Book Antiqua" w:hAnsi="Book Antiqua" w:cs="Tahoma"/>
          <w:sz w:val="24"/>
          <w:szCs w:val="24"/>
          <w:lang w:val="en-US"/>
        </w:rPr>
        <w:t>,</w:t>
      </w:r>
      <w:r w:rsidR="000C689C" w:rsidRPr="001B3D7B">
        <w:rPr>
          <w:rFonts w:ascii="Book Antiqua" w:hAnsi="Book Antiqua" w:cs="Tahoma"/>
          <w:sz w:val="24"/>
          <w:szCs w:val="24"/>
          <w:lang w:val="en-US"/>
        </w:rPr>
        <w:t xml:space="preserve"> innovative HCV treatment, so as to capitalize fully on the value of effective HCV cure. </w:t>
      </w:r>
    </w:p>
    <w:p w14:paraId="1BC47FAE" w14:textId="77777777" w:rsidR="002D66E9" w:rsidRPr="001B3D7B" w:rsidRDefault="001E106C" w:rsidP="004837A0">
      <w:pPr>
        <w:spacing w:after="0" w:line="360" w:lineRule="auto"/>
        <w:ind w:firstLineChars="200" w:firstLine="480"/>
        <w:jc w:val="both"/>
        <w:rPr>
          <w:rFonts w:ascii="Book Antiqua" w:hAnsi="Book Antiqua" w:cs="Tahoma"/>
          <w:sz w:val="24"/>
          <w:szCs w:val="24"/>
          <w:lang w:val="en-US"/>
        </w:rPr>
      </w:pPr>
      <w:r w:rsidRPr="001B3D7B">
        <w:rPr>
          <w:rFonts w:ascii="Book Antiqua" w:hAnsi="Book Antiqua" w:cs="Tahoma"/>
          <w:sz w:val="24"/>
          <w:szCs w:val="24"/>
          <w:lang w:val="en-US"/>
        </w:rPr>
        <w:t>In order to maximize the benefits of highly effective HCV treatment, it would be essential to</w:t>
      </w:r>
      <w:r w:rsidRPr="001B3D7B" w:rsidDel="001E106C">
        <w:rPr>
          <w:rFonts w:ascii="Book Antiqua" w:hAnsi="Book Antiqua" w:cs="Tahoma"/>
          <w:sz w:val="24"/>
          <w:szCs w:val="24"/>
          <w:lang w:val="en-US"/>
        </w:rPr>
        <w:t xml:space="preserve"> </w:t>
      </w:r>
      <w:r w:rsidRPr="001B3D7B">
        <w:rPr>
          <w:rFonts w:ascii="Book Antiqua" w:hAnsi="Book Antiqua" w:cs="Tahoma"/>
          <w:sz w:val="24"/>
          <w:szCs w:val="24"/>
          <w:lang w:val="en-US"/>
        </w:rPr>
        <w:t>h</w:t>
      </w:r>
      <w:r w:rsidR="00014902" w:rsidRPr="001B3D7B">
        <w:rPr>
          <w:rFonts w:ascii="Book Antiqua" w:hAnsi="Book Antiqua" w:cs="Tahoma"/>
          <w:sz w:val="24"/>
          <w:szCs w:val="24"/>
          <w:lang w:val="en-US"/>
        </w:rPr>
        <w:t>av</w:t>
      </w:r>
      <w:r w:rsidRPr="001B3D7B">
        <w:rPr>
          <w:rFonts w:ascii="Book Antiqua" w:hAnsi="Book Antiqua" w:cs="Tahoma"/>
          <w:sz w:val="24"/>
          <w:szCs w:val="24"/>
          <w:lang w:val="en-US"/>
        </w:rPr>
        <w:t>e</w:t>
      </w:r>
      <w:r w:rsidR="00014902" w:rsidRPr="001B3D7B">
        <w:rPr>
          <w:rFonts w:ascii="Book Antiqua" w:hAnsi="Book Antiqua" w:cs="Tahoma"/>
          <w:sz w:val="24"/>
          <w:szCs w:val="24"/>
          <w:lang w:val="en-US"/>
        </w:rPr>
        <w:t xml:space="preserve"> as many HCV-infected patients as possible diagnosed and treated. </w:t>
      </w:r>
      <w:r w:rsidR="007E62A7" w:rsidRPr="001B3D7B">
        <w:rPr>
          <w:rFonts w:ascii="Book Antiqua" w:hAnsi="Book Antiqua" w:cs="Tahoma"/>
          <w:sz w:val="24"/>
          <w:szCs w:val="24"/>
          <w:lang w:val="en-US"/>
        </w:rPr>
        <w:t>The targets set out in the WHO Global Health Sector Strategy on viral hepatitis are that</w:t>
      </w:r>
      <w:r w:rsidR="00452278" w:rsidRPr="001B3D7B">
        <w:rPr>
          <w:rFonts w:ascii="Book Antiqua" w:hAnsi="Book Antiqua" w:cs="Tahoma"/>
          <w:sz w:val="24"/>
          <w:szCs w:val="24"/>
          <w:lang w:val="en-US"/>
        </w:rPr>
        <w:t>,</w:t>
      </w:r>
      <w:r w:rsidR="007E62A7" w:rsidRPr="001B3D7B">
        <w:rPr>
          <w:rFonts w:ascii="Book Antiqua" w:hAnsi="Book Antiqua" w:cs="Tahoma"/>
          <w:sz w:val="24"/>
          <w:szCs w:val="24"/>
          <w:lang w:val="en-US"/>
        </w:rPr>
        <w:t xml:space="preserve"> by 2030, 90% of HCV-infected patients are diagnosed and 80% of those diagnosed receive HCV treatment</w:t>
      </w:r>
      <w:r w:rsidR="00CE70F9" w:rsidRPr="001B3D7B">
        <w:rPr>
          <w:rFonts w:ascii="Book Antiqua" w:hAnsi="Book Antiqua" w:cs="Tahoma"/>
          <w:sz w:val="24"/>
          <w:szCs w:val="24"/>
          <w:lang w:val="en-US"/>
        </w:rPr>
        <w:fldChar w:fldCharType="begin"/>
      </w:r>
      <w:r w:rsidR="00407295" w:rsidRPr="001B3D7B">
        <w:rPr>
          <w:rFonts w:ascii="Book Antiqua" w:hAnsi="Book Antiqua" w:cs="Tahoma"/>
          <w:sz w:val="24"/>
          <w:szCs w:val="24"/>
          <w:lang w:val="en-US"/>
        </w:rPr>
        <w:instrText xml:space="preserve"> ADDIN EN.CITE &lt;EndNote&gt;&lt;Cite ExcludeYear="1"&gt;&lt;Year&gt;2018&lt;/Year&gt;&lt;RecNum&gt;208&lt;/RecNum&gt;&lt;DisplayText&gt;&lt;style face="superscript"&gt;[5]&lt;/style&gt;&lt;/DisplayText&gt;&lt;record&gt;&lt;rec-number&gt;208&lt;/rec-number&gt;&lt;foreign-keys&gt;&lt;key app="EN" db-id="sxasv0zxffd0vieev5ax0p08222er2p0vwex" timestamp="1536040807"&gt;208&lt;/key&gt;&lt;key app="ENWeb" db-id=""&gt;0&lt;/key&gt;&lt;/foreign-keys&gt;&lt;ref-type name="Electronic Article"&gt;43&lt;/ref-type&gt;&lt;contributors&gt;&lt;/contributors&gt;&lt;titles&gt;&lt;title&gt;World Health Organization. Guidelines for the care and treatment of persons diagnosed with chronic hepatitis C virus infection.&lt;/title&gt;&lt;/titles&gt;&lt;dates&gt;&lt;year&gt;2018&lt;/year&gt;&lt;/dates&gt;&lt;isbn&gt;978-92-4-155034-5&lt;/isbn&gt;&lt;urls&gt;&lt;related-urls&gt;&lt;url&gt;https://www.who.int/hepatitis/publications/hepatitis-c-guidelines-2018/en/&lt;/url&gt;&lt;/related-urls&gt;&lt;/urls&gt;&lt;/record&gt;&lt;/Cite&gt;&lt;/EndNote&gt;</w:instrText>
      </w:r>
      <w:r w:rsidR="00CE70F9" w:rsidRPr="001B3D7B">
        <w:rPr>
          <w:rFonts w:ascii="Book Antiqua" w:hAnsi="Book Antiqua" w:cs="Tahoma"/>
          <w:sz w:val="24"/>
          <w:szCs w:val="24"/>
          <w:lang w:val="en-US"/>
        </w:rPr>
        <w:fldChar w:fldCharType="separate"/>
      </w:r>
      <w:r w:rsidR="00407295" w:rsidRPr="001B3D7B">
        <w:rPr>
          <w:rFonts w:ascii="Book Antiqua" w:hAnsi="Book Antiqua" w:cs="Tahoma"/>
          <w:noProof/>
          <w:sz w:val="24"/>
          <w:szCs w:val="24"/>
          <w:vertAlign w:val="superscript"/>
          <w:lang w:val="en-US"/>
        </w:rPr>
        <w:t>[5]</w:t>
      </w:r>
      <w:r w:rsidR="00CE70F9" w:rsidRPr="001B3D7B">
        <w:rPr>
          <w:rFonts w:ascii="Book Antiqua" w:hAnsi="Book Antiqua" w:cs="Tahoma"/>
          <w:sz w:val="24"/>
          <w:szCs w:val="24"/>
          <w:lang w:val="en-US"/>
        </w:rPr>
        <w:fldChar w:fldCharType="end"/>
      </w:r>
      <w:r w:rsidR="007D38E1" w:rsidRPr="001B3D7B">
        <w:rPr>
          <w:rFonts w:ascii="Book Antiqua" w:hAnsi="Book Antiqua" w:cs="Tahoma"/>
          <w:sz w:val="24"/>
          <w:szCs w:val="24"/>
          <w:lang w:val="en-US"/>
        </w:rPr>
        <w:t>.</w:t>
      </w:r>
      <w:r w:rsidR="003D3C85" w:rsidRPr="001B3D7B">
        <w:rPr>
          <w:rFonts w:ascii="Book Antiqua" w:hAnsi="Book Antiqua" w:cs="Tahoma"/>
          <w:sz w:val="24"/>
          <w:szCs w:val="24"/>
          <w:lang w:val="en-US"/>
        </w:rPr>
        <w:t xml:space="preserve"> </w:t>
      </w:r>
      <w:r w:rsidR="00014902" w:rsidRPr="001B3D7B">
        <w:rPr>
          <w:rFonts w:ascii="Book Antiqua" w:hAnsi="Book Antiqua" w:cs="Tahoma"/>
          <w:sz w:val="24"/>
          <w:szCs w:val="24"/>
          <w:lang w:val="en-US"/>
        </w:rPr>
        <w:t>In this respect, efforts would be needed f</w:t>
      </w:r>
      <w:r w:rsidR="003C5074" w:rsidRPr="001B3D7B">
        <w:rPr>
          <w:rFonts w:ascii="Book Antiqua" w:hAnsi="Book Antiqua" w:cs="Tahoma"/>
          <w:sz w:val="24"/>
          <w:szCs w:val="24"/>
          <w:lang w:val="en-US"/>
        </w:rPr>
        <w:t>ro</w:t>
      </w:r>
      <w:r w:rsidR="00014902" w:rsidRPr="001B3D7B">
        <w:rPr>
          <w:rFonts w:ascii="Book Antiqua" w:hAnsi="Book Antiqua" w:cs="Tahoma"/>
          <w:sz w:val="24"/>
          <w:szCs w:val="24"/>
          <w:lang w:val="en-US"/>
        </w:rPr>
        <w:t xml:space="preserve">m Chinese policy makers and healthcare professionals to improve the public awareness of HCV through continued education. Public health resources would also be needed to support the service coverage of HCV screening, diagnosis, and linkage to care. </w:t>
      </w:r>
      <w:r w:rsidRPr="001B3D7B">
        <w:rPr>
          <w:rFonts w:ascii="Book Antiqua" w:hAnsi="Book Antiqua" w:cs="Tahoma"/>
          <w:sz w:val="24"/>
          <w:szCs w:val="24"/>
          <w:lang w:val="en-US"/>
        </w:rPr>
        <w:t xml:space="preserve">Specifically, targeted efforts and aids may be needed to ensure that the diagnosis and treatment needs </w:t>
      </w:r>
      <w:r w:rsidR="004453F3" w:rsidRPr="001B3D7B">
        <w:rPr>
          <w:rFonts w:ascii="Book Antiqua" w:hAnsi="Book Antiqua" w:cs="Tahoma"/>
          <w:sz w:val="24"/>
          <w:szCs w:val="24"/>
          <w:lang w:val="en-US"/>
        </w:rPr>
        <w:t xml:space="preserve">are </w:t>
      </w:r>
      <w:r w:rsidRPr="001B3D7B">
        <w:rPr>
          <w:rFonts w:ascii="Book Antiqua" w:hAnsi="Book Antiqua" w:cs="Tahoma"/>
          <w:sz w:val="24"/>
          <w:szCs w:val="24"/>
          <w:lang w:val="en-US"/>
        </w:rPr>
        <w:t xml:space="preserve">met in rural </w:t>
      </w:r>
      <w:r w:rsidR="002B6E4F" w:rsidRPr="001B3D7B">
        <w:rPr>
          <w:rFonts w:ascii="Book Antiqua" w:hAnsi="Book Antiqua" w:cs="Tahoma"/>
          <w:sz w:val="24"/>
          <w:szCs w:val="24"/>
          <w:lang w:val="en-US"/>
        </w:rPr>
        <w:t>and</w:t>
      </w:r>
      <w:r w:rsidRPr="001B3D7B">
        <w:rPr>
          <w:rFonts w:ascii="Book Antiqua" w:hAnsi="Book Antiqua" w:cs="Tahoma"/>
          <w:sz w:val="24"/>
          <w:szCs w:val="24"/>
          <w:lang w:val="en-US"/>
        </w:rPr>
        <w:t xml:space="preserve"> less developed areas of China, and that </w:t>
      </w:r>
      <w:r w:rsidR="00CC436E" w:rsidRPr="001B3D7B">
        <w:rPr>
          <w:rFonts w:ascii="Book Antiqua" w:hAnsi="Book Antiqua" w:cs="Tahoma"/>
          <w:sz w:val="24"/>
          <w:szCs w:val="24"/>
          <w:lang w:val="en-US"/>
        </w:rPr>
        <w:t>HCV management capabilities can be enhanced in lower-tier hospitals and healthcare facilities.</w:t>
      </w:r>
    </w:p>
    <w:p w14:paraId="5DFE84D1" w14:textId="77777777" w:rsidR="002D66E9" w:rsidRPr="001B3D7B" w:rsidRDefault="002D66E9" w:rsidP="004837A0">
      <w:pPr>
        <w:spacing w:after="0" w:line="360" w:lineRule="auto"/>
        <w:jc w:val="both"/>
        <w:rPr>
          <w:rFonts w:ascii="Book Antiqua" w:hAnsi="Book Antiqua" w:cs="Tahoma"/>
          <w:sz w:val="24"/>
          <w:szCs w:val="24"/>
          <w:lang w:val="en-US"/>
        </w:rPr>
      </w:pPr>
    </w:p>
    <w:p w14:paraId="535D5D4E" w14:textId="3C81EA1A" w:rsidR="00907EB8" w:rsidRPr="001B3D7B" w:rsidRDefault="002D66E9" w:rsidP="004837A0">
      <w:pPr>
        <w:spacing w:after="0" w:line="360" w:lineRule="auto"/>
        <w:jc w:val="both"/>
        <w:rPr>
          <w:rFonts w:ascii="Book Antiqua" w:hAnsi="Book Antiqua" w:cs="Tahoma"/>
          <w:sz w:val="24"/>
          <w:szCs w:val="24"/>
          <w:lang w:val="en-US"/>
        </w:rPr>
      </w:pPr>
      <w:r w:rsidRPr="001B3D7B">
        <w:rPr>
          <w:rStyle w:val="Heading1Char"/>
          <w:rFonts w:ascii="Book Antiqua" w:hAnsi="Book Antiqua" w:cs="Tahoma"/>
          <w:b/>
          <w:bCs/>
          <w:color w:val="auto"/>
          <w:sz w:val="24"/>
          <w:szCs w:val="24"/>
          <w:lang w:val="en-US"/>
        </w:rPr>
        <w:t>CONCLUSION</w:t>
      </w:r>
    </w:p>
    <w:p w14:paraId="5D6DABA3" w14:textId="7453B51D" w:rsidR="00907EB8" w:rsidRPr="001B3D7B" w:rsidRDefault="00DF3B4D"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T</w:t>
      </w:r>
      <w:r w:rsidR="00907EB8" w:rsidRPr="001B3D7B">
        <w:rPr>
          <w:rFonts w:ascii="Book Antiqua" w:hAnsi="Book Antiqua" w:cs="Tahoma"/>
          <w:sz w:val="24"/>
          <w:szCs w:val="24"/>
          <w:lang w:val="en-US"/>
        </w:rPr>
        <w:t xml:space="preserve">he value of curing HCV infection extends far beyond the clinical endpoint of SVR. At patient level, achieving </w:t>
      </w:r>
      <w:r w:rsidR="00511CF2" w:rsidRPr="001B3D7B">
        <w:rPr>
          <w:rFonts w:ascii="Book Antiqua" w:hAnsi="Book Antiqua" w:cs="Tahoma"/>
          <w:sz w:val="24"/>
          <w:szCs w:val="24"/>
          <w:lang w:val="en-US"/>
        </w:rPr>
        <w:t>virologic cure</w:t>
      </w:r>
      <w:r w:rsidR="00907EB8" w:rsidRPr="001B3D7B">
        <w:rPr>
          <w:rFonts w:ascii="Book Antiqua" w:hAnsi="Book Antiqua" w:cs="Tahoma"/>
          <w:sz w:val="24"/>
          <w:szCs w:val="24"/>
          <w:lang w:val="en-US"/>
        </w:rPr>
        <w:t xml:space="preserve"> </w:t>
      </w:r>
      <w:r w:rsidRPr="001B3D7B">
        <w:rPr>
          <w:rFonts w:ascii="Book Antiqua" w:hAnsi="Book Antiqua" w:cs="Tahoma"/>
          <w:sz w:val="24"/>
          <w:szCs w:val="24"/>
          <w:lang w:val="en-US"/>
        </w:rPr>
        <w:t>improves the long-term health outcomes and quality of life</w:t>
      </w:r>
      <w:r w:rsidR="00907EB8" w:rsidRPr="001B3D7B">
        <w:rPr>
          <w:rFonts w:ascii="Book Antiqua" w:hAnsi="Book Antiqua" w:cs="Tahoma"/>
          <w:sz w:val="24"/>
          <w:szCs w:val="24"/>
          <w:lang w:val="en-US"/>
        </w:rPr>
        <w:t xml:space="preserve">. At society level, </w:t>
      </w:r>
      <w:r w:rsidR="00FF15F5" w:rsidRPr="001B3D7B">
        <w:rPr>
          <w:rFonts w:ascii="Book Antiqua" w:hAnsi="Book Antiqua" w:cs="Tahoma"/>
          <w:sz w:val="24"/>
          <w:szCs w:val="24"/>
          <w:lang w:val="en-US"/>
        </w:rPr>
        <w:t xml:space="preserve">providing </w:t>
      </w:r>
      <w:r w:rsidRPr="001B3D7B">
        <w:rPr>
          <w:rFonts w:ascii="Book Antiqua" w:hAnsi="Book Antiqua" w:cs="Tahoma"/>
          <w:sz w:val="24"/>
          <w:szCs w:val="24"/>
          <w:lang w:val="en-US"/>
        </w:rPr>
        <w:t xml:space="preserve">prompt and effective </w:t>
      </w:r>
      <w:r w:rsidR="00907EB8" w:rsidRPr="001B3D7B">
        <w:rPr>
          <w:rFonts w:ascii="Book Antiqua" w:hAnsi="Book Antiqua" w:cs="Tahoma"/>
          <w:sz w:val="24"/>
          <w:szCs w:val="24"/>
          <w:lang w:val="en-US"/>
        </w:rPr>
        <w:t xml:space="preserve">treatment can help </w:t>
      </w:r>
      <w:r w:rsidR="00FF15F5" w:rsidRPr="001B3D7B">
        <w:rPr>
          <w:rFonts w:ascii="Book Antiqua" w:hAnsi="Book Antiqua" w:cs="Tahoma"/>
          <w:sz w:val="24"/>
          <w:szCs w:val="24"/>
          <w:lang w:val="en-US"/>
        </w:rPr>
        <w:t xml:space="preserve">avoid </w:t>
      </w:r>
      <w:r w:rsidR="00907EB8" w:rsidRPr="001B3D7B">
        <w:rPr>
          <w:rFonts w:ascii="Book Antiqua" w:hAnsi="Book Antiqua" w:cs="Tahoma"/>
          <w:sz w:val="24"/>
          <w:szCs w:val="24"/>
          <w:lang w:val="en-US"/>
        </w:rPr>
        <w:t xml:space="preserve">future </w:t>
      </w:r>
      <w:r w:rsidR="00FF15F5" w:rsidRPr="001B3D7B">
        <w:rPr>
          <w:rFonts w:ascii="Book Antiqua" w:hAnsi="Book Antiqua" w:cs="Tahoma"/>
          <w:sz w:val="24"/>
          <w:szCs w:val="24"/>
          <w:lang w:val="en-US"/>
        </w:rPr>
        <w:t xml:space="preserve">HCV-related </w:t>
      </w:r>
      <w:r w:rsidR="00907EB8" w:rsidRPr="001B3D7B">
        <w:rPr>
          <w:rFonts w:ascii="Book Antiqua" w:hAnsi="Book Antiqua" w:cs="Tahoma"/>
          <w:sz w:val="24"/>
          <w:szCs w:val="24"/>
          <w:lang w:val="en-US"/>
        </w:rPr>
        <w:t>disease and financial burdens.</w:t>
      </w:r>
      <w:r w:rsidR="00FF15F5" w:rsidRPr="001B3D7B">
        <w:rPr>
          <w:rFonts w:ascii="Book Antiqua" w:hAnsi="Book Antiqua" w:cs="Tahoma"/>
          <w:sz w:val="24"/>
          <w:szCs w:val="24"/>
          <w:lang w:val="en-US"/>
        </w:rPr>
        <w:t xml:space="preserve"> As China stands on the threshold of the DAA era, it would be important for stakeholders and policy makers to consider, that when evaluated holistically, the long-term benefits </w:t>
      </w:r>
      <w:r w:rsidR="00F30D8C" w:rsidRPr="001B3D7B">
        <w:rPr>
          <w:rFonts w:ascii="Book Antiqua" w:hAnsi="Book Antiqua" w:cs="Tahoma"/>
          <w:sz w:val="24"/>
          <w:szCs w:val="24"/>
          <w:lang w:val="en-US"/>
        </w:rPr>
        <w:t xml:space="preserve">associated with </w:t>
      </w:r>
      <w:r w:rsidR="00FF15F5" w:rsidRPr="001B3D7B">
        <w:rPr>
          <w:rFonts w:ascii="Book Antiqua" w:hAnsi="Book Antiqua" w:cs="Tahoma"/>
          <w:sz w:val="24"/>
          <w:szCs w:val="24"/>
          <w:lang w:val="en-US"/>
        </w:rPr>
        <w:t>curing HCV infection would outweigh the initial investment needed for implementing effective HCV</w:t>
      </w:r>
      <w:r w:rsidR="00F30D8C" w:rsidRPr="001B3D7B">
        <w:rPr>
          <w:rFonts w:ascii="Book Antiqua" w:hAnsi="Book Antiqua" w:cs="Tahoma"/>
          <w:sz w:val="24"/>
          <w:szCs w:val="24"/>
          <w:lang w:val="en-US"/>
        </w:rPr>
        <w:t xml:space="preserve"> therapies</w:t>
      </w:r>
      <w:r w:rsidR="00FF15F5" w:rsidRPr="001B3D7B">
        <w:rPr>
          <w:rFonts w:ascii="Book Antiqua" w:hAnsi="Book Antiqua" w:cs="Tahoma"/>
          <w:sz w:val="24"/>
          <w:szCs w:val="24"/>
          <w:lang w:val="en-US"/>
        </w:rPr>
        <w:t>.</w:t>
      </w:r>
    </w:p>
    <w:p w14:paraId="31DE7FC6" w14:textId="77777777" w:rsidR="00707437" w:rsidRPr="001B3D7B" w:rsidRDefault="00707437" w:rsidP="004837A0">
      <w:pPr>
        <w:spacing w:after="0" w:line="360" w:lineRule="auto"/>
        <w:jc w:val="both"/>
        <w:rPr>
          <w:rFonts w:ascii="Book Antiqua" w:hAnsi="Book Antiqua" w:cs="Tahoma"/>
          <w:sz w:val="24"/>
          <w:szCs w:val="24"/>
          <w:lang w:val="en-US"/>
        </w:rPr>
      </w:pPr>
    </w:p>
    <w:p w14:paraId="79AEEE6F" w14:textId="6847F467" w:rsidR="004E3A4E" w:rsidRPr="001B3D7B" w:rsidRDefault="004E3A4E" w:rsidP="004837A0">
      <w:pPr>
        <w:spacing w:after="0" w:line="360" w:lineRule="auto"/>
        <w:jc w:val="both"/>
        <w:rPr>
          <w:rFonts w:ascii="Book Antiqua" w:hAnsi="Book Antiqua" w:cs="Tahoma"/>
          <w:b/>
          <w:sz w:val="24"/>
          <w:szCs w:val="24"/>
          <w:lang w:val="en-US"/>
        </w:rPr>
      </w:pPr>
      <w:r w:rsidRPr="001B3D7B">
        <w:rPr>
          <w:rFonts w:ascii="Book Antiqua" w:hAnsi="Book Antiqua" w:cs="Tahoma"/>
          <w:b/>
          <w:sz w:val="24"/>
          <w:szCs w:val="24"/>
          <w:lang w:val="en-US"/>
        </w:rPr>
        <w:t>ACKNOWLEDGEMENTS</w:t>
      </w:r>
    </w:p>
    <w:p w14:paraId="74B0AAEB" w14:textId="1320070E" w:rsidR="000C5592" w:rsidRPr="001B3D7B" w:rsidRDefault="00707437"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The authors would like to thank Mei Kwan Chan, MSc </w:t>
      </w:r>
      <w:r w:rsidR="008372DD" w:rsidRPr="001B3D7B">
        <w:rPr>
          <w:rFonts w:ascii="Book Antiqua" w:hAnsi="Book Antiqua" w:cs="Tahoma"/>
          <w:sz w:val="24"/>
          <w:szCs w:val="24"/>
          <w:lang w:val="en-US"/>
        </w:rPr>
        <w:t>and Bo L</w:t>
      </w:r>
      <w:r w:rsidR="00204C1D" w:rsidRPr="001B3D7B">
        <w:rPr>
          <w:rFonts w:ascii="Book Antiqua" w:hAnsi="Book Antiqua" w:cs="Tahoma"/>
          <w:sz w:val="24"/>
          <w:szCs w:val="24"/>
          <w:lang w:val="en-US"/>
        </w:rPr>
        <w:t>y</w:t>
      </w:r>
      <w:r w:rsidR="008372DD" w:rsidRPr="001B3D7B">
        <w:rPr>
          <w:rFonts w:ascii="Book Antiqua" w:hAnsi="Book Antiqua" w:cs="Tahoma"/>
          <w:sz w:val="24"/>
          <w:szCs w:val="24"/>
          <w:lang w:val="en-US"/>
        </w:rPr>
        <w:t xml:space="preserve">u, PhD </w:t>
      </w:r>
      <w:r w:rsidRPr="001B3D7B">
        <w:rPr>
          <w:rFonts w:ascii="Book Antiqua" w:hAnsi="Book Antiqua" w:cs="Tahoma"/>
          <w:sz w:val="24"/>
          <w:szCs w:val="24"/>
          <w:lang w:val="en-US"/>
        </w:rPr>
        <w:t>(employee</w:t>
      </w:r>
      <w:r w:rsidR="008372DD" w:rsidRPr="001B3D7B">
        <w:rPr>
          <w:rFonts w:ascii="Book Antiqua" w:hAnsi="Book Antiqua" w:cs="Tahoma"/>
          <w:sz w:val="24"/>
          <w:szCs w:val="24"/>
          <w:lang w:val="en-US"/>
        </w:rPr>
        <w:t>s</w:t>
      </w:r>
      <w:r w:rsidRPr="001B3D7B">
        <w:rPr>
          <w:rFonts w:ascii="Book Antiqua" w:hAnsi="Book Antiqua" w:cs="Tahoma"/>
          <w:sz w:val="24"/>
          <w:szCs w:val="24"/>
          <w:lang w:val="en-US"/>
        </w:rPr>
        <w:t xml:space="preserve"> of Costello Medical, Singapore, funded by Gilead Sciences, Shanghai, China), for writing assistance and editorial support for the development of the manuscript. The authors are entirely responsible for the scientific content of this paper</w:t>
      </w:r>
      <w:r w:rsidR="000C5592" w:rsidRPr="001B3D7B">
        <w:rPr>
          <w:rFonts w:ascii="Book Antiqua" w:hAnsi="Book Antiqua" w:cs="Tahoma"/>
          <w:sz w:val="24"/>
          <w:szCs w:val="24"/>
          <w:lang w:val="en-US"/>
        </w:rPr>
        <w:t>.</w:t>
      </w:r>
    </w:p>
    <w:p w14:paraId="4EBB5CA8" w14:textId="77777777" w:rsidR="000C5592" w:rsidRPr="001B3D7B" w:rsidRDefault="000C5592" w:rsidP="004837A0">
      <w:pPr>
        <w:spacing w:after="0" w:line="360" w:lineRule="auto"/>
        <w:jc w:val="both"/>
        <w:rPr>
          <w:rFonts w:ascii="Book Antiqua" w:hAnsi="Book Antiqua" w:cs="Tahoma"/>
          <w:sz w:val="24"/>
          <w:szCs w:val="24"/>
          <w:lang w:val="en-US"/>
        </w:rPr>
      </w:pPr>
      <w:r w:rsidRPr="001B3D7B">
        <w:rPr>
          <w:rFonts w:ascii="Book Antiqua" w:hAnsi="Book Antiqua" w:cs="Tahoma"/>
          <w:sz w:val="24"/>
          <w:szCs w:val="24"/>
          <w:lang w:val="en-US"/>
        </w:rPr>
        <w:br w:type="page"/>
      </w:r>
    </w:p>
    <w:p w14:paraId="72F1B3D9" w14:textId="77777777" w:rsidR="00D92FB7" w:rsidRPr="001B3D7B" w:rsidRDefault="000C5592" w:rsidP="004837A0">
      <w:pPr>
        <w:pStyle w:val="NoSpacing"/>
        <w:spacing w:line="360" w:lineRule="auto"/>
        <w:jc w:val="both"/>
        <w:rPr>
          <w:rFonts w:ascii="Book Antiqua" w:hAnsi="Book Antiqua"/>
          <w:b/>
          <w:sz w:val="24"/>
          <w:szCs w:val="24"/>
          <w:lang w:val="en-US"/>
        </w:rPr>
      </w:pPr>
      <w:r w:rsidRPr="001B3D7B">
        <w:rPr>
          <w:rFonts w:ascii="Book Antiqua" w:hAnsi="Book Antiqua"/>
          <w:b/>
          <w:sz w:val="24"/>
          <w:szCs w:val="24"/>
          <w:lang w:val="en-US"/>
        </w:rPr>
        <w:lastRenderedPageBreak/>
        <w:t>REFERENCES</w:t>
      </w:r>
    </w:p>
    <w:p w14:paraId="0434AB20" w14:textId="6A4D9FDE" w:rsidR="00F249BE" w:rsidRPr="001B3D7B" w:rsidRDefault="00F249BE" w:rsidP="004837A0">
      <w:pPr>
        <w:spacing w:after="0" w:line="360" w:lineRule="auto"/>
        <w:jc w:val="both"/>
        <w:rPr>
          <w:rFonts w:ascii="Book Antiqua" w:hAnsi="Book Antiqua"/>
          <w:sz w:val="24"/>
          <w:szCs w:val="24"/>
        </w:rPr>
      </w:pPr>
      <w:r w:rsidRPr="00E5781D">
        <w:rPr>
          <w:rFonts w:ascii="Book Antiqua" w:hAnsi="Book Antiqua"/>
          <w:sz w:val="24"/>
          <w:szCs w:val="24"/>
          <w:highlight w:val="yellow"/>
        </w:rPr>
        <w:t xml:space="preserve">1 </w:t>
      </w:r>
      <w:r w:rsidRPr="00E5781D">
        <w:rPr>
          <w:rFonts w:ascii="Book Antiqua" w:hAnsi="Book Antiqua"/>
          <w:b/>
          <w:sz w:val="24"/>
          <w:szCs w:val="24"/>
          <w:highlight w:val="yellow"/>
        </w:rPr>
        <w:t>AASLD-IDSA.</w:t>
      </w:r>
      <w:r w:rsidRPr="00E5781D">
        <w:rPr>
          <w:rFonts w:ascii="Book Antiqua" w:hAnsi="Book Antiqua"/>
          <w:sz w:val="24"/>
          <w:szCs w:val="24"/>
          <w:highlight w:val="yellow"/>
        </w:rPr>
        <w:t xml:space="preserve"> Recommendations for testing,</w:t>
      </w:r>
      <w:r w:rsidR="00027CAA" w:rsidRPr="00E5781D">
        <w:rPr>
          <w:rFonts w:ascii="Book Antiqua" w:hAnsi="Book Antiqua"/>
          <w:sz w:val="24"/>
          <w:szCs w:val="24"/>
          <w:highlight w:val="yellow"/>
        </w:rPr>
        <w:t xml:space="preserve"> </w:t>
      </w:r>
      <w:r w:rsidRPr="00E5781D">
        <w:rPr>
          <w:rFonts w:ascii="Book Antiqua" w:hAnsi="Book Antiqua"/>
          <w:sz w:val="24"/>
          <w:szCs w:val="24"/>
          <w:highlight w:val="yellow"/>
        </w:rPr>
        <w:t>managing, and treating hepatitis C. 2017. Available from: https://www.hcvguidelines.org/sites/default/files/full-guidance-pdf/HCVGuidance_September_21_2017_e.pdf</w:t>
      </w:r>
    </w:p>
    <w:p w14:paraId="73959E8C" w14:textId="552E3FAC"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 </w:t>
      </w:r>
      <w:r w:rsidRPr="001B3D7B">
        <w:rPr>
          <w:rFonts w:ascii="Book Antiqua" w:hAnsi="Book Antiqua"/>
          <w:b/>
          <w:sz w:val="24"/>
          <w:szCs w:val="24"/>
        </w:rPr>
        <w:t xml:space="preserve">European Association for the Study of the Liver. </w:t>
      </w:r>
      <w:r w:rsidRPr="001B3D7B">
        <w:rPr>
          <w:rFonts w:ascii="Book Antiqua" w:hAnsi="Book Antiqua"/>
          <w:sz w:val="24"/>
          <w:szCs w:val="24"/>
        </w:rPr>
        <w:t xml:space="preserve">Electronic address: easloffice@easloffice.eu. EASL Recommendations on Treatment of Hepatitis C 2016. </w:t>
      </w:r>
      <w:r w:rsidRPr="001B3D7B">
        <w:rPr>
          <w:rFonts w:ascii="Book Antiqua" w:hAnsi="Book Antiqua"/>
          <w:i/>
          <w:sz w:val="24"/>
          <w:szCs w:val="24"/>
        </w:rPr>
        <w:t xml:space="preserve">J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 </w:t>
      </w:r>
      <w:r w:rsidRPr="001B3D7B">
        <w:rPr>
          <w:rFonts w:ascii="Book Antiqua" w:hAnsi="Book Antiqua"/>
          <w:b/>
          <w:sz w:val="24"/>
          <w:szCs w:val="24"/>
        </w:rPr>
        <w:t>66</w:t>
      </w:r>
      <w:r w:rsidRPr="001B3D7B">
        <w:rPr>
          <w:rFonts w:ascii="Book Antiqua" w:hAnsi="Book Antiqua"/>
          <w:sz w:val="24"/>
          <w:szCs w:val="24"/>
        </w:rPr>
        <w:t>: 153-194 [PMID: 27667367 DOI: 10.1016/j.jhep.2016.09.001]</w:t>
      </w:r>
    </w:p>
    <w:p w14:paraId="4DF05C57"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 </w:t>
      </w:r>
      <w:r w:rsidRPr="001B3D7B">
        <w:rPr>
          <w:rFonts w:ascii="Book Antiqua" w:hAnsi="Book Antiqua"/>
          <w:b/>
          <w:sz w:val="24"/>
          <w:szCs w:val="24"/>
        </w:rPr>
        <w:t>Chinese Society of Hepatology, Chinese Medical Association.</w:t>
      </w:r>
      <w:r w:rsidRPr="001B3D7B">
        <w:rPr>
          <w:rFonts w:ascii="Book Antiqua" w:hAnsi="Book Antiqua"/>
          <w:sz w:val="24"/>
          <w:szCs w:val="24"/>
        </w:rPr>
        <w:t xml:space="preserve">, Wei L; Chinese Society of Infectious Diseases, Chinese Medical Association, Hou JL. [The guideline of prevention and treatment for hepatitis C: a 2015 update].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Gan Zang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5; </w:t>
      </w:r>
      <w:r w:rsidRPr="001B3D7B">
        <w:rPr>
          <w:rFonts w:ascii="Book Antiqua" w:hAnsi="Book Antiqua"/>
          <w:b/>
          <w:sz w:val="24"/>
          <w:szCs w:val="24"/>
        </w:rPr>
        <w:t>23</w:t>
      </w:r>
      <w:r w:rsidRPr="001B3D7B">
        <w:rPr>
          <w:rFonts w:ascii="Book Antiqua" w:hAnsi="Book Antiqua"/>
          <w:sz w:val="24"/>
          <w:szCs w:val="24"/>
        </w:rPr>
        <w:t>: 906-923 [PMID: 26739465 DOI: 10.3760/cma.j.issn.1007-3418.2015.12.003]</w:t>
      </w:r>
    </w:p>
    <w:p w14:paraId="19135CA2"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Pr="001B3D7B">
        <w:rPr>
          <w:rFonts w:ascii="Book Antiqua" w:hAnsi="Book Antiqua"/>
          <w:sz w:val="24"/>
          <w:szCs w:val="24"/>
        </w:rPr>
        <w:t xml:space="preserve">, Tanaka A, </w:t>
      </w:r>
      <w:proofErr w:type="spellStart"/>
      <w:r w:rsidRPr="001B3D7B">
        <w:rPr>
          <w:rFonts w:ascii="Book Antiqua" w:hAnsi="Book Antiqua"/>
          <w:sz w:val="24"/>
          <w:szCs w:val="24"/>
        </w:rPr>
        <w:t>Eguchi</w:t>
      </w:r>
      <w:proofErr w:type="spellEnd"/>
      <w:r w:rsidRPr="001B3D7B">
        <w:rPr>
          <w:rFonts w:ascii="Book Antiqua" w:hAnsi="Book Antiqua"/>
          <w:sz w:val="24"/>
          <w:szCs w:val="24"/>
        </w:rPr>
        <w:t xml:space="preserve"> Y, Lim YS, Yu ML, Kawada N, Dan YY, Brooks-Rooney C, Negro F, </w:t>
      </w:r>
      <w:proofErr w:type="spellStart"/>
      <w:r w:rsidRPr="001B3D7B">
        <w:rPr>
          <w:rFonts w:ascii="Book Antiqua" w:hAnsi="Book Antiqua"/>
          <w:sz w:val="24"/>
          <w:szCs w:val="24"/>
        </w:rPr>
        <w:t>Mondelli</w:t>
      </w:r>
      <w:proofErr w:type="spellEnd"/>
      <w:r w:rsidRPr="001B3D7B">
        <w:rPr>
          <w:rFonts w:ascii="Book Antiqua" w:hAnsi="Book Antiqua"/>
          <w:sz w:val="24"/>
          <w:szCs w:val="24"/>
        </w:rPr>
        <w:t xml:space="preserve"> MU. The impact of hepatitis C virus outside the liver: Evidence from Asia. </w:t>
      </w:r>
      <w:r w:rsidRPr="001B3D7B">
        <w:rPr>
          <w:rFonts w:ascii="Book Antiqua" w:hAnsi="Book Antiqua"/>
          <w:i/>
          <w:sz w:val="24"/>
          <w:szCs w:val="24"/>
        </w:rPr>
        <w:t>Liver Int</w:t>
      </w:r>
      <w:r w:rsidRPr="001B3D7B">
        <w:rPr>
          <w:rFonts w:ascii="Book Antiqua" w:hAnsi="Book Antiqua"/>
          <w:sz w:val="24"/>
          <w:szCs w:val="24"/>
        </w:rPr>
        <w:t xml:space="preserve"> 2017; </w:t>
      </w:r>
      <w:r w:rsidRPr="001B3D7B">
        <w:rPr>
          <w:rFonts w:ascii="Book Antiqua" w:hAnsi="Book Antiqua"/>
          <w:b/>
          <w:sz w:val="24"/>
          <w:szCs w:val="24"/>
        </w:rPr>
        <w:t>37</w:t>
      </w:r>
      <w:r w:rsidRPr="001B3D7B">
        <w:rPr>
          <w:rFonts w:ascii="Book Antiqua" w:hAnsi="Book Antiqua"/>
          <w:sz w:val="24"/>
          <w:szCs w:val="24"/>
        </w:rPr>
        <w:t>: 159-172 [PMID: 27748564 DOI: 10.1111/liv.13272]</w:t>
      </w:r>
    </w:p>
    <w:p w14:paraId="16D58354" w14:textId="492B1033" w:rsidR="00F249BE" w:rsidRPr="0040408D" w:rsidRDefault="00F249BE" w:rsidP="004837A0">
      <w:pPr>
        <w:spacing w:after="0" w:line="360" w:lineRule="auto"/>
        <w:jc w:val="both"/>
        <w:rPr>
          <w:rFonts w:ascii="Book Antiqua" w:hAnsi="Book Antiqua"/>
          <w:sz w:val="24"/>
          <w:szCs w:val="24"/>
          <w:highlight w:val="yellow"/>
        </w:rPr>
      </w:pPr>
      <w:r w:rsidRPr="0040408D">
        <w:rPr>
          <w:rFonts w:ascii="Book Antiqua" w:hAnsi="Book Antiqua"/>
          <w:sz w:val="24"/>
          <w:szCs w:val="24"/>
          <w:highlight w:val="yellow"/>
        </w:rPr>
        <w:t>5</w:t>
      </w:r>
      <w:r w:rsidR="00027CAA" w:rsidRPr="0040408D">
        <w:rPr>
          <w:rFonts w:ascii="Book Antiqua" w:hAnsi="Book Antiqua"/>
          <w:sz w:val="24"/>
          <w:szCs w:val="24"/>
          <w:highlight w:val="yellow"/>
        </w:rPr>
        <w:t xml:space="preserve"> </w:t>
      </w:r>
      <w:r w:rsidRPr="0040408D">
        <w:rPr>
          <w:rFonts w:ascii="Book Antiqua" w:hAnsi="Book Antiqua"/>
          <w:b/>
          <w:sz w:val="24"/>
          <w:szCs w:val="24"/>
          <w:highlight w:val="yellow"/>
        </w:rPr>
        <w:t>World Health Organization</w:t>
      </w:r>
      <w:r w:rsidRPr="0040408D">
        <w:rPr>
          <w:rFonts w:ascii="Book Antiqua" w:hAnsi="Book Antiqua"/>
          <w:sz w:val="24"/>
          <w:szCs w:val="24"/>
          <w:highlight w:val="yellow"/>
        </w:rPr>
        <w:t>. Guidelines for the care and treatment of persons diagnosed with chronic hepatitis C virus infection. 2018. Available from: https://www.who.int/hepatitis/publications/hepatitis-c-guidelines-2018/en/</w:t>
      </w:r>
    </w:p>
    <w:p w14:paraId="181BE424" w14:textId="14195D35" w:rsidR="00F249BE" w:rsidRPr="001B3D7B" w:rsidRDefault="00F249BE" w:rsidP="004837A0">
      <w:pPr>
        <w:spacing w:after="0" w:line="360" w:lineRule="auto"/>
        <w:jc w:val="both"/>
        <w:rPr>
          <w:rFonts w:ascii="Book Antiqua" w:hAnsi="Book Antiqua"/>
          <w:sz w:val="24"/>
          <w:szCs w:val="24"/>
        </w:rPr>
      </w:pPr>
      <w:r w:rsidRPr="0040408D">
        <w:rPr>
          <w:rFonts w:ascii="Book Antiqua" w:hAnsi="Book Antiqua"/>
          <w:sz w:val="24"/>
          <w:szCs w:val="24"/>
          <w:highlight w:val="yellow"/>
        </w:rPr>
        <w:t>6</w:t>
      </w:r>
      <w:r w:rsidR="00027CAA" w:rsidRPr="0040408D">
        <w:rPr>
          <w:rFonts w:ascii="Book Antiqua" w:hAnsi="Book Antiqua"/>
          <w:sz w:val="24"/>
          <w:szCs w:val="24"/>
          <w:highlight w:val="yellow"/>
        </w:rPr>
        <w:t xml:space="preserve"> </w:t>
      </w:r>
      <w:r w:rsidRPr="0040408D">
        <w:rPr>
          <w:rFonts w:ascii="Book Antiqua" w:hAnsi="Book Antiqua"/>
          <w:b/>
          <w:sz w:val="24"/>
          <w:szCs w:val="24"/>
          <w:highlight w:val="yellow"/>
        </w:rPr>
        <w:t>World Health Organization</w:t>
      </w:r>
      <w:r w:rsidRPr="0040408D">
        <w:rPr>
          <w:rFonts w:ascii="Book Antiqua" w:hAnsi="Book Antiqua"/>
          <w:sz w:val="24"/>
          <w:szCs w:val="24"/>
          <w:highlight w:val="yellow"/>
        </w:rPr>
        <w:t>. WHO model list of essential medicines. 2017. Available from: http://www.who.int/medicines/publications/essentialmedicines/20th_EML2017_FINAL_amendedAug2017.pdf?ua=1</w:t>
      </w:r>
    </w:p>
    <w:p w14:paraId="010BFC85" w14:textId="2C19643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 </w:t>
      </w:r>
      <w:r w:rsidRPr="001B3D7B">
        <w:rPr>
          <w:rFonts w:ascii="Book Antiqua" w:hAnsi="Book Antiqua"/>
          <w:b/>
          <w:sz w:val="24"/>
          <w:szCs w:val="24"/>
        </w:rPr>
        <w:t>Polaris Observatory HCV Collaborators.</w:t>
      </w:r>
      <w:r w:rsidRPr="001B3D7B">
        <w:rPr>
          <w:rFonts w:ascii="Book Antiqua" w:hAnsi="Book Antiqua"/>
          <w:sz w:val="24"/>
          <w:szCs w:val="24"/>
        </w:rPr>
        <w:t xml:space="preserve"> Global prevalence and genotype distribution of hepatitis C virus infection in 2015: a modelling study. </w:t>
      </w:r>
      <w:r w:rsidRPr="001B3D7B">
        <w:rPr>
          <w:rFonts w:ascii="Book Antiqua" w:hAnsi="Book Antiqua"/>
          <w:i/>
          <w:sz w:val="24"/>
          <w:szCs w:val="24"/>
        </w:rPr>
        <w:t xml:space="preserve">Lancet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 </w:t>
      </w:r>
      <w:r w:rsidRPr="001B3D7B">
        <w:rPr>
          <w:rFonts w:ascii="Book Antiqua" w:hAnsi="Book Antiqua"/>
          <w:b/>
          <w:sz w:val="24"/>
          <w:szCs w:val="24"/>
        </w:rPr>
        <w:t>2</w:t>
      </w:r>
      <w:r w:rsidRPr="001B3D7B">
        <w:rPr>
          <w:rFonts w:ascii="Book Antiqua" w:hAnsi="Book Antiqua"/>
          <w:sz w:val="24"/>
          <w:szCs w:val="24"/>
        </w:rPr>
        <w:t>: 161-176 [PMID: 28404132 DOI: 10.1016/s2468-1253(16)30181-9]</w:t>
      </w:r>
    </w:p>
    <w:p w14:paraId="43E319B6" w14:textId="3639A231" w:rsidR="00F249BE" w:rsidRPr="001B3D7B" w:rsidRDefault="00F249BE" w:rsidP="004837A0">
      <w:pPr>
        <w:spacing w:after="0" w:line="360" w:lineRule="auto"/>
        <w:jc w:val="both"/>
        <w:rPr>
          <w:rFonts w:ascii="Book Antiqua" w:hAnsi="Book Antiqua"/>
          <w:sz w:val="24"/>
          <w:szCs w:val="24"/>
        </w:rPr>
      </w:pPr>
      <w:r w:rsidRPr="00F8647A">
        <w:rPr>
          <w:rFonts w:ascii="Book Antiqua" w:hAnsi="Book Antiqua"/>
          <w:sz w:val="24"/>
          <w:szCs w:val="24"/>
          <w:highlight w:val="yellow"/>
        </w:rPr>
        <w:t xml:space="preserve">8 </w:t>
      </w:r>
      <w:r w:rsidRPr="00F8647A">
        <w:rPr>
          <w:rFonts w:ascii="Book Antiqua" w:hAnsi="Book Antiqua"/>
          <w:b/>
          <w:sz w:val="24"/>
          <w:szCs w:val="24"/>
          <w:highlight w:val="yellow"/>
        </w:rPr>
        <w:t xml:space="preserve">Chinese Foundation for Hepatitis Prevention and Control. </w:t>
      </w:r>
      <w:r w:rsidRPr="00F8647A">
        <w:rPr>
          <w:rFonts w:ascii="Book Antiqua" w:hAnsi="Book Antiqua"/>
          <w:sz w:val="24"/>
          <w:szCs w:val="24"/>
          <w:highlight w:val="yellow"/>
        </w:rPr>
        <w:t>Report on the current status and prevention and treatment strategies for hepatitis C in China.</w:t>
      </w:r>
      <w:r w:rsidR="00027CAA" w:rsidRPr="00F8647A">
        <w:rPr>
          <w:rFonts w:ascii="Book Antiqua" w:hAnsi="Book Antiqua"/>
          <w:b/>
          <w:sz w:val="24"/>
          <w:szCs w:val="24"/>
          <w:highlight w:val="yellow"/>
        </w:rPr>
        <w:t xml:space="preserve"> </w:t>
      </w:r>
      <w:r w:rsidRPr="00F8647A">
        <w:rPr>
          <w:rFonts w:ascii="Book Antiqua" w:hAnsi="Book Antiqua"/>
          <w:sz w:val="24"/>
          <w:szCs w:val="24"/>
          <w:highlight w:val="yellow"/>
        </w:rPr>
        <w:t>Beijing: People's Medical Publishing House Co.,</w:t>
      </w:r>
      <w:r w:rsidR="00027CAA" w:rsidRPr="00F8647A">
        <w:rPr>
          <w:rFonts w:ascii="Book Antiqua" w:hAnsi="Book Antiqua"/>
          <w:sz w:val="24"/>
          <w:szCs w:val="24"/>
          <w:highlight w:val="yellow"/>
        </w:rPr>
        <w:t xml:space="preserve"> </w:t>
      </w:r>
      <w:r w:rsidRPr="00F8647A">
        <w:rPr>
          <w:rFonts w:ascii="Book Antiqua" w:hAnsi="Book Antiqua"/>
          <w:sz w:val="24"/>
          <w:szCs w:val="24"/>
          <w:highlight w:val="yellow"/>
        </w:rPr>
        <w:t>2017</w:t>
      </w:r>
      <w:r w:rsidR="00027CAA" w:rsidRPr="00F8647A">
        <w:rPr>
          <w:rFonts w:ascii="Book Antiqua" w:hAnsi="Book Antiqua"/>
          <w:sz w:val="24"/>
          <w:szCs w:val="24"/>
          <w:highlight w:val="yellow"/>
        </w:rPr>
        <w:t>;</w:t>
      </w:r>
      <w:r w:rsidRPr="00F8647A">
        <w:rPr>
          <w:rFonts w:ascii="Book Antiqua" w:hAnsi="Book Antiqua"/>
          <w:sz w:val="24"/>
          <w:szCs w:val="24"/>
          <w:highlight w:val="yellow"/>
        </w:rPr>
        <w:t xml:space="preserve"> 3-5</w:t>
      </w:r>
    </w:p>
    <w:p w14:paraId="7A5E3913"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 </w:t>
      </w:r>
      <w:proofErr w:type="spellStart"/>
      <w:r w:rsidRPr="001B3D7B">
        <w:rPr>
          <w:rFonts w:ascii="Book Antiqua" w:hAnsi="Book Antiqua"/>
          <w:b/>
          <w:sz w:val="24"/>
          <w:szCs w:val="24"/>
        </w:rPr>
        <w:t>Duan</w:t>
      </w:r>
      <w:proofErr w:type="spellEnd"/>
      <w:r w:rsidRPr="001B3D7B">
        <w:rPr>
          <w:rFonts w:ascii="Book Antiqua" w:hAnsi="Book Antiqua"/>
          <w:b/>
          <w:sz w:val="24"/>
          <w:szCs w:val="24"/>
        </w:rPr>
        <w:t xml:space="preserve"> Z</w:t>
      </w:r>
      <w:r w:rsidRPr="001B3D7B">
        <w:rPr>
          <w:rFonts w:ascii="Book Antiqua" w:hAnsi="Book Antiqua"/>
          <w:sz w:val="24"/>
          <w:szCs w:val="24"/>
        </w:rPr>
        <w:t xml:space="preserve">, Jia JD, Hou J, Lou L, Tobias H, Xu XY, Wei L, Zhuang H, Pan CQ. Current challenges and the management of chronic hepatitis C in mainland China. </w:t>
      </w:r>
      <w:r w:rsidRPr="001B3D7B">
        <w:rPr>
          <w:rFonts w:ascii="Book Antiqua" w:hAnsi="Book Antiqua"/>
          <w:i/>
          <w:sz w:val="24"/>
          <w:szCs w:val="24"/>
        </w:rPr>
        <w:t>J Clin Gastroenterol</w:t>
      </w:r>
      <w:r w:rsidRPr="001B3D7B">
        <w:rPr>
          <w:rFonts w:ascii="Book Antiqua" w:hAnsi="Book Antiqua"/>
          <w:sz w:val="24"/>
          <w:szCs w:val="24"/>
        </w:rPr>
        <w:t xml:space="preserve"> 2014; </w:t>
      </w:r>
      <w:r w:rsidRPr="001B3D7B">
        <w:rPr>
          <w:rFonts w:ascii="Book Antiqua" w:hAnsi="Book Antiqua"/>
          <w:b/>
          <w:sz w:val="24"/>
          <w:szCs w:val="24"/>
        </w:rPr>
        <w:t>48</w:t>
      </w:r>
      <w:r w:rsidRPr="001B3D7B">
        <w:rPr>
          <w:rFonts w:ascii="Book Antiqua" w:hAnsi="Book Antiqua"/>
          <w:sz w:val="24"/>
          <w:szCs w:val="24"/>
        </w:rPr>
        <w:t>: 679-686 [PMID: 24921215 DOI: 10.1097/MCG.0000000000000109]</w:t>
      </w:r>
    </w:p>
    <w:p w14:paraId="0BC0910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10 </w:t>
      </w:r>
      <w:r w:rsidRPr="001B3D7B">
        <w:rPr>
          <w:rFonts w:ascii="Book Antiqua" w:hAnsi="Book Antiqua"/>
          <w:b/>
          <w:sz w:val="24"/>
          <w:szCs w:val="24"/>
        </w:rPr>
        <w:t>Rao H</w:t>
      </w:r>
      <w:r w:rsidRPr="001B3D7B">
        <w:rPr>
          <w:rFonts w:ascii="Book Antiqua" w:hAnsi="Book Antiqua"/>
          <w:sz w:val="24"/>
          <w:szCs w:val="24"/>
        </w:rPr>
        <w:t xml:space="preserve">, Wei L, Lopez-Talavera JC, Shang J, Chen H, Li J,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Gao Z, Wang L, Wei J, Jiang J, Sun Y, Yang R, Li H, Zhang H, Gong Z, Zhang L, Zhao L, Dou X,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J, You H, Chen Z, Ning Q, Gong G, Wu S, Ji W, Mao Q, Tang H, Li S, Wei S, Sun J, Jiang J, Lu L, Jia J, Zhuang H. Distribution and clinical correlates of viral and host genotypes in Chinese patients with chronic hepatitis C virus infection. </w:t>
      </w:r>
      <w:r w:rsidRPr="001B3D7B">
        <w:rPr>
          <w:rFonts w:ascii="Book Antiqua" w:hAnsi="Book Antiqua"/>
          <w:i/>
          <w:sz w:val="24"/>
          <w:szCs w:val="24"/>
        </w:rPr>
        <w:t xml:space="preserve">J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4; </w:t>
      </w:r>
      <w:r w:rsidRPr="001B3D7B">
        <w:rPr>
          <w:rFonts w:ascii="Book Antiqua" w:hAnsi="Book Antiqua"/>
          <w:b/>
          <w:sz w:val="24"/>
          <w:szCs w:val="24"/>
        </w:rPr>
        <w:t>29</w:t>
      </w:r>
      <w:r w:rsidRPr="001B3D7B">
        <w:rPr>
          <w:rFonts w:ascii="Book Antiqua" w:hAnsi="Book Antiqua"/>
          <w:sz w:val="24"/>
          <w:szCs w:val="24"/>
        </w:rPr>
        <w:t>: 545-553 [PMID: 24090188 DOI: 10.1111/jgh.12398]</w:t>
      </w:r>
    </w:p>
    <w:p w14:paraId="75888E95" w14:textId="27356419"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 </w:t>
      </w:r>
      <w:proofErr w:type="spellStart"/>
      <w:r w:rsidRPr="001B3D7B">
        <w:rPr>
          <w:rFonts w:ascii="Book Antiqua" w:hAnsi="Book Antiqua"/>
          <w:b/>
          <w:sz w:val="24"/>
          <w:szCs w:val="24"/>
        </w:rPr>
        <w:t>Nie</w:t>
      </w:r>
      <w:proofErr w:type="spellEnd"/>
      <w:r w:rsidRPr="001B3D7B">
        <w:rPr>
          <w:rFonts w:ascii="Book Antiqua" w:hAnsi="Book Antiqua"/>
          <w:b/>
          <w:sz w:val="24"/>
          <w:szCs w:val="24"/>
        </w:rPr>
        <w:t xml:space="preserve"> B,</w:t>
      </w:r>
      <w:r w:rsidR="00027CAA" w:rsidRPr="001B3D7B">
        <w:rPr>
          <w:rFonts w:ascii="Book Antiqua" w:hAnsi="Book Antiqua"/>
          <w:sz w:val="24"/>
          <w:szCs w:val="24"/>
        </w:rPr>
        <w:t xml:space="preserve"> </w:t>
      </w:r>
      <w:r w:rsidRPr="001B3D7B">
        <w:rPr>
          <w:rFonts w:ascii="Book Antiqua" w:hAnsi="Book Antiqua"/>
          <w:sz w:val="24"/>
          <w:szCs w:val="24"/>
        </w:rPr>
        <w:t xml:space="preserve">Zhang K, Liu J, Guo Y, Tu Z. Prevalence of hepatitis C virus genotypes in China patients: a systematic review and meta-analysis. </w:t>
      </w:r>
      <w:proofErr w:type="spellStart"/>
      <w:r w:rsidRPr="001B3D7B">
        <w:rPr>
          <w:rFonts w:ascii="Book Antiqua" w:hAnsi="Book Antiqua"/>
          <w:i/>
          <w:sz w:val="24"/>
          <w:szCs w:val="24"/>
        </w:rPr>
        <w:t>Jianyan</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Yixue</w:t>
      </w:r>
      <w:proofErr w:type="spellEnd"/>
      <w:r w:rsidRPr="001B3D7B">
        <w:rPr>
          <w:rFonts w:ascii="Book Antiqua" w:hAnsi="Book Antiqua"/>
          <w:i/>
          <w:sz w:val="24"/>
          <w:szCs w:val="24"/>
        </w:rPr>
        <w:t xml:space="preserve"> Yu </w:t>
      </w:r>
      <w:proofErr w:type="spellStart"/>
      <w:r w:rsidRPr="001B3D7B">
        <w:rPr>
          <w:rFonts w:ascii="Book Antiqua" w:hAnsi="Book Antiqua"/>
          <w:i/>
          <w:sz w:val="24"/>
          <w:szCs w:val="24"/>
        </w:rPr>
        <w:t>Linchuang</w:t>
      </w:r>
      <w:proofErr w:type="spellEnd"/>
      <w:r w:rsidRPr="001B3D7B">
        <w:rPr>
          <w:rFonts w:ascii="Book Antiqua" w:hAnsi="Book Antiqua"/>
          <w:sz w:val="24"/>
          <w:szCs w:val="24"/>
        </w:rPr>
        <w:t xml:space="preserve"> 2016; 13: 2876-2881 [</w:t>
      </w:r>
      <w:r w:rsidR="00027CAA" w:rsidRPr="001B3D7B">
        <w:rPr>
          <w:rFonts w:ascii="Book Antiqua" w:hAnsi="Book Antiqua"/>
          <w:sz w:val="24"/>
          <w:szCs w:val="24"/>
        </w:rPr>
        <w:t>DOI:</w:t>
      </w:r>
      <w:r w:rsidRPr="001B3D7B">
        <w:rPr>
          <w:rFonts w:ascii="Book Antiqua" w:hAnsi="Book Antiqua"/>
          <w:sz w:val="24"/>
          <w:szCs w:val="24"/>
        </w:rPr>
        <w:t xml:space="preserve"> 10.3969/j.issn.1672-9455.2016.20.013]</w:t>
      </w:r>
    </w:p>
    <w:p w14:paraId="12D2F08E" w14:textId="2466C98B"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12</w:t>
      </w:r>
      <w:r w:rsidR="00027CAA" w:rsidRPr="001B3D7B">
        <w:rPr>
          <w:rFonts w:ascii="Book Antiqua" w:hAnsi="Book Antiqua"/>
          <w:sz w:val="24"/>
          <w:szCs w:val="24"/>
        </w:rPr>
        <w:t xml:space="preserve"> </w:t>
      </w:r>
      <w:r w:rsidRPr="001B3D7B">
        <w:rPr>
          <w:rFonts w:ascii="Book Antiqua" w:hAnsi="Book Antiqua"/>
          <w:b/>
          <w:sz w:val="24"/>
          <w:szCs w:val="24"/>
        </w:rPr>
        <w:t>National Health Commission of the People's Republic of China</w:t>
      </w:r>
      <w:r w:rsidRPr="001B3D7B">
        <w:rPr>
          <w:rFonts w:ascii="Book Antiqua" w:hAnsi="Book Antiqua"/>
          <w:sz w:val="24"/>
          <w:szCs w:val="24"/>
        </w:rPr>
        <w:t>. National essential drug list (2018). 2018. Available from: http://www.gov.cn/fuwu/2018-10/30/5335721/files/e7473e46d9b24aadad3eb25127ffd986.pdf</w:t>
      </w:r>
    </w:p>
    <w:p w14:paraId="416325F7"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 </w:t>
      </w:r>
      <w:r w:rsidRPr="001B3D7B">
        <w:rPr>
          <w:rFonts w:ascii="Book Antiqua" w:hAnsi="Book Antiqua"/>
          <w:b/>
          <w:sz w:val="24"/>
          <w:szCs w:val="24"/>
        </w:rPr>
        <w:t>Lazarus JV</w:t>
      </w:r>
      <w:r w:rsidRPr="001B3D7B">
        <w:rPr>
          <w:rFonts w:ascii="Book Antiqua" w:hAnsi="Book Antiqua"/>
          <w:sz w:val="24"/>
          <w:szCs w:val="24"/>
        </w:rPr>
        <w:t xml:space="preserve">, </w:t>
      </w:r>
      <w:proofErr w:type="spellStart"/>
      <w:r w:rsidRPr="001B3D7B">
        <w:rPr>
          <w:rFonts w:ascii="Book Antiqua" w:hAnsi="Book Antiqua"/>
          <w:sz w:val="24"/>
          <w:szCs w:val="24"/>
        </w:rPr>
        <w:t>Wiktor</w:t>
      </w:r>
      <w:proofErr w:type="spellEnd"/>
      <w:r w:rsidRPr="001B3D7B">
        <w:rPr>
          <w:rFonts w:ascii="Book Antiqua" w:hAnsi="Book Antiqua"/>
          <w:sz w:val="24"/>
          <w:szCs w:val="24"/>
        </w:rPr>
        <w:t xml:space="preserve"> S, Colombo M, </w:t>
      </w:r>
      <w:proofErr w:type="spellStart"/>
      <w:r w:rsidRPr="001B3D7B">
        <w:rPr>
          <w:rFonts w:ascii="Book Antiqua" w:hAnsi="Book Antiqua"/>
          <w:sz w:val="24"/>
          <w:szCs w:val="24"/>
        </w:rPr>
        <w:t>Thursz</w:t>
      </w:r>
      <w:proofErr w:type="spellEnd"/>
      <w:r w:rsidRPr="001B3D7B">
        <w:rPr>
          <w:rFonts w:ascii="Book Antiqua" w:hAnsi="Book Antiqua"/>
          <w:sz w:val="24"/>
          <w:szCs w:val="24"/>
        </w:rPr>
        <w:t xml:space="preserve"> M; EASL International Liver Foundation. Micro-elimination - A path to global elimination of hepatitis C. </w:t>
      </w:r>
      <w:r w:rsidRPr="001B3D7B">
        <w:rPr>
          <w:rFonts w:ascii="Book Antiqua" w:hAnsi="Book Antiqua"/>
          <w:i/>
          <w:sz w:val="24"/>
          <w:szCs w:val="24"/>
        </w:rPr>
        <w:t xml:space="preserve">J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 </w:t>
      </w:r>
      <w:r w:rsidRPr="001B3D7B">
        <w:rPr>
          <w:rFonts w:ascii="Book Antiqua" w:hAnsi="Book Antiqua"/>
          <w:b/>
          <w:sz w:val="24"/>
          <w:szCs w:val="24"/>
        </w:rPr>
        <w:t>67</w:t>
      </w:r>
      <w:r w:rsidRPr="001B3D7B">
        <w:rPr>
          <w:rFonts w:ascii="Book Antiqua" w:hAnsi="Book Antiqua"/>
          <w:sz w:val="24"/>
          <w:szCs w:val="24"/>
        </w:rPr>
        <w:t>: 665-666 [PMID: 28760329 DOI: 10.1016/j.jhep.2017.06.033]</w:t>
      </w:r>
    </w:p>
    <w:p w14:paraId="13B45F48" w14:textId="714289DF" w:rsidR="00F249BE" w:rsidRPr="001B3D7B" w:rsidRDefault="00F249BE" w:rsidP="004837A0">
      <w:pPr>
        <w:spacing w:after="0" w:line="360" w:lineRule="auto"/>
        <w:jc w:val="both"/>
        <w:rPr>
          <w:rFonts w:ascii="Book Antiqua" w:hAnsi="Book Antiqua"/>
          <w:sz w:val="24"/>
          <w:szCs w:val="24"/>
        </w:rPr>
      </w:pPr>
      <w:r w:rsidRPr="00886D4B">
        <w:rPr>
          <w:rFonts w:ascii="Book Antiqua" w:hAnsi="Book Antiqua"/>
          <w:sz w:val="24"/>
          <w:szCs w:val="24"/>
          <w:highlight w:val="yellow"/>
        </w:rPr>
        <w:t>14</w:t>
      </w:r>
      <w:r w:rsidR="00027CAA" w:rsidRPr="00886D4B">
        <w:rPr>
          <w:rFonts w:ascii="Book Antiqua" w:hAnsi="Book Antiqua"/>
          <w:sz w:val="24"/>
          <w:szCs w:val="24"/>
          <w:highlight w:val="yellow"/>
        </w:rPr>
        <w:t xml:space="preserve"> </w:t>
      </w:r>
      <w:r w:rsidRPr="00886D4B">
        <w:rPr>
          <w:rFonts w:ascii="Book Antiqua" w:hAnsi="Book Antiqua"/>
          <w:b/>
          <w:sz w:val="24"/>
          <w:szCs w:val="24"/>
          <w:highlight w:val="yellow"/>
        </w:rPr>
        <w:t>National Health Commission of the People's Republic of China.</w:t>
      </w:r>
      <w:r w:rsidRPr="00886D4B">
        <w:rPr>
          <w:rFonts w:ascii="Book Antiqua" w:hAnsi="Book Antiqua"/>
          <w:sz w:val="24"/>
          <w:szCs w:val="24"/>
          <w:highlight w:val="yellow"/>
        </w:rPr>
        <w:t xml:space="preserve"> Action plan for the prevention and treatment of viral hepatitis in China (2017-2020). 2017. Available from: http://www.nhc.gov.cn/ewebeditor/uploadfile/2017/11/20171113134002475.pdf</w:t>
      </w:r>
    </w:p>
    <w:p w14:paraId="09B80BE0" w14:textId="6E1330C3" w:rsidR="00F249BE" w:rsidRPr="001B3D7B" w:rsidRDefault="00F249BE" w:rsidP="004837A0">
      <w:pPr>
        <w:spacing w:after="0" w:line="360" w:lineRule="auto"/>
        <w:jc w:val="both"/>
        <w:rPr>
          <w:rFonts w:ascii="Book Antiqua" w:hAnsi="Book Antiqua"/>
          <w:sz w:val="24"/>
          <w:szCs w:val="24"/>
        </w:rPr>
      </w:pPr>
      <w:r w:rsidRPr="00886D4B">
        <w:rPr>
          <w:rFonts w:ascii="Book Antiqua" w:hAnsi="Book Antiqua"/>
          <w:sz w:val="24"/>
          <w:szCs w:val="24"/>
          <w:highlight w:val="yellow"/>
        </w:rPr>
        <w:t xml:space="preserve">15 </w:t>
      </w:r>
      <w:r w:rsidRPr="00886D4B">
        <w:rPr>
          <w:rFonts w:ascii="Book Antiqua" w:hAnsi="Book Antiqua"/>
          <w:b/>
          <w:sz w:val="24"/>
          <w:szCs w:val="24"/>
          <w:highlight w:val="yellow"/>
        </w:rPr>
        <w:t>CPC Central Committee,</w:t>
      </w:r>
      <w:r w:rsidR="00027CAA" w:rsidRPr="00886D4B">
        <w:rPr>
          <w:rFonts w:ascii="Book Antiqua" w:hAnsi="Book Antiqua"/>
          <w:sz w:val="24"/>
          <w:szCs w:val="24"/>
          <w:highlight w:val="yellow"/>
        </w:rPr>
        <w:t xml:space="preserve"> </w:t>
      </w:r>
      <w:r w:rsidRPr="00886D4B">
        <w:rPr>
          <w:rFonts w:ascii="Book Antiqua" w:hAnsi="Book Antiqua"/>
          <w:sz w:val="24"/>
          <w:szCs w:val="24"/>
          <w:highlight w:val="yellow"/>
        </w:rPr>
        <w:t>State Council of the People's Republic of China. Healthy China 2030 blueprint. 2016. Available from: http://www.nhc.gov.cn/zhuz/mtbd/201610/21d120c917284007ad9c7aa8e9634bb4.shtml</w:t>
      </w:r>
    </w:p>
    <w:p w14:paraId="74AC451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6 </w:t>
      </w:r>
      <w:r w:rsidRPr="001B3D7B">
        <w:rPr>
          <w:rFonts w:ascii="Book Antiqua" w:hAnsi="Book Antiqua"/>
          <w:b/>
          <w:sz w:val="24"/>
          <w:szCs w:val="24"/>
        </w:rPr>
        <w:t>Chen SL</w:t>
      </w:r>
      <w:r w:rsidRPr="001B3D7B">
        <w:rPr>
          <w:rFonts w:ascii="Book Antiqua" w:hAnsi="Book Antiqua"/>
          <w:sz w:val="24"/>
          <w:szCs w:val="24"/>
        </w:rPr>
        <w:t xml:space="preserve">, Morgan TR. The natural history of hepatitis C virus (HCV) infection. </w:t>
      </w:r>
      <w:r w:rsidRPr="001B3D7B">
        <w:rPr>
          <w:rFonts w:ascii="Book Antiqua" w:hAnsi="Book Antiqua"/>
          <w:i/>
          <w:sz w:val="24"/>
          <w:szCs w:val="24"/>
        </w:rPr>
        <w:t>Int J Med Sci</w:t>
      </w:r>
      <w:r w:rsidRPr="001B3D7B">
        <w:rPr>
          <w:rFonts w:ascii="Book Antiqua" w:hAnsi="Book Antiqua"/>
          <w:sz w:val="24"/>
          <w:szCs w:val="24"/>
        </w:rPr>
        <w:t xml:space="preserve"> 2006; </w:t>
      </w:r>
      <w:r w:rsidRPr="001B3D7B">
        <w:rPr>
          <w:rFonts w:ascii="Book Antiqua" w:hAnsi="Book Antiqua"/>
          <w:b/>
          <w:sz w:val="24"/>
          <w:szCs w:val="24"/>
        </w:rPr>
        <w:t>3</w:t>
      </w:r>
      <w:r w:rsidRPr="001B3D7B">
        <w:rPr>
          <w:rFonts w:ascii="Book Antiqua" w:hAnsi="Book Antiqua"/>
          <w:sz w:val="24"/>
          <w:szCs w:val="24"/>
        </w:rPr>
        <w:t>: 47-52 [PMID: 16614742]</w:t>
      </w:r>
    </w:p>
    <w:p w14:paraId="0FE4B1AC"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7 </w:t>
      </w:r>
      <w:r w:rsidRPr="001B3D7B">
        <w:rPr>
          <w:rFonts w:ascii="Book Antiqua" w:hAnsi="Book Antiqua"/>
          <w:b/>
          <w:sz w:val="24"/>
          <w:szCs w:val="24"/>
        </w:rPr>
        <w:t>Yoshida H</w:t>
      </w:r>
      <w:r w:rsidRPr="001B3D7B">
        <w:rPr>
          <w:rFonts w:ascii="Book Antiqua" w:hAnsi="Book Antiqua"/>
          <w:sz w:val="24"/>
          <w:szCs w:val="24"/>
        </w:rPr>
        <w:t xml:space="preserve">, </w:t>
      </w:r>
      <w:proofErr w:type="spellStart"/>
      <w:r w:rsidRPr="001B3D7B">
        <w:rPr>
          <w:rFonts w:ascii="Book Antiqua" w:hAnsi="Book Antiqua"/>
          <w:sz w:val="24"/>
          <w:szCs w:val="24"/>
        </w:rPr>
        <w:t>Shiratori</w:t>
      </w:r>
      <w:proofErr w:type="spellEnd"/>
      <w:r w:rsidRPr="001B3D7B">
        <w:rPr>
          <w:rFonts w:ascii="Book Antiqua" w:hAnsi="Book Antiqua"/>
          <w:sz w:val="24"/>
          <w:szCs w:val="24"/>
        </w:rPr>
        <w:t xml:space="preserve"> Y, Moriyama M, Arakawa Y, Ide T, </w:t>
      </w:r>
      <w:proofErr w:type="spellStart"/>
      <w:r w:rsidRPr="001B3D7B">
        <w:rPr>
          <w:rFonts w:ascii="Book Antiqua" w:hAnsi="Book Antiqua"/>
          <w:sz w:val="24"/>
          <w:szCs w:val="24"/>
        </w:rPr>
        <w:t>Sata</w:t>
      </w:r>
      <w:proofErr w:type="spellEnd"/>
      <w:r w:rsidRPr="001B3D7B">
        <w:rPr>
          <w:rFonts w:ascii="Book Antiqua" w:hAnsi="Book Antiqua"/>
          <w:sz w:val="24"/>
          <w:szCs w:val="24"/>
        </w:rPr>
        <w:t xml:space="preserve"> M, Inoue O, Yano M, Tanaka M, Fujiyama S, </w:t>
      </w:r>
      <w:proofErr w:type="spellStart"/>
      <w:r w:rsidRPr="001B3D7B">
        <w:rPr>
          <w:rFonts w:ascii="Book Antiqua" w:hAnsi="Book Antiqua"/>
          <w:sz w:val="24"/>
          <w:szCs w:val="24"/>
        </w:rPr>
        <w:t>Nishiguchi</w:t>
      </w:r>
      <w:proofErr w:type="spellEnd"/>
      <w:r w:rsidRPr="001B3D7B">
        <w:rPr>
          <w:rFonts w:ascii="Book Antiqua" w:hAnsi="Book Antiqua"/>
          <w:sz w:val="24"/>
          <w:szCs w:val="24"/>
        </w:rPr>
        <w:t xml:space="preserve"> S, Kuroki T, </w:t>
      </w:r>
      <w:proofErr w:type="spellStart"/>
      <w:r w:rsidRPr="001B3D7B">
        <w:rPr>
          <w:rFonts w:ascii="Book Antiqua" w:hAnsi="Book Antiqua"/>
          <w:sz w:val="24"/>
          <w:szCs w:val="24"/>
        </w:rPr>
        <w:t>Imazeki</w:t>
      </w:r>
      <w:proofErr w:type="spellEnd"/>
      <w:r w:rsidRPr="001B3D7B">
        <w:rPr>
          <w:rFonts w:ascii="Book Antiqua" w:hAnsi="Book Antiqua"/>
          <w:sz w:val="24"/>
          <w:szCs w:val="24"/>
        </w:rPr>
        <w:t xml:space="preserve"> F, Yokosuka O, </w:t>
      </w:r>
      <w:proofErr w:type="spellStart"/>
      <w:r w:rsidRPr="001B3D7B">
        <w:rPr>
          <w:rFonts w:ascii="Book Antiqua" w:hAnsi="Book Antiqua"/>
          <w:sz w:val="24"/>
          <w:szCs w:val="24"/>
        </w:rPr>
        <w:t>Kinoyama</w:t>
      </w:r>
      <w:proofErr w:type="spellEnd"/>
      <w:r w:rsidRPr="001B3D7B">
        <w:rPr>
          <w:rFonts w:ascii="Book Antiqua" w:hAnsi="Book Antiqua"/>
          <w:sz w:val="24"/>
          <w:szCs w:val="24"/>
        </w:rPr>
        <w:t xml:space="preserve"> S, Yamada G, </w:t>
      </w:r>
      <w:proofErr w:type="spellStart"/>
      <w:r w:rsidRPr="001B3D7B">
        <w:rPr>
          <w:rFonts w:ascii="Book Antiqua" w:hAnsi="Book Antiqua"/>
          <w:sz w:val="24"/>
          <w:szCs w:val="24"/>
        </w:rPr>
        <w:t>Omata</w:t>
      </w:r>
      <w:proofErr w:type="spellEnd"/>
      <w:r w:rsidRPr="001B3D7B">
        <w:rPr>
          <w:rFonts w:ascii="Book Antiqua" w:hAnsi="Book Antiqua"/>
          <w:sz w:val="24"/>
          <w:szCs w:val="24"/>
        </w:rPr>
        <w:t xml:space="preserve"> M. Interferon therapy reduces the risk for hepatocellular carcinoma: national surveillance program of cirrhotic and noncirrhotic patients with chronic hepatitis C in Japan. IHIT Study Group. Inhibition of Hepatocarcinogenesis by Interferon Therapy. </w:t>
      </w:r>
      <w:r w:rsidRPr="001B3D7B">
        <w:rPr>
          <w:rFonts w:ascii="Book Antiqua" w:hAnsi="Book Antiqua"/>
          <w:i/>
          <w:sz w:val="24"/>
          <w:szCs w:val="24"/>
        </w:rPr>
        <w:t>Ann Intern Med</w:t>
      </w:r>
      <w:r w:rsidRPr="001B3D7B">
        <w:rPr>
          <w:rFonts w:ascii="Book Antiqua" w:hAnsi="Book Antiqua"/>
          <w:sz w:val="24"/>
          <w:szCs w:val="24"/>
        </w:rPr>
        <w:t xml:space="preserve"> 1999; </w:t>
      </w:r>
      <w:r w:rsidRPr="001B3D7B">
        <w:rPr>
          <w:rFonts w:ascii="Book Antiqua" w:hAnsi="Book Antiqua"/>
          <w:b/>
          <w:sz w:val="24"/>
          <w:szCs w:val="24"/>
        </w:rPr>
        <w:t>131</w:t>
      </w:r>
      <w:r w:rsidRPr="001B3D7B">
        <w:rPr>
          <w:rFonts w:ascii="Book Antiqua" w:hAnsi="Book Antiqua"/>
          <w:sz w:val="24"/>
          <w:szCs w:val="24"/>
        </w:rPr>
        <w:t>: 174-181 [PMID: 10428733]</w:t>
      </w:r>
    </w:p>
    <w:p w14:paraId="5380CD41"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18 </w:t>
      </w:r>
      <w:r w:rsidRPr="001B3D7B">
        <w:rPr>
          <w:rFonts w:ascii="Book Antiqua" w:hAnsi="Book Antiqua"/>
          <w:b/>
          <w:sz w:val="24"/>
          <w:szCs w:val="24"/>
        </w:rPr>
        <w:t>Bennett H</w:t>
      </w:r>
      <w:r w:rsidRPr="001B3D7B">
        <w:rPr>
          <w:rFonts w:ascii="Book Antiqua" w:hAnsi="Book Antiqua"/>
          <w:sz w:val="24"/>
          <w:szCs w:val="24"/>
        </w:rPr>
        <w:t xml:space="preserve">, </w:t>
      </w:r>
      <w:proofErr w:type="spellStart"/>
      <w:r w:rsidRPr="001B3D7B">
        <w:rPr>
          <w:rFonts w:ascii="Book Antiqua" w:hAnsi="Book Antiqua"/>
          <w:sz w:val="24"/>
          <w:szCs w:val="24"/>
        </w:rPr>
        <w:t>Waser</w:t>
      </w:r>
      <w:proofErr w:type="spellEnd"/>
      <w:r w:rsidRPr="001B3D7B">
        <w:rPr>
          <w:rFonts w:ascii="Book Antiqua" w:hAnsi="Book Antiqua"/>
          <w:sz w:val="24"/>
          <w:szCs w:val="24"/>
        </w:rPr>
        <w:t xml:space="preserve"> N, Johnston K, Kao JH, Lim YS,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P, Lee YJ, Wei L, Chen CJ, Sievert W, Yuan Y, Li H. A review of the burden of hepatitis C virus infection in China, Japan, South Korea and Taiwan.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5; </w:t>
      </w:r>
      <w:r w:rsidRPr="001B3D7B">
        <w:rPr>
          <w:rFonts w:ascii="Book Antiqua" w:hAnsi="Book Antiqua"/>
          <w:b/>
          <w:sz w:val="24"/>
          <w:szCs w:val="24"/>
        </w:rPr>
        <w:t>9</w:t>
      </w:r>
      <w:r w:rsidRPr="001B3D7B">
        <w:rPr>
          <w:rFonts w:ascii="Book Antiqua" w:hAnsi="Book Antiqua"/>
          <w:sz w:val="24"/>
          <w:szCs w:val="24"/>
        </w:rPr>
        <w:t>: 378-390 [PMID: 26071238 DOI: 10.1007/s12072-015-9629-x]</w:t>
      </w:r>
    </w:p>
    <w:p w14:paraId="0F4F122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9 </w:t>
      </w:r>
      <w:proofErr w:type="spellStart"/>
      <w:r w:rsidRPr="001B3D7B">
        <w:rPr>
          <w:rFonts w:ascii="Book Antiqua" w:hAnsi="Book Antiqua"/>
          <w:b/>
          <w:sz w:val="24"/>
          <w:szCs w:val="24"/>
        </w:rPr>
        <w:t>Baecker</w:t>
      </w:r>
      <w:proofErr w:type="spellEnd"/>
      <w:r w:rsidRPr="001B3D7B">
        <w:rPr>
          <w:rFonts w:ascii="Book Antiqua" w:hAnsi="Book Antiqua"/>
          <w:b/>
          <w:sz w:val="24"/>
          <w:szCs w:val="24"/>
        </w:rPr>
        <w:t xml:space="preserve"> A</w:t>
      </w:r>
      <w:r w:rsidRPr="001B3D7B">
        <w:rPr>
          <w:rFonts w:ascii="Book Antiqua" w:hAnsi="Book Antiqua"/>
          <w:sz w:val="24"/>
          <w:szCs w:val="24"/>
        </w:rPr>
        <w:t xml:space="preserve">, Liu X, La </w:t>
      </w:r>
      <w:proofErr w:type="spellStart"/>
      <w:r w:rsidRPr="001B3D7B">
        <w:rPr>
          <w:rFonts w:ascii="Book Antiqua" w:hAnsi="Book Antiqua"/>
          <w:sz w:val="24"/>
          <w:szCs w:val="24"/>
        </w:rPr>
        <w:t>Vecchia</w:t>
      </w:r>
      <w:proofErr w:type="spellEnd"/>
      <w:r w:rsidRPr="001B3D7B">
        <w:rPr>
          <w:rFonts w:ascii="Book Antiqua" w:hAnsi="Book Antiqua"/>
          <w:sz w:val="24"/>
          <w:szCs w:val="24"/>
        </w:rPr>
        <w:t xml:space="preserve"> C, Zhang ZF. Worldwide incidence of hepatocellular carcinoma cases attributable to major risk factors. </w:t>
      </w:r>
      <w:proofErr w:type="spellStart"/>
      <w:r w:rsidRPr="001B3D7B">
        <w:rPr>
          <w:rFonts w:ascii="Book Antiqua" w:hAnsi="Book Antiqua"/>
          <w:i/>
          <w:sz w:val="24"/>
          <w:szCs w:val="24"/>
        </w:rPr>
        <w:t>Eur</w:t>
      </w:r>
      <w:proofErr w:type="spellEnd"/>
      <w:r w:rsidRPr="001B3D7B">
        <w:rPr>
          <w:rFonts w:ascii="Book Antiqua" w:hAnsi="Book Antiqua"/>
          <w:i/>
          <w:sz w:val="24"/>
          <w:szCs w:val="24"/>
        </w:rPr>
        <w:t xml:space="preserve"> J Cancer </w:t>
      </w:r>
      <w:proofErr w:type="spellStart"/>
      <w:r w:rsidRPr="001B3D7B">
        <w:rPr>
          <w:rFonts w:ascii="Book Antiqua" w:hAnsi="Book Antiqua"/>
          <w:i/>
          <w:sz w:val="24"/>
          <w:szCs w:val="24"/>
        </w:rPr>
        <w:t>Prev</w:t>
      </w:r>
      <w:proofErr w:type="spellEnd"/>
      <w:r w:rsidRPr="001B3D7B">
        <w:rPr>
          <w:rFonts w:ascii="Book Antiqua" w:hAnsi="Book Antiqua"/>
          <w:sz w:val="24"/>
          <w:szCs w:val="24"/>
        </w:rPr>
        <w:t xml:space="preserve"> 2018; </w:t>
      </w:r>
      <w:r w:rsidRPr="001B3D7B">
        <w:rPr>
          <w:rFonts w:ascii="Book Antiqua" w:hAnsi="Book Antiqua"/>
          <w:b/>
          <w:sz w:val="24"/>
          <w:szCs w:val="24"/>
        </w:rPr>
        <w:t>27</w:t>
      </w:r>
      <w:r w:rsidRPr="001B3D7B">
        <w:rPr>
          <w:rFonts w:ascii="Book Antiqua" w:hAnsi="Book Antiqua"/>
          <w:sz w:val="24"/>
          <w:szCs w:val="24"/>
        </w:rPr>
        <w:t>: 205-212 [PMID: 29489473 DOI: 10.1097/CEJ.0000000000000428]</w:t>
      </w:r>
    </w:p>
    <w:p w14:paraId="677920D6"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0 </w:t>
      </w:r>
      <w:r w:rsidRPr="001B3D7B">
        <w:rPr>
          <w:rFonts w:ascii="Book Antiqua" w:hAnsi="Book Antiqua"/>
          <w:b/>
          <w:sz w:val="24"/>
          <w:szCs w:val="24"/>
        </w:rPr>
        <w:t>Fan JH</w:t>
      </w:r>
      <w:r w:rsidRPr="001B3D7B">
        <w:rPr>
          <w:rFonts w:ascii="Book Antiqua" w:hAnsi="Book Antiqua"/>
          <w:sz w:val="24"/>
          <w:szCs w:val="24"/>
        </w:rPr>
        <w:t xml:space="preserve">, Wang JB, Jiang Y, Xiang W, Liang H, Wei WQ, </w:t>
      </w:r>
      <w:proofErr w:type="spellStart"/>
      <w:r w:rsidRPr="001B3D7B">
        <w:rPr>
          <w:rFonts w:ascii="Book Antiqua" w:hAnsi="Book Antiqua"/>
          <w:sz w:val="24"/>
          <w:szCs w:val="24"/>
        </w:rPr>
        <w:t>Qiao</w:t>
      </w:r>
      <w:proofErr w:type="spellEnd"/>
      <w:r w:rsidRPr="001B3D7B">
        <w:rPr>
          <w:rFonts w:ascii="Book Antiqua" w:hAnsi="Book Antiqua"/>
          <w:sz w:val="24"/>
          <w:szCs w:val="24"/>
        </w:rPr>
        <w:t xml:space="preserve"> YL, </w:t>
      </w:r>
      <w:proofErr w:type="spellStart"/>
      <w:r w:rsidRPr="001B3D7B">
        <w:rPr>
          <w:rFonts w:ascii="Book Antiqua" w:hAnsi="Book Antiqua"/>
          <w:sz w:val="24"/>
          <w:szCs w:val="24"/>
        </w:rPr>
        <w:t>Boffetta</w:t>
      </w:r>
      <w:proofErr w:type="spellEnd"/>
      <w:r w:rsidRPr="001B3D7B">
        <w:rPr>
          <w:rFonts w:ascii="Book Antiqua" w:hAnsi="Book Antiqua"/>
          <w:sz w:val="24"/>
          <w:szCs w:val="24"/>
        </w:rPr>
        <w:t xml:space="preserve"> P. Attributable causes of liver cancer mortality and incidence in china. </w:t>
      </w:r>
      <w:r w:rsidRPr="001B3D7B">
        <w:rPr>
          <w:rFonts w:ascii="Book Antiqua" w:hAnsi="Book Antiqua"/>
          <w:i/>
          <w:sz w:val="24"/>
          <w:szCs w:val="24"/>
        </w:rPr>
        <w:t xml:space="preserve">Asian Pac J Cancer </w:t>
      </w:r>
      <w:proofErr w:type="spellStart"/>
      <w:r w:rsidRPr="001B3D7B">
        <w:rPr>
          <w:rFonts w:ascii="Book Antiqua" w:hAnsi="Book Antiqua"/>
          <w:i/>
          <w:sz w:val="24"/>
          <w:szCs w:val="24"/>
        </w:rPr>
        <w:t>Prev</w:t>
      </w:r>
      <w:proofErr w:type="spellEnd"/>
      <w:r w:rsidRPr="001B3D7B">
        <w:rPr>
          <w:rFonts w:ascii="Book Antiqua" w:hAnsi="Book Antiqua"/>
          <w:sz w:val="24"/>
          <w:szCs w:val="24"/>
        </w:rPr>
        <w:t xml:space="preserve"> 2013; </w:t>
      </w:r>
      <w:r w:rsidRPr="001B3D7B">
        <w:rPr>
          <w:rFonts w:ascii="Book Antiqua" w:hAnsi="Book Antiqua"/>
          <w:b/>
          <w:sz w:val="24"/>
          <w:szCs w:val="24"/>
        </w:rPr>
        <w:t>14</w:t>
      </w:r>
      <w:r w:rsidRPr="001B3D7B">
        <w:rPr>
          <w:rFonts w:ascii="Book Antiqua" w:hAnsi="Book Antiqua"/>
          <w:sz w:val="24"/>
          <w:szCs w:val="24"/>
        </w:rPr>
        <w:t>: 7251-7256 [PMID: 24460283 DOI: 10.7314/APJCP.2013.14.12.7251]</w:t>
      </w:r>
    </w:p>
    <w:p w14:paraId="2CED9F70"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1 </w:t>
      </w:r>
      <w:r w:rsidRPr="001B3D7B">
        <w:rPr>
          <w:rFonts w:ascii="Book Antiqua" w:hAnsi="Book Antiqua"/>
          <w:b/>
          <w:sz w:val="24"/>
          <w:szCs w:val="24"/>
        </w:rPr>
        <w:t>Pan YF</w:t>
      </w:r>
      <w:r w:rsidRPr="001B3D7B">
        <w:rPr>
          <w:rFonts w:ascii="Book Antiqua" w:hAnsi="Book Antiqua"/>
          <w:sz w:val="24"/>
          <w:szCs w:val="24"/>
        </w:rPr>
        <w:t xml:space="preserve">, Zheng Y, Qin T, Feng L, Zhang Q, Ping XG, Pan YT, Wang XP, Bai L, Li HH. Disease progression in Chinese patients with hepatitis C virus RNA-positive infection via blood transfusion. </w:t>
      </w:r>
      <w:proofErr w:type="spellStart"/>
      <w:r w:rsidRPr="001B3D7B">
        <w:rPr>
          <w:rFonts w:ascii="Book Antiqua" w:hAnsi="Book Antiqua"/>
          <w:i/>
          <w:sz w:val="24"/>
          <w:szCs w:val="24"/>
        </w:rPr>
        <w:t>Exp</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Ther</w:t>
      </w:r>
      <w:proofErr w:type="spellEnd"/>
      <w:r w:rsidRPr="001B3D7B">
        <w:rPr>
          <w:rFonts w:ascii="Book Antiqua" w:hAnsi="Book Antiqua"/>
          <w:i/>
          <w:sz w:val="24"/>
          <w:szCs w:val="24"/>
        </w:rPr>
        <w:t xml:space="preserve"> Med</w:t>
      </w:r>
      <w:r w:rsidRPr="001B3D7B">
        <w:rPr>
          <w:rFonts w:ascii="Book Antiqua" w:hAnsi="Book Antiqua"/>
          <w:sz w:val="24"/>
          <w:szCs w:val="24"/>
        </w:rPr>
        <w:t xml:space="preserve"> 2016; </w:t>
      </w:r>
      <w:r w:rsidRPr="001B3D7B">
        <w:rPr>
          <w:rFonts w:ascii="Book Antiqua" w:hAnsi="Book Antiqua"/>
          <w:b/>
          <w:sz w:val="24"/>
          <w:szCs w:val="24"/>
        </w:rPr>
        <w:t>12</w:t>
      </w:r>
      <w:r w:rsidRPr="001B3D7B">
        <w:rPr>
          <w:rFonts w:ascii="Book Antiqua" w:hAnsi="Book Antiqua"/>
          <w:sz w:val="24"/>
          <w:szCs w:val="24"/>
        </w:rPr>
        <w:t>: 3476-3484 [PMID: 27882182 DOI: 10.3892/etm.2016.3792]</w:t>
      </w:r>
    </w:p>
    <w:p w14:paraId="330A628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2 </w:t>
      </w:r>
      <w:r w:rsidRPr="001B3D7B">
        <w:rPr>
          <w:rFonts w:ascii="Book Antiqua" w:hAnsi="Book Antiqua"/>
          <w:b/>
          <w:sz w:val="24"/>
          <w:szCs w:val="24"/>
        </w:rPr>
        <w:t>Lu J</w:t>
      </w:r>
      <w:r w:rsidRPr="001B3D7B">
        <w:rPr>
          <w:rFonts w:ascii="Book Antiqua" w:hAnsi="Book Antiqua"/>
          <w:sz w:val="24"/>
          <w:szCs w:val="24"/>
        </w:rPr>
        <w:t xml:space="preserve">, Xiang X, Cao Z, Wang W, Zhao G, Tang W, Chen L, Guo S, Zhuang Y, Shi D, Chen L, Bao S, Cai W, Wang H, Zhou H,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Younger trend of cirrhosis incidence in genotype 3 HCV infected patients in Eastern China. </w:t>
      </w:r>
      <w:r w:rsidRPr="001B3D7B">
        <w:rPr>
          <w:rFonts w:ascii="Book Antiqua" w:hAnsi="Book Antiqua"/>
          <w:i/>
          <w:sz w:val="24"/>
          <w:szCs w:val="24"/>
        </w:rPr>
        <w:t xml:space="preserve">J Med </w:t>
      </w:r>
      <w:proofErr w:type="spellStart"/>
      <w:r w:rsidRPr="001B3D7B">
        <w:rPr>
          <w:rFonts w:ascii="Book Antiqua" w:hAnsi="Book Antiqua"/>
          <w:i/>
          <w:sz w:val="24"/>
          <w:szCs w:val="24"/>
        </w:rPr>
        <w:t>Virol</w:t>
      </w:r>
      <w:proofErr w:type="spellEnd"/>
      <w:r w:rsidRPr="001B3D7B">
        <w:rPr>
          <w:rFonts w:ascii="Book Antiqua" w:hAnsi="Book Antiqua"/>
          <w:sz w:val="24"/>
          <w:szCs w:val="24"/>
        </w:rPr>
        <w:t xml:space="preserve"> 2017; </w:t>
      </w:r>
      <w:r w:rsidRPr="001B3D7B">
        <w:rPr>
          <w:rFonts w:ascii="Book Antiqua" w:hAnsi="Book Antiqua"/>
          <w:b/>
          <w:sz w:val="24"/>
          <w:szCs w:val="24"/>
        </w:rPr>
        <w:t>89</w:t>
      </w:r>
      <w:r w:rsidRPr="001B3D7B">
        <w:rPr>
          <w:rFonts w:ascii="Book Antiqua" w:hAnsi="Book Antiqua"/>
          <w:sz w:val="24"/>
          <w:szCs w:val="24"/>
        </w:rPr>
        <w:t>: 1973-1980 [PMID: 28671305 DOI: 10.1002/jmv.24894]</w:t>
      </w:r>
    </w:p>
    <w:p w14:paraId="3072C2E4"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3 </w:t>
      </w:r>
      <w:r w:rsidRPr="001B3D7B">
        <w:rPr>
          <w:rFonts w:ascii="Book Antiqua" w:hAnsi="Book Antiqua"/>
          <w:b/>
          <w:sz w:val="24"/>
          <w:szCs w:val="24"/>
        </w:rPr>
        <w:t>Backus LI</w:t>
      </w:r>
      <w:r w:rsidRPr="001B3D7B">
        <w:rPr>
          <w:rFonts w:ascii="Book Antiqua" w:hAnsi="Book Antiqua"/>
          <w:sz w:val="24"/>
          <w:szCs w:val="24"/>
        </w:rPr>
        <w:t xml:space="preserve">, </w:t>
      </w:r>
      <w:proofErr w:type="spellStart"/>
      <w:r w:rsidRPr="001B3D7B">
        <w:rPr>
          <w:rFonts w:ascii="Book Antiqua" w:hAnsi="Book Antiqua"/>
          <w:sz w:val="24"/>
          <w:szCs w:val="24"/>
        </w:rPr>
        <w:t>Belperio</w:t>
      </w:r>
      <w:proofErr w:type="spellEnd"/>
      <w:r w:rsidRPr="001B3D7B">
        <w:rPr>
          <w:rFonts w:ascii="Book Antiqua" w:hAnsi="Book Antiqua"/>
          <w:sz w:val="24"/>
          <w:szCs w:val="24"/>
        </w:rPr>
        <w:t xml:space="preserve"> PS, </w:t>
      </w:r>
      <w:proofErr w:type="spellStart"/>
      <w:r w:rsidRPr="001B3D7B">
        <w:rPr>
          <w:rFonts w:ascii="Book Antiqua" w:hAnsi="Book Antiqua"/>
          <w:sz w:val="24"/>
          <w:szCs w:val="24"/>
        </w:rPr>
        <w:t>Shahoumian</w:t>
      </w:r>
      <w:proofErr w:type="spellEnd"/>
      <w:r w:rsidRPr="001B3D7B">
        <w:rPr>
          <w:rFonts w:ascii="Book Antiqua" w:hAnsi="Book Antiqua"/>
          <w:sz w:val="24"/>
          <w:szCs w:val="24"/>
        </w:rPr>
        <w:t xml:space="preserve"> TA, Mole LA. Impact of Sustained Virologic Response with Direct-Acting Antiviral Treatment on Mortality in Patients with Advanced Liver Disease. </w:t>
      </w:r>
      <w:r w:rsidRPr="001B3D7B">
        <w:rPr>
          <w:rFonts w:ascii="Book Antiqua" w:hAnsi="Book Antiqua"/>
          <w:i/>
          <w:sz w:val="24"/>
          <w:szCs w:val="24"/>
        </w:rPr>
        <w:t>Hepatology</w:t>
      </w:r>
      <w:r w:rsidRPr="001B3D7B">
        <w:rPr>
          <w:rFonts w:ascii="Book Antiqua" w:hAnsi="Book Antiqua"/>
          <w:sz w:val="24"/>
          <w:szCs w:val="24"/>
        </w:rPr>
        <w:t xml:space="preserve"> 2019; </w:t>
      </w:r>
      <w:r w:rsidRPr="001B3D7B">
        <w:rPr>
          <w:rFonts w:ascii="Book Antiqua" w:hAnsi="Book Antiqua"/>
          <w:b/>
          <w:sz w:val="24"/>
          <w:szCs w:val="24"/>
        </w:rPr>
        <w:t>69</w:t>
      </w:r>
      <w:r w:rsidRPr="001B3D7B">
        <w:rPr>
          <w:rFonts w:ascii="Book Antiqua" w:hAnsi="Book Antiqua"/>
          <w:sz w:val="24"/>
          <w:szCs w:val="24"/>
        </w:rPr>
        <w:t>: 487-497 [PMID: 28749564 DOI: 10.1002/hep.29408]</w:t>
      </w:r>
    </w:p>
    <w:p w14:paraId="3DAB633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4 </w:t>
      </w:r>
      <w:r w:rsidRPr="001B3D7B">
        <w:rPr>
          <w:rFonts w:ascii="Book Antiqua" w:hAnsi="Book Antiqua"/>
          <w:b/>
          <w:sz w:val="24"/>
          <w:szCs w:val="24"/>
        </w:rPr>
        <w:t>Backus LI</w:t>
      </w:r>
      <w:r w:rsidRPr="001B3D7B">
        <w:rPr>
          <w:rFonts w:ascii="Book Antiqua" w:hAnsi="Book Antiqua"/>
          <w:sz w:val="24"/>
          <w:szCs w:val="24"/>
        </w:rPr>
        <w:t xml:space="preserve">, </w:t>
      </w:r>
      <w:proofErr w:type="spellStart"/>
      <w:r w:rsidRPr="001B3D7B">
        <w:rPr>
          <w:rFonts w:ascii="Book Antiqua" w:hAnsi="Book Antiqua"/>
          <w:sz w:val="24"/>
          <w:szCs w:val="24"/>
        </w:rPr>
        <w:t>Belperio</w:t>
      </w:r>
      <w:proofErr w:type="spellEnd"/>
      <w:r w:rsidRPr="001B3D7B">
        <w:rPr>
          <w:rFonts w:ascii="Book Antiqua" w:hAnsi="Book Antiqua"/>
          <w:sz w:val="24"/>
          <w:szCs w:val="24"/>
        </w:rPr>
        <w:t xml:space="preserve"> PS, </w:t>
      </w:r>
      <w:proofErr w:type="spellStart"/>
      <w:r w:rsidRPr="001B3D7B">
        <w:rPr>
          <w:rFonts w:ascii="Book Antiqua" w:hAnsi="Book Antiqua"/>
          <w:sz w:val="24"/>
          <w:szCs w:val="24"/>
        </w:rPr>
        <w:t>Shahoumian</w:t>
      </w:r>
      <w:proofErr w:type="spellEnd"/>
      <w:r w:rsidRPr="001B3D7B">
        <w:rPr>
          <w:rFonts w:ascii="Book Antiqua" w:hAnsi="Book Antiqua"/>
          <w:sz w:val="24"/>
          <w:szCs w:val="24"/>
        </w:rPr>
        <w:t xml:space="preserve"> TA, Mole LA. Direct-acting antiviral sustained virologic response: Impact on mortality in patients without advanced liver disease. </w:t>
      </w:r>
      <w:r w:rsidRPr="001B3D7B">
        <w:rPr>
          <w:rFonts w:ascii="Book Antiqua" w:hAnsi="Book Antiqua"/>
          <w:i/>
          <w:sz w:val="24"/>
          <w:szCs w:val="24"/>
        </w:rPr>
        <w:t>Hepatology</w:t>
      </w:r>
      <w:r w:rsidRPr="001B3D7B">
        <w:rPr>
          <w:rFonts w:ascii="Book Antiqua" w:hAnsi="Book Antiqua"/>
          <w:sz w:val="24"/>
          <w:szCs w:val="24"/>
        </w:rPr>
        <w:t xml:space="preserve"> 2018; </w:t>
      </w:r>
      <w:r w:rsidRPr="001B3D7B">
        <w:rPr>
          <w:rFonts w:ascii="Book Antiqua" w:hAnsi="Book Antiqua"/>
          <w:b/>
          <w:sz w:val="24"/>
          <w:szCs w:val="24"/>
        </w:rPr>
        <w:t>68</w:t>
      </w:r>
      <w:r w:rsidRPr="001B3D7B">
        <w:rPr>
          <w:rFonts w:ascii="Book Antiqua" w:hAnsi="Book Antiqua"/>
          <w:sz w:val="24"/>
          <w:szCs w:val="24"/>
        </w:rPr>
        <w:t>: 827-838 [PMID: 29377196 DOI: 10.1002/hep.29811]</w:t>
      </w:r>
    </w:p>
    <w:p w14:paraId="730B2720" w14:textId="48A3BD9B"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5 </w:t>
      </w:r>
      <w:proofErr w:type="spellStart"/>
      <w:r w:rsidRPr="001B3D7B">
        <w:rPr>
          <w:rFonts w:ascii="Book Antiqua" w:hAnsi="Book Antiqua"/>
          <w:b/>
          <w:sz w:val="24"/>
          <w:szCs w:val="24"/>
        </w:rPr>
        <w:t>Carrat</w:t>
      </w:r>
      <w:proofErr w:type="spellEnd"/>
      <w:r w:rsidRPr="001B3D7B">
        <w:rPr>
          <w:rFonts w:ascii="Book Antiqua" w:hAnsi="Book Antiqua"/>
          <w:b/>
          <w:sz w:val="24"/>
          <w:szCs w:val="24"/>
        </w:rPr>
        <w:t xml:space="preserve"> F.</w:t>
      </w:r>
      <w:r w:rsidRPr="001B3D7B">
        <w:rPr>
          <w:rFonts w:ascii="Book Antiqua" w:hAnsi="Book Antiqua"/>
          <w:sz w:val="24"/>
          <w:szCs w:val="24"/>
        </w:rPr>
        <w:t xml:space="preserve"> First prospective evidence of decreased mortality after direct acting antivirals in the French ANRS CO22 HEPATHER cohort. </w:t>
      </w:r>
      <w:r w:rsidRPr="001B3D7B">
        <w:rPr>
          <w:rFonts w:ascii="Book Antiqua" w:hAnsi="Book Antiqua"/>
          <w:i/>
          <w:sz w:val="24"/>
          <w:szCs w:val="24"/>
        </w:rPr>
        <w:t>Hepatology</w:t>
      </w:r>
      <w:r w:rsidRPr="001B3D7B">
        <w:rPr>
          <w:rFonts w:ascii="Book Antiqua" w:hAnsi="Book Antiqua"/>
          <w:sz w:val="24"/>
          <w:szCs w:val="24"/>
        </w:rPr>
        <w:t xml:space="preserve"> 2017;</w:t>
      </w:r>
      <w:r w:rsidR="00027CAA" w:rsidRPr="001B3D7B">
        <w:rPr>
          <w:rFonts w:ascii="Book Antiqua" w:hAnsi="Book Antiqua"/>
          <w:sz w:val="24"/>
          <w:szCs w:val="24"/>
        </w:rPr>
        <w:t xml:space="preserve"> </w:t>
      </w:r>
      <w:r w:rsidRPr="001B3D7B">
        <w:rPr>
          <w:rFonts w:ascii="Book Antiqua" w:hAnsi="Book Antiqua"/>
          <w:b/>
          <w:sz w:val="24"/>
          <w:szCs w:val="24"/>
        </w:rPr>
        <w:t>66</w:t>
      </w:r>
      <w:r w:rsidRPr="001B3D7B">
        <w:rPr>
          <w:rFonts w:ascii="Book Antiqua" w:hAnsi="Book Antiqua"/>
          <w:sz w:val="24"/>
          <w:szCs w:val="24"/>
        </w:rPr>
        <w:t xml:space="preserve">: 1271A </w:t>
      </w:r>
      <w:r w:rsidR="007F771D" w:rsidRPr="001B3D7B">
        <w:rPr>
          <w:rFonts w:ascii="Book Antiqua" w:hAnsi="Book Antiqua" w:hint="eastAsia"/>
          <w:sz w:val="24"/>
          <w:szCs w:val="24"/>
        </w:rPr>
        <w:t>[</w:t>
      </w:r>
      <w:r w:rsidR="007F771D" w:rsidRPr="001B3D7B">
        <w:rPr>
          <w:rFonts w:ascii="Book Antiqua" w:hAnsi="Book Antiqua"/>
          <w:sz w:val="24"/>
          <w:szCs w:val="24"/>
        </w:rPr>
        <w:t>DOI: 10.1002/hep.29634]</w:t>
      </w:r>
    </w:p>
    <w:p w14:paraId="0DE8DC28" w14:textId="6766CC22"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6 </w:t>
      </w:r>
      <w:proofErr w:type="spellStart"/>
      <w:r w:rsidRPr="001B3D7B">
        <w:rPr>
          <w:rFonts w:ascii="Book Antiqua" w:hAnsi="Book Antiqua"/>
          <w:b/>
          <w:sz w:val="24"/>
          <w:szCs w:val="24"/>
        </w:rPr>
        <w:t>Mangia</w:t>
      </w:r>
      <w:proofErr w:type="spellEnd"/>
      <w:r w:rsidRPr="001B3D7B">
        <w:rPr>
          <w:rFonts w:ascii="Book Antiqua" w:hAnsi="Book Antiqua"/>
          <w:b/>
          <w:sz w:val="24"/>
          <w:szCs w:val="24"/>
        </w:rPr>
        <w:t xml:space="preserve"> A,</w:t>
      </w:r>
      <w:r w:rsidR="00027CAA" w:rsidRPr="001B3D7B">
        <w:rPr>
          <w:rFonts w:ascii="Book Antiqua" w:hAnsi="Book Antiqua"/>
          <w:sz w:val="24"/>
          <w:szCs w:val="24"/>
        </w:rPr>
        <w:t xml:space="preserve"> </w:t>
      </w:r>
      <w:proofErr w:type="spellStart"/>
      <w:r w:rsidRPr="001B3D7B">
        <w:rPr>
          <w:rFonts w:ascii="Book Antiqua" w:hAnsi="Book Antiqua"/>
          <w:sz w:val="24"/>
          <w:szCs w:val="24"/>
        </w:rPr>
        <w:t>Lawitz</w:t>
      </w:r>
      <w:proofErr w:type="spellEnd"/>
      <w:r w:rsidRPr="001B3D7B">
        <w:rPr>
          <w:rFonts w:ascii="Book Antiqua" w:hAnsi="Book Antiqua"/>
          <w:sz w:val="24"/>
          <w:szCs w:val="24"/>
        </w:rPr>
        <w:t xml:space="preserve"> E, </w:t>
      </w:r>
      <w:proofErr w:type="spellStart"/>
      <w:r w:rsidRPr="001B3D7B">
        <w:rPr>
          <w:rFonts w:ascii="Book Antiqua" w:hAnsi="Book Antiqua"/>
          <w:sz w:val="24"/>
          <w:szCs w:val="24"/>
        </w:rPr>
        <w:t>Gane</w:t>
      </w:r>
      <w:proofErr w:type="spellEnd"/>
      <w:r w:rsidRPr="001B3D7B">
        <w:rPr>
          <w:rFonts w:ascii="Book Antiqua" w:hAnsi="Book Antiqua"/>
          <w:sz w:val="24"/>
          <w:szCs w:val="24"/>
        </w:rPr>
        <w:t xml:space="preserve"> E, Conway B, Ruane P, </w:t>
      </w:r>
      <w:proofErr w:type="spellStart"/>
      <w:r w:rsidRPr="001B3D7B">
        <w:rPr>
          <w:rFonts w:ascii="Book Antiqua" w:hAnsi="Book Antiqua"/>
          <w:sz w:val="24"/>
          <w:szCs w:val="24"/>
        </w:rPr>
        <w:t>Abergel</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Mcnabb</w:t>
      </w:r>
      <w:proofErr w:type="spellEnd"/>
      <w:r w:rsidRPr="001B3D7B">
        <w:rPr>
          <w:rFonts w:ascii="Book Antiqua" w:hAnsi="Book Antiqua"/>
          <w:sz w:val="24"/>
          <w:szCs w:val="24"/>
        </w:rPr>
        <w:t xml:space="preserve"> B, </w:t>
      </w:r>
      <w:proofErr w:type="spellStart"/>
      <w:r w:rsidRPr="001B3D7B">
        <w:rPr>
          <w:rFonts w:ascii="Book Antiqua" w:hAnsi="Book Antiqua"/>
          <w:sz w:val="24"/>
          <w:szCs w:val="24"/>
        </w:rPr>
        <w:t>Osinusi</w:t>
      </w:r>
      <w:proofErr w:type="spellEnd"/>
      <w:r w:rsidRPr="001B3D7B">
        <w:rPr>
          <w:rFonts w:ascii="Book Antiqua" w:hAnsi="Book Antiqua"/>
          <w:sz w:val="24"/>
          <w:szCs w:val="24"/>
        </w:rPr>
        <w:t xml:space="preserve"> A, Chen F, </w:t>
      </w:r>
      <w:proofErr w:type="spellStart"/>
      <w:r w:rsidRPr="001B3D7B">
        <w:rPr>
          <w:rFonts w:ascii="Book Antiqua" w:hAnsi="Book Antiqua"/>
          <w:sz w:val="24"/>
          <w:szCs w:val="24"/>
        </w:rPr>
        <w:t>Dvory-Sobol</w:t>
      </w:r>
      <w:proofErr w:type="spellEnd"/>
      <w:r w:rsidRPr="001B3D7B">
        <w:rPr>
          <w:rFonts w:ascii="Book Antiqua" w:hAnsi="Book Antiqua"/>
          <w:sz w:val="24"/>
          <w:szCs w:val="24"/>
        </w:rPr>
        <w:t xml:space="preserve"> H, Brainard D, Subramanian M, Leggett B, </w:t>
      </w:r>
      <w:proofErr w:type="spellStart"/>
      <w:r w:rsidRPr="001B3D7B">
        <w:rPr>
          <w:rFonts w:ascii="Book Antiqua" w:hAnsi="Book Antiqua"/>
          <w:sz w:val="24"/>
          <w:szCs w:val="24"/>
        </w:rPr>
        <w:t>Panero</w:t>
      </w:r>
      <w:proofErr w:type="spellEnd"/>
      <w:r w:rsidRPr="001B3D7B">
        <w:rPr>
          <w:rFonts w:ascii="Book Antiqua" w:hAnsi="Book Antiqua"/>
          <w:sz w:val="24"/>
          <w:szCs w:val="24"/>
        </w:rPr>
        <w:t xml:space="preserve"> JLC, Agarwal K, Younes ZH, Muir A. Long-term follow-up of patients with chronic HCV infection and compensated or decompensated cirrhosis following treatment with </w:t>
      </w:r>
      <w:r w:rsidRPr="001B3D7B">
        <w:rPr>
          <w:rFonts w:ascii="Book Antiqua" w:hAnsi="Book Antiqua"/>
          <w:sz w:val="24"/>
          <w:szCs w:val="24"/>
        </w:rPr>
        <w:lastRenderedPageBreak/>
        <w:t xml:space="preserve">sofosbuvir-based regimens. </w:t>
      </w:r>
      <w:r w:rsidRPr="001B3D7B">
        <w:rPr>
          <w:rFonts w:ascii="Book Antiqua" w:hAnsi="Book Antiqua"/>
          <w:i/>
          <w:sz w:val="24"/>
          <w:szCs w:val="24"/>
        </w:rPr>
        <w:t xml:space="preserve">J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8;</w:t>
      </w:r>
      <w:r w:rsidR="00EB1451" w:rsidRPr="001B3D7B">
        <w:rPr>
          <w:rFonts w:ascii="Book Antiqua" w:hAnsi="Book Antiqua"/>
          <w:sz w:val="24"/>
          <w:szCs w:val="24"/>
        </w:rPr>
        <w:t xml:space="preserve"> </w:t>
      </w:r>
      <w:r w:rsidRPr="001B3D7B">
        <w:rPr>
          <w:rFonts w:ascii="Book Antiqua" w:hAnsi="Book Antiqua"/>
          <w:b/>
          <w:sz w:val="24"/>
          <w:szCs w:val="24"/>
        </w:rPr>
        <w:t>68</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67-S68 </w:t>
      </w:r>
      <w:r w:rsidR="00EB1451" w:rsidRPr="001B3D7B">
        <w:rPr>
          <w:rFonts w:ascii="Book Antiqua" w:hAnsi="Book Antiqua"/>
          <w:sz w:val="24"/>
          <w:szCs w:val="24"/>
        </w:rPr>
        <w:t>[</w:t>
      </w:r>
      <w:r w:rsidR="00D8125D" w:rsidRPr="001B3D7B">
        <w:rPr>
          <w:rFonts w:ascii="Book Antiqua" w:hAnsi="Book Antiqua"/>
          <w:sz w:val="24"/>
          <w:szCs w:val="24"/>
        </w:rPr>
        <w:t>DOI: 10.1016/S0168-8278(18)30356-8</w:t>
      </w:r>
      <w:r w:rsidR="00EB1451" w:rsidRPr="001B3D7B">
        <w:rPr>
          <w:rFonts w:ascii="Book Antiqua" w:hAnsi="Book Antiqua"/>
          <w:sz w:val="24"/>
          <w:szCs w:val="24"/>
        </w:rPr>
        <w:t>]</w:t>
      </w:r>
    </w:p>
    <w:p w14:paraId="3952A2C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7 </w:t>
      </w:r>
      <w:r w:rsidRPr="001B3D7B">
        <w:rPr>
          <w:rFonts w:ascii="Book Antiqua" w:hAnsi="Book Antiqua"/>
          <w:b/>
          <w:sz w:val="24"/>
          <w:szCs w:val="24"/>
        </w:rPr>
        <w:t>Ogata F</w:t>
      </w:r>
      <w:r w:rsidRPr="001B3D7B">
        <w:rPr>
          <w:rFonts w:ascii="Book Antiqua" w:hAnsi="Book Antiqua"/>
          <w:sz w:val="24"/>
          <w:szCs w:val="24"/>
        </w:rPr>
        <w:t xml:space="preserve">, Kobayashi M, </w:t>
      </w:r>
      <w:proofErr w:type="spellStart"/>
      <w:r w:rsidRPr="001B3D7B">
        <w:rPr>
          <w:rFonts w:ascii="Book Antiqua" w:hAnsi="Book Antiqua"/>
          <w:sz w:val="24"/>
          <w:szCs w:val="24"/>
        </w:rPr>
        <w:t>Akuta</w:t>
      </w:r>
      <w:proofErr w:type="spellEnd"/>
      <w:r w:rsidRPr="001B3D7B">
        <w:rPr>
          <w:rFonts w:ascii="Book Antiqua" w:hAnsi="Book Antiqua"/>
          <w:sz w:val="24"/>
          <w:szCs w:val="24"/>
        </w:rPr>
        <w:t xml:space="preserve"> N, </w:t>
      </w:r>
      <w:proofErr w:type="spellStart"/>
      <w:r w:rsidRPr="001B3D7B">
        <w:rPr>
          <w:rFonts w:ascii="Book Antiqua" w:hAnsi="Book Antiqua"/>
          <w:sz w:val="24"/>
          <w:szCs w:val="24"/>
        </w:rPr>
        <w:t>Osawa</w:t>
      </w:r>
      <w:proofErr w:type="spellEnd"/>
      <w:r w:rsidRPr="001B3D7B">
        <w:rPr>
          <w:rFonts w:ascii="Book Antiqua" w:hAnsi="Book Antiqua"/>
          <w:sz w:val="24"/>
          <w:szCs w:val="24"/>
        </w:rPr>
        <w:t xml:space="preserve"> M, Fujiyama S, Kawamura Y, </w:t>
      </w:r>
      <w:proofErr w:type="spellStart"/>
      <w:r w:rsidRPr="001B3D7B">
        <w:rPr>
          <w:rFonts w:ascii="Book Antiqua" w:hAnsi="Book Antiqua"/>
          <w:sz w:val="24"/>
          <w:szCs w:val="24"/>
        </w:rPr>
        <w:t>Sezaki</w:t>
      </w:r>
      <w:proofErr w:type="spellEnd"/>
      <w:r w:rsidRPr="001B3D7B">
        <w:rPr>
          <w:rFonts w:ascii="Book Antiqua" w:hAnsi="Book Antiqua"/>
          <w:sz w:val="24"/>
          <w:szCs w:val="24"/>
        </w:rPr>
        <w:t xml:space="preserve"> H, </w:t>
      </w:r>
      <w:proofErr w:type="spellStart"/>
      <w:r w:rsidRPr="001B3D7B">
        <w:rPr>
          <w:rFonts w:ascii="Book Antiqua" w:hAnsi="Book Antiqua"/>
          <w:sz w:val="24"/>
          <w:szCs w:val="24"/>
        </w:rPr>
        <w:t>Hosaka</w:t>
      </w:r>
      <w:proofErr w:type="spellEnd"/>
      <w:r w:rsidRPr="001B3D7B">
        <w:rPr>
          <w:rFonts w:ascii="Book Antiqua" w:hAnsi="Book Antiqua"/>
          <w:sz w:val="24"/>
          <w:szCs w:val="24"/>
        </w:rPr>
        <w:t xml:space="preserve"> T, Kobayashi M, </w:t>
      </w:r>
      <w:proofErr w:type="spellStart"/>
      <w:r w:rsidRPr="001B3D7B">
        <w:rPr>
          <w:rFonts w:ascii="Book Antiqua" w:hAnsi="Book Antiqua"/>
          <w:sz w:val="24"/>
          <w:szCs w:val="24"/>
        </w:rPr>
        <w:t>Saitoh</w:t>
      </w:r>
      <w:proofErr w:type="spellEnd"/>
      <w:r w:rsidRPr="001B3D7B">
        <w:rPr>
          <w:rFonts w:ascii="Book Antiqua" w:hAnsi="Book Antiqua"/>
          <w:sz w:val="24"/>
          <w:szCs w:val="24"/>
        </w:rPr>
        <w:t xml:space="preserve"> S, Suzuki Y, Suzuki F, Arase Y, Ikeda K, </w:t>
      </w:r>
      <w:proofErr w:type="spellStart"/>
      <w:r w:rsidRPr="001B3D7B">
        <w:rPr>
          <w:rFonts w:ascii="Book Antiqua" w:hAnsi="Book Antiqua"/>
          <w:sz w:val="24"/>
          <w:szCs w:val="24"/>
        </w:rPr>
        <w:t>Kumada</w:t>
      </w:r>
      <w:proofErr w:type="spellEnd"/>
      <w:r w:rsidRPr="001B3D7B">
        <w:rPr>
          <w:rFonts w:ascii="Book Antiqua" w:hAnsi="Book Antiqua"/>
          <w:sz w:val="24"/>
          <w:szCs w:val="24"/>
        </w:rPr>
        <w:t xml:space="preserve"> H. Outcome of All-Oral Direct-Acting Antiviral Regimens on the Rate of Development of Hepatocellular Carcinoma in Patients with Hepatitis C Virus Genotype 1-Related Chronic Liver Disease. </w:t>
      </w:r>
      <w:r w:rsidRPr="001B3D7B">
        <w:rPr>
          <w:rFonts w:ascii="Book Antiqua" w:hAnsi="Book Antiqua"/>
          <w:i/>
          <w:sz w:val="24"/>
          <w:szCs w:val="24"/>
        </w:rPr>
        <w:t>Oncology</w:t>
      </w:r>
      <w:r w:rsidRPr="001B3D7B">
        <w:rPr>
          <w:rFonts w:ascii="Book Antiqua" w:hAnsi="Book Antiqua"/>
          <w:sz w:val="24"/>
          <w:szCs w:val="24"/>
        </w:rPr>
        <w:t xml:space="preserve"> 2017; </w:t>
      </w:r>
      <w:r w:rsidRPr="001B3D7B">
        <w:rPr>
          <w:rFonts w:ascii="Book Antiqua" w:hAnsi="Book Antiqua"/>
          <w:b/>
          <w:sz w:val="24"/>
          <w:szCs w:val="24"/>
        </w:rPr>
        <w:t>93</w:t>
      </w:r>
      <w:r w:rsidRPr="001B3D7B">
        <w:rPr>
          <w:rFonts w:ascii="Book Antiqua" w:hAnsi="Book Antiqua"/>
          <w:sz w:val="24"/>
          <w:szCs w:val="24"/>
        </w:rPr>
        <w:t>: 92-98 [PMID: 28448999 DOI: 10.1159/000470910]</w:t>
      </w:r>
    </w:p>
    <w:p w14:paraId="323C7C1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8 </w:t>
      </w:r>
      <w:r w:rsidRPr="001B3D7B">
        <w:rPr>
          <w:rFonts w:ascii="Book Antiqua" w:hAnsi="Book Antiqua"/>
          <w:b/>
          <w:sz w:val="24"/>
          <w:szCs w:val="24"/>
        </w:rPr>
        <w:t>Zhang CH</w:t>
      </w:r>
      <w:r w:rsidRPr="001B3D7B">
        <w:rPr>
          <w:rFonts w:ascii="Book Antiqua" w:hAnsi="Book Antiqua"/>
          <w:sz w:val="24"/>
          <w:szCs w:val="24"/>
        </w:rPr>
        <w:t xml:space="preserve">, Xu GL, Jia WD, Li JS, Ma JL, Ge YS. Effects of interferon treatment on development and progression of hepatocellular carcinoma in patients with chronic virus infection: a meta-analysis of randomized controlled trials. </w:t>
      </w:r>
      <w:r w:rsidRPr="001B3D7B">
        <w:rPr>
          <w:rFonts w:ascii="Book Antiqua" w:hAnsi="Book Antiqua"/>
          <w:i/>
          <w:sz w:val="24"/>
          <w:szCs w:val="24"/>
        </w:rPr>
        <w:t>Int J Cancer</w:t>
      </w:r>
      <w:r w:rsidRPr="001B3D7B">
        <w:rPr>
          <w:rFonts w:ascii="Book Antiqua" w:hAnsi="Book Antiqua"/>
          <w:sz w:val="24"/>
          <w:szCs w:val="24"/>
        </w:rPr>
        <w:t xml:space="preserve"> 2011; </w:t>
      </w:r>
      <w:r w:rsidRPr="001B3D7B">
        <w:rPr>
          <w:rFonts w:ascii="Book Antiqua" w:hAnsi="Book Antiqua"/>
          <w:b/>
          <w:sz w:val="24"/>
          <w:szCs w:val="24"/>
        </w:rPr>
        <w:t>129</w:t>
      </w:r>
      <w:r w:rsidRPr="001B3D7B">
        <w:rPr>
          <w:rFonts w:ascii="Book Antiqua" w:hAnsi="Book Antiqua"/>
          <w:sz w:val="24"/>
          <w:szCs w:val="24"/>
        </w:rPr>
        <w:t>: 1254-1264 [PMID: 21710498 DOI: 10.1002/ijc.25767]</w:t>
      </w:r>
    </w:p>
    <w:p w14:paraId="55728F72" w14:textId="1B72A2D5"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29 </w:t>
      </w:r>
      <w:r w:rsidRPr="001B3D7B">
        <w:rPr>
          <w:rFonts w:ascii="Book Antiqua" w:hAnsi="Book Antiqua"/>
          <w:b/>
          <w:sz w:val="24"/>
          <w:szCs w:val="24"/>
        </w:rPr>
        <w:t>Ji F</w:t>
      </w:r>
      <w:r w:rsidRPr="001B3D7B">
        <w:rPr>
          <w:rFonts w:ascii="Book Antiqua" w:hAnsi="Book Antiqua"/>
          <w:sz w:val="24"/>
          <w:szCs w:val="24"/>
        </w:rPr>
        <w:t xml:space="preserve">, Dang S, Cai Z, </w:t>
      </w:r>
      <w:proofErr w:type="spellStart"/>
      <w:r w:rsidRPr="001B3D7B">
        <w:rPr>
          <w:rFonts w:ascii="Book Antiqua" w:hAnsi="Book Antiqua"/>
          <w:sz w:val="24"/>
          <w:szCs w:val="24"/>
        </w:rPr>
        <w:t>Xue</w:t>
      </w:r>
      <w:proofErr w:type="spellEnd"/>
      <w:r w:rsidRPr="001B3D7B">
        <w:rPr>
          <w:rFonts w:ascii="Book Antiqua" w:hAnsi="Book Antiqua"/>
          <w:sz w:val="24"/>
          <w:szCs w:val="24"/>
        </w:rPr>
        <w:t xml:space="preserve"> H, Huang N, Liu L, Zhang S, Guo Y, Jia X, Wang Y, Li Z, Deng H. Antiviral treatment and long-term clinical outcome of decompensated cirrhotic patients with hepatitis C virus infection.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Gan Zang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5; </w:t>
      </w:r>
      <w:r w:rsidRPr="001B3D7B">
        <w:rPr>
          <w:rFonts w:ascii="Book Antiqua" w:hAnsi="Book Antiqua"/>
          <w:b/>
          <w:sz w:val="24"/>
          <w:szCs w:val="24"/>
        </w:rPr>
        <w:t>23</w:t>
      </w:r>
      <w:r w:rsidRPr="001B3D7B">
        <w:rPr>
          <w:rFonts w:ascii="Book Antiqua" w:hAnsi="Book Antiqua"/>
          <w:sz w:val="24"/>
          <w:szCs w:val="24"/>
        </w:rPr>
        <w:t>: 647-652 [PMID: 26524356 DOI: 10.3760/cma.j.issn.1007-3418.2015.09.003]</w:t>
      </w:r>
    </w:p>
    <w:p w14:paraId="26F5EE9E" w14:textId="2960797A"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0 </w:t>
      </w:r>
      <w:proofErr w:type="spellStart"/>
      <w:r w:rsidRPr="001B3D7B">
        <w:rPr>
          <w:rFonts w:ascii="Book Antiqua" w:hAnsi="Book Antiqua"/>
          <w:b/>
          <w:sz w:val="24"/>
          <w:szCs w:val="24"/>
        </w:rPr>
        <w:t>Xie</w:t>
      </w:r>
      <w:proofErr w:type="spellEnd"/>
      <w:r w:rsidRPr="001B3D7B">
        <w:rPr>
          <w:rFonts w:ascii="Book Antiqua" w:hAnsi="Book Antiqua"/>
          <w:b/>
          <w:sz w:val="24"/>
          <w:szCs w:val="24"/>
        </w:rPr>
        <w:t xml:space="preserve"> ZW</w:t>
      </w:r>
      <w:r w:rsidRPr="001B3D7B">
        <w:rPr>
          <w:rFonts w:ascii="Book Antiqua" w:hAnsi="Book Antiqua"/>
          <w:sz w:val="24"/>
          <w:szCs w:val="24"/>
        </w:rPr>
        <w:t xml:space="preserve">, Li JP, Guan YJ, Zhang XY, Guo FX, Chen BB, Pan CQ. A clinical study of antiviral therapy for patients with compensated hepatitis C cirrhosis.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Gan Zang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7; </w:t>
      </w:r>
      <w:r w:rsidRPr="001B3D7B">
        <w:rPr>
          <w:rFonts w:ascii="Book Antiqua" w:hAnsi="Book Antiqua"/>
          <w:b/>
          <w:sz w:val="24"/>
          <w:szCs w:val="24"/>
        </w:rPr>
        <w:t>25</w:t>
      </w:r>
      <w:r w:rsidRPr="001B3D7B">
        <w:rPr>
          <w:rFonts w:ascii="Book Antiqua" w:hAnsi="Book Antiqua"/>
          <w:sz w:val="24"/>
          <w:szCs w:val="24"/>
        </w:rPr>
        <w:t>: 827-833 [PMID: 29325276 DOI: 10.3760/cma.j.issn.1007-3418.2017.11.006]</w:t>
      </w:r>
    </w:p>
    <w:p w14:paraId="43CFF3F2"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1 </w:t>
      </w:r>
      <w:r w:rsidRPr="001B3D7B">
        <w:rPr>
          <w:rFonts w:ascii="Book Antiqua" w:hAnsi="Book Antiqua"/>
          <w:b/>
          <w:sz w:val="24"/>
          <w:szCs w:val="24"/>
        </w:rPr>
        <w:t>Lee MH</w:t>
      </w:r>
      <w:r w:rsidRPr="001B3D7B">
        <w:rPr>
          <w:rFonts w:ascii="Book Antiqua" w:hAnsi="Book Antiqua"/>
          <w:sz w:val="24"/>
          <w:szCs w:val="24"/>
        </w:rPr>
        <w:t xml:space="preserve">, Huang CF, Lai HC, Lin CY, Dai CY, Liu CJ, Wang JH, Huang JF, Su WP, Yang HC, Kee KM, Yeh ML, Chuang PH, Hsu SJ, Huang CI, Kao JT, Chen CC, Chen SH, </w:t>
      </w:r>
      <w:proofErr w:type="spellStart"/>
      <w:r w:rsidRPr="001B3D7B">
        <w:rPr>
          <w:rFonts w:ascii="Book Antiqua" w:hAnsi="Book Antiqua"/>
          <w:sz w:val="24"/>
          <w:szCs w:val="24"/>
        </w:rPr>
        <w:t>Jeng</w:t>
      </w:r>
      <w:proofErr w:type="spellEnd"/>
      <w:r w:rsidRPr="001B3D7B">
        <w:rPr>
          <w:rFonts w:ascii="Book Antiqua" w:hAnsi="Book Antiqua"/>
          <w:sz w:val="24"/>
          <w:szCs w:val="24"/>
        </w:rPr>
        <w:t xml:space="preserve"> WJ, Yang HI, Yuan Y, Lu SN, Sheen IS, Liu CH, Peng CY, Kao JH, Yu ML, Chuang WL, Chen CJ. Clinical Efficacy and Post-Treatment </w:t>
      </w:r>
      <w:proofErr w:type="spellStart"/>
      <w:r w:rsidRPr="001B3D7B">
        <w:rPr>
          <w:rFonts w:ascii="Book Antiqua" w:hAnsi="Book Antiqua"/>
          <w:sz w:val="24"/>
          <w:szCs w:val="24"/>
        </w:rPr>
        <w:t>Seromarkers</w:t>
      </w:r>
      <w:proofErr w:type="spellEnd"/>
      <w:r w:rsidRPr="001B3D7B">
        <w:rPr>
          <w:rFonts w:ascii="Book Antiqua" w:hAnsi="Book Antiqua"/>
          <w:sz w:val="24"/>
          <w:szCs w:val="24"/>
        </w:rPr>
        <w:t xml:space="preserve"> Associated with the Risk of Hepatocellular Carcinoma among Chronic Hepatitis C Patients. </w:t>
      </w:r>
      <w:r w:rsidRPr="001B3D7B">
        <w:rPr>
          <w:rFonts w:ascii="Book Antiqua" w:hAnsi="Book Antiqua"/>
          <w:i/>
          <w:sz w:val="24"/>
          <w:szCs w:val="24"/>
        </w:rPr>
        <w:t>Sci Rep</w:t>
      </w:r>
      <w:r w:rsidRPr="001B3D7B">
        <w:rPr>
          <w:rFonts w:ascii="Book Antiqua" w:hAnsi="Book Antiqua"/>
          <w:sz w:val="24"/>
          <w:szCs w:val="24"/>
        </w:rPr>
        <w:t xml:space="preserve"> 2017; </w:t>
      </w:r>
      <w:r w:rsidRPr="001B3D7B">
        <w:rPr>
          <w:rFonts w:ascii="Book Antiqua" w:hAnsi="Book Antiqua"/>
          <w:b/>
          <w:sz w:val="24"/>
          <w:szCs w:val="24"/>
        </w:rPr>
        <w:t>7</w:t>
      </w:r>
      <w:r w:rsidRPr="001B3D7B">
        <w:rPr>
          <w:rFonts w:ascii="Book Antiqua" w:hAnsi="Book Antiqua"/>
          <w:sz w:val="24"/>
          <w:szCs w:val="24"/>
        </w:rPr>
        <w:t>: 3718 [PMID: 28623331 DOI: 10.1038/s41598-017-02313-y]</w:t>
      </w:r>
    </w:p>
    <w:p w14:paraId="1BCE6ED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2 </w:t>
      </w:r>
      <w:r w:rsidRPr="001B3D7B">
        <w:rPr>
          <w:rFonts w:ascii="Book Antiqua" w:hAnsi="Book Antiqua"/>
          <w:b/>
          <w:sz w:val="24"/>
          <w:szCs w:val="24"/>
        </w:rPr>
        <w:t>Lee SH</w:t>
      </w:r>
      <w:r w:rsidRPr="001B3D7B">
        <w:rPr>
          <w:rFonts w:ascii="Book Antiqua" w:hAnsi="Book Antiqua"/>
          <w:sz w:val="24"/>
          <w:szCs w:val="24"/>
        </w:rPr>
        <w:t xml:space="preserve">, Jin YJ, Shin JY, Lee JW. Assessment of hepatocellular carcinoma risk based on peg-interferon plus ribavirin treatment experience in this new era of highly effective oral antiviral drugs. </w:t>
      </w:r>
      <w:r w:rsidRPr="001B3D7B">
        <w:rPr>
          <w:rFonts w:ascii="Book Antiqua" w:hAnsi="Book Antiqua"/>
          <w:i/>
          <w:sz w:val="24"/>
          <w:szCs w:val="24"/>
        </w:rPr>
        <w:t xml:space="preserve">Medicine </w:t>
      </w:r>
      <w:r w:rsidRPr="001B3D7B">
        <w:rPr>
          <w:rFonts w:ascii="Book Antiqua" w:hAnsi="Book Antiqua"/>
          <w:sz w:val="24"/>
          <w:szCs w:val="24"/>
        </w:rPr>
        <w:t xml:space="preserve">(Baltimore) 2017; </w:t>
      </w:r>
      <w:r w:rsidRPr="001B3D7B">
        <w:rPr>
          <w:rFonts w:ascii="Book Antiqua" w:hAnsi="Book Antiqua"/>
          <w:b/>
          <w:sz w:val="24"/>
          <w:szCs w:val="24"/>
        </w:rPr>
        <w:t>96</w:t>
      </w:r>
      <w:r w:rsidRPr="001B3D7B">
        <w:rPr>
          <w:rFonts w:ascii="Book Antiqua" w:hAnsi="Book Antiqua"/>
          <w:sz w:val="24"/>
          <w:szCs w:val="24"/>
        </w:rPr>
        <w:t>: e5321 [PMID: 28072684 DOI: 10.1097/MD.0000000000005321]</w:t>
      </w:r>
    </w:p>
    <w:p w14:paraId="59802053" w14:textId="600D94C4"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3 </w:t>
      </w:r>
      <w:r w:rsidRPr="001B3D7B">
        <w:rPr>
          <w:rFonts w:ascii="Book Antiqua" w:hAnsi="Book Antiqua"/>
          <w:b/>
          <w:sz w:val="24"/>
          <w:szCs w:val="24"/>
        </w:rPr>
        <w:t>Ji D,</w:t>
      </w:r>
      <w:r w:rsidR="00406F6A" w:rsidRPr="001B3D7B">
        <w:rPr>
          <w:rFonts w:ascii="Book Antiqua" w:hAnsi="Book Antiqua"/>
          <w:sz w:val="24"/>
          <w:szCs w:val="24"/>
        </w:rPr>
        <w:t xml:space="preserve"> </w:t>
      </w:r>
      <w:r w:rsidRPr="001B3D7B">
        <w:rPr>
          <w:rFonts w:ascii="Book Antiqua" w:hAnsi="Book Antiqua"/>
          <w:sz w:val="24"/>
          <w:szCs w:val="24"/>
        </w:rPr>
        <w:t xml:space="preserve">Wang C, Shao Q, Li F, Li B, Wu V, Wong A, Wang YD, Chen J, Chen GF, Lau G. No increase in the occurrence rate of hepatocellular carcinoma in Chinese treated </w:t>
      </w:r>
      <w:r w:rsidRPr="001B3D7B">
        <w:rPr>
          <w:rFonts w:ascii="Book Antiqua" w:hAnsi="Book Antiqua"/>
          <w:sz w:val="24"/>
          <w:szCs w:val="24"/>
        </w:rPr>
        <w:lastRenderedPageBreak/>
        <w:t xml:space="preserve">by direct-acting antivirals compared to interferon after eradication of hepatitis C virus: a long-term follow-up. </w:t>
      </w:r>
      <w:r w:rsidRPr="001B3D7B">
        <w:rPr>
          <w:rFonts w:ascii="Book Antiqua" w:hAnsi="Book Antiqua"/>
          <w:i/>
          <w:sz w:val="24"/>
          <w:szCs w:val="24"/>
        </w:rPr>
        <w:t xml:space="preserve">J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w:t>
      </w:r>
      <w:r w:rsidR="000812F5" w:rsidRPr="001B3D7B">
        <w:rPr>
          <w:rFonts w:ascii="Book Antiqua" w:hAnsi="Book Antiqua"/>
          <w:sz w:val="24"/>
          <w:szCs w:val="24"/>
        </w:rPr>
        <w:t xml:space="preserve"> </w:t>
      </w:r>
      <w:r w:rsidRPr="001B3D7B">
        <w:rPr>
          <w:rFonts w:ascii="Book Antiqua" w:hAnsi="Book Antiqua"/>
          <w:b/>
          <w:sz w:val="24"/>
          <w:szCs w:val="24"/>
        </w:rPr>
        <w:t>66</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23 </w:t>
      </w:r>
      <w:r w:rsidR="000812F5" w:rsidRPr="001B3D7B">
        <w:rPr>
          <w:rFonts w:ascii="Book Antiqua" w:hAnsi="Book Antiqua"/>
          <w:sz w:val="24"/>
          <w:szCs w:val="24"/>
        </w:rPr>
        <w:t>[</w:t>
      </w:r>
      <w:r w:rsidR="00B00910" w:rsidRPr="001B3D7B">
        <w:rPr>
          <w:rFonts w:ascii="Book Antiqua" w:hAnsi="Book Antiqua"/>
          <w:sz w:val="24"/>
          <w:szCs w:val="24"/>
        </w:rPr>
        <w:t>DOI: 10.1016/S0168-8278(17)30308-2</w:t>
      </w:r>
      <w:r w:rsidR="000812F5" w:rsidRPr="001B3D7B">
        <w:rPr>
          <w:rFonts w:ascii="Book Antiqua" w:hAnsi="Book Antiqua"/>
          <w:sz w:val="24"/>
          <w:szCs w:val="24"/>
        </w:rPr>
        <w:t>]</w:t>
      </w:r>
    </w:p>
    <w:p w14:paraId="2364FCA7"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4 </w:t>
      </w:r>
      <w:r w:rsidRPr="001B3D7B">
        <w:rPr>
          <w:rFonts w:ascii="Book Antiqua" w:hAnsi="Book Antiqua"/>
          <w:b/>
          <w:sz w:val="24"/>
          <w:szCs w:val="24"/>
        </w:rPr>
        <w:t>Simmons B</w:t>
      </w:r>
      <w:r w:rsidRPr="001B3D7B">
        <w:rPr>
          <w:rFonts w:ascii="Book Antiqua" w:hAnsi="Book Antiqua"/>
          <w:sz w:val="24"/>
          <w:szCs w:val="24"/>
        </w:rPr>
        <w:t xml:space="preserve">, Saleem J, Heath K, Cooke GS, Hill A. Long-Term Treatment Outcomes of Patients Infected With Hepatitis C Virus: A Systematic Review and Meta-analysis of the Survival Benefit of Achieving a Sustained </w:t>
      </w:r>
      <w:proofErr w:type="spellStart"/>
      <w:r w:rsidRPr="001B3D7B">
        <w:rPr>
          <w:rFonts w:ascii="Book Antiqua" w:hAnsi="Book Antiqua"/>
          <w:sz w:val="24"/>
          <w:szCs w:val="24"/>
        </w:rPr>
        <w:t>Virological</w:t>
      </w:r>
      <w:proofErr w:type="spellEnd"/>
      <w:r w:rsidRPr="001B3D7B">
        <w:rPr>
          <w:rFonts w:ascii="Book Antiqua" w:hAnsi="Book Antiqua"/>
          <w:sz w:val="24"/>
          <w:szCs w:val="24"/>
        </w:rPr>
        <w:t xml:space="preserve"> Response. </w:t>
      </w:r>
      <w:r w:rsidRPr="001B3D7B">
        <w:rPr>
          <w:rFonts w:ascii="Book Antiqua" w:hAnsi="Book Antiqua"/>
          <w:i/>
          <w:sz w:val="24"/>
          <w:szCs w:val="24"/>
        </w:rPr>
        <w:t>Clin Infect Dis</w:t>
      </w:r>
      <w:r w:rsidRPr="001B3D7B">
        <w:rPr>
          <w:rFonts w:ascii="Book Antiqua" w:hAnsi="Book Antiqua"/>
          <w:sz w:val="24"/>
          <w:szCs w:val="24"/>
        </w:rPr>
        <w:t xml:space="preserve"> 2015; </w:t>
      </w:r>
      <w:r w:rsidRPr="001B3D7B">
        <w:rPr>
          <w:rFonts w:ascii="Book Antiqua" w:hAnsi="Book Antiqua"/>
          <w:b/>
          <w:sz w:val="24"/>
          <w:szCs w:val="24"/>
        </w:rPr>
        <w:t>61</w:t>
      </w:r>
      <w:r w:rsidRPr="001B3D7B">
        <w:rPr>
          <w:rFonts w:ascii="Book Antiqua" w:hAnsi="Book Antiqua"/>
          <w:sz w:val="24"/>
          <w:szCs w:val="24"/>
        </w:rPr>
        <w:t>: 730-740 [PMID: 25987643 DOI: 10.1093/</w:t>
      </w:r>
      <w:proofErr w:type="spellStart"/>
      <w:r w:rsidRPr="001B3D7B">
        <w:rPr>
          <w:rFonts w:ascii="Book Antiqua" w:hAnsi="Book Antiqua"/>
          <w:sz w:val="24"/>
          <w:szCs w:val="24"/>
        </w:rPr>
        <w:t>cid</w:t>
      </w:r>
      <w:proofErr w:type="spellEnd"/>
      <w:r w:rsidRPr="001B3D7B">
        <w:rPr>
          <w:rFonts w:ascii="Book Antiqua" w:hAnsi="Book Antiqua"/>
          <w:sz w:val="24"/>
          <w:szCs w:val="24"/>
        </w:rPr>
        <w:t>/civ396]</w:t>
      </w:r>
    </w:p>
    <w:p w14:paraId="743D46BE" w14:textId="113A74CD"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5 </w:t>
      </w:r>
      <w:proofErr w:type="spellStart"/>
      <w:r w:rsidRPr="001B3D7B">
        <w:rPr>
          <w:rFonts w:ascii="Book Antiqua" w:hAnsi="Book Antiqua"/>
          <w:b/>
          <w:sz w:val="24"/>
          <w:szCs w:val="24"/>
        </w:rPr>
        <w:t>Ioannou</w:t>
      </w:r>
      <w:proofErr w:type="spellEnd"/>
      <w:r w:rsidRPr="001B3D7B">
        <w:rPr>
          <w:rFonts w:ascii="Book Antiqua" w:hAnsi="Book Antiqua"/>
          <w:b/>
          <w:sz w:val="24"/>
          <w:szCs w:val="24"/>
        </w:rPr>
        <w:t xml:space="preserve"> GN</w:t>
      </w:r>
      <w:r w:rsidRPr="001B3D7B">
        <w:rPr>
          <w:rFonts w:ascii="Book Antiqua" w:hAnsi="Book Antiqua"/>
          <w:sz w:val="24"/>
          <w:szCs w:val="24"/>
        </w:rPr>
        <w:t xml:space="preserve">, Green PK, Berry K. HCV eradication induced by direct-acting antiviral agents reduces the risk of hepatocellular carcinoma. </w:t>
      </w:r>
      <w:r w:rsidRPr="001B3D7B">
        <w:rPr>
          <w:rFonts w:ascii="Book Antiqua" w:hAnsi="Book Antiqua"/>
          <w:i/>
          <w:sz w:val="24"/>
          <w:szCs w:val="24"/>
        </w:rPr>
        <w:t xml:space="preserve">J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w:t>
      </w:r>
      <w:r w:rsidR="00027CAA" w:rsidRPr="001B3D7B">
        <w:rPr>
          <w:rFonts w:ascii="Book Antiqua" w:hAnsi="Book Antiqua"/>
          <w:sz w:val="24"/>
          <w:szCs w:val="24"/>
        </w:rPr>
        <w:t xml:space="preserve"> </w:t>
      </w:r>
      <w:r w:rsidRPr="001B3D7B">
        <w:rPr>
          <w:rFonts w:ascii="Book Antiqua" w:hAnsi="Book Antiqua"/>
          <w:sz w:val="24"/>
          <w:szCs w:val="24"/>
        </w:rPr>
        <w:t>[PMID: 28887168 DOI: 10.1016/j.jhep.2017.08.030]</w:t>
      </w:r>
    </w:p>
    <w:p w14:paraId="6DCFCA14" w14:textId="34C6AEC2"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6 </w:t>
      </w:r>
      <w:r w:rsidRPr="001B3D7B">
        <w:rPr>
          <w:rFonts w:ascii="Book Antiqua" w:hAnsi="Book Antiqua"/>
          <w:b/>
          <w:sz w:val="24"/>
          <w:szCs w:val="24"/>
        </w:rPr>
        <w:t>Wei L</w:t>
      </w:r>
      <w:r w:rsidRPr="001B3D7B">
        <w:rPr>
          <w:rFonts w:ascii="Book Antiqua" w:hAnsi="Book Antiqua"/>
          <w:sz w:val="24"/>
          <w:szCs w:val="24"/>
        </w:rPr>
        <w:t xml:space="preserve">, Lok AS. Impact of new hepatitis C treatments in different regions of the world. </w:t>
      </w:r>
      <w:r w:rsidRPr="001B3D7B">
        <w:rPr>
          <w:rFonts w:ascii="Book Antiqua" w:hAnsi="Book Antiqua"/>
          <w:i/>
          <w:sz w:val="24"/>
          <w:szCs w:val="24"/>
        </w:rPr>
        <w:t>Gastroenterology</w:t>
      </w:r>
      <w:r w:rsidRPr="001B3D7B">
        <w:rPr>
          <w:rFonts w:ascii="Book Antiqua" w:hAnsi="Book Antiqua"/>
          <w:sz w:val="24"/>
          <w:szCs w:val="24"/>
        </w:rPr>
        <w:t xml:space="preserve"> 2014; </w:t>
      </w:r>
      <w:r w:rsidRPr="001B3D7B">
        <w:rPr>
          <w:rFonts w:ascii="Book Antiqua" w:hAnsi="Book Antiqua"/>
          <w:b/>
          <w:sz w:val="24"/>
          <w:szCs w:val="24"/>
        </w:rPr>
        <w:t>146</w:t>
      </w:r>
      <w:r w:rsidRPr="001B3D7B">
        <w:rPr>
          <w:rFonts w:ascii="Book Antiqua" w:hAnsi="Book Antiqua"/>
          <w:sz w:val="24"/>
          <w:szCs w:val="24"/>
        </w:rPr>
        <w:t>: 1145-</w:t>
      </w:r>
      <w:r w:rsidR="00027CAA" w:rsidRPr="001B3D7B">
        <w:rPr>
          <w:rFonts w:ascii="Book Antiqua" w:hAnsi="Book Antiqua"/>
          <w:sz w:val="24"/>
          <w:szCs w:val="24"/>
        </w:rPr>
        <w:t>11</w:t>
      </w:r>
      <w:r w:rsidRPr="001B3D7B">
        <w:rPr>
          <w:rFonts w:ascii="Book Antiqua" w:hAnsi="Book Antiqua"/>
          <w:sz w:val="24"/>
          <w:szCs w:val="24"/>
        </w:rPr>
        <w:t>50</w:t>
      </w:r>
      <w:r w:rsidR="00027CAA" w:rsidRPr="001B3D7B">
        <w:rPr>
          <w:rFonts w:ascii="Book Antiqua" w:hAnsi="Book Antiqua"/>
          <w:sz w:val="24"/>
          <w:szCs w:val="24"/>
        </w:rPr>
        <w:t xml:space="preserve">; </w:t>
      </w:r>
      <w:r w:rsidRPr="001B3D7B">
        <w:rPr>
          <w:rFonts w:ascii="Book Antiqua" w:hAnsi="Book Antiqua"/>
          <w:sz w:val="24"/>
          <w:szCs w:val="24"/>
        </w:rPr>
        <w:t>e1-4 [PMID: 24662488 DOI: 10.1053/j.gastro.2014.03.008]</w:t>
      </w:r>
    </w:p>
    <w:p w14:paraId="57884033"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37 </w:t>
      </w:r>
      <w:r w:rsidRPr="001B3D7B">
        <w:rPr>
          <w:rFonts w:ascii="Book Antiqua" w:hAnsi="Book Antiqua"/>
          <w:b/>
          <w:sz w:val="24"/>
          <w:szCs w:val="24"/>
        </w:rPr>
        <w:t>Morgan RL</w:t>
      </w:r>
      <w:r w:rsidRPr="001B3D7B">
        <w:rPr>
          <w:rFonts w:ascii="Book Antiqua" w:hAnsi="Book Antiqua"/>
          <w:sz w:val="24"/>
          <w:szCs w:val="24"/>
        </w:rPr>
        <w:t xml:space="preserve">, Baack B, Smith BD, </w:t>
      </w:r>
      <w:proofErr w:type="spellStart"/>
      <w:r w:rsidRPr="001B3D7B">
        <w:rPr>
          <w:rFonts w:ascii="Book Antiqua" w:hAnsi="Book Antiqua"/>
          <w:sz w:val="24"/>
          <w:szCs w:val="24"/>
        </w:rPr>
        <w:t>Yartel</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Pitasi</w:t>
      </w:r>
      <w:proofErr w:type="spellEnd"/>
      <w:r w:rsidRPr="001B3D7B">
        <w:rPr>
          <w:rFonts w:ascii="Book Antiqua" w:hAnsi="Book Antiqua"/>
          <w:sz w:val="24"/>
          <w:szCs w:val="24"/>
        </w:rPr>
        <w:t xml:space="preserve"> M, Falck-</w:t>
      </w:r>
      <w:proofErr w:type="spellStart"/>
      <w:r w:rsidRPr="001B3D7B">
        <w:rPr>
          <w:rFonts w:ascii="Book Antiqua" w:hAnsi="Book Antiqua"/>
          <w:sz w:val="24"/>
          <w:szCs w:val="24"/>
        </w:rPr>
        <w:t>Ytter</w:t>
      </w:r>
      <w:proofErr w:type="spellEnd"/>
      <w:r w:rsidRPr="001B3D7B">
        <w:rPr>
          <w:rFonts w:ascii="Book Antiqua" w:hAnsi="Book Antiqua"/>
          <w:sz w:val="24"/>
          <w:szCs w:val="24"/>
        </w:rPr>
        <w:t xml:space="preserve"> Y. Eradication of hepatitis C virus infection and the development of hepatocellular carcinoma: a meta-analysis of observational studies. </w:t>
      </w:r>
      <w:r w:rsidRPr="001B3D7B">
        <w:rPr>
          <w:rFonts w:ascii="Book Antiqua" w:hAnsi="Book Antiqua"/>
          <w:i/>
          <w:sz w:val="24"/>
          <w:szCs w:val="24"/>
        </w:rPr>
        <w:t>Ann Intern Med</w:t>
      </w:r>
      <w:r w:rsidRPr="001B3D7B">
        <w:rPr>
          <w:rFonts w:ascii="Book Antiqua" w:hAnsi="Book Antiqua"/>
          <w:sz w:val="24"/>
          <w:szCs w:val="24"/>
        </w:rPr>
        <w:t xml:space="preserve"> 2013; </w:t>
      </w:r>
      <w:r w:rsidRPr="001B3D7B">
        <w:rPr>
          <w:rFonts w:ascii="Book Antiqua" w:hAnsi="Book Antiqua"/>
          <w:b/>
          <w:sz w:val="24"/>
          <w:szCs w:val="24"/>
        </w:rPr>
        <w:t>158</w:t>
      </w:r>
      <w:r w:rsidRPr="001B3D7B">
        <w:rPr>
          <w:rFonts w:ascii="Book Antiqua" w:hAnsi="Book Antiqua"/>
          <w:sz w:val="24"/>
          <w:szCs w:val="24"/>
        </w:rPr>
        <w:t>: 329-337 [PMID: 23460056 DOI: 10.7326/0003-4819-158-5-201303050-00005]</w:t>
      </w:r>
    </w:p>
    <w:p w14:paraId="2113C3C3" w14:textId="3C3A73E7" w:rsidR="00F249BE" w:rsidRPr="00E77155" w:rsidRDefault="00F249BE" w:rsidP="004837A0">
      <w:pPr>
        <w:spacing w:after="0" w:line="360" w:lineRule="auto"/>
        <w:jc w:val="both"/>
        <w:rPr>
          <w:rFonts w:ascii="Book Antiqua" w:hAnsi="Book Antiqua"/>
          <w:sz w:val="24"/>
          <w:szCs w:val="24"/>
          <w:highlight w:val="yellow"/>
        </w:rPr>
      </w:pPr>
      <w:r w:rsidRPr="00E77155">
        <w:rPr>
          <w:rFonts w:ascii="Book Antiqua" w:hAnsi="Book Antiqua"/>
          <w:sz w:val="24"/>
          <w:szCs w:val="24"/>
          <w:highlight w:val="yellow"/>
        </w:rPr>
        <w:t xml:space="preserve">38 </w:t>
      </w:r>
      <w:proofErr w:type="spellStart"/>
      <w:r w:rsidRPr="00E77155">
        <w:rPr>
          <w:rFonts w:ascii="Book Antiqua" w:hAnsi="Book Antiqua"/>
          <w:b/>
          <w:sz w:val="24"/>
          <w:szCs w:val="24"/>
          <w:highlight w:val="yellow"/>
        </w:rPr>
        <w:t>Pegasys</w:t>
      </w:r>
      <w:proofErr w:type="spellEnd"/>
      <w:r w:rsidRPr="00E77155">
        <w:rPr>
          <w:rFonts w:ascii="Book Antiqua" w:hAnsi="Book Antiqua"/>
          <w:b/>
          <w:sz w:val="24"/>
          <w:szCs w:val="24"/>
          <w:highlight w:val="yellow"/>
          <w:vertAlign w:val="superscript"/>
        </w:rPr>
        <w:t>®</w:t>
      </w:r>
      <w:r w:rsidRPr="00E77155">
        <w:rPr>
          <w:rFonts w:ascii="Book Antiqua" w:hAnsi="Book Antiqua"/>
          <w:b/>
          <w:sz w:val="24"/>
          <w:szCs w:val="24"/>
          <w:highlight w:val="yellow"/>
        </w:rPr>
        <w:t xml:space="preserve"> Prescribing Information. </w:t>
      </w:r>
      <w:r w:rsidRPr="00E77155">
        <w:rPr>
          <w:rFonts w:ascii="Book Antiqua" w:hAnsi="Book Antiqua"/>
          <w:sz w:val="24"/>
          <w:szCs w:val="24"/>
          <w:highlight w:val="yellow"/>
        </w:rPr>
        <w:t>South San Francisco,</w:t>
      </w:r>
      <w:r w:rsidR="00027CAA" w:rsidRPr="00E77155">
        <w:rPr>
          <w:rFonts w:ascii="Book Antiqua" w:hAnsi="Book Antiqua"/>
          <w:sz w:val="24"/>
          <w:szCs w:val="24"/>
          <w:highlight w:val="yellow"/>
        </w:rPr>
        <w:t xml:space="preserve"> </w:t>
      </w:r>
      <w:r w:rsidRPr="00E77155">
        <w:rPr>
          <w:rFonts w:ascii="Book Antiqua" w:hAnsi="Book Antiqua"/>
          <w:sz w:val="24"/>
          <w:szCs w:val="24"/>
          <w:highlight w:val="yellow"/>
        </w:rPr>
        <w:t xml:space="preserve">CA: Genentech </w:t>
      </w:r>
      <w:r w:rsidR="00406F6A" w:rsidRPr="00E77155">
        <w:rPr>
          <w:rFonts w:ascii="Book Antiqua" w:hAnsi="Book Antiqua"/>
          <w:sz w:val="24"/>
          <w:szCs w:val="24"/>
          <w:highlight w:val="yellow"/>
        </w:rPr>
        <w:t>United States</w:t>
      </w:r>
      <w:r w:rsidRPr="00E77155">
        <w:rPr>
          <w:rFonts w:ascii="Book Antiqua" w:hAnsi="Book Antiqua"/>
          <w:sz w:val="24"/>
          <w:szCs w:val="24"/>
          <w:highlight w:val="yellow"/>
        </w:rPr>
        <w:t>, Inc., 2017</w:t>
      </w:r>
    </w:p>
    <w:p w14:paraId="0E49E483" w14:textId="598CA6C3" w:rsidR="00F249BE" w:rsidRPr="001B3D7B" w:rsidRDefault="00F249BE" w:rsidP="004837A0">
      <w:pPr>
        <w:spacing w:after="0" w:line="360" w:lineRule="auto"/>
        <w:jc w:val="both"/>
        <w:rPr>
          <w:rFonts w:ascii="Book Antiqua" w:hAnsi="Book Antiqua"/>
          <w:sz w:val="24"/>
          <w:szCs w:val="24"/>
        </w:rPr>
      </w:pPr>
      <w:r w:rsidRPr="00E77155">
        <w:rPr>
          <w:rFonts w:ascii="Book Antiqua" w:hAnsi="Book Antiqua"/>
          <w:sz w:val="24"/>
          <w:szCs w:val="24"/>
          <w:highlight w:val="yellow"/>
        </w:rPr>
        <w:t xml:space="preserve">39 </w:t>
      </w:r>
      <w:proofErr w:type="spellStart"/>
      <w:r w:rsidRPr="00E77155">
        <w:rPr>
          <w:rFonts w:ascii="Book Antiqua" w:hAnsi="Book Antiqua"/>
          <w:b/>
          <w:sz w:val="24"/>
          <w:szCs w:val="24"/>
          <w:highlight w:val="yellow"/>
        </w:rPr>
        <w:t>Rebetol</w:t>
      </w:r>
      <w:proofErr w:type="spellEnd"/>
      <w:r w:rsidRPr="00E77155">
        <w:rPr>
          <w:rFonts w:ascii="Book Antiqua" w:hAnsi="Book Antiqua"/>
          <w:b/>
          <w:sz w:val="24"/>
          <w:szCs w:val="24"/>
          <w:highlight w:val="yellow"/>
          <w:vertAlign w:val="superscript"/>
        </w:rPr>
        <w:t xml:space="preserve">® </w:t>
      </w:r>
      <w:r w:rsidRPr="00E77155">
        <w:rPr>
          <w:rFonts w:ascii="Book Antiqua" w:hAnsi="Book Antiqua"/>
          <w:b/>
          <w:sz w:val="24"/>
          <w:szCs w:val="24"/>
          <w:highlight w:val="yellow"/>
        </w:rPr>
        <w:t xml:space="preserve">Prescribing Information. </w:t>
      </w:r>
      <w:r w:rsidRPr="00E77155">
        <w:rPr>
          <w:rFonts w:ascii="Book Antiqua" w:hAnsi="Book Antiqua"/>
          <w:sz w:val="24"/>
          <w:szCs w:val="24"/>
          <w:highlight w:val="yellow"/>
        </w:rPr>
        <w:t>Whitehouse Station,</w:t>
      </w:r>
      <w:r w:rsidR="00027CAA" w:rsidRPr="00E77155">
        <w:rPr>
          <w:rFonts w:ascii="Book Antiqua" w:hAnsi="Book Antiqua"/>
          <w:sz w:val="24"/>
          <w:szCs w:val="24"/>
          <w:highlight w:val="yellow"/>
        </w:rPr>
        <w:t xml:space="preserve"> </w:t>
      </w:r>
      <w:r w:rsidRPr="00E77155">
        <w:rPr>
          <w:rFonts w:ascii="Book Antiqua" w:hAnsi="Book Antiqua"/>
          <w:sz w:val="24"/>
          <w:szCs w:val="24"/>
          <w:highlight w:val="yellow"/>
        </w:rPr>
        <w:t>NJ: Merck Sharp</w:t>
      </w:r>
      <w:r w:rsidR="00406F6A" w:rsidRPr="00E77155">
        <w:rPr>
          <w:rFonts w:ascii="Book Antiqua" w:hAnsi="Book Antiqua"/>
          <w:sz w:val="24"/>
          <w:szCs w:val="24"/>
          <w:highlight w:val="yellow"/>
        </w:rPr>
        <w:t xml:space="preserve"> </w:t>
      </w:r>
      <w:proofErr w:type="spellStart"/>
      <w:r w:rsidRPr="00E77155">
        <w:rPr>
          <w:rFonts w:ascii="Book Antiqua" w:hAnsi="Book Antiqua"/>
          <w:sz w:val="24"/>
          <w:szCs w:val="24"/>
          <w:highlight w:val="yellow"/>
        </w:rPr>
        <w:t>Cohme</w:t>
      </w:r>
      <w:proofErr w:type="spellEnd"/>
      <w:r w:rsidRPr="00E77155">
        <w:rPr>
          <w:rFonts w:ascii="Book Antiqua" w:hAnsi="Book Antiqua"/>
          <w:sz w:val="24"/>
          <w:szCs w:val="24"/>
          <w:highlight w:val="yellow"/>
        </w:rPr>
        <w:t xml:space="preserve"> Corp, 2017</w:t>
      </w:r>
    </w:p>
    <w:p w14:paraId="43D032C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0 </w:t>
      </w:r>
      <w:r w:rsidRPr="001B3D7B">
        <w:rPr>
          <w:rFonts w:ascii="Book Antiqua" w:hAnsi="Book Antiqua"/>
          <w:b/>
          <w:sz w:val="24"/>
          <w:szCs w:val="24"/>
        </w:rPr>
        <w:t>Rao HY</w:t>
      </w:r>
      <w:r w:rsidRPr="001B3D7B">
        <w:rPr>
          <w:rFonts w:ascii="Book Antiqua" w:hAnsi="Book Antiqua"/>
          <w:sz w:val="24"/>
          <w:szCs w:val="24"/>
        </w:rPr>
        <w:t xml:space="preserve">, Li H, Chen H, Shang J,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Gao ZL, Li J, Sun Y, Jiang J, Wang L, Zhao L, Zhang L, Yang W,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J, Gong Z, Gong G, Yang R, Lee MH, Wei L. Real-world treatment patterns and clinical outcomes of HCV treatment-naive patients in China: an interim analysis from the </w:t>
      </w:r>
      <w:proofErr w:type="spellStart"/>
      <w:r w:rsidRPr="001B3D7B">
        <w:rPr>
          <w:rFonts w:ascii="Book Antiqua" w:hAnsi="Book Antiqua"/>
          <w:sz w:val="24"/>
          <w:szCs w:val="24"/>
        </w:rPr>
        <w:t>CCgenos</w:t>
      </w:r>
      <w:proofErr w:type="spellEnd"/>
      <w:r w:rsidRPr="001B3D7B">
        <w:rPr>
          <w:rFonts w:ascii="Book Antiqua" w:hAnsi="Book Antiqua"/>
          <w:sz w:val="24"/>
          <w:szCs w:val="24"/>
        </w:rPr>
        <w:t xml:space="preserve"> study. </w:t>
      </w:r>
      <w:r w:rsidRPr="001B3D7B">
        <w:rPr>
          <w:rFonts w:ascii="Book Antiqua" w:hAnsi="Book Antiqua"/>
          <w:i/>
          <w:sz w:val="24"/>
          <w:szCs w:val="24"/>
        </w:rPr>
        <w:t xml:space="preserve">J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 </w:t>
      </w:r>
      <w:r w:rsidRPr="001B3D7B">
        <w:rPr>
          <w:rFonts w:ascii="Book Antiqua" w:hAnsi="Book Antiqua"/>
          <w:b/>
          <w:sz w:val="24"/>
          <w:szCs w:val="24"/>
        </w:rPr>
        <w:t>32</w:t>
      </w:r>
      <w:r w:rsidRPr="001B3D7B">
        <w:rPr>
          <w:rFonts w:ascii="Book Antiqua" w:hAnsi="Book Antiqua"/>
          <w:sz w:val="24"/>
          <w:szCs w:val="24"/>
        </w:rPr>
        <w:t>: 244-252 [PMID: 27289083 DOI: 10.1111/jgh.13467]</w:t>
      </w:r>
    </w:p>
    <w:p w14:paraId="2539F20A" w14:textId="444269F9"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1 </w:t>
      </w:r>
      <w:r w:rsidRPr="001B3D7B">
        <w:rPr>
          <w:rFonts w:ascii="Book Antiqua" w:hAnsi="Book Antiqua"/>
          <w:b/>
          <w:sz w:val="24"/>
          <w:szCs w:val="24"/>
        </w:rPr>
        <w:t>Hu P</w:t>
      </w:r>
      <w:r w:rsidRPr="001B3D7B">
        <w:rPr>
          <w:rFonts w:ascii="Book Antiqua" w:hAnsi="Book Antiqua"/>
          <w:sz w:val="24"/>
          <w:szCs w:val="24"/>
        </w:rPr>
        <w:t xml:space="preserve">, Ren H. Current status of treatment of chronic hepatitis C and related challenges in the "Pre-DAA Era" in China.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Gan Zang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6; </w:t>
      </w:r>
      <w:r w:rsidRPr="001B3D7B">
        <w:rPr>
          <w:rFonts w:ascii="Book Antiqua" w:hAnsi="Book Antiqua"/>
          <w:b/>
          <w:sz w:val="24"/>
          <w:szCs w:val="24"/>
        </w:rPr>
        <w:t>24</w:t>
      </w:r>
      <w:r w:rsidRPr="001B3D7B">
        <w:rPr>
          <w:rFonts w:ascii="Book Antiqua" w:hAnsi="Book Antiqua"/>
          <w:sz w:val="24"/>
          <w:szCs w:val="24"/>
        </w:rPr>
        <w:t>: 869-873 [PMID: 27978936 DOI: 10.3760/cma.j.issn.1007-3418.2016.11.015]</w:t>
      </w:r>
    </w:p>
    <w:p w14:paraId="3B071E02"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2 </w:t>
      </w:r>
      <w:proofErr w:type="spellStart"/>
      <w:r w:rsidRPr="001B3D7B">
        <w:rPr>
          <w:rFonts w:ascii="Book Antiqua" w:hAnsi="Book Antiqua"/>
          <w:b/>
          <w:sz w:val="24"/>
          <w:szCs w:val="24"/>
        </w:rPr>
        <w:t>Nuño</w:t>
      </w:r>
      <w:proofErr w:type="spellEnd"/>
      <w:r w:rsidRPr="001B3D7B">
        <w:rPr>
          <w:rFonts w:ascii="Book Antiqua" w:hAnsi="Book Antiqua"/>
          <w:b/>
          <w:sz w:val="24"/>
          <w:szCs w:val="24"/>
        </w:rPr>
        <w:t xml:space="preserve"> </w:t>
      </w:r>
      <w:proofErr w:type="spellStart"/>
      <w:r w:rsidRPr="001B3D7B">
        <w:rPr>
          <w:rFonts w:ascii="Book Antiqua" w:hAnsi="Book Antiqua"/>
          <w:b/>
          <w:sz w:val="24"/>
          <w:szCs w:val="24"/>
        </w:rPr>
        <w:t>Solinís</w:t>
      </w:r>
      <w:proofErr w:type="spellEnd"/>
      <w:r w:rsidRPr="001B3D7B">
        <w:rPr>
          <w:rFonts w:ascii="Book Antiqua" w:hAnsi="Book Antiqua"/>
          <w:b/>
          <w:sz w:val="24"/>
          <w:szCs w:val="24"/>
        </w:rPr>
        <w:t xml:space="preserve"> R</w:t>
      </w:r>
      <w:r w:rsidRPr="001B3D7B">
        <w:rPr>
          <w:rFonts w:ascii="Book Antiqua" w:hAnsi="Book Antiqua"/>
          <w:sz w:val="24"/>
          <w:szCs w:val="24"/>
        </w:rPr>
        <w:t xml:space="preserve">, </w:t>
      </w:r>
      <w:proofErr w:type="spellStart"/>
      <w:r w:rsidRPr="001B3D7B">
        <w:rPr>
          <w:rFonts w:ascii="Book Antiqua" w:hAnsi="Book Antiqua"/>
          <w:sz w:val="24"/>
          <w:szCs w:val="24"/>
        </w:rPr>
        <w:t>Arratibel</w:t>
      </w:r>
      <w:proofErr w:type="spellEnd"/>
      <w:r w:rsidRPr="001B3D7B">
        <w:rPr>
          <w:rFonts w:ascii="Book Antiqua" w:hAnsi="Book Antiqua"/>
          <w:sz w:val="24"/>
          <w:szCs w:val="24"/>
        </w:rPr>
        <w:t xml:space="preserve"> Ugarte P, </w:t>
      </w:r>
      <w:proofErr w:type="spellStart"/>
      <w:r w:rsidRPr="001B3D7B">
        <w:rPr>
          <w:rFonts w:ascii="Book Antiqua" w:hAnsi="Book Antiqua"/>
          <w:sz w:val="24"/>
          <w:szCs w:val="24"/>
        </w:rPr>
        <w:t>Rojo</w:t>
      </w:r>
      <w:proofErr w:type="spellEnd"/>
      <w:r w:rsidRPr="001B3D7B">
        <w:rPr>
          <w:rFonts w:ascii="Book Antiqua" w:hAnsi="Book Antiqua"/>
          <w:sz w:val="24"/>
          <w:szCs w:val="24"/>
        </w:rPr>
        <w:t xml:space="preserve"> A, Sanchez Gonzalez Y. Value of Treating All Stages of Chronic Hepatitis C: A Comprehensive Review of Clinical and Economic </w:t>
      </w:r>
      <w:r w:rsidRPr="001B3D7B">
        <w:rPr>
          <w:rFonts w:ascii="Book Antiqua" w:hAnsi="Book Antiqua"/>
          <w:sz w:val="24"/>
          <w:szCs w:val="24"/>
        </w:rPr>
        <w:lastRenderedPageBreak/>
        <w:t xml:space="preserve">Evidence. </w:t>
      </w:r>
      <w:r w:rsidRPr="001B3D7B">
        <w:rPr>
          <w:rFonts w:ascii="Book Antiqua" w:hAnsi="Book Antiqua"/>
          <w:i/>
          <w:sz w:val="24"/>
          <w:szCs w:val="24"/>
        </w:rPr>
        <w:t xml:space="preserve">Infect Dis </w:t>
      </w:r>
      <w:proofErr w:type="spellStart"/>
      <w:r w:rsidRPr="001B3D7B">
        <w:rPr>
          <w:rFonts w:ascii="Book Antiqua" w:hAnsi="Book Antiqua"/>
          <w:i/>
          <w:sz w:val="24"/>
          <w:szCs w:val="24"/>
        </w:rPr>
        <w:t>Ther</w:t>
      </w:r>
      <w:proofErr w:type="spellEnd"/>
      <w:r w:rsidRPr="001B3D7B">
        <w:rPr>
          <w:rFonts w:ascii="Book Antiqua" w:hAnsi="Book Antiqua"/>
          <w:sz w:val="24"/>
          <w:szCs w:val="24"/>
        </w:rPr>
        <w:t xml:space="preserve"> 2016; </w:t>
      </w:r>
      <w:r w:rsidRPr="001B3D7B">
        <w:rPr>
          <w:rFonts w:ascii="Book Antiqua" w:hAnsi="Book Antiqua"/>
          <w:b/>
          <w:sz w:val="24"/>
          <w:szCs w:val="24"/>
        </w:rPr>
        <w:t>5</w:t>
      </w:r>
      <w:r w:rsidRPr="001B3D7B">
        <w:rPr>
          <w:rFonts w:ascii="Book Antiqua" w:hAnsi="Book Antiqua"/>
          <w:sz w:val="24"/>
          <w:szCs w:val="24"/>
        </w:rPr>
        <w:t>: 491-508 [PMID: 27783223 DOI: 10.1007/s40121-016-0134-x]</w:t>
      </w:r>
    </w:p>
    <w:p w14:paraId="1B170B4B" w14:textId="4D2E18A6"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43</w:t>
      </w:r>
      <w:r w:rsidR="00027CAA" w:rsidRPr="001B3D7B">
        <w:rPr>
          <w:rFonts w:ascii="Book Antiqua" w:hAnsi="Book Antiqua"/>
          <w:sz w:val="24"/>
          <w:szCs w:val="24"/>
        </w:rPr>
        <w:t xml:space="preserve"> </w:t>
      </w:r>
      <w:r w:rsidRPr="001B3D7B">
        <w:rPr>
          <w:rFonts w:ascii="Book Antiqua" w:hAnsi="Book Antiqua"/>
          <w:sz w:val="24"/>
          <w:szCs w:val="24"/>
        </w:rPr>
        <w:t>Public Health England. Hepatitis C in England: 2017 report. 2017. Available from: https://assets.publishing.service.gov.uk/government/uploads/system/uploads/attachment_data/file/599738/hepatitis_c_in_england_2017_report.pdf</w:t>
      </w:r>
    </w:p>
    <w:p w14:paraId="5E190A8B" w14:textId="6360BFBB"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4 </w:t>
      </w:r>
      <w:r w:rsidRPr="001B3D7B">
        <w:rPr>
          <w:rFonts w:ascii="Book Antiqua" w:hAnsi="Book Antiqua"/>
          <w:b/>
          <w:sz w:val="24"/>
          <w:szCs w:val="24"/>
        </w:rPr>
        <w:t xml:space="preserve">Action Hepatitis Canada. </w:t>
      </w:r>
      <w:r w:rsidRPr="001B3D7B">
        <w:rPr>
          <w:rFonts w:ascii="Book Antiqua" w:hAnsi="Book Antiqua"/>
          <w:sz w:val="24"/>
          <w:szCs w:val="24"/>
        </w:rPr>
        <w:t>Treatment access update: Alberta,</w:t>
      </w:r>
      <w:r w:rsidR="00027CAA" w:rsidRPr="001B3D7B">
        <w:rPr>
          <w:rFonts w:ascii="Book Antiqua" w:hAnsi="Book Antiqua"/>
          <w:sz w:val="24"/>
          <w:szCs w:val="24"/>
        </w:rPr>
        <w:t xml:space="preserve"> </w:t>
      </w:r>
      <w:r w:rsidRPr="001B3D7B">
        <w:rPr>
          <w:rFonts w:ascii="Book Antiqua" w:hAnsi="Book Antiqua"/>
          <w:sz w:val="24"/>
          <w:szCs w:val="24"/>
        </w:rPr>
        <w:t>Saskatchewan, Manitoba, Yukon, and NIHB formularies all lift eligibility restrictions for hepatitis C treatment.</w:t>
      </w:r>
      <w:r w:rsidR="008134C3" w:rsidRPr="001B3D7B">
        <w:rPr>
          <w:rFonts w:ascii="Book Antiqua" w:hAnsi="Book Antiqua"/>
          <w:sz w:val="24"/>
          <w:szCs w:val="24"/>
        </w:rPr>
        <w:t xml:space="preserve"> </w:t>
      </w:r>
      <w:r w:rsidRPr="001B3D7B">
        <w:rPr>
          <w:rFonts w:ascii="Book Antiqua" w:hAnsi="Book Antiqua"/>
          <w:sz w:val="24"/>
          <w:szCs w:val="24"/>
        </w:rPr>
        <w:t>2018. Available from: http://www.actionhepatitiscanada.ca/news.html</w:t>
      </w:r>
    </w:p>
    <w:p w14:paraId="01B66F96"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5 </w:t>
      </w:r>
      <w:r w:rsidRPr="001B3D7B">
        <w:rPr>
          <w:rFonts w:ascii="Book Antiqua" w:hAnsi="Book Antiqua"/>
          <w:b/>
          <w:sz w:val="24"/>
          <w:szCs w:val="24"/>
        </w:rPr>
        <w:t>Wei L</w:t>
      </w:r>
      <w:r w:rsidRPr="001B3D7B">
        <w:rPr>
          <w:rFonts w:ascii="Book Antiqua" w:hAnsi="Book Antiqua"/>
          <w:sz w:val="24"/>
          <w:szCs w:val="24"/>
        </w:rPr>
        <w:t xml:space="preserve">, Wang FS, Zhang MX, Jia JD, Yakovlev AA,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W, </w:t>
      </w:r>
      <w:proofErr w:type="spellStart"/>
      <w:r w:rsidRPr="001B3D7B">
        <w:rPr>
          <w:rFonts w:ascii="Book Antiqua" w:hAnsi="Book Antiqua"/>
          <w:sz w:val="24"/>
          <w:szCs w:val="24"/>
        </w:rPr>
        <w:t>Burnevich</w:t>
      </w:r>
      <w:proofErr w:type="spellEnd"/>
      <w:r w:rsidRPr="001B3D7B">
        <w:rPr>
          <w:rFonts w:ascii="Book Antiqua" w:hAnsi="Book Antiqua"/>
          <w:sz w:val="24"/>
          <w:szCs w:val="24"/>
        </w:rPr>
        <w:t xml:space="preserve"> E,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JQ, Jung YJ, Jiang XJ, Xu M, Chen XY,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Li J, Hou JL, Tang H, Dou XG, Gandhi Y, Hu WH, McPhee F, </w:t>
      </w:r>
      <w:proofErr w:type="spellStart"/>
      <w:r w:rsidRPr="001B3D7B">
        <w:rPr>
          <w:rFonts w:ascii="Book Antiqua" w:hAnsi="Book Antiqua"/>
          <w:sz w:val="24"/>
          <w:szCs w:val="24"/>
        </w:rPr>
        <w:t>Noviello</w:t>
      </w:r>
      <w:proofErr w:type="spellEnd"/>
      <w:r w:rsidRPr="001B3D7B">
        <w:rPr>
          <w:rFonts w:ascii="Book Antiqua" w:hAnsi="Book Antiqua"/>
          <w:sz w:val="24"/>
          <w:szCs w:val="24"/>
        </w:rPr>
        <w:t xml:space="preserve"> S, </w:t>
      </w:r>
      <w:proofErr w:type="spellStart"/>
      <w:r w:rsidRPr="001B3D7B">
        <w:rPr>
          <w:rFonts w:ascii="Book Antiqua" w:hAnsi="Book Antiqua"/>
          <w:sz w:val="24"/>
          <w:szCs w:val="24"/>
        </w:rPr>
        <w:t>Treitel</w:t>
      </w:r>
      <w:proofErr w:type="spellEnd"/>
      <w:r w:rsidRPr="001B3D7B">
        <w:rPr>
          <w:rFonts w:ascii="Book Antiqua" w:hAnsi="Book Antiqua"/>
          <w:sz w:val="24"/>
          <w:szCs w:val="24"/>
        </w:rPr>
        <w:t xml:space="preserve"> M, Mo L, Deng J. Daclatasvir plus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in treatment-naïve patients with hepatitis C virus genotype 1b infection. </w:t>
      </w:r>
      <w:r w:rsidRPr="001B3D7B">
        <w:rPr>
          <w:rFonts w:ascii="Book Antiqua" w:hAnsi="Book Antiqua"/>
          <w:i/>
          <w:sz w:val="24"/>
          <w:szCs w:val="24"/>
        </w:rPr>
        <w:t>World J Gastroenterol</w:t>
      </w:r>
      <w:r w:rsidRPr="001B3D7B">
        <w:rPr>
          <w:rFonts w:ascii="Book Antiqua" w:hAnsi="Book Antiqua"/>
          <w:sz w:val="24"/>
          <w:szCs w:val="24"/>
        </w:rPr>
        <w:t xml:space="preserve"> 2018; </w:t>
      </w:r>
      <w:r w:rsidRPr="001B3D7B">
        <w:rPr>
          <w:rFonts w:ascii="Book Antiqua" w:hAnsi="Book Antiqua"/>
          <w:b/>
          <w:sz w:val="24"/>
          <w:szCs w:val="24"/>
        </w:rPr>
        <w:t>24</w:t>
      </w:r>
      <w:r w:rsidRPr="001B3D7B">
        <w:rPr>
          <w:rFonts w:ascii="Book Antiqua" w:hAnsi="Book Antiqua"/>
          <w:sz w:val="24"/>
          <w:szCs w:val="24"/>
        </w:rPr>
        <w:t>: 1361-1372 [PMID: 29599611 DOI: 10.3748/wjg.v24.i12.1361]</w:t>
      </w:r>
    </w:p>
    <w:p w14:paraId="4EE36EFC"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6 </w:t>
      </w:r>
      <w:r w:rsidRPr="001B3D7B">
        <w:rPr>
          <w:rFonts w:ascii="Book Antiqua" w:hAnsi="Book Antiqua"/>
          <w:b/>
          <w:sz w:val="24"/>
          <w:szCs w:val="24"/>
        </w:rPr>
        <w:t>Wei L</w:t>
      </w:r>
      <w:r w:rsidRPr="001B3D7B">
        <w:rPr>
          <w:rFonts w:ascii="Book Antiqua" w:hAnsi="Book Antiqua"/>
          <w:sz w:val="24"/>
          <w:szCs w:val="24"/>
        </w:rPr>
        <w:t xml:space="preserve">,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w:t>
      </w:r>
      <w:proofErr w:type="spellStart"/>
      <w:r w:rsidRPr="001B3D7B">
        <w:rPr>
          <w:rFonts w:ascii="Book Antiqua" w:hAnsi="Book Antiqua"/>
          <w:sz w:val="24"/>
          <w:szCs w:val="24"/>
        </w:rPr>
        <w:t>Hou</w:t>
      </w:r>
      <w:proofErr w:type="spellEnd"/>
      <w:r w:rsidRPr="001B3D7B">
        <w:rPr>
          <w:rFonts w:ascii="Book Antiqua" w:hAnsi="Book Antiqua"/>
          <w:sz w:val="24"/>
          <w:szCs w:val="24"/>
        </w:rPr>
        <w:t xml:space="preserve"> JL, Tang H, Ning Q, Cheng J, Nan Y, Zhang L, Li J, Jiang J, McNabb B, Zhang F, Camus G, Mo H, </w:t>
      </w:r>
      <w:proofErr w:type="spellStart"/>
      <w:r w:rsidRPr="001B3D7B">
        <w:rPr>
          <w:rFonts w:ascii="Book Antiqua" w:hAnsi="Book Antiqua"/>
          <w:sz w:val="24"/>
          <w:szCs w:val="24"/>
        </w:rPr>
        <w:t>Osinusi</w:t>
      </w:r>
      <w:proofErr w:type="spellEnd"/>
      <w:r w:rsidRPr="001B3D7B">
        <w:rPr>
          <w:rFonts w:ascii="Book Antiqua" w:hAnsi="Book Antiqua"/>
          <w:sz w:val="24"/>
          <w:szCs w:val="24"/>
        </w:rPr>
        <w:t xml:space="preserve"> A, Brainard DM, Gong G, </w:t>
      </w:r>
      <w:proofErr w:type="spellStart"/>
      <w:r w:rsidRPr="001B3D7B">
        <w:rPr>
          <w:rFonts w:ascii="Book Antiqua" w:hAnsi="Book Antiqua"/>
          <w:sz w:val="24"/>
          <w:szCs w:val="24"/>
        </w:rPr>
        <w:t>Mou</w:t>
      </w:r>
      <w:proofErr w:type="spellEnd"/>
      <w:r w:rsidRPr="001B3D7B">
        <w:rPr>
          <w:rFonts w:ascii="Book Antiqua" w:hAnsi="Book Antiqua"/>
          <w:sz w:val="24"/>
          <w:szCs w:val="24"/>
        </w:rPr>
        <w:t xml:space="preserve"> Z, Wu S, Wang G, Hu P, Gao Y, Jia J,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 Ledipasvir/sofosbuvir for treatment-naive and treatment-experienced Chinese patients with genotype 1 HCV: an open-label, phase 3b study.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8; </w:t>
      </w:r>
      <w:r w:rsidRPr="001B3D7B">
        <w:rPr>
          <w:rFonts w:ascii="Book Antiqua" w:hAnsi="Book Antiqua"/>
          <w:b/>
          <w:sz w:val="24"/>
          <w:szCs w:val="24"/>
        </w:rPr>
        <w:t>12</w:t>
      </w:r>
      <w:r w:rsidRPr="001B3D7B">
        <w:rPr>
          <w:rFonts w:ascii="Book Antiqua" w:hAnsi="Book Antiqua"/>
          <w:sz w:val="24"/>
          <w:szCs w:val="24"/>
        </w:rPr>
        <w:t>: 126-132 [PMID: 29637511 DOI: 10.1007/s12072-018-9856-z]</w:t>
      </w:r>
    </w:p>
    <w:p w14:paraId="06259ACF" w14:textId="04381C81"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7 </w:t>
      </w:r>
      <w:r w:rsidRPr="001B3D7B">
        <w:rPr>
          <w:rFonts w:ascii="Book Antiqua" w:hAnsi="Book Antiqua"/>
          <w:b/>
          <w:sz w:val="24"/>
          <w:szCs w:val="24"/>
        </w:rPr>
        <w:t>Wei L</w:t>
      </w:r>
      <w:r w:rsidRPr="001B3D7B">
        <w:rPr>
          <w:rFonts w:ascii="Book Antiqua" w:hAnsi="Book Antiqua"/>
          <w:sz w:val="24"/>
          <w:szCs w:val="24"/>
        </w:rPr>
        <w:t xml:space="preserve">, Cheng J, Luo J, Li ZP,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JL, </w:t>
      </w:r>
      <w:proofErr w:type="spellStart"/>
      <w:r w:rsidRPr="001B3D7B">
        <w:rPr>
          <w:rFonts w:ascii="Book Antiqua" w:hAnsi="Book Antiqua"/>
          <w:sz w:val="24"/>
          <w:szCs w:val="24"/>
        </w:rPr>
        <w:t>Hou</w:t>
      </w:r>
      <w:proofErr w:type="spellEnd"/>
      <w:r w:rsidRPr="001B3D7B">
        <w:rPr>
          <w:rFonts w:ascii="Book Antiqua" w:hAnsi="Book Antiqua"/>
          <w:sz w:val="24"/>
          <w:szCs w:val="24"/>
        </w:rPr>
        <w:t xml:space="preserve"> JD, Jia MX, Zhang Y, Huang Q,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GJ, Wang DL, Yang W, Zhao CY, Zhao G, Tang SM, Lin GZ, Gong JJ,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ZL, Gao JF, Sarah KB, Linda F, </w:t>
      </w:r>
      <w:proofErr w:type="spellStart"/>
      <w:r w:rsidRPr="001B3D7B">
        <w:rPr>
          <w:rFonts w:ascii="Book Antiqua" w:hAnsi="Book Antiqua"/>
          <w:sz w:val="24"/>
          <w:szCs w:val="24"/>
        </w:rPr>
        <w:t>Niloufar</w:t>
      </w:r>
      <w:proofErr w:type="spellEnd"/>
      <w:r w:rsidRPr="001B3D7B">
        <w:rPr>
          <w:rFonts w:ascii="Book Antiqua" w:hAnsi="Book Antiqua"/>
          <w:sz w:val="24"/>
          <w:szCs w:val="24"/>
        </w:rPr>
        <w:t xml:space="preserve"> M, Wang Y, Wang J. Efficacy and safety of </w:t>
      </w:r>
      <w:proofErr w:type="spellStart"/>
      <w:r w:rsidRPr="001B3D7B">
        <w:rPr>
          <w:rFonts w:ascii="Book Antiqua" w:hAnsi="Book Antiqua"/>
          <w:sz w:val="24"/>
          <w:szCs w:val="24"/>
        </w:rPr>
        <w:t>paritaprevir</w:t>
      </w:r>
      <w:proofErr w:type="spellEnd"/>
      <w:r w:rsidRPr="001B3D7B">
        <w:rPr>
          <w:rFonts w:ascii="Book Antiqua" w:hAnsi="Book Antiqua"/>
          <w:sz w:val="24"/>
          <w:szCs w:val="24"/>
        </w:rPr>
        <w:t>/ritonavir/</w:t>
      </w:r>
      <w:proofErr w:type="spellStart"/>
      <w:r w:rsidRPr="001B3D7B">
        <w:rPr>
          <w:rFonts w:ascii="Book Antiqua" w:hAnsi="Book Antiqua"/>
          <w:sz w:val="24"/>
          <w:szCs w:val="24"/>
        </w:rPr>
        <w:t>ombitasvir</w:t>
      </w:r>
      <w:proofErr w:type="spellEnd"/>
      <w:r w:rsidRPr="001B3D7B">
        <w:rPr>
          <w:rFonts w:ascii="Book Antiqua" w:hAnsi="Book Antiqua"/>
          <w:sz w:val="24"/>
          <w:szCs w:val="24"/>
        </w:rPr>
        <w:t xml:space="preserve"> combined with dasabuvir in non-cirrhotic Asian adult patients with newly diagnosed and treated chronic HCV genotype 1b infection: a randomized, double-blind, placebo-controlled study - China data.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Gan Zang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8; </w:t>
      </w:r>
      <w:r w:rsidRPr="001B3D7B">
        <w:rPr>
          <w:rFonts w:ascii="Book Antiqua" w:hAnsi="Book Antiqua"/>
          <w:b/>
          <w:sz w:val="24"/>
          <w:szCs w:val="24"/>
        </w:rPr>
        <w:t>26</w:t>
      </w:r>
      <w:r w:rsidRPr="001B3D7B">
        <w:rPr>
          <w:rFonts w:ascii="Book Antiqua" w:hAnsi="Book Antiqua"/>
          <w:sz w:val="24"/>
          <w:szCs w:val="24"/>
        </w:rPr>
        <w:t>: 359-364 [PMID: 29996204 DOI: 10.3760/cma.j.issn.1007-3418.2018.05.009]</w:t>
      </w:r>
    </w:p>
    <w:p w14:paraId="6BB0B8D6"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8 </w:t>
      </w:r>
      <w:r w:rsidRPr="001B3D7B">
        <w:rPr>
          <w:rFonts w:ascii="Book Antiqua" w:hAnsi="Book Antiqua"/>
          <w:b/>
          <w:sz w:val="24"/>
          <w:szCs w:val="24"/>
        </w:rPr>
        <w:t>Wei L</w:t>
      </w:r>
      <w:r w:rsidRPr="001B3D7B">
        <w:rPr>
          <w:rFonts w:ascii="Book Antiqua" w:hAnsi="Book Antiqua"/>
          <w:sz w:val="24"/>
          <w:szCs w:val="24"/>
        </w:rPr>
        <w:t xml:space="preserve">, Jia JD, Wang FS,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JQ, Zhao XM, Mu S, Liang LW, Wang Z, Hwang P, Robertson MN, </w:t>
      </w:r>
      <w:proofErr w:type="spellStart"/>
      <w:r w:rsidRPr="001B3D7B">
        <w:rPr>
          <w:rFonts w:ascii="Book Antiqua" w:hAnsi="Book Antiqua"/>
          <w:sz w:val="24"/>
          <w:szCs w:val="24"/>
        </w:rPr>
        <w:t>Ingravallo</w:t>
      </w:r>
      <w:proofErr w:type="spellEnd"/>
      <w:r w:rsidRPr="001B3D7B">
        <w:rPr>
          <w:rFonts w:ascii="Book Antiqua" w:hAnsi="Book Antiqua"/>
          <w:sz w:val="24"/>
          <w:szCs w:val="24"/>
        </w:rPr>
        <w:t xml:space="preserve"> P, Asante-Appiah E, Wei B, Evans B, Hanna GJ, </w:t>
      </w:r>
      <w:proofErr w:type="spellStart"/>
      <w:r w:rsidRPr="001B3D7B">
        <w:rPr>
          <w:rFonts w:ascii="Book Antiqua" w:hAnsi="Book Antiqua"/>
          <w:sz w:val="24"/>
          <w:szCs w:val="24"/>
        </w:rPr>
        <w:t>Talwani</w:t>
      </w:r>
      <w:proofErr w:type="spellEnd"/>
      <w:r w:rsidRPr="001B3D7B">
        <w:rPr>
          <w:rFonts w:ascii="Book Antiqua" w:hAnsi="Book Antiqua"/>
          <w:sz w:val="24"/>
          <w:szCs w:val="24"/>
        </w:rPr>
        <w:t xml:space="preserve"> R,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P, Zhdanov K, Cheng PN, </w:t>
      </w:r>
      <w:proofErr w:type="spellStart"/>
      <w:r w:rsidRPr="001B3D7B">
        <w:rPr>
          <w:rFonts w:ascii="Book Antiqua" w:hAnsi="Book Antiqua"/>
          <w:sz w:val="24"/>
          <w:szCs w:val="24"/>
        </w:rPr>
        <w:t>Tanwandee</w:t>
      </w:r>
      <w:proofErr w:type="spellEnd"/>
      <w:r w:rsidRPr="001B3D7B">
        <w:rPr>
          <w:rFonts w:ascii="Book Antiqua" w:hAnsi="Book Antiqua"/>
          <w:sz w:val="24"/>
          <w:szCs w:val="24"/>
        </w:rPr>
        <w:t xml:space="preserve"> T, Nguyen VK, Heo J, Isakov V, George J; C-CORAL Investigators. Efficacy and safety of elbasvir/grazoprevir in participants with hepatitis C virus genotype 1, 4, or 6 infection from the Asia-Pacific region and </w:t>
      </w:r>
      <w:r w:rsidRPr="001B3D7B">
        <w:rPr>
          <w:rFonts w:ascii="Book Antiqua" w:hAnsi="Book Antiqua"/>
          <w:sz w:val="24"/>
          <w:szCs w:val="24"/>
        </w:rPr>
        <w:lastRenderedPageBreak/>
        <w:t xml:space="preserve">Russia: Final results from the randomized C-CORAL study. </w:t>
      </w:r>
      <w:r w:rsidRPr="001B3D7B">
        <w:rPr>
          <w:rFonts w:ascii="Book Antiqua" w:hAnsi="Book Antiqua"/>
          <w:i/>
          <w:sz w:val="24"/>
          <w:szCs w:val="24"/>
        </w:rPr>
        <w:t xml:space="preserve">J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9; </w:t>
      </w:r>
      <w:r w:rsidRPr="001B3D7B">
        <w:rPr>
          <w:rFonts w:ascii="Book Antiqua" w:hAnsi="Book Antiqua"/>
          <w:b/>
          <w:sz w:val="24"/>
          <w:szCs w:val="24"/>
        </w:rPr>
        <w:t>34</w:t>
      </w:r>
      <w:r w:rsidRPr="001B3D7B">
        <w:rPr>
          <w:rFonts w:ascii="Book Antiqua" w:hAnsi="Book Antiqua"/>
          <w:sz w:val="24"/>
          <w:szCs w:val="24"/>
        </w:rPr>
        <w:t>: 12-21 [PMID: 30311701 DOI: 10.1111/jgh.14509]</w:t>
      </w:r>
    </w:p>
    <w:p w14:paraId="75AFC813"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49 </w:t>
      </w:r>
      <w:r w:rsidRPr="001B3D7B">
        <w:rPr>
          <w:rFonts w:ascii="Book Antiqua" w:hAnsi="Book Antiqua"/>
          <w:b/>
          <w:sz w:val="24"/>
          <w:szCs w:val="24"/>
        </w:rPr>
        <w:t>Wei L</w:t>
      </w:r>
      <w:r w:rsidRPr="001B3D7B">
        <w:rPr>
          <w:rFonts w:ascii="Book Antiqua" w:hAnsi="Book Antiqua"/>
          <w:sz w:val="24"/>
          <w:szCs w:val="24"/>
        </w:rPr>
        <w:t xml:space="preserve">,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w:t>
      </w:r>
      <w:proofErr w:type="spellStart"/>
      <w:r w:rsidRPr="001B3D7B">
        <w:rPr>
          <w:rFonts w:ascii="Book Antiqua" w:hAnsi="Book Antiqua"/>
          <w:sz w:val="24"/>
          <w:szCs w:val="24"/>
        </w:rPr>
        <w:t>Hou</w:t>
      </w:r>
      <w:proofErr w:type="spellEnd"/>
      <w:r w:rsidRPr="001B3D7B">
        <w:rPr>
          <w:rFonts w:ascii="Book Antiqua" w:hAnsi="Book Antiqua"/>
          <w:sz w:val="24"/>
          <w:szCs w:val="24"/>
        </w:rPr>
        <w:t xml:space="preserve"> JL, Jia J, Li W, Xu M, Li J, Wu S, Cheng J, Jiang J, Wang G, Yang Y, </w:t>
      </w:r>
      <w:proofErr w:type="spellStart"/>
      <w:r w:rsidRPr="001B3D7B">
        <w:rPr>
          <w:rFonts w:ascii="Book Antiqua" w:hAnsi="Book Antiqua"/>
          <w:sz w:val="24"/>
          <w:szCs w:val="24"/>
        </w:rPr>
        <w:t>Mou</w:t>
      </w:r>
      <w:proofErr w:type="spellEnd"/>
      <w:r w:rsidRPr="001B3D7B">
        <w:rPr>
          <w:rFonts w:ascii="Book Antiqua" w:hAnsi="Book Antiqua"/>
          <w:sz w:val="24"/>
          <w:szCs w:val="24"/>
        </w:rPr>
        <w:t xml:space="preserve"> Z, Gao ZL, Gong G,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JQ, Hu P, Tang H, Lin F, Dou X, Li L, Zhang LL, Nan Y, </w:t>
      </w:r>
      <w:proofErr w:type="spellStart"/>
      <w:r w:rsidRPr="001B3D7B">
        <w:rPr>
          <w:rFonts w:ascii="Book Antiqua" w:hAnsi="Book Antiqua"/>
          <w:sz w:val="24"/>
          <w:szCs w:val="24"/>
        </w:rPr>
        <w:t>Massetto</w:t>
      </w:r>
      <w:proofErr w:type="spellEnd"/>
      <w:r w:rsidRPr="001B3D7B">
        <w:rPr>
          <w:rFonts w:ascii="Book Antiqua" w:hAnsi="Book Antiqua"/>
          <w:sz w:val="24"/>
          <w:szCs w:val="24"/>
        </w:rPr>
        <w:t xml:space="preserve"> B, Yang JC, Knox SJ, Kersey K, German P, Mo H, Jiang D, Brainard DM, Jiang J, Ning Q,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 Sofosbuvir plus ribavirin with or without peginterferon for the treatment of hepatitis C virus: Results from a phase 3b study in China. </w:t>
      </w:r>
      <w:r w:rsidRPr="001B3D7B">
        <w:rPr>
          <w:rFonts w:ascii="Book Antiqua" w:hAnsi="Book Antiqua"/>
          <w:i/>
          <w:sz w:val="24"/>
          <w:szCs w:val="24"/>
        </w:rPr>
        <w:t xml:space="preserve">J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8; </w:t>
      </w:r>
      <w:r w:rsidRPr="001B3D7B">
        <w:rPr>
          <w:rFonts w:ascii="Book Antiqua" w:hAnsi="Book Antiqua"/>
          <w:b/>
          <w:sz w:val="24"/>
          <w:szCs w:val="24"/>
        </w:rPr>
        <w:t>33</w:t>
      </w:r>
      <w:r w:rsidRPr="001B3D7B">
        <w:rPr>
          <w:rFonts w:ascii="Book Antiqua" w:hAnsi="Book Antiqua"/>
          <w:sz w:val="24"/>
          <w:szCs w:val="24"/>
        </w:rPr>
        <w:t>: 1168-1176 [PMID: 29380415 DOI: 10.1111/jgh.14102]</w:t>
      </w:r>
    </w:p>
    <w:p w14:paraId="739B751D" w14:textId="20C400E6"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0 </w:t>
      </w:r>
      <w:r w:rsidRPr="001B3D7B">
        <w:rPr>
          <w:rFonts w:ascii="Book Antiqua" w:hAnsi="Book Antiqua"/>
          <w:b/>
          <w:sz w:val="24"/>
          <w:szCs w:val="24"/>
        </w:rPr>
        <w:t>Wei L,</w:t>
      </w:r>
      <w:r w:rsidRPr="001B3D7B">
        <w:rPr>
          <w:rFonts w:ascii="Book Antiqua" w:hAnsi="Book Antiqua"/>
          <w:sz w:val="24"/>
          <w:szCs w:val="24"/>
        </w:rPr>
        <w:t xml:space="preserve">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Huang Y, Wu S, Xu M, Tang H, Cheng J, Gao Y, </w:t>
      </w:r>
      <w:proofErr w:type="spellStart"/>
      <w:r w:rsidRPr="001B3D7B">
        <w:rPr>
          <w:rFonts w:ascii="Book Antiqua" w:hAnsi="Book Antiqua"/>
          <w:sz w:val="24"/>
          <w:szCs w:val="24"/>
        </w:rPr>
        <w:t>Mou</w:t>
      </w:r>
      <w:proofErr w:type="spellEnd"/>
      <w:r w:rsidRPr="001B3D7B">
        <w:rPr>
          <w:rFonts w:ascii="Book Antiqua" w:hAnsi="Book Antiqua"/>
          <w:sz w:val="24"/>
          <w:szCs w:val="24"/>
        </w:rPr>
        <w:t xml:space="preserve"> Z, Dou X, Nan Y, Ning Q, Mao Y, </w:t>
      </w:r>
      <w:proofErr w:type="spellStart"/>
      <w:r w:rsidRPr="001B3D7B">
        <w:rPr>
          <w:rFonts w:ascii="Book Antiqua" w:hAnsi="Book Antiqua"/>
          <w:sz w:val="24"/>
          <w:szCs w:val="24"/>
        </w:rPr>
        <w:t>Stamm</w:t>
      </w:r>
      <w:proofErr w:type="spellEnd"/>
      <w:r w:rsidRPr="001B3D7B">
        <w:rPr>
          <w:rFonts w:ascii="Book Antiqua" w:hAnsi="Book Antiqua"/>
          <w:sz w:val="24"/>
          <w:szCs w:val="24"/>
        </w:rPr>
        <w:t xml:space="preserve"> L, Lu S, </w:t>
      </w:r>
      <w:proofErr w:type="spellStart"/>
      <w:r w:rsidRPr="001B3D7B">
        <w:rPr>
          <w:rFonts w:ascii="Book Antiqua" w:hAnsi="Book Antiqua"/>
          <w:sz w:val="24"/>
          <w:szCs w:val="24"/>
        </w:rPr>
        <w:t>Dvory-Sobol</w:t>
      </w:r>
      <w:proofErr w:type="spellEnd"/>
      <w:r w:rsidRPr="001B3D7B">
        <w:rPr>
          <w:rFonts w:ascii="Book Antiqua" w:hAnsi="Book Antiqua"/>
          <w:sz w:val="24"/>
          <w:szCs w:val="24"/>
        </w:rPr>
        <w:t xml:space="preserve"> H, Mo H, Brainard D, Yang Y, Wang G, Hu P, Zhang L, Gao Z, Lin F, Shang J, Gong G, Li J, Su M,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 Hou J, Jia J. Safety and Efficacy of sofosbuvir/</w:t>
      </w:r>
      <w:proofErr w:type="spellStart"/>
      <w:r w:rsidRPr="001B3D7B">
        <w:rPr>
          <w:rFonts w:ascii="Book Antiqua" w:hAnsi="Book Antiqua"/>
          <w:sz w:val="24"/>
          <w:szCs w:val="24"/>
        </w:rPr>
        <w:t>velpatasvir</w:t>
      </w:r>
      <w:proofErr w:type="spellEnd"/>
      <w:r w:rsidRPr="001B3D7B">
        <w:rPr>
          <w:rFonts w:ascii="Book Antiqua" w:hAnsi="Book Antiqua"/>
          <w:sz w:val="24"/>
          <w:szCs w:val="24"/>
        </w:rPr>
        <w:t xml:space="preserve"> in genotype 1-6 HCV-infected patients in China: Results from a phase 3 clini</w:t>
      </w:r>
      <w:r w:rsidR="00D00E39" w:rsidRPr="001B3D7B">
        <w:rPr>
          <w:rFonts w:ascii="Book Antiqua" w:hAnsi="Book Antiqua"/>
          <w:sz w:val="24"/>
          <w:szCs w:val="24"/>
        </w:rPr>
        <w:t>c</w:t>
      </w:r>
      <w:r w:rsidRPr="001B3D7B">
        <w:rPr>
          <w:rFonts w:ascii="Book Antiqua" w:hAnsi="Book Antiqua"/>
          <w:sz w:val="24"/>
          <w:szCs w:val="24"/>
        </w:rPr>
        <w:t xml:space="preserve">al trial. </w:t>
      </w:r>
      <w:r w:rsidRPr="001B3D7B">
        <w:rPr>
          <w:rFonts w:ascii="Book Antiqua" w:hAnsi="Book Antiqua"/>
          <w:i/>
          <w:sz w:val="24"/>
          <w:szCs w:val="24"/>
        </w:rPr>
        <w:t>Hepatology</w:t>
      </w:r>
      <w:r w:rsidRPr="001B3D7B">
        <w:rPr>
          <w:rFonts w:ascii="Book Antiqua" w:hAnsi="Book Antiqua"/>
          <w:sz w:val="24"/>
          <w:szCs w:val="24"/>
        </w:rPr>
        <w:t xml:space="preserve"> 2018;</w:t>
      </w:r>
      <w:r w:rsidR="00D00E39" w:rsidRPr="001B3D7B">
        <w:rPr>
          <w:rFonts w:ascii="Book Antiqua" w:hAnsi="Book Antiqua"/>
          <w:sz w:val="24"/>
          <w:szCs w:val="24"/>
        </w:rPr>
        <w:t xml:space="preserve"> </w:t>
      </w:r>
      <w:r w:rsidRPr="001B3D7B">
        <w:rPr>
          <w:rFonts w:ascii="Book Antiqua" w:hAnsi="Book Antiqua"/>
          <w:b/>
          <w:sz w:val="24"/>
          <w:szCs w:val="24"/>
        </w:rPr>
        <w:t>68</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379A </w:t>
      </w:r>
      <w:r w:rsidR="00771315" w:rsidRPr="001B3D7B">
        <w:rPr>
          <w:rFonts w:ascii="Book Antiqua" w:hAnsi="Book Antiqua"/>
          <w:sz w:val="24"/>
          <w:szCs w:val="24"/>
        </w:rPr>
        <w:t xml:space="preserve">[DOI: </w:t>
      </w:r>
      <w:r w:rsidR="00B41635" w:rsidRPr="001B3D7B">
        <w:rPr>
          <w:rFonts w:ascii="Book Antiqua" w:hAnsi="Book Antiqua"/>
          <w:sz w:val="24"/>
          <w:szCs w:val="24"/>
        </w:rPr>
        <w:t>10.1002/hep.30257</w:t>
      </w:r>
      <w:r w:rsidR="00771315" w:rsidRPr="001B3D7B">
        <w:rPr>
          <w:rFonts w:ascii="Book Antiqua" w:hAnsi="Book Antiqua"/>
          <w:sz w:val="24"/>
          <w:szCs w:val="24"/>
        </w:rPr>
        <w:t>]</w:t>
      </w:r>
    </w:p>
    <w:p w14:paraId="2DE8CF40"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1 </w:t>
      </w:r>
      <w:r w:rsidRPr="001B3D7B">
        <w:rPr>
          <w:rFonts w:ascii="Book Antiqua" w:hAnsi="Book Antiqua"/>
          <w:b/>
          <w:sz w:val="24"/>
          <w:szCs w:val="24"/>
        </w:rPr>
        <w:t>Wei L</w:t>
      </w:r>
      <w:r w:rsidRPr="001B3D7B">
        <w:rPr>
          <w:rFonts w:ascii="Book Antiqua" w:hAnsi="Book Antiqua"/>
          <w:sz w:val="24"/>
          <w:szCs w:val="24"/>
        </w:rPr>
        <w:t xml:space="preserve">, Lim SG,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w:t>
      </w:r>
      <w:proofErr w:type="spellStart"/>
      <w:r w:rsidRPr="001B3D7B">
        <w:rPr>
          <w:rFonts w:ascii="Book Antiqua" w:hAnsi="Book Antiqua"/>
          <w:sz w:val="24"/>
          <w:szCs w:val="24"/>
        </w:rPr>
        <w:t>V</w:t>
      </w:r>
      <w:r w:rsidRPr="001B3D7B">
        <w:rPr>
          <w:rFonts w:ascii="Book Antiqua" w:hAnsi="Book Antiqua" w:cs="Cambria"/>
          <w:sz w:val="24"/>
          <w:szCs w:val="24"/>
        </w:rPr>
        <w:t>ă</w:t>
      </w:r>
      <w:r w:rsidRPr="001B3D7B">
        <w:rPr>
          <w:rFonts w:ascii="Book Antiqua" w:hAnsi="Book Antiqua"/>
          <w:sz w:val="24"/>
          <w:szCs w:val="24"/>
        </w:rPr>
        <w:t>n</w:t>
      </w:r>
      <w:proofErr w:type="spellEnd"/>
      <w:r w:rsidRPr="001B3D7B">
        <w:rPr>
          <w:rFonts w:ascii="Book Antiqua" w:hAnsi="Book Antiqua"/>
          <w:sz w:val="24"/>
          <w:szCs w:val="24"/>
        </w:rPr>
        <w:t xml:space="preserve"> KN, </w:t>
      </w:r>
      <w:proofErr w:type="spellStart"/>
      <w:r w:rsidRPr="001B3D7B">
        <w:rPr>
          <w:rFonts w:ascii="Book Antiqua" w:hAnsi="Book Antiqua"/>
          <w:sz w:val="24"/>
          <w:szCs w:val="24"/>
        </w:rPr>
        <w:t>Piratvisuth</w:t>
      </w:r>
      <w:proofErr w:type="spellEnd"/>
      <w:r w:rsidRPr="001B3D7B">
        <w:rPr>
          <w:rFonts w:ascii="Book Antiqua" w:hAnsi="Book Antiqua"/>
          <w:sz w:val="24"/>
          <w:szCs w:val="24"/>
        </w:rPr>
        <w:t xml:space="preserve"> T, Huang Y, Wu S, Xu M, Tang H, Cheng J, Le </w:t>
      </w:r>
      <w:proofErr w:type="spellStart"/>
      <w:r w:rsidRPr="001B3D7B">
        <w:rPr>
          <w:rFonts w:ascii="Book Antiqua" w:hAnsi="Book Antiqua"/>
          <w:sz w:val="24"/>
          <w:szCs w:val="24"/>
        </w:rPr>
        <w:t>Manh</w:t>
      </w:r>
      <w:proofErr w:type="spellEnd"/>
      <w:r w:rsidRPr="001B3D7B">
        <w:rPr>
          <w:rFonts w:ascii="Book Antiqua" w:hAnsi="Book Antiqua"/>
          <w:sz w:val="24"/>
          <w:szCs w:val="24"/>
        </w:rPr>
        <w:t xml:space="preserve"> H, Gao Y, </w:t>
      </w:r>
      <w:proofErr w:type="spellStart"/>
      <w:r w:rsidRPr="001B3D7B">
        <w:rPr>
          <w:rFonts w:ascii="Book Antiqua" w:hAnsi="Book Antiqua"/>
          <w:sz w:val="24"/>
          <w:szCs w:val="24"/>
        </w:rPr>
        <w:t>Mou</w:t>
      </w:r>
      <w:proofErr w:type="spellEnd"/>
      <w:r w:rsidRPr="001B3D7B">
        <w:rPr>
          <w:rFonts w:ascii="Book Antiqua" w:hAnsi="Book Antiqua"/>
          <w:sz w:val="24"/>
          <w:szCs w:val="24"/>
        </w:rPr>
        <w:t xml:space="preserve"> Z, </w:t>
      </w:r>
      <w:proofErr w:type="spellStart"/>
      <w:r w:rsidRPr="001B3D7B">
        <w:rPr>
          <w:rFonts w:ascii="Book Antiqua" w:hAnsi="Book Antiqua"/>
          <w:sz w:val="24"/>
          <w:szCs w:val="24"/>
        </w:rPr>
        <w:t>Sobhonslidsuk</w:t>
      </w:r>
      <w:proofErr w:type="spellEnd"/>
      <w:r w:rsidRPr="001B3D7B">
        <w:rPr>
          <w:rFonts w:ascii="Book Antiqua" w:hAnsi="Book Antiqua"/>
          <w:sz w:val="24"/>
          <w:szCs w:val="24"/>
        </w:rPr>
        <w:t xml:space="preserve"> A, Dou X, </w:t>
      </w:r>
      <w:proofErr w:type="spellStart"/>
      <w:r w:rsidRPr="001B3D7B">
        <w:rPr>
          <w:rFonts w:ascii="Book Antiqua" w:hAnsi="Book Antiqua"/>
          <w:sz w:val="24"/>
          <w:szCs w:val="24"/>
        </w:rPr>
        <w:t>Thongsawat</w:t>
      </w:r>
      <w:proofErr w:type="spellEnd"/>
      <w:r w:rsidRPr="001B3D7B">
        <w:rPr>
          <w:rFonts w:ascii="Book Antiqua" w:hAnsi="Book Antiqua"/>
          <w:sz w:val="24"/>
          <w:szCs w:val="24"/>
        </w:rPr>
        <w:t xml:space="preserve"> S, Nan Y, Tan CK, Ning Q, Tee HP, Mao Y, </w:t>
      </w:r>
      <w:proofErr w:type="spellStart"/>
      <w:r w:rsidRPr="001B3D7B">
        <w:rPr>
          <w:rFonts w:ascii="Book Antiqua" w:hAnsi="Book Antiqua"/>
          <w:sz w:val="24"/>
          <w:szCs w:val="24"/>
        </w:rPr>
        <w:t>Stamm</w:t>
      </w:r>
      <w:proofErr w:type="spellEnd"/>
      <w:r w:rsidRPr="001B3D7B">
        <w:rPr>
          <w:rFonts w:ascii="Book Antiqua" w:hAnsi="Book Antiqua"/>
          <w:sz w:val="24"/>
          <w:szCs w:val="24"/>
        </w:rPr>
        <w:t xml:space="preserve"> LM, Lu S, </w:t>
      </w:r>
      <w:proofErr w:type="spellStart"/>
      <w:r w:rsidRPr="001B3D7B">
        <w:rPr>
          <w:rFonts w:ascii="Book Antiqua" w:hAnsi="Book Antiqua"/>
          <w:sz w:val="24"/>
          <w:szCs w:val="24"/>
        </w:rPr>
        <w:t>Dvory-Sobol</w:t>
      </w:r>
      <w:proofErr w:type="spellEnd"/>
      <w:r w:rsidRPr="001B3D7B">
        <w:rPr>
          <w:rFonts w:ascii="Book Antiqua" w:hAnsi="Book Antiqua"/>
          <w:sz w:val="24"/>
          <w:szCs w:val="24"/>
        </w:rPr>
        <w:t xml:space="preserve"> H, Mo H, Brainard DM, Yang YF, Dao L, Wang GQ, </w:t>
      </w:r>
      <w:proofErr w:type="spellStart"/>
      <w:r w:rsidRPr="001B3D7B">
        <w:rPr>
          <w:rFonts w:ascii="Book Antiqua" w:hAnsi="Book Antiqua"/>
          <w:sz w:val="24"/>
          <w:szCs w:val="24"/>
        </w:rPr>
        <w:t>Tanwandee</w:t>
      </w:r>
      <w:proofErr w:type="spellEnd"/>
      <w:r w:rsidRPr="001B3D7B">
        <w:rPr>
          <w:rFonts w:ascii="Book Antiqua" w:hAnsi="Book Antiqua"/>
          <w:sz w:val="24"/>
          <w:szCs w:val="24"/>
        </w:rPr>
        <w:t xml:space="preserve"> T, Hu P, </w:t>
      </w:r>
      <w:proofErr w:type="spellStart"/>
      <w:r w:rsidRPr="001B3D7B">
        <w:rPr>
          <w:rFonts w:ascii="Book Antiqua" w:hAnsi="Book Antiqua"/>
          <w:sz w:val="24"/>
          <w:szCs w:val="24"/>
        </w:rPr>
        <w:t>Tangkijvanich</w:t>
      </w:r>
      <w:proofErr w:type="spellEnd"/>
      <w:r w:rsidRPr="001B3D7B">
        <w:rPr>
          <w:rFonts w:ascii="Book Antiqua" w:hAnsi="Book Antiqua"/>
          <w:sz w:val="24"/>
          <w:szCs w:val="24"/>
        </w:rPr>
        <w:t xml:space="preserve"> P, Zhang L, Gao ZL, Lin F, Le TTP, Shang J, Gong G, Li J, Su M,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 Mohamed R, Hou JL, Jia J. Sofosbuvir-</w:t>
      </w:r>
      <w:proofErr w:type="spellStart"/>
      <w:r w:rsidRPr="001B3D7B">
        <w:rPr>
          <w:rFonts w:ascii="Book Antiqua" w:hAnsi="Book Antiqua"/>
          <w:sz w:val="24"/>
          <w:szCs w:val="24"/>
        </w:rPr>
        <w:t>velpatasvir</w:t>
      </w:r>
      <w:proofErr w:type="spellEnd"/>
      <w:r w:rsidRPr="001B3D7B">
        <w:rPr>
          <w:rFonts w:ascii="Book Antiqua" w:hAnsi="Book Antiqua"/>
          <w:sz w:val="24"/>
          <w:szCs w:val="24"/>
        </w:rPr>
        <w:t xml:space="preserve"> for treatment of chronic hepatitis C virus infection in Asia: a single-arm, open-label, phase 3 trial. </w:t>
      </w:r>
      <w:r w:rsidRPr="001B3D7B">
        <w:rPr>
          <w:rFonts w:ascii="Book Antiqua" w:hAnsi="Book Antiqua"/>
          <w:i/>
          <w:sz w:val="24"/>
          <w:szCs w:val="24"/>
        </w:rPr>
        <w:t xml:space="preserve">Lancet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9; </w:t>
      </w:r>
      <w:r w:rsidRPr="001B3D7B">
        <w:rPr>
          <w:rFonts w:ascii="Book Antiqua" w:hAnsi="Book Antiqua"/>
          <w:b/>
          <w:sz w:val="24"/>
          <w:szCs w:val="24"/>
        </w:rPr>
        <w:t>4</w:t>
      </w:r>
      <w:r w:rsidRPr="001B3D7B">
        <w:rPr>
          <w:rFonts w:ascii="Book Antiqua" w:hAnsi="Book Antiqua"/>
          <w:sz w:val="24"/>
          <w:szCs w:val="24"/>
        </w:rPr>
        <w:t>: 127-134 [PMID: 30555048 DOI: 10.1016/s2468-1253(18)30343-1]</w:t>
      </w:r>
    </w:p>
    <w:p w14:paraId="57638B83" w14:textId="69D8E2E1"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2 </w:t>
      </w:r>
      <w:r w:rsidRPr="001B3D7B">
        <w:rPr>
          <w:rFonts w:ascii="Book Antiqua" w:hAnsi="Book Antiqua"/>
          <w:b/>
          <w:sz w:val="24"/>
          <w:szCs w:val="24"/>
        </w:rPr>
        <w:t>An Z,</w:t>
      </w:r>
      <w:r w:rsidR="008134C3" w:rsidRPr="001B3D7B">
        <w:rPr>
          <w:rFonts w:ascii="Book Antiqua" w:hAnsi="Book Antiqua"/>
          <w:sz w:val="24"/>
          <w:szCs w:val="24"/>
        </w:rPr>
        <w:t xml:space="preserve"> </w:t>
      </w:r>
      <w:r w:rsidRPr="001B3D7B">
        <w:rPr>
          <w:rFonts w:ascii="Book Antiqua" w:hAnsi="Book Antiqua"/>
          <w:sz w:val="24"/>
          <w:szCs w:val="24"/>
        </w:rPr>
        <w:t xml:space="preserve">Ding Y, Dou X. Selection and evaluation of treatment regimens with direct-acting antiviral agents for patients with chronic hepatitis C in the real world in China. </w:t>
      </w:r>
      <w:proofErr w:type="spellStart"/>
      <w:r w:rsidRPr="001B3D7B">
        <w:rPr>
          <w:rFonts w:ascii="Book Antiqua" w:hAnsi="Book Antiqua"/>
          <w:i/>
          <w:sz w:val="24"/>
          <w:szCs w:val="24"/>
        </w:rPr>
        <w:t>Linchuang</w:t>
      </w:r>
      <w:proofErr w:type="spellEnd"/>
      <w:r w:rsidRPr="001B3D7B">
        <w:rPr>
          <w:rFonts w:ascii="Book Antiqua" w:hAnsi="Book Antiqua"/>
          <w:i/>
          <w:sz w:val="24"/>
          <w:szCs w:val="24"/>
        </w:rPr>
        <w:t xml:space="preserve"> Gan Dan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8; </w:t>
      </w:r>
      <w:r w:rsidRPr="001B3D7B">
        <w:rPr>
          <w:rFonts w:ascii="Book Antiqua" w:hAnsi="Book Antiqua"/>
          <w:b/>
          <w:sz w:val="24"/>
          <w:szCs w:val="24"/>
        </w:rPr>
        <w:t>34</w:t>
      </w:r>
      <w:r w:rsidRPr="001B3D7B">
        <w:rPr>
          <w:rFonts w:ascii="Book Antiqua" w:hAnsi="Book Antiqua"/>
          <w:sz w:val="24"/>
          <w:szCs w:val="24"/>
        </w:rPr>
        <w:t>: 233-237 [</w:t>
      </w:r>
      <w:r w:rsidR="008134C3" w:rsidRPr="001B3D7B">
        <w:rPr>
          <w:rFonts w:ascii="Book Antiqua" w:hAnsi="Book Antiqua"/>
          <w:sz w:val="24"/>
          <w:szCs w:val="24"/>
        </w:rPr>
        <w:t>DOI:</w:t>
      </w:r>
      <w:r w:rsidRPr="001B3D7B">
        <w:rPr>
          <w:rFonts w:ascii="Book Antiqua" w:hAnsi="Book Antiqua"/>
          <w:sz w:val="24"/>
          <w:szCs w:val="24"/>
        </w:rPr>
        <w:t xml:space="preserve"> 10.3969/j.issn.1001-5256.2018.02.003]</w:t>
      </w:r>
    </w:p>
    <w:p w14:paraId="20EC0273"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3 </w:t>
      </w:r>
      <w:r w:rsidRPr="001B3D7B">
        <w:rPr>
          <w:rFonts w:ascii="Book Antiqua" w:hAnsi="Book Antiqua"/>
          <w:b/>
          <w:sz w:val="24"/>
          <w:szCs w:val="24"/>
        </w:rPr>
        <w:t>Ji D</w:t>
      </w:r>
      <w:r w:rsidRPr="001B3D7B">
        <w:rPr>
          <w:rFonts w:ascii="Book Antiqua" w:hAnsi="Book Antiqua"/>
          <w:sz w:val="24"/>
          <w:szCs w:val="24"/>
        </w:rPr>
        <w:t xml:space="preserve">, Chen GF, Wang C, Wang YD, Shao Q, Li B, Zhao J, You SL, Hu JH, Liu JL, </w:t>
      </w:r>
      <w:proofErr w:type="spellStart"/>
      <w:r w:rsidRPr="001B3D7B">
        <w:rPr>
          <w:rFonts w:ascii="Book Antiqua" w:hAnsi="Book Antiqua"/>
          <w:sz w:val="24"/>
          <w:szCs w:val="24"/>
        </w:rPr>
        <w:t>Niu</w:t>
      </w:r>
      <w:proofErr w:type="spellEnd"/>
      <w:r w:rsidRPr="001B3D7B">
        <w:rPr>
          <w:rFonts w:ascii="Book Antiqua" w:hAnsi="Book Antiqua"/>
          <w:sz w:val="24"/>
          <w:szCs w:val="24"/>
        </w:rPr>
        <w:t xml:space="preserve"> XX, Chen J, Lu L, Wu V, Lau G. Twelve-week ribavirin-free direct-acting antivirals for treatment-experienced Chinese with HCV genotype 1b infection including cirrhotic patients.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6; </w:t>
      </w:r>
      <w:r w:rsidRPr="001B3D7B">
        <w:rPr>
          <w:rFonts w:ascii="Book Antiqua" w:hAnsi="Book Antiqua"/>
          <w:b/>
          <w:sz w:val="24"/>
          <w:szCs w:val="24"/>
        </w:rPr>
        <w:t>10</w:t>
      </w:r>
      <w:r w:rsidRPr="001B3D7B">
        <w:rPr>
          <w:rFonts w:ascii="Book Antiqua" w:hAnsi="Book Antiqua"/>
          <w:sz w:val="24"/>
          <w:szCs w:val="24"/>
        </w:rPr>
        <w:t>: 789-798 [PMID: 27443347 DOI: 10.1007/s12072-016-9755-0]</w:t>
      </w:r>
    </w:p>
    <w:p w14:paraId="1926B1CC"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54 </w:t>
      </w:r>
      <w:r w:rsidRPr="001B3D7B">
        <w:rPr>
          <w:rFonts w:ascii="Book Antiqua" w:hAnsi="Book Antiqua"/>
          <w:b/>
          <w:sz w:val="24"/>
          <w:szCs w:val="24"/>
        </w:rPr>
        <w:t>Ji F</w:t>
      </w:r>
      <w:r w:rsidRPr="001B3D7B">
        <w:rPr>
          <w:rFonts w:ascii="Book Antiqua" w:hAnsi="Book Antiqua"/>
          <w:sz w:val="24"/>
          <w:szCs w:val="24"/>
        </w:rPr>
        <w:t xml:space="preserve">, Wang W, Dang S, Wang S, Li B, Bai D, Zhao W, Deng H, Tian C, Li Z. Outcomes after sofosbuvir-containing regimens for hepatitis C virus in patients with decompensated cirrhosis: a real-world study. </w:t>
      </w:r>
      <w:r w:rsidRPr="001B3D7B">
        <w:rPr>
          <w:rFonts w:ascii="Book Antiqua" w:hAnsi="Book Antiqua"/>
          <w:i/>
          <w:sz w:val="24"/>
          <w:szCs w:val="24"/>
        </w:rPr>
        <w:t>Infect Agent Cancer</w:t>
      </w:r>
      <w:r w:rsidRPr="001B3D7B">
        <w:rPr>
          <w:rFonts w:ascii="Book Antiqua" w:hAnsi="Book Antiqua"/>
          <w:sz w:val="24"/>
          <w:szCs w:val="24"/>
        </w:rPr>
        <w:t xml:space="preserve"> 2017; </w:t>
      </w:r>
      <w:r w:rsidRPr="001B3D7B">
        <w:rPr>
          <w:rFonts w:ascii="Book Antiqua" w:hAnsi="Book Antiqua"/>
          <w:b/>
          <w:sz w:val="24"/>
          <w:szCs w:val="24"/>
        </w:rPr>
        <w:t>12</w:t>
      </w:r>
      <w:r w:rsidRPr="001B3D7B">
        <w:rPr>
          <w:rFonts w:ascii="Book Antiqua" w:hAnsi="Book Antiqua"/>
          <w:sz w:val="24"/>
          <w:szCs w:val="24"/>
        </w:rPr>
        <w:t>: 48 [PMID: 28924449 DOI: 10.1186/s13027-017-0158-1]</w:t>
      </w:r>
    </w:p>
    <w:p w14:paraId="7C7FA58A"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5 </w:t>
      </w:r>
      <w:r w:rsidRPr="001B3D7B">
        <w:rPr>
          <w:rFonts w:ascii="Book Antiqua" w:hAnsi="Book Antiqua"/>
          <w:b/>
          <w:sz w:val="24"/>
          <w:szCs w:val="24"/>
        </w:rPr>
        <w:t>Wu J</w:t>
      </w:r>
      <w:r w:rsidRPr="001B3D7B">
        <w:rPr>
          <w:rFonts w:ascii="Book Antiqua" w:hAnsi="Book Antiqua"/>
          <w:sz w:val="24"/>
          <w:szCs w:val="24"/>
        </w:rPr>
        <w:t xml:space="preserve">, Zhou Y, Fu X, Deng M, Zheng Y, Tian G, Li Y, Wang C, Ding C, </w:t>
      </w:r>
      <w:proofErr w:type="spellStart"/>
      <w:r w:rsidRPr="001B3D7B">
        <w:rPr>
          <w:rFonts w:ascii="Book Antiqua" w:hAnsi="Book Antiqua"/>
          <w:sz w:val="24"/>
          <w:szCs w:val="24"/>
        </w:rPr>
        <w:t>Ruan</w:t>
      </w:r>
      <w:proofErr w:type="spellEnd"/>
      <w:r w:rsidRPr="001B3D7B">
        <w:rPr>
          <w:rFonts w:ascii="Book Antiqua" w:hAnsi="Book Antiqua"/>
          <w:sz w:val="24"/>
          <w:szCs w:val="24"/>
        </w:rPr>
        <w:t xml:space="preserve"> B, Yang S, Li L. The Burden of Chronic Hepatitis C in China From 2004 to 2050: An Individual-Based </w:t>
      </w:r>
      <w:proofErr w:type="spellStart"/>
      <w:r w:rsidRPr="001B3D7B">
        <w:rPr>
          <w:rFonts w:ascii="Book Antiqua" w:hAnsi="Book Antiqua"/>
          <w:sz w:val="24"/>
          <w:szCs w:val="24"/>
        </w:rPr>
        <w:t>Modeling</w:t>
      </w:r>
      <w:proofErr w:type="spellEnd"/>
      <w:r w:rsidRPr="001B3D7B">
        <w:rPr>
          <w:rFonts w:ascii="Book Antiqua" w:hAnsi="Book Antiqua"/>
          <w:sz w:val="24"/>
          <w:szCs w:val="24"/>
        </w:rPr>
        <w:t xml:space="preserve"> Study. </w:t>
      </w:r>
      <w:r w:rsidRPr="001B3D7B">
        <w:rPr>
          <w:rFonts w:ascii="Book Antiqua" w:hAnsi="Book Antiqua"/>
          <w:i/>
          <w:sz w:val="24"/>
          <w:szCs w:val="24"/>
        </w:rPr>
        <w:t>Hepatology</w:t>
      </w:r>
      <w:r w:rsidRPr="001B3D7B">
        <w:rPr>
          <w:rFonts w:ascii="Book Antiqua" w:hAnsi="Book Antiqua"/>
          <w:sz w:val="24"/>
          <w:szCs w:val="24"/>
        </w:rPr>
        <w:t xml:space="preserve"> 2019; </w:t>
      </w:r>
      <w:r w:rsidRPr="001B3D7B">
        <w:rPr>
          <w:rFonts w:ascii="Book Antiqua" w:hAnsi="Book Antiqua"/>
          <w:b/>
          <w:sz w:val="24"/>
          <w:szCs w:val="24"/>
        </w:rPr>
        <w:t>69</w:t>
      </w:r>
      <w:r w:rsidRPr="001B3D7B">
        <w:rPr>
          <w:rFonts w:ascii="Book Antiqua" w:hAnsi="Book Antiqua"/>
          <w:sz w:val="24"/>
          <w:szCs w:val="24"/>
        </w:rPr>
        <w:t>: 1442-1452 [PMID: 30561833 DOI: 10.1002/hep.30476]</w:t>
      </w:r>
    </w:p>
    <w:p w14:paraId="47FE9572" w14:textId="455536FA"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6 </w:t>
      </w:r>
      <w:r w:rsidRPr="001B3D7B">
        <w:rPr>
          <w:rFonts w:ascii="Book Antiqua" w:hAnsi="Book Antiqua"/>
          <w:b/>
          <w:sz w:val="24"/>
          <w:szCs w:val="24"/>
        </w:rPr>
        <w:t>Tang H,</w:t>
      </w:r>
      <w:r w:rsidR="001D364E" w:rsidRPr="001B3D7B">
        <w:rPr>
          <w:rFonts w:ascii="Book Antiqua" w:hAnsi="Book Antiqua"/>
          <w:sz w:val="24"/>
          <w:szCs w:val="24"/>
        </w:rPr>
        <w:t xml:space="preserve"> </w:t>
      </w:r>
      <w:r w:rsidRPr="001B3D7B">
        <w:rPr>
          <w:rFonts w:ascii="Book Antiqua" w:hAnsi="Book Antiqua"/>
          <w:sz w:val="24"/>
          <w:szCs w:val="24"/>
        </w:rPr>
        <w:t xml:space="preserve">Wu J, Wu B, Xu X, Ye X, Zhang W. Long-term outcomes associated with sofosbuvir-based regimens for treatment of chronic hepatitis C in China. </w:t>
      </w:r>
      <w:r w:rsidRPr="001B3D7B">
        <w:rPr>
          <w:rFonts w:ascii="Book Antiqua" w:hAnsi="Book Antiqua"/>
          <w:i/>
          <w:sz w:val="24"/>
          <w:szCs w:val="24"/>
        </w:rPr>
        <w:t>Value Health</w:t>
      </w:r>
      <w:r w:rsidRPr="001B3D7B">
        <w:rPr>
          <w:rFonts w:ascii="Book Antiqua" w:hAnsi="Book Antiqua"/>
          <w:sz w:val="24"/>
          <w:szCs w:val="24"/>
        </w:rPr>
        <w:t xml:space="preserve"> 2018;</w:t>
      </w:r>
      <w:r w:rsidR="00F91D1C" w:rsidRPr="001B3D7B">
        <w:rPr>
          <w:rFonts w:ascii="Book Antiqua" w:hAnsi="Book Antiqua"/>
          <w:sz w:val="24"/>
          <w:szCs w:val="24"/>
        </w:rPr>
        <w:t xml:space="preserve"> </w:t>
      </w:r>
      <w:r w:rsidRPr="001B3D7B">
        <w:rPr>
          <w:rFonts w:ascii="Book Antiqua" w:hAnsi="Book Antiqua"/>
          <w:b/>
          <w:sz w:val="24"/>
          <w:szCs w:val="24"/>
        </w:rPr>
        <w:t>2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2: S65 </w:t>
      </w:r>
      <w:r w:rsidR="00F91D1C" w:rsidRPr="001B3D7B">
        <w:rPr>
          <w:rFonts w:ascii="Book Antiqua" w:hAnsi="Book Antiqua"/>
          <w:sz w:val="24"/>
          <w:szCs w:val="24"/>
        </w:rPr>
        <w:t>[DOI: 10.1016/j.jval.2018.07.488]</w:t>
      </w:r>
    </w:p>
    <w:p w14:paraId="0CB80910" w14:textId="3568CADB"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7 </w:t>
      </w:r>
      <w:r w:rsidRPr="001B3D7B">
        <w:rPr>
          <w:rFonts w:ascii="Book Antiqua" w:hAnsi="Book Antiqua"/>
          <w:b/>
          <w:sz w:val="24"/>
          <w:szCs w:val="24"/>
        </w:rPr>
        <w:t>Wu J,</w:t>
      </w:r>
      <w:r w:rsidR="001D364E" w:rsidRPr="001B3D7B">
        <w:rPr>
          <w:rFonts w:ascii="Book Antiqua" w:hAnsi="Book Antiqua"/>
          <w:sz w:val="24"/>
          <w:szCs w:val="24"/>
        </w:rPr>
        <w:t xml:space="preserve"> </w:t>
      </w:r>
      <w:r w:rsidRPr="001B3D7B">
        <w:rPr>
          <w:rFonts w:ascii="Book Antiqua" w:hAnsi="Book Antiqua"/>
          <w:sz w:val="24"/>
          <w:szCs w:val="24"/>
        </w:rPr>
        <w:t xml:space="preserve">Wu B, Xu X, Ye X, Zhang W. Long-term health outcomes of pan-genotypic direct-acting antiviral treatment of chronic hepatitis C in China.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9;</w:t>
      </w:r>
      <w:r w:rsidR="003A2157" w:rsidRPr="001B3D7B">
        <w:rPr>
          <w:rFonts w:ascii="Book Antiqua" w:hAnsi="Book Antiqua"/>
          <w:sz w:val="24"/>
          <w:szCs w:val="24"/>
        </w:rPr>
        <w:t xml:space="preserve"> </w:t>
      </w:r>
      <w:r w:rsidRPr="001B3D7B">
        <w:rPr>
          <w:rFonts w:ascii="Book Antiqua" w:hAnsi="Book Antiqua"/>
          <w:b/>
          <w:sz w:val="24"/>
          <w:szCs w:val="24"/>
        </w:rPr>
        <w:t>13</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93 </w:t>
      </w:r>
      <w:r w:rsidR="003A2157" w:rsidRPr="001B3D7B">
        <w:rPr>
          <w:rFonts w:ascii="Book Antiqua" w:hAnsi="Book Antiqua"/>
          <w:sz w:val="24"/>
          <w:szCs w:val="24"/>
        </w:rPr>
        <w:t xml:space="preserve">[DOI: </w:t>
      </w:r>
      <w:r w:rsidR="009F0765" w:rsidRPr="001B3D7B">
        <w:rPr>
          <w:rFonts w:ascii="Book Antiqua" w:hAnsi="Book Antiqua"/>
          <w:sz w:val="24"/>
          <w:szCs w:val="24"/>
        </w:rPr>
        <w:t>10.1007/s12072-019-09936-5</w:t>
      </w:r>
      <w:r w:rsidR="003A2157" w:rsidRPr="001B3D7B">
        <w:rPr>
          <w:rFonts w:ascii="Book Antiqua" w:hAnsi="Book Antiqua"/>
          <w:sz w:val="24"/>
          <w:szCs w:val="24"/>
        </w:rPr>
        <w:t>]</w:t>
      </w:r>
    </w:p>
    <w:p w14:paraId="0B406BB4"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8 </w:t>
      </w:r>
      <w:proofErr w:type="spellStart"/>
      <w:r w:rsidRPr="001B3D7B">
        <w:rPr>
          <w:rFonts w:ascii="Book Antiqua" w:hAnsi="Book Antiqua"/>
          <w:b/>
          <w:sz w:val="24"/>
          <w:szCs w:val="24"/>
        </w:rPr>
        <w:t>Cacoub</w:t>
      </w:r>
      <w:proofErr w:type="spellEnd"/>
      <w:r w:rsidRPr="001B3D7B">
        <w:rPr>
          <w:rFonts w:ascii="Book Antiqua" w:hAnsi="Book Antiqua"/>
          <w:b/>
          <w:sz w:val="24"/>
          <w:szCs w:val="24"/>
        </w:rPr>
        <w:t xml:space="preserve"> P</w:t>
      </w:r>
      <w:r w:rsidRPr="001B3D7B">
        <w:rPr>
          <w:rFonts w:ascii="Book Antiqua" w:hAnsi="Book Antiqua"/>
          <w:sz w:val="24"/>
          <w:szCs w:val="24"/>
        </w:rPr>
        <w:t xml:space="preserve">, </w:t>
      </w:r>
      <w:proofErr w:type="spellStart"/>
      <w:r w:rsidRPr="001B3D7B">
        <w:rPr>
          <w:rFonts w:ascii="Book Antiqua" w:hAnsi="Book Antiqua"/>
          <w:sz w:val="24"/>
          <w:szCs w:val="24"/>
        </w:rPr>
        <w:t>Gragnani</w:t>
      </w:r>
      <w:proofErr w:type="spellEnd"/>
      <w:r w:rsidRPr="001B3D7B">
        <w:rPr>
          <w:rFonts w:ascii="Book Antiqua" w:hAnsi="Book Antiqua"/>
          <w:sz w:val="24"/>
          <w:szCs w:val="24"/>
        </w:rPr>
        <w:t xml:space="preserve"> L, </w:t>
      </w:r>
      <w:proofErr w:type="spellStart"/>
      <w:r w:rsidRPr="001B3D7B">
        <w:rPr>
          <w:rFonts w:ascii="Book Antiqua" w:hAnsi="Book Antiqua"/>
          <w:sz w:val="24"/>
          <w:szCs w:val="24"/>
        </w:rPr>
        <w:t>Comarmond</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Zignego</w:t>
      </w:r>
      <w:proofErr w:type="spellEnd"/>
      <w:r w:rsidRPr="001B3D7B">
        <w:rPr>
          <w:rFonts w:ascii="Book Antiqua" w:hAnsi="Book Antiqua"/>
          <w:sz w:val="24"/>
          <w:szCs w:val="24"/>
        </w:rPr>
        <w:t xml:space="preserve"> AL. Extrahepatic manifestations of chronic hepatitis C virus infection. </w:t>
      </w:r>
      <w:r w:rsidRPr="001B3D7B">
        <w:rPr>
          <w:rFonts w:ascii="Book Antiqua" w:hAnsi="Book Antiqua"/>
          <w:i/>
          <w:sz w:val="24"/>
          <w:szCs w:val="24"/>
        </w:rPr>
        <w:t>Dig Liver Dis</w:t>
      </w:r>
      <w:r w:rsidRPr="001B3D7B">
        <w:rPr>
          <w:rFonts w:ascii="Book Antiqua" w:hAnsi="Book Antiqua"/>
          <w:sz w:val="24"/>
          <w:szCs w:val="24"/>
        </w:rPr>
        <w:t xml:space="preserve"> 2014; </w:t>
      </w:r>
      <w:r w:rsidRPr="001B3D7B">
        <w:rPr>
          <w:rFonts w:ascii="Book Antiqua" w:hAnsi="Book Antiqua"/>
          <w:b/>
          <w:sz w:val="24"/>
          <w:szCs w:val="24"/>
        </w:rPr>
        <w:t xml:space="preserve">46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5: S165-S173 [PMID: 25458776 DOI: 10.1016/j.dld.2014.10.005]</w:t>
      </w:r>
    </w:p>
    <w:p w14:paraId="4170976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59 </w:t>
      </w:r>
      <w:r w:rsidRPr="001B3D7B">
        <w:rPr>
          <w:rFonts w:ascii="Book Antiqua" w:hAnsi="Book Antiqua"/>
          <w:b/>
          <w:sz w:val="24"/>
          <w:szCs w:val="24"/>
        </w:rPr>
        <w:t>van der Meer AJ</w:t>
      </w:r>
      <w:r w:rsidRPr="001B3D7B">
        <w:rPr>
          <w:rFonts w:ascii="Book Antiqua" w:hAnsi="Book Antiqua"/>
          <w:sz w:val="24"/>
          <w:szCs w:val="24"/>
        </w:rPr>
        <w:t xml:space="preserve">. Association between antiviral treatment and extrahepatic outcomes in patients with hepatitis C virus infection. </w:t>
      </w:r>
      <w:r w:rsidRPr="001B3D7B">
        <w:rPr>
          <w:rFonts w:ascii="Book Antiqua" w:hAnsi="Book Antiqua"/>
          <w:i/>
          <w:sz w:val="24"/>
          <w:szCs w:val="24"/>
        </w:rPr>
        <w:t>Gut</w:t>
      </w:r>
      <w:r w:rsidRPr="001B3D7B">
        <w:rPr>
          <w:rFonts w:ascii="Book Antiqua" w:hAnsi="Book Antiqua"/>
          <w:sz w:val="24"/>
          <w:szCs w:val="24"/>
        </w:rPr>
        <w:t xml:space="preserve"> 2015; </w:t>
      </w:r>
      <w:r w:rsidRPr="001B3D7B">
        <w:rPr>
          <w:rFonts w:ascii="Book Antiqua" w:hAnsi="Book Antiqua"/>
          <w:b/>
          <w:sz w:val="24"/>
          <w:szCs w:val="24"/>
        </w:rPr>
        <w:t>64</w:t>
      </w:r>
      <w:r w:rsidRPr="001B3D7B">
        <w:rPr>
          <w:rFonts w:ascii="Book Antiqua" w:hAnsi="Book Antiqua"/>
          <w:sz w:val="24"/>
          <w:szCs w:val="24"/>
        </w:rPr>
        <w:t>: 364-366 [PMID: 25601636 DOI: 10.1136/gutjnl-2014-308745]</w:t>
      </w:r>
    </w:p>
    <w:p w14:paraId="176D416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0 </w:t>
      </w:r>
      <w:r w:rsidRPr="001B3D7B">
        <w:rPr>
          <w:rFonts w:ascii="Book Antiqua" w:hAnsi="Book Antiqua"/>
          <w:b/>
          <w:sz w:val="24"/>
          <w:szCs w:val="24"/>
        </w:rPr>
        <w:t>Lee MH</w:t>
      </w:r>
      <w:r w:rsidRPr="001B3D7B">
        <w:rPr>
          <w:rFonts w:ascii="Book Antiqua" w:hAnsi="Book Antiqua"/>
          <w:sz w:val="24"/>
          <w:szCs w:val="24"/>
        </w:rPr>
        <w:t xml:space="preserve">, Yang HI, Lu SN, Jen CL, You SL, Wang LY, Wang CH, Chen WJ, Chen CJ; R.E.V.E.A.L.-HCV Study Group. Chronic hepatitis C virus infection increases mortality from hepatic and extrahepatic diseases: a community-based long-term prospective study. </w:t>
      </w:r>
      <w:r w:rsidRPr="001B3D7B">
        <w:rPr>
          <w:rFonts w:ascii="Book Antiqua" w:hAnsi="Book Antiqua"/>
          <w:i/>
          <w:sz w:val="24"/>
          <w:szCs w:val="24"/>
        </w:rPr>
        <w:t>J Infect Dis</w:t>
      </w:r>
      <w:r w:rsidRPr="001B3D7B">
        <w:rPr>
          <w:rFonts w:ascii="Book Antiqua" w:hAnsi="Book Antiqua"/>
          <w:sz w:val="24"/>
          <w:szCs w:val="24"/>
        </w:rPr>
        <w:t xml:space="preserve"> 2012; </w:t>
      </w:r>
      <w:r w:rsidRPr="001B3D7B">
        <w:rPr>
          <w:rFonts w:ascii="Book Antiqua" w:hAnsi="Book Antiqua"/>
          <w:b/>
          <w:sz w:val="24"/>
          <w:szCs w:val="24"/>
        </w:rPr>
        <w:t>206</w:t>
      </w:r>
      <w:r w:rsidRPr="001B3D7B">
        <w:rPr>
          <w:rFonts w:ascii="Book Antiqua" w:hAnsi="Book Antiqua"/>
          <w:sz w:val="24"/>
          <w:szCs w:val="24"/>
        </w:rPr>
        <w:t>: 469-477 [PMID: 22811301 DOI: 10.1093/</w:t>
      </w:r>
      <w:proofErr w:type="spellStart"/>
      <w:r w:rsidRPr="001B3D7B">
        <w:rPr>
          <w:rFonts w:ascii="Book Antiqua" w:hAnsi="Book Antiqua"/>
          <w:sz w:val="24"/>
          <w:szCs w:val="24"/>
        </w:rPr>
        <w:t>infdis</w:t>
      </w:r>
      <w:proofErr w:type="spellEnd"/>
      <w:r w:rsidRPr="001B3D7B">
        <w:rPr>
          <w:rFonts w:ascii="Book Antiqua" w:hAnsi="Book Antiqua"/>
          <w:sz w:val="24"/>
          <w:szCs w:val="24"/>
        </w:rPr>
        <w:t>/jis385]</w:t>
      </w:r>
    </w:p>
    <w:p w14:paraId="5572F757" w14:textId="4231DF54"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1 </w:t>
      </w:r>
      <w:r w:rsidRPr="001B3D7B">
        <w:rPr>
          <w:rFonts w:ascii="Book Antiqua" w:hAnsi="Book Antiqua"/>
          <w:b/>
          <w:sz w:val="24"/>
          <w:szCs w:val="24"/>
        </w:rPr>
        <w:t>Wang W,</w:t>
      </w:r>
      <w:r w:rsidR="008134C3" w:rsidRPr="001B3D7B">
        <w:rPr>
          <w:rFonts w:ascii="Book Antiqua" w:hAnsi="Book Antiqua"/>
          <w:sz w:val="24"/>
          <w:szCs w:val="24"/>
        </w:rPr>
        <w:t xml:space="preserve"> </w:t>
      </w:r>
      <w:r w:rsidRPr="001B3D7B">
        <w:rPr>
          <w:rFonts w:ascii="Book Antiqua" w:hAnsi="Book Antiqua"/>
          <w:sz w:val="24"/>
          <w:szCs w:val="24"/>
        </w:rPr>
        <w:t xml:space="preserve">Yang Y, Dang S. Current status of research in extrahepatic manifestations of HCV infection. </w:t>
      </w:r>
      <w:r w:rsidRPr="001B3D7B">
        <w:rPr>
          <w:rFonts w:ascii="Book Antiqua" w:hAnsi="Book Antiqua"/>
          <w:i/>
          <w:sz w:val="24"/>
          <w:szCs w:val="24"/>
        </w:rPr>
        <w:t>Gan Zang</w:t>
      </w:r>
      <w:r w:rsidRPr="001B3D7B">
        <w:rPr>
          <w:rFonts w:ascii="Book Antiqua" w:hAnsi="Book Antiqua"/>
          <w:sz w:val="24"/>
          <w:szCs w:val="24"/>
        </w:rPr>
        <w:t xml:space="preserve"> 2018; </w:t>
      </w:r>
      <w:r w:rsidRPr="001B3D7B">
        <w:rPr>
          <w:rFonts w:ascii="Book Antiqua" w:hAnsi="Book Antiqua"/>
          <w:b/>
          <w:sz w:val="24"/>
          <w:szCs w:val="24"/>
        </w:rPr>
        <w:t>23</w:t>
      </w:r>
      <w:r w:rsidRPr="001B3D7B">
        <w:rPr>
          <w:rFonts w:ascii="Book Antiqua" w:hAnsi="Book Antiqua"/>
          <w:sz w:val="24"/>
          <w:szCs w:val="24"/>
        </w:rPr>
        <w:t>: 6-8</w:t>
      </w:r>
    </w:p>
    <w:p w14:paraId="3687A62A"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2 </w:t>
      </w:r>
      <w:proofErr w:type="spellStart"/>
      <w:r w:rsidRPr="001B3D7B">
        <w:rPr>
          <w:rFonts w:ascii="Book Antiqua" w:hAnsi="Book Antiqua"/>
          <w:b/>
          <w:sz w:val="24"/>
          <w:szCs w:val="24"/>
        </w:rPr>
        <w:t>Cacoub</w:t>
      </w:r>
      <w:proofErr w:type="spellEnd"/>
      <w:r w:rsidRPr="001B3D7B">
        <w:rPr>
          <w:rFonts w:ascii="Book Antiqua" w:hAnsi="Book Antiqua"/>
          <w:b/>
          <w:sz w:val="24"/>
          <w:szCs w:val="24"/>
        </w:rPr>
        <w:t xml:space="preserve"> P</w:t>
      </w:r>
      <w:r w:rsidRPr="001B3D7B">
        <w:rPr>
          <w:rFonts w:ascii="Book Antiqua" w:hAnsi="Book Antiqua"/>
          <w:sz w:val="24"/>
          <w:szCs w:val="24"/>
        </w:rPr>
        <w:t xml:space="preserve">, </w:t>
      </w:r>
      <w:proofErr w:type="spellStart"/>
      <w:r w:rsidRPr="001B3D7B">
        <w:rPr>
          <w:rFonts w:ascii="Book Antiqua" w:hAnsi="Book Antiqua"/>
          <w:sz w:val="24"/>
          <w:szCs w:val="24"/>
        </w:rPr>
        <w:t>Desbois</w:t>
      </w:r>
      <w:proofErr w:type="spellEnd"/>
      <w:r w:rsidRPr="001B3D7B">
        <w:rPr>
          <w:rFonts w:ascii="Book Antiqua" w:hAnsi="Book Antiqua"/>
          <w:sz w:val="24"/>
          <w:szCs w:val="24"/>
        </w:rPr>
        <w:t xml:space="preserve"> AC, </w:t>
      </w:r>
      <w:proofErr w:type="spellStart"/>
      <w:r w:rsidRPr="001B3D7B">
        <w:rPr>
          <w:rFonts w:ascii="Book Antiqua" w:hAnsi="Book Antiqua"/>
          <w:sz w:val="24"/>
          <w:szCs w:val="24"/>
        </w:rPr>
        <w:t>Comarmond</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Saadoun</w:t>
      </w:r>
      <w:proofErr w:type="spellEnd"/>
      <w:r w:rsidRPr="001B3D7B">
        <w:rPr>
          <w:rFonts w:ascii="Book Antiqua" w:hAnsi="Book Antiqua"/>
          <w:sz w:val="24"/>
          <w:szCs w:val="24"/>
        </w:rPr>
        <w:t xml:space="preserve"> D. Impact of sustained </w:t>
      </w:r>
      <w:proofErr w:type="spellStart"/>
      <w:r w:rsidRPr="001B3D7B">
        <w:rPr>
          <w:rFonts w:ascii="Book Antiqua" w:hAnsi="Book Antiqua"/>
          <w:sz w:val="24"/>
          <w:szCs w:val="24"/>
        </w:rPr>
        <w:t>virological</w:t>
      </w:r>
      <w:proofErr w:type="spellEnd"/>
      <w:r w:rsidRPr="001B3D7B">
        <w:rPr>
          <w:rFonts w:ascii="Book Antiqua" w:hAnsi="Book Antiqua"/>
          <w:sz w:val="24"/>
          <w:szCs w:val="24"/>
        </w:rPr>
        <w:t xml:space="preserve"> response on the extrahepatic manifestations of chronic hepatitis C: a meta-analysis. </w:t>
      </w:r>
      <w:r w:rsidRPr="001B3D7B">
        <w:rPr>
          <w:rFonts w:ascii="Book Antiqua" w:hAnsi="Book Antiqua"/>
          <w:i/>
          <w:sz w:val="24"/>
          <w:szCs w:val="24"/>
        </w:rPr>
        <w:t>Gut</w:t>
      </w:r>
      <w:r w:rsidRPr="001B3D7B">
        <w:rPr>
          <w:rFonts w:ascii="Book Antiqua" w:hAnsi="Book Antiqua"/>
          <w:sz w:val="24"/>
          <w:szCs w:val="24"/>
        </w:rPr>
        <w:t xml:space="preserve"> 2018; </w:t>
      </w:r>
      <w:r w:rsidRPr="001B3D7B">
        <w:rPr>
          <w:rFonts w:ascii="Book Antiqua" w:hAnsi="Book Antiqua"/>
          <w:b/>
          <w:sz w:val="24"/>
          <w:szCs w:val="24"/>
        </w:rPr>
        <w:t>67</w:t>
      </w:r>
      <w:r w:rsidRPr="001B3D7B">
        <w:rPr>
          <w:rFonts w:ascii="Book Antiqua" w:hAnsi="Book Antiqua"/>
          <w:sz w:val="24"/>
          <w:szCs w:val="24"/>
        </w:rPr>
        <w:t>: 2025-2034 [PMID: 29703790 DOI: 10.1136/gutjnl-2018-316234]</w:t>
      </w:r>
    </w:p>
    <w:p w14:paraId="0CFE5FC5" w14:textId="29AC4EC4"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63 </w:t>
      </w:r>
      <w:r w:rsidRPr="001B3D7B">
        <w:rPr>
          <w:rFonts w:ascii="Book Antiqua" w:hAnsi="Book Antiqua"/>
          <w:b/>
          <w:sz w:val="24"/>
          <w:szCs w:val="24"/>
        </w:rPr>
        <w:t>Zhang JJ,</w:t>
      </w:r>
      <w:r w:rsidR="008134C3" w:rsidRPr="001B3D7B">
        <w:rPr>
          <w:rFonts w:ascii="Book Antiqua" w:hAnsi="Book Antiqua"/>
          <w:sz w:val="24"/>
          <w:szCs w:val="24"/>
        </w:rPr>
        <w:t xml:space="preserve"> </w:t>
      </w:r>
      <w:r w:rsidRPr="001B3D7B">
        <w:rPr>
          <w:rFonts w:ascii="Book Antiqua" w:hAnsi="Book Antiqua"/>
          <w:sz w:val="24"/>
          <w:szCs w:val="24"/>
        </w:rPr>
        <w:t>Li XH, Su ZY, Cao CR. Changes of quality of life after antiviral therapy in patients with chronic hepatitis C and cryoglobulinemia.</w:t>
      </w:r>
      <w:r w:rsidRPr="001B3D7B">
        <w:rPr>
          <w:rFonts w:ascii="Book Antiqua" w:hAnsi="Book Antiqua"/>
          <w:i/>
          <w:sz w:val="24"/>
          <w:szCs w:val="24"/>
        </w:rPr>
        <w:t xml:space="preserve"> </w:t>
      </w:r>
      <w:proofErr w:type="spellStart"/>
      <w:r w:rsidRPr="001B3D7B">
        <w:rPr>
          <w:rFonts w:ascii="Book Antiqua" w:hAnsi="Book Antiqua"/>
          <w:i/>
          <w:sz w:val="24"/>
          <w:szCs w:val="24"/>
        </w:rPr>
        <w:t>Zhongguo</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Linchuang</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Yanjiu</w:t>
      </w:r>
      <w:proofErr w:type="spellEnd"/>
      <w:r w:rsidRPr="001B3D7B">
        <w:rPr>
          <w:rFonts w:ascii="Book Antiqua" w:hAnsi="Book Antiqua"/>
          <w:sz w:val="24"/>
          <w:szCs w:val="24"/>
        </w:rPr>
        <w:t xml:space="preserve"> 2016; </w:t>
      </w:r>
      <w:r w:rsidRPr="001B3D7B">
        <w:rPr>
          <w:rFonts w:ascii="Book Antiqua" w:hAnsi="Book Antiqua"/>
          <w:b/>
          <w:sz w:val="24"/>
          <w:szCs w:val="24"/>
        </w:rPr>
        <w:t>29</w:t>
      </w:r>
      <w:r w:rsidRPr="001B3D7B">
        <w:rPr>
          <w:rFonts w:ascii="Book Antiqua" w:hAnsi="Book Antiqua"/>
          <w:sz w:val="24"/>
          <w:szCs w:val="24"/>
        </w:rPr>
        <w:t>: 440-443 [</w:t>
      </w:r>
      <w:r w:rsidR="008134C3" w:rsidRPr="001B3D7B">
        <w:rPr>
          <w:rFonts w:ascii="Book Antiqua" w:hAnsi="Book Antiqua"/>
          <w:sz w:val="24"/>
          <w:szCs w:val="24"/>
        </w:rPr>
        <w:t xml:space="preserve">DOI: </w:t>
      </w:r>
      <w:r w:rsidRPr="001B3D7B">
        <w:rPr>
          <w:rFonts w:ascii="Book Antiqua" w:hAnsi="Book Antiqua"/>
          <w:sz w:val="24"/>
          <w:szCs w:val="24"/>
        </w:rPr>
        <w:t>10.13429/j.cnki.cjcr.2016.04.003]</w:t>
      </w:r>
    </w:p>
    <w:p w14:paraId="15ACB91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4 </w:t>
      </w:r>
      <w:r w:rsidRPr="001B3D7B">
        <w:rPr>
          <w:rFonts w:ascii="Book Antiqua" w:hAnsi="Book Antiqua"/>
          <w:b/>
          <w:sz w:val="24"/>
          <w:szCs w:val="24"/>
        </w:rPr>
        <w:t>Arase Y</w:t>
      </w:r>
      <w:r w:rsidRPr="001B3D7B">
        <w:rPr>
          <w:rFonts w:ascii="Book Antiqua" w:hAnsi="Book Antiqua"/>
          <w:sz w:val="24"/>
          <w:szCs w:val="24"/>
        </w:rPr>
        <w:t xml:space="preserve">, Suzuki F, Suzuki Y, </w:t>
      </w:r>
      <w:proofErr w:type="spellStart"/>
      <w:r w:rsidRPr="001B3D7B">
        <w:rPr>
          <w:rFonts w:ascii="Book Antiqua" w:hAnsi="Book Antiqua"/>
          <w:sz w:val="24"/>
          <w:szCs w:val="24"/>
        </w:rPr>
        <w:t>Akuta</w:t>
      </w:r>
      <w:proofErr w:type="spellEnd"/>
      <w:r w:rsidRPr="001B3D7B">
        <w:rPr>
          <w:rFonts w:ascii="Book Antiqua" w:hAnsi="Book Antiqua"/>
          <w:sz w:val="24"/>
          <w:szCs w:val="24"/>
        </w:rPr>
        <w:t xml:space="preserve"> N, Kobayashi M, Kawamura Y, </w:t>
      </w:r>
      <w:proofErr w:type="spellStart"/>
      <w:r w:rsidRPr="001B3D7B">
        <w:rPr>
          <w:rFonts w:ascii="Book Antiqua" w:hAnsi="Book Antiqua"/>
          <w:sz w:val="24"/>
          <w:szCs w:val="24"/>
        </w:rPr>
        <w:t>Yatsuji</w:t>
      </w:r>
      <w:proofErr w:type="spellEnd"/>
      <w:r w:rsidRPr="001B3D7B">
        <w:rPr>
          <w:rFonts w:ascii="Book Antiqua" w:hAnsi="Book Antiqua"/>
          <w:sz w:val="24"/>
          <w:szCs w:val="24"/>
        </w:rPr>
        <w:t xml:space="preserve"> H, </w:t>
      </w:r>
      <w:proofErr w:type="spellStart"/>
      <w:r w:rsidRPr="001B3D7B">
        <w:rPr>
          <w:rFonts w:ascii="Book Antiqua" w:hAnsi="Book Antiqua"/>
          <w:sz w:val="24"/>
          <w:szCs w:val="24"/>
        </w:rPr>
        <w:t>Sezaki</w:t>
      </w:r>
      <w:proofErr w:type="spellEnd"/>
      <w:r w:rsidRPr="001B3D7B">
        <w:rPr>
          <w:rFonts w:ascii="Book Antiqua" w:hAnsi="Book Antiqua"/>
          <w:sz w:val="24"/>
          <w:szCs w:val="24"/>
        </w:rPr>
        <w:t xml:space="preserve"> H, </w:t>
      </w:r>
      <w:proofErr w:type="spellStart"/>
      <w:r w:rsidRPr="001B3D7B">
        <w:rPr>
          <w:rFonts w:ascii="Book Antiqua" w:hAnsi="Book Antiqua"/>
          <w:sz w:val="24"/>
          <w:szCs w:val="24"/>
        </w:rPr>
        <w:t>Hosaka</w:t>
      </w:r>
      <w:proofErr w:type="spellEnd"/>
      <w:r w:rsidRPr="001B3D7B">
        <w:rPr>
          <w:rFonts w:ascii="Book Antiqua" w:hAnsi="Book Antiqua"/>
          <w:sz w:val="24"/>
          <w:szCs w:val="24"/>
        </w:rPr>
        <w:t xml:space="preserve"> T, </w:t>
      </w:r>
      <w:proofErr w:type="spellStart"/>
      <w:r w:rsidRPr="001B3D7B">
        <w:rPr>
          <w:rFonts w:ascii="Book Antiqua" w:hAnsi="Book Antiqua"/>
          <w:sz w:val="24"/>
          <w:szCs w:val="24"/>
        </w:rPr>
        <w:t>Hirakawa</w:t>
      </w:r>
      <w:proofErr w:type="spellEnd"/>
      <w:r w:rsidRPr="001B3D7B">
        <w:rPr>
          <w:rFonts w:ascii="Book Antiqua" w:hAnsi="Book Antiqua"/>
          <w:sz w:val="24"/>
          <w:szCs w:val="24"/>
        </w:rPr>
        <w:t xml:space="preserve"> M, Ikeda K, </w:t>
      </w:r>
      <w:proofErr w:type="spellStart"/>
      <w:r w:rsidRPr="001B3D7B">
        <w:rPr>
          <w:rFonts w:ascii="Book Antiqua" w:hAnsi="Book Antiqua"/>
          <w:sz w:val="24"/>
          <w:szCs w:val="24"/>
        </w:rPr>
        <w:t>Kumada</w:t>
      </w:r>
      <w:proofErr w:type="spellEnd"/>
      <w:r w:rsidRPr="001B3D7B">
        <w:rPr>
          <w:rFonts w:ascii="Book Antiqua" w:hAnsi="Book Antiqua"/>
          <w:sz w:val="24"/>
          <w:szCs w:val="24"/>
        </w:rPr>
        <w:t xml:space="preserve"> H. Sustained </w:t>
      </w:r>
      <w:proofErr w:type="spellStart"/>
      <w:r w:rsidRPr="001B3D7B">
        <w:rPr>
          <w:rFonts w:ascii="Book Antiqua" w:hAnsi="Book Antiqua"/>
          <w:sz w:val="24"/>
          <w:szCs w:val="24"/>
        </w:rPr>
        <w:t>virological</w:t>
      </w:r>
      <w:proofErr w:type="spellEnd"/>
      <w:r w:rsidRPr="001B3D7B">
        <w:rPr>
          <w:rFonts w:ascii="Book Antiqua" w:hAnsi="Book Antiqua"/>
          <w:sz w:val="24"/>
          <w:szCs w:val="24"/>
        </w:rPr>
        <w:t xml:space="preserve"> response reduces incidence of onset of type 2 diabetes in chronic hepatitis C. </w:t>
      </w:r>
      <w:r w:rsidRPr="001B3D7B">
        <w:rPr>
          <w:rFonts w:ascii="Book Antiqua" w:hAnsi="Book Antiqua"/>
          <w:i/>
          <w:sz w:val="24"/>
          <w:szCs w:val="24"/>
        </w:rPr>
        <w:t>Hepatology</w:t>
      </w:r>
      <w:r w:rsidRPr="001B3D7B">
        <w:rPr>
          <w:rFonts w:ascii="Book Antiqua" w:hAnsi="Book Antiqua"/>
          <w:sz w:val="24"/>
          <w:szCs w:val="24"/>
        </w:rPr>
        <w:t xml:space="preserve"> 2009; </w:t>
      </w:r>
      <w:r w:rsidRPr="001B3D7B">
        <w:rPr>
          <w:rFonts w:ascii="Book Antiqua" w:hAnsi="Book Antiqua"/>
          <w:b/>
          <w:sz w:val="24"/>
          <w:szCs w:val="24"/>
        </w:rPr>
        <w:t>49</w:t>
      </w:r>
      <w:r w:rsidRPr="001B3D7B">
        <w:rPr>
          <w:rFonts w:ascii="Book Antiqua" w:hAnsi="Book Antiqua"/>
          <w:sz w:val="24"/>
          <w:szCs w:val="24"/>
        </w:rPr>
        <w:t>: 739-744 [PMID: 19127513 DOI: 10.1002/hep.22703]</w:t>
      </w:r>
    </w:p>
    <w:p w14:paraId="1E46A8B7"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5 </w:t>
      </w:r>
      <w:proofErr w:type="spellStart"/>
      <w:r w:rsidRPr="001B3D7B">
        <w:rPr>
          <w:rFonts w:ascii="Book Antiqua" w:hAnsi="Book Antiqua"/>
          <w:b/>
          <w:sz w:val="24"/>
          <w:szCs w:val="24"/>
        </w:rPr>
        <w:t>Calvaruso</w:t>
      </w:r>
      <w:proofErr w:type="spellEnd"/>
      <w:r w:rsidRPr="001B3D7B">
        <w:rPr>
          <w:rFonts w:ascii="Book Antiqua" w:hAnsi="Book Antiqua"/>
          <w:b/>
          <w:sz w:val="24"/>
          <w:szCs w:val="24"/>
        </w:rPr>
        <w:t xml:space="preserve"> V</w:t>
      </w:r>
      <w:r w:rsidRPr="001B3D7B">
        <w:rPr>
          <w:rFonts w:ascii="Book Antiqua" w:hAnsi="Book Antiqua"/>
          <w:sz w:val="24"/>
          <w:szCs w:val="24"/>
        </w:rPr>
        <w:t xml:space="preserve">, </w:t>
      </w:r>
      <w:proofErr w:type="spellStart"/>
      <w:r w:rsidRPr="001B3D7B">
        <w:rPr>
          <w:rFonts w:ascii="Book Antiqua" w:hAnsi="Book Antiqua"/>
          <w:sz w:val="24"/>
          <w:szCs w:val="24"/>
        </w:rPr>
        <w:t>Craxì</w:t>
      </w:r>
      <w:proofErr w:type="spellEnd"/>
      <w:r w:rsidRPr="001B3D7B">
        <w:rPr>
          <w:rFonts w:ascii="Book Antiqua" w:hAnsi="Book Antiqua"/>
          <w:sz w:val="24"/>
          <w:szCs w:val="24"/>
        </w:rPr>
        <w:t xml:space="preserve"> A. Why do I treat my patients with mild hepatitis C? </w:t>
      </w:r>
      <w:r w:rsidRPr="001B3D7B">
        <w:rPr>
          <w:rFonts w:ascii="Book Antiqua" w:hAnsi="Book Antiqua"/>
          <w:i/>
          <w:sz w:val="24"/>
          <w:szCs w:val="24"/>
        </w:rPr>
        <w:t xml:space="preserve">Liver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6; </w:t>
      </w:r>
      <w:r w:rsidRPr="001B3D7B">
        <w:rPr>
          <w:rFonts w:ascii="Book Antiqua" w:hAnsi="Book Antiqua"/>
          <w:b/>
          <w:sz w:val="24"/>
          <w:szCs w:val="24"/>
        </w:rPr>
        <w:t xml:space="preserve">36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7-12 [PMID: 26725891 DOI: 10.1111/liv.13011]</w:t>
      </w:r>
    </w:p>
    <w:p w14:paraId="17C32EC7"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6 </w:t>
      </w:r>
      <w:proofErr w:type="spellStart"/>
      <w:r w:rsidRPr="001B3D7B">
        <w:rPr>
          <w:rFonts w:ascii="Book Antiqua" w:hAnsi="Book Antiqua"/>
          <w:b/>
          <w:sz w:val="24"/>
          <w:szCs w:val="24"/>
        </w:rPr>
        <w:t>Zignego</w:t>
      </w:r>
      <w:proofErr w:type="spellEnd"/>
      <w:r w:rsidRPr="001B3D7B">
        <w:rPr>
          <w:rFonts w:ascii="Book Antiqua" w:hAnsi="Book Antiqua"/>
          <w:b/>
          <w:sz w:val="24"/>
          <w:szCs w:val="24"/>
        </w:rPr>
        <w:t xml:space="preserve"> AL</w:t>
      </w:r>
      <w:r w:rsidRPr="001B3D7B">
        <w:rPr>
          <w:rFonts w:ascii="Book Antiqua" w:hAnsi="Book Antiqua"/>
          <w:sz w:val="24"/>
          <w:szCs w:val="24"/>
        </w:rPr>
        <w:t xml:space="preserve">, Ramos-Casals M, </w:t>
      </w:r>
      <w:proofErr w:type="spellStart"/>
      <w:r w:rsidRPr="001B3D7B">
        <w:rPr>
          <w:rFonts w:ascii="Book Antiqua" w:hAnsi="Book Antiqua"/>
          <w:sz w:val="24"/>
          <w:szCs w:val="24"/>
        </w:rPr>
        <w:t>Ferri</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Saadoun</w:t>
      </w:r>
      <w:proofErr w:type="spellEnd"/>
      <w:r w:rsidRPr="001B3D7B">
        <w:rPr>
          <w:rFonts w:ascii="Book Antiqua" w:hAnsi="Book Antiqua"/>
          <w:sz w:val="24"/>
          <w:szCs w:val="24"/>
        </w:rPr>
        <w:t xml:space="preserve"> D, </w:t>
      </w:r>
      <w:proofErr w:type="spellStart"/>
      <w:r w:rsidRPr="001B3D7B">
        <w:rPr>
          <w:rFonts w:ascii="Book Antiqua" w:hAnsi="Book Antiqua"/>
          <w:sz w:val="24"/>
          <w:szCs w:val="24"/>
        </w:rPr>
        <w:t>Arcaini</w:t>
      </w:r>
      <w:proofErr w:type="spellEnd"/>
      <w:r w:rsidRPr="001B3D7B">
        <w:rPr>
          <w:rFonts w:ascii="Book Antiqua" w:hAnsi="Book Antiqua"/>
          <w:sz w:val="24"/>
          <w:szCs w:val="24"/>
        </w:rPr>
        <w:t xml:space="preserve"> L, </w:t>
      </w:r>
      <w:proofErr w:type="spellStart"/>
      <w:r w:rsidRPr="001B3D7B">
        <w:rPr>
          <w:rFonts w:ascii="Book Antiqua" w:hAnsi="Book Antiqua"/>
          <w:sz w:val="24"/>
          <w:szCs w:val="24"/>
        </w:rPr>
        <w:t>Roccatello</w:t>
      </w:r>
      <w:proofErr w:type="spellEnd"/>
      <w:r w:rsidRPr="001B3D7B">
        <w:rPr>
          <w:rFonts w:ascii="Book Antiqua" w:hAnsi="Book Antiqua"/>
          <w:sz w:val="24"/>
          <w:szCs w:val="24"/>
        </w:rPr>
        <w:t xml:space="preserve"> D, Antonelli A, </w:t>
      </w:r>
      <w:proofErr w:type="spellStart"/>
      <w:r w:rsidRPr="001B3D7B">
        <w:rPr>
          <w:rFonts w:ascii="Book Antiqua" w:hAnsi="Book Antiqua"/>
          <w:sz w:val="24"/>
          <w:szCs w:val="24"/>
        </w:rPr>
        <w:t>Desbois</w:t>
      </w:r>
      <w:proofErr w:type="spellEnd"/>
      <w:r w:rsidRPr="001B3D7B">
        <w:rPr>
          <w:rFonts w:ascii="Book Antiqua" w:hAnsi="Book Antiqua"/>
          <w:sz w:val="24"/>
          <w:szCs w:val="24"/>
        </w:rPr>
        <w:t xml:space="preserve"> AC, </w:t>
      </w:r>
      <w:proofErr w:type="spellStart"/>
      <w:r w:rsidRPr="001B3D7B">
        <w:rPr>
          <w:rFonts w:ascii="Book Antiqua" w:hAnsi="Book Antiqua"/>
          <w:sz w:val="24"/>
          <w:szCs w:val="24"/>
        </w:rPr>
        <w:t>Comarmond</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Gragnani</w:t>
      </w:r>
      <w:proofErr w:type="spellEnd"/>
      <w:r w:rsidRPr="001B3D7B">
        <w:rPr>
          <w:rFonts w:ascii="Book Antiqua" w:hAnsi="Book Antiqua"/>
          <w:sz w:val="24"/>
          <w:szCs w:val="24"/>
        </w:rPr>
        <w:t xml:space="preserve"> L, </w:t>
      </w:r>
      <w:proofErr w:type="spellStart"/>
      <w:r w:rsidRPr="001B3D7B">
        <w:rPr>
          <w:rFonts w:ascii="Book Antiqua" w:hAnsi="Book Antiqua"/>
          <w:sz w:val="24"/>
          <w:szCs w:val="24"/>
        </w:rPr>
        <w:t>Casato</w:t>
      </w:r>
      <w:proofErr w:type="spellEnd"/>
      <w:r w:rsidRPr="001B3D7B">
        <w:rPr>
          <w:rFonts w:ascii="Book Antiqua" w:hAnsi="Book Antiqua"/>
          <w:sz w:val="24"/>
          <w:szCs w:val="24"/>
        </w:rPr>
        <w:t xml:space="preserve"> M, Lamprecht P, </w:t>
      </w:r>
      <w:proofErr w:type="spellStart"/>
      <w:r w:rsidRPr="001B3D7B">
        <w:rPr>
          <w:rFonts w:ascii="Book Antiqua" w:hAnsi="Book Antiqua"/>
          <w:sz w:val="24"/>
          <w:szCs w:val="24"/>
        </w:rPr>
        <w:t>Mangia</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Tzioufas</w:t>
      </w:r>
      <w:proofErr w:type="spellEnd"/>
      <w:r w:rsidRPr="001B3D7B">
        <w:rPr>
          <w:rFonts w:ascii="Book Antiqua" w:hAnsi="Book Antiqua"/>
          <w:sz w:val="24"/>
          <w:szCs w:val="24"/>
        </w:rPr>
        <w:t xml:space="preserve"> AG, </w:t>
      </w:r>
      <w:proofErr w:type="spellStart"/>
      <w:r w:rsidRPr="001B3D7B">
        <w:rPr>
          <w:rFonts w:ascii="Book Antiqua" w:hAnsi="Book Antiqua"/>
          <w:sz w:val="24"/>
          <w:szCs w:val="24"/>
        </w:rPr>
        <w:t>Younossi</w:t>
      </w:r>
      <w:proofErr w:type="spellEnd"/>
      <w:r w:rsidRPr="001B3D7B">
        <w:rPr>
          <w:rFonts w:ascii="Book Antiqua" w:hAnsi="Book Antiqua"/>
          <w:sz w:val="24"/>
          <w:szCs w:val="24"/>
        </w:rPr>
        <w:t xml:space="preserve"> ZM, </w:t>
      </w:r>
      <w:proofErr w:type="spellStart"/>
      <w:r w:rsidRPr="001B3D7B">
        <w:rPr>
          <w:rFonts w:ascii="Book Antiqua" w:hAnsi="Book Antiqua"/>
          <w:sz w:val="24"/>
          <w:szCs w:val="24"/>
        </w:rPr>
        <w:t>Cacoub</w:t>
      </w:r>
      <w:proofErr w:type="spellEnd"/>
      <w:r w:rsidRPr="001B3D7B">
        <w:rPr>
          <w:rFonts w:ascii="Book Antiqua" w:hAnsi="Book Antiqua"/>
          <w:sz w:val="24"/>
          <w:szCs w:val="24"/>
        </w:rPr>
        <w:t xml:space="preserve"> P; ISG-EHCV. International therapeutic guidelines for patients with HCV-related extrahepatic disorders. A multidisciplinary expert statement. </w:t>
      </w:r>
      <w:proofErr w:type="spellStart"/>
      <w:r w:rsidRPr="001B3D7B">
        <w:rPr>
          <w:rFonts w:ascii="Book Antiqua" w:hAnsi="Book Antiqua"/>
          <w:i/>
          <w:sz w:val="24"/>
          <w:szCs w:val="24"/>
        </w:rPr>
        <w:t>Autoimmun</w:t>
      </w:r>
      <w:proofErr w:type="spellEnd"/>
      <w:r w:rsidRPr="001B3D7B">
        <w:rPr>
          <w:rFonts w:ascii="Book Antiqua" w:hAnsi="Book Antiqua"/>
          <w:i/>
          <w:sz w:val="24"/>
          <w:szCs w:val="24"/>
        </w:rPr>
        <w:t xml:space="preserve"> Rev</w:t>
      </w:r>
      <w:r w:rsidRPr="001B3D7B">
        <w:rPr>
          <w:rFonts w:ascii="Book Antiqua" w:hAnsi="Book Antiqua"/>
          <w:sz w:val="24"/>
          <w:szCs w:val="24"/>
        </w:rPr>
        <w:t xml:space="preserve"> 2017; </w:t>
      </w:r>
      <w:r w:rsidRPr="001B3D7B">
        <w:rPr>
          <w:rFonts w:ascii="Book Antiqua" w:hAnsi="Book Antiqua"/>
          <w:b/>
          <w:sz w:val="24"/>
          <w:szCs w:val="24"/>
        </w:rPr>
        <w:t>16</w:t>
      </w:r>
      <w:r w:rsidRPr="001B3D7B">
        <w:rPr>
          <w:rFonts w:ascii="Book Antiqua" w:hAnsi="Book Antiqua"/>
          <w:sz w:val="24"/>
          <w:szCs w:val="24"/>
        </w:rPr>
        <w:t>: 523-541 [PMID: 28286108 DOI: 10.1016/j.autrev.2017.03.004]</w:t>
      </w:r>
    </w:p>
    <w:p w14:paraId="35E647E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7 </w:t>
      </w:r>
      <w:r w:rsidRPr="001B3D7B">
        <w:rPr>
          <w:rFonts w:ascii="Book Antiqua" w:hAnsi="Book Antiqua"/>
          <w:b/>
          <w:sz w:val="24"/>
          <w:szCs w:val="24"/>
        </w:rPr>
        <w:t>Polo ML</w:t>
      </w:r>
      <w:r w:rsidRPr="001B3D7B">
        <w:rPr>
          <w:rFonts w:ascii="Book Antiqua" w:hAnsi="Book Antiqua"/>
          <w:sz w:val="24"/>
          <w:szCs w:val="24"/>
        </w:rPr>
        <w:t xml:space="preserve">, Laufer N. Extrahepatic manifestations of HCV: the role of direct acting antivirals. </w:t>
      </w:r>
      <w:r w:rsidRPr="001B3D7B">
        <w:rPr>
          <w:rFonts w:ascii="Book Antiqua" w:hAnsi="Book Antiqua"/>
          <w:i/>
          <w:sz w:val="24"/>
          <w:szCs w:val="24"/>
        </w:rPr>
        <w:t xml:space="preserve">Expert Rev Anti Infect </w:t>
      </w:r>
      <w:proofErr w:type="spellStart"/>
      <w:r w:rsidRPr="001B3D7B">
        <w:rPr>
          <w:rFonts w:ascii="Book Antiqua" w:hAnsi="Book Antiqua"/>
          <w:i/>
          <w:sz w:val="24"/>
          <w:szCs w:val="24"/>
        </w:rPr>
        <w:t>Ther</w:t>
      </w:r>
      <w:proofErr w:type="spellEnd"/>
      <w:r w:rsidRPr="001B3D7B">
        <w:rPr>
          <w:rFonts w:ascii="Book Antiqua" w:hAnsi="Book Antiqua"/>
          <w:sz w:val="24"/>
          <w:szCs w:val="24"/>
        </w:rPr>
        <w:t xml:space="preserve"> 2017; </w:t>
      </w:r>
      <w:r w:rsidRPr="001B3D7B">
        <w:rPr>
          <w:rFonts w:ascii="Book Antiqua" w:hAnsi="Book Antiqua"/>
          <w:b/>
          <w:sz w:val="24"/>
          <w:szCs w:val="24"/>
        </w:rPr>
        <w:t>15</w:t>
      </w:r>
      <w:r w:rsidRPr="001B3D7B">
        <w:rPr>
          <w:rFonts w:ascii="Book Antiqua" w:hAnsi="Book Antiqua"/>
          <w:sz w:val="24"/>
          <w:szCs w:val="24"/>
        </w:rPr>
        <w:t>: 737-746 [PMID: 28696154 DOI: 10.1080/14787210.2017.1354697]</w:t>
      </w:r>
    </w:p>
    <w:p w14:paraId="5E617149"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8 </w:t>
      </w:r>
      <w:proofErr w:type="spellStart"/>
      <w:r w:rsidRPr="001B3D7B">
        <w:rPr>
          <w:rFonts w:ascii="Book Antiqua" w:hAnsi="Book Antiqua"/>
          <w:b/>
          <w:sz w:val="24"/>
          <w:szCs w:val="24"/>
        </w:rPr>
        <w:t>Gragnani</w:t>
      </w:r>
      <w:proofErr w:type="spellEnd"/>
      <w:r w:rsidRPr="001B3D7B">
        <w:rPr>
          <w:rFonts w:ascii="Book Antiqua" w:hAnsi="Book Antiqua"/>
          <w:b/>
          <w:sz w:val="24"/>
          <w:szCs w:val="24"/>
        </w:rPr>
        <w:t xml:space="preserve"> L</w:t>
      </w:r>
      <w:r w:rsidRPr="001B3D7B">
        <w:rPr>
          <w:rFonts w:ascii="Book Antiqua" w:hAnsi="Book Antiqua"/>
          <w:sz w:val="24"/>
          <w:szCs w:val="24"/>
        </w:rPr>
        <w:t xml:space="preserve">, </w:t>
      </w:r>
      <w:proofErr w:type="spellStart"/>
      <w:r w:rsidRPr="001B3D7B">
        <w:rPr>
          <w:rFonts w:ascii="Book Antiqua" w:hAnsi="Book Antiqua"/>
          <w:sz w:val="24"/>
          <w:szCs w:val="24"/>
        </w:rPr>
        <w:t>Visentini</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Fognani</w:t>
      </w:r>
      <w:proofErr w:type="spellEnd"/>
      <w:r w:rsidRPr="001B3D7B">
        <w:rPr>
          <w:rFonts w:ascii="Book Antiqua" w:hAnsi="Book Antiqua"/>
          <w:sz w:val="24"/>
          <w:szCs w:val="24"/>
        </w:rPr>
        <w:t xml:space="preserve"> E, </w:t>
      </w:r>
      <w:proofErr w:type="spellStart"/>
      <w:r w:rsidRPr="001B3D7B">
        <w:rPr>
          <w:rFonts w:ascii="Book Antiqua" w:hAnsi="Book Antiqua"/>
          <w:sz w:val="24"/>
          <w:szCs w:val="24"/>
        </w:rPr>
        <w:t>Urraro</w:t>
      </w:r>
      <w:proofErr w:type="spellEnd"/>
      <w:r w:rsidRPr="001B3D7B">
        <w:rPr>
          <w:rFonts w:ascii="Book Antiqua" w:hAnsi="Book Antiqua"/>
          <w:sz w:val="24"/>
          <w:szCs w:val="24"/>
        </w:rPr>
        <w:t xml:space="preserve"> T, De </w:t>
      </w:r>
      <w:proofErr w:type="spellStart"/>
      <w:r w:rsidRPr="001B3D7B">
        <w:rPr>
          <w:rFonts w:ascii="Book Antiqua" w:hAnsi="Book Antiqua"/>
          <w:sz w:val="24"/>
          <w:szCs w:val="24"/>
        </w:rPr>
        <w:t>Santis</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Petraccia</w:t>
      </w:r>
      <w:proofErr w:type="spellEnd"/>
      <w:r w:rsidRPr="001B3D7B">
        <w:rPr>
          <w:rFonts w:ascii="Book Antiqua" w:hAnsi="Book Antiqua"/>
          <w:sz w:val="24"/>
          <w:szCs w:val="24"/>
        </w:rPr>
        <w:t xml:space="preserve"> L, Perez M, </w:t>
      </w:r>
      <w:proofErr w:type="spellStart"/>
      <w:r w:rsidRPr="001B3D7B">
        <w:rPr>
          <w:rFonts w:ascii="Book Antiqua" w:hAnsi="Book Antiqua"/>
          <w:sz w:val="24"/>
          <w:szCs w:val="24"/>
        </w:rPr>
        <w:t>Ceccotti</w:t>
      </w:r>
      <w:proofErr w:type="spellEnd"/>
      <w:r w:rsidRPr="001B3D7B">
        <w:rPr>
          <w:rFonts w:ascii="Book Antiqua" w:hAnsi="Book Antiqua"/>
          <w:sz w:val="24"/>
          <w:szCs w:val="24"/>
        </w:rPr>
        <w:t xml:space="preserve"> G, </w:t>
      </w:r>
      <w:proofErr w:type="spellStart"/>
      <w:r w:rsidRPr="001B3D7B">
        <w:rPr>
          <w:rFonts w:ascii="Book Antiqua" w:hAnsi="Book Antiqua"/>
          <w:sz w:val="24"/>
          <w:szCs w:val="24"/>
        </w:rPr>
        <w:t>Colantuono</w:t>
      </w:r>
      <w:proofErr w:type="spellEnd"/>
      <w:r w:rsidRPr="001B3D7B">
        <w:rPr>
          <w:rFonts w:ascii="Book Antiqua" w:hAnsi="Book Antiqua"/>
          <w:sz w:val="24"/>
          <w:szCs w:val="24"/>
        </w:rPr>
        <w:t xml:space="preserve"> S, </w:t>
      </w:r>
      <w:proofErr w:type="spellStart"/>
      <w:r w:rsidRPr="001B3D7B">
        <w:rPr>
          <w:rFonts w:ascii="Book Antiqua" w:hAnsi="Book Antiqua"/>
          <w:sz w:val="24"/>
          <w:szCs w:val="24"/>
        </w:rPr>
        <w:t>Mitrevski</w:t>
      </w:r>
      <w:proofErr w:type="spellEnd"/>
      <w:r w:rsidRPr="001B3D7B">
        <w:rPr>
          <w:rFonts w:ascii="Book Antiqua" w:hAnsi="Book Antiqua"/>
          <w:sz w:val="24"/>
          <w:szCs w:val="24"/>
        </w:rPr>
        <w:t xml:space="preserve"> M, Stasi C, Del Padre M, Monti M, Gianni E, </w:t>
      </w:r>
      <w:proofErr w:type="spellStart"/>
      <w:r w:rsidRPr="001B3D7B">
        <w:rPr>
          <w:rFonts w:ascii="Book Antiqua" w:hAnsi="Book Antiqua"/>
          <w:sz w:val="24"/>
          <w:szCs w:val="24"/>
        </w:rPr>
        <w:t>Pulsoni</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Fiorilli</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Casato</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Zignego</w:t>
      </w:r>
      <w:proofErr w:type="spellEnd"/>
      <w:r w:rsidRPr="001B3D7B">
        <w:rPr>
          <w:rFonts w:ascii="Book Antiqua" w:hAnsi="Book Antiqua"/>
          <w:sz w:val="24"/>
          <w:szCs w:val="24"/>
        </w:rPr>
        <w:t xml:space="preserve"> AL. Prospective study of guideline-tailored therapy with direct-acting antivirals for hepatitis C virus-associated mixed cryoglobulinemia. </w:t>
      </w:r>
      <w:r w:rsidRPr="001B3D7B">
        <w:rPr>
          <w:rFonts w:ascii="Book Antiqua" w:hAnsi="Book Antiqua"/>
          <w:i/>
          <w:sz w:val="24"/>
          <w:szCs w:val="24"/>
        </w:rPr>
        <w:t>Hepatology</w:t>
      </w:r>
      <w:r w:rsidRPr="001B3D7B">
        <w:rPr>
          <w:rFonts w:ascii="Book Antiqua" w:hAnsi="Book Antiqua"/>
          <w:sz w:val="24"/>
          <w:szCs w:val="24"/>
        </w:rPr>
        <w:t xml:space="preserve"> 2016; </w:t>
      </w:r>
      <w:r w:rsidRPr="001B3D7B">
        <w:rPr>
          <w:rFonts w:ascii="Book Antiqua" w:hAnsi="Book Antiqua"/>
          <w:b/>
          <w:sz w:val="24"/>
          <w:szCs w:val="24"/>
        </w:rPr>
        <w:t>64</w:t>
      </w:r>
      <w:r w:rsidRPr="001B3D7B">
        <w:rPr>
          <w:rFonts w:ascii="Book Antiqua" w:hAnsi="Book Antiqua"/>
          <w:sz w:val="24"/>
          <w:szCs w:val="24"/>
        </w:rPr>
        <w:t>: 1473-1482 [PMID: 27483451 DOI: 10.1002/hep.28753]</w:t>
      </w:r>
    </w:p>
    <w:p w14:paraId="5B43EDD6" w14:textId="117B540F"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69 </w:t>
      </w:r>
      <w:proofErr w:type="spellStart"/>
      <w:r w:rsidRPr="001B3D7B">
        <w:rPr>
          <w:rFonts w:ascii="Book Antiqua" w:hAnsi="Book Antiqua"/>
          <w:b/>
          <w:sz w:val="24"/>
          <w:szCs w:val="24"/>
        </w:rPr>
        <w:t>Saadoun</w:t>
      </w:r>
      <w:proofErr w:type="spellEnd"/>
      <w:r w:rsidRPr="001B3D7B">
        <w:rPr>
          <w:rFonts w:ascii="Book Antiqua" w:hAnsi="Book Antiqua"/>
          <w:b/>
          <w:sz w:val="24"/>
          <w:szCs w:val="24"/>
        </w:rPr>
        <w:t xml:space="preserve"> D</w:t>
      </w:r>
      <w:r w:rsidRPr="001B3D7B">
        <w:rPr>
          <w:rFonts w:ascii="Book Antiqua" w:hAnsi="Book Antiqua"/>
          <w:sz w:val="24"/>
          <w:szCs w:val="24"/>
        </w:rPr>
        <w:t xml:space="preserve">, Pol S, </w:t>
      </w:r>
      <w:proofErr w:type="spellStart"/>
      <w:r w:rsidRPr="001B3D7B">
        <w:rPr>
          <w:rFonts w:ascii="Book Antiqua" w:hAnsi="Book Antiqua"/>
          <w:sz w:val="24"/>
          <w:szCs w:val="24"/>
        </w:rPr>
        <w:t>Ferfar</w:t>
      </w:r>
      <w:proofErr w:type="spellEnd"/>
      <w:r w:rsidRPr="001B3D7B">
        <w:rPr>
          <w:rFonts w:ascii="Book Antiqua" w:hAnsi="Book Antiqua"/>
          <w:sz w:val="24"/>
          <w:szCs w:val="24"/>
        </w:rPr>
        <w:t xml:space="preserve"> Y, </w:t>
      </w:r>
      <w:proofErr w:type="spellStart"/>
      <w:r w:rsidRPr="001B3D7B">
        <w:rPr>
          <w:rFonts w:ascii="Book Antiqua" w:hAnsi="Book Antiqua"/>
          <w:sz w:val="24"/>
          <w:szCs w:val="24"/>
        </w:rPr>
        <w:t>Alric</w:t>
      </w:r>
      <w:proofErr w:type="spellEnd"/>
      <w:r w:rsidRPr="001B3D7B">
        <w:rPr>
          <w:rFonts w:ascii="Book Antiqua" w:hAnsi="Book Antiqua"/>
          <w:sz w:val="24"/>
          <w:szCs w:val="24"/>
        </w:rPr>
        <w:t xml:space="preserve"> L, </w:t>
      </w:r>
      <w:proofErr w:type="spellStart"/>
      <w:r w:rsidRPr="001B3D7B">
        <w:rPr>
          <w:rFonts w:ascii="Book Antiqua" w:hAnsi="Book Antiqua"/>
          <w:sz w:val="24"/>
          <w:szCs w:val="24"/>
        </w:rPr>
        <w:t>Hezode</w:t>
      </w:r>
      <w:proofErr w:type="spellEnd"/>
      <w:r w:rsidRPr="001B3D7B">
        <w:rPr>
          <w:rFonts w:ascii="Book Antiqua" w:hAnsi="Book Antiqua"/>
          <w:sz w:val="24"/>
          <w:szCs w:val="24"/>
        </w:rPr>
        <w:t xml:space="preserve"> C, Si Ahmed SN, de Saint Martin L, </w:t>
      </w:r>
      <w:proofErr w:type="spellStart"/>
      <w:r w:rsidRPr="001B3D7B">
        <w:rPr>
          <w:rFonts w:ascii="Book Antiqua" w:hAnsi="Book Antiqua"/>
          <w:sz w:val="24"/>
          <w:szCs w:val="24"/>
        </w:rPr>
        <w:t>Comarmond</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Bouyer</w:t>
      </w:r>
      <w:proofErr w:type="spellEnd"/>
      <w:r w:rsidRPr="001B3D7B">
        <w:rPr>
          <w:rFonts w:ascii="Book Antiqua" w:hAnsi="Book Antiqua"/>
          <w:sz w:val="24"/>
          <w:szCs w:val="24"/>
        </w:rPr>
        <w:t xml:space="preserve"> AS, Musset L, </w:t>
      </w:r>
      <w:proofErr w:type="spellStart"/>
      <w:r w:rsidRPr="001B3D7B">
        <w:rPr>
          <w:rFonts w:ascii="Book Antiqua" w:hAnsi="Book Antiqua"/>
          <w:sz w:val="24"/>
          <w:szCs w:val="24"/>
        </w:rPr>
        <w:t>Poynard</w:t>
      </w:r>
      <w:proofErr w:type="spellEnd"/>
      <w:r w:rsidRPr="001B3D7B">
        <w:rPr>
          <w:rFonts w:ascii="Book Antiqua" w:hAnsi="Book Antiqua"/>
          <w:sz w:val="24"/>
          <w:szCs w:val="24"/>
        </w:rPr>
        <w:t xml:space="preserve"> T, </w:t>
      </w:r>
      <w:proofErr w:type="spellStart"/>
      <w:r w:rsidRPr="001B3D7B">
        <w:rPr>
          <w:rFonts w:ascii="Book Antiqua" w:hAnsi="Book Antiqua"/>
          <w:sz w:val="24"/>
          <w:szCs w:val="24"/>
        </w:rPr>
        <w:t>Resche</w:t>
      </w:r>
      <w:proofErr w:type="spellEnd"/>
      <w:r w:rsidRPr="001B3D7B">
        <w:rPr>
          <w:rFonts w:ascii="Book Antiqua" w:hAnsi="Book Antiqua"/>
          <w:sz w:val="24"/>
          <w:szCs w:val="24"/>
        </w:rPr>
        <w:t xml:space="preserve"> </w:t>
      </w:r>
      <w:proofErr w:type="spellStart"/>
      <w:r w:rsidRPr="001B3D7B">
        <w:rPr>
          <w:rFonts w:ascii="Book Antiqua" w:hAnsi="Book Antiqua"/>
          <w:sz w:val="24"/>
          <w:szCs w:val="24"/>
        </w:rPr>
        <w:t>Rigon</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Cacoub</w:t>
      </w:r>
      <w:proofErr w:type="spellEnd"/>
      <w:r w:rsidRPr="001B3D7B">
        <w:rPr>
          <w:rFonts w:ascii="Book Antiqua" w:hAnsi="Book Antiqua"/>
          <w:sz w:val="24"/>
          <w:szCs w:val="24"/>
        </w:rPr>
        <w:t xml:space="preserve"> P. Efficacy and Safety of Sofosbuvir Plus Daclatasvir for Treatment of HCV-Associated Cryoglobulinemia Vasculitis. </w:t>
      </w:r>
      <w:r w:rsidRPr="001B3D7B">
        <w:rPr>
          <w:rFonts w:ascii="Book Antiqua" w:hAnsi="Book Antiqua"/>
          <w:i/>
          <w:sz w:val="24"/>
          <w:szCs w:val="24"/>
        </w:rPr>
        <w:t>Gastroenterology</w:t>
      </w:r>
      <w:r w:rsidRPr="001B3D7B">
        <w:rPr>
          <w:rFonts w:ascii="Book Antiqua" w:hAnsi="Book Antiqua"/>
          <w:sz w:val="24"/>
          <w:szCs w:val="24"/>
        </w:rPr>
        <w:t xml:space="preserve"> 2017; </w:t>
      </w:r>
      <w:r w:rsidRPr="001B3D7B">
        <w:rPr>
          <w:rFonts w:ascii="Book Antiqua" w:hAnsi="Book Antiqua"/>
          <w:b/>
          <w:sz w:val="24"/>
          <w:szCs w:val="24"/>
        </w:rPr>
        <w:t>153</w:t>
      </w:r>
      <w:r w:rsidRPr="001B3D7B">
        <w:rPr>
          <w:rFonts w:ascii="Book Antiqua" w:hAnsi="Book Antiqua"/>
          <w:sz w:val="24"/>
          <w:szCs w:val="24"/>
        </w:rPr>
        <w:t>: 49-52</w:t>
      </w:r>
      <w:r w:rsidR="008134C3" w:rsidRPr="001B3D7B">
        <w:rPr>
          <w:rFonts w:ascii="Book Antiqua" w:hAnsi="Book Antiqua"/>
          <w:sz w:val="24"/>
          <w:szCs w:val="24"/>
        </w:rPr>
        <w:t xml:space="preserve">; </w:t>
      </w:r>
      <w:r w:rsidRPr="001B3D7B">
        <w:rPr>
          <w:rFonts w:ascii="Book Antiqua" w:hAnsi="Book Antiqua"/>
          <w:sz w:val="24"/>
          <w:szCs w:val="24"/>
        </w:rPr>
        <w:t>e5 [PMID: 28288791 DOI: 10.1053/j.gastro.2017.03.006]</w:t>
      </w:r>
    </w:p>
    <w:p w14:paraId="58080F4B"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0 </w:t>
      </w:r>
      <w:proofErr w:type="spellStart"/>
      <w:r w:rsidRPr="001B3D7B">
        <w:rPr>
          <w:rFonts w:ascii="Book Antiqua" w:hAnsi="Book Antiqua"/>
          <w:b/>
          <w:sz w:val="24"/>
          <w:szCs w:val="24"/>
        </w:rPr>
        <w:t>Arcaini</w:t>
      </w:r>
      <w:proofErr w:type="spellEnd"/>
      <w:r w:rsidRPr="001B3D7B">
        <w:rPr>
          <w:rFonts w:ascii="Book Antiqua" w:hAnsi="Book Antiqua"/>
          <w:b/>
          <w:sz w:val="24"/>
          <w:szCs w:val="24"/>
        </w:rPr>
        <w:t xml:space="preserve"> L</w:t>
      </w:r>
      <w:r w:rsidRPr="001B3D7B">
        <w:rPr>
          <w:rFonts w:ascii="Book Antiqua" w:hAnsi="Book Antiqua"/>
          <w:sz w:val="24"/>
          <w:szCs w:val="24"/>
        </w:rPr>
        <w:t xml:space="preserve">, Besson C, </w:t>
      </w:r>
      <w:proofErr w:type="spellStart"/>
      <w:r w:rsidRPr="001B3D7B">
        <w:rPr>
          <w:rFonts w:ascii="Book Antiqua" w:hAnsi="Book Antiqua"/>
          <w:sz w:val="24"/>
          <w:szCs w:val="24"/>
        </w:rPr>
        <w:t>Frigeni</w:t>
      </w:r>
      <w:proofErr w:type="spellEnd"/>
      <w:r w:rsidRPr="001B3D7B">
        <w:rPr>
          <w:rFonts w:ascii="Book Antiqua" w:hAnsi="Book Antiqua"/>
          <w:sz w:val="24"/>
          <w:szCs w:val="24"/>
        </w:rPr>
        <w:t xml:space="preserve"> M, Fontaine H, </w:t>
      </w:r>
      <w:proofErr w:type="spellStart"/>
      <w:r w:rsidRPr="001B3D7B">
        <w:rPr>
          <w:rFonts w:ascii="Book Antiqua" w:hAnsi="Book Antiqua"/>
          <w:sz w:val="24"/>
          <w:szCs w:val="24"/>
        </w:rPr>
        <w:t>Goldaniga</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Casato</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Visentini</w:t>
      </w:r>
      <w:proofErr w:type="spellEnd"/>
      <w:r w:rsidRPr="001B3D7B">
        <w:rPr>
          <w:rFonts w:ascii="Book Antiqua" w:hAnsi="Book Antiqua"/>
          <w:sz w:val="24"/>
          <w:szCs w:val="24"/>
        </w:rPr>
        <w:t xml:space="preserve"> M, Torres HA, </w:t>
      </w:r>
      <w:proofErr w:type="spellStart"/>
      <w:r w:rsidRPr="001B3D7B">
        <w:rPr>
          <w:rFonts w:ascii="Book Antiqua" w:hAnsi="Book Antiqua"/>
          <w:sz w:val="24"/>
          <w:szCs w:val="24"/>
        </w:rPr>
        <w:t>Loustaud-Ratti</w:t>
      </w:r>
      <w:proofErr w:type="spellEnd"/>
      <w:r w:rsidRPr="001B3D7B">
        <w:rPr>
          <w:rFonts w:ascii="Book Antiqua" w:hAnsi="Book Antiqua"/>
          <w:sz w:val="24"/>
          <w:szCs w:val="24"/>
        </w:rPr>
        <w:t xml:space="preserve"> V, </w:t>
      </w:r>
      <w:proofErr w:type="spellStart"/>
      <w:r w:rsidRPr="001B3D7B">
        <w:rPr>
          <w:rFonts w:ascii="Book Antiqua" w:hAnsi="Book Antiqua"/>
          <w:sz w:val="24"/>
          <w:szCs w:val="24"/>
        </w:rPr>
        <w:t>Peveling-Oberhag</w:t>
      </w:r>
      <w:proofErr w:type="spellEnd"/>
      <w:r w:rsidRPr="001B3D7B">
        <w:rPr>
          <w:rFonts w:ascii="Book Antiqua" w:hAnsi="Book Antiqua"/>
          <w:sz w:val="24"/>
          <w:szCs w:val="24"/>
        </w:rPr>
        <w:t xml:space="preserve"> J, </w:t>
      </w:r>
      <w:proofErr w:type="spellStart"/>
      <w:r w:rsidRPr="001B3D7B">
        <w:rPr>
          <w:rFonts w:ascii="Book Antiqua" w:hAnsi="Book Antiqua"/>
          <w:sz w:val="24"/>
          <w:szCs w:val="24"/>
        </w:rPr>
        <w:t>Fabris</w:t>
      </w:r>
      <w:proofErr w:type="spellEnd"/>
      <w:r w:rsidRPr="001B3D7B">
        <w:rPr>
          <w:rFonts w:ascii="Book Antiqua" w:hAnsi="Book Antiqua"/>
          <w:sz w:val="24"/>
          <w:szCs w:val="24"/>
        </w:rPr>
        <w:t xml:space="preserve"> P, </w:t>
      </w:r>
      <w:proofErr w:type="spellStart"/>
      <w:r w:rsidRPr="001B3D7B">
        <w:rPr>
          <w:rFonts w:ascii="Book Antiqua" w:hAnsi="Book Antiqua"/>
          <w:sz w:val="24"/>
          <w:szCs w:val="24"/>
        </w:rPr>
        <w:t>Rossotti</w:t>
      </w:r>
      <w:proofErr w:type="spellEnd"/>
      <w:r w:rsidRPr="001B3D7B">
        <w:rPr>
          <w:rFonts w:ascii="Book Antiqua" w:hAnsi="Book Antiqua"/>
          <w:sz w:val="24"/>
          <w:szCs w:val="24"/>
        </w:rPr>
        <w:t xml:space="preserve"> R, </w:t>
      </w:r>
      <w:proofErr w:type="spellStart"/>
      <w:r w:rsidRPr="001B3D7B">
        <w:rPr>
          <w:rFonts w:ascii="Book Antiqua" w:hAnsi="Book Antiqua"/>
          <w:sz w:val="24"/>
          <w:szCs w:val="24"/>
        </w:rPr>
        <w:t>Zaja</w:t>
      </w:r>
      <w:proofErr w:type="spellEnd"/>
      <w:r w:rsidRPr="001B3D7B">
        <w:rPr>
          <w:rFonts w:ascii="Book Antiqua" w:hAnsi="Book Antiqua"/>
          <w:sz w:val="24"/>
          <w:szCs w:val="24"/>
        </w:rPr>
        <w:t xml:space="preserve"> F, </w:t>
      </w:r>
      <w:proofErr w:type="spellStart"/>
      <w:r w:rsidRPr="001B3D7B">
        <w:rPr>
          <w:rFonts w:ascii="Book Antiqua" w:hAnsi="Book Antiqua"/>
          <w:sz w:val="24"/>
          <w:szCs w:val="24"/>
        </w:rPr>
        <w:t>Rigacci</w:t>
      </w:r>
      <w:proofErr w:type="spellEnd"/>
      <w:r w:rsidRPr="001B3D7B">
        <w:rPr>
          <w:rFonts w:ascii="Book Antiqua" w:hAnsi="Book Antiqua"/>
          <w:sz w:val="24"/>
          <w:szCs w:val="24"/>
        </w:rPr>
        <w:t xml:space="preserve"> L, </w:t>
      </w:r>
      <w:proofErr w:type="spellStart"/>
      <w:r w:rsidRPr="001B3D7B">
        <w:rPr>
          <w:rFonts w:ascii="Book Antiqua" w:hAnsi="Book Antiqua"/>
          <w:sz w:val="24"/>
          <w:szCs w:val="24"/>
        </w:rPr>
        <w:t>Rattotti</w:t>
      </w:r>
      <w:proofErr w:type="spellEnd"/>
      <w:r w:rsidRPr="001B3D7B">
        <w:rPr>
          <w:rFonts w:ascii="Book Antiqua" w:hAnsi="Book Antiqua"/>
          <w:sz w:val="24"/>
          <w:szCs w:val="24"/>
        </w:rPr>
        <w:t xml:space="preserve"> S, Bruno R, </w:t>
      </w:r>
      <w:proofErr w:type="spellStart"/>
      <w:r w:rsidRPr="001B3D7B">
        <w:rPr>
          <w:rFonts w:ascii="Book Antiqua" w:hAnsi="Book Antiqua"/>
          <w:sz w:val="24"/>
          <w:szCs w:val="24"/>
        </w:rPr>
        <w:t>Merli</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Dorival</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Alric</w:t>
      </w:r>
      <w:proofErr w:type="spellEnd"/>
      <w:r w:rsidRPr="001B3D7B">
        <w:rPr>
          <w:rFonts w:ascii="Book Antiqua" w:hAnsi="Book Antiqua"/>
          <w:sz w:val="24"/>
          <w:szCs w:val="24"/>
        </w:rPr>
        <w:t xml:space="preserve"> L, Jaccard A, Pol S, </w:t>
      </w:r>
      <w:proofErr w:type="spellStart"/>
      <w:r w:rsidRPr="001B3D7B">
        <w:rPr>
          <w:rFonts w:ascii="Book Antiqua" w:hAnsi="Book Antiqua"/>
          <w:sz w:val="24"/>
          <w:szCs w:val="24"/>
        </w:rPr>
        <w:t>Carrat</w:t>
      </w:r>
      <w:proofErr w:type="spellEnd"/>
      <w:r w:rsidRPr="001B3D7B">
        <w:rPr>
          <w:rFonts w:ascii="Book Antiqua" w:hAnsi="Book Antiqua"/>
          <w:sz w:val="24"/>
          <w:szCs w:val="24"/>
        </w:rPr>
        <w:t xml:space="preserve"> F, Ferretti </w:t>
      </w:r>
      <w:r w:rsidRPr="001B3D7B">
        <w:rPr>
          <w:rFonts w:ascii="Book Antiqua" w:hAnsi="Book Antiqua"/>
          <w:sz w:val="24"/>
          <w:szCs w:val="24"/>
        </w:rPr>
        <w:lastRenderedPageBreak/>
        <w:t xml:space="preserve">VV, </w:t>
      </w:r>
      <w:proofErr w:type="spellStart"/>
      <w:r w:rsidRPr="001B3D7B">
        <w:rPr>
          <w:rFonts w:ascii="Book Antiqua" w:hAnsi="Book Antiqua"/>
          <w:sz w:val="24"/>
          <w:szCs w:val="24"/>
        </w:rPr>
        <w:t>Visco</w:t>
      </w:r>
      <w:proofErr w:type="spellEnd"/>
      <w:r w:rsidRPr="001B3D7B">
        <w:rPr>
          <w:rFonts w:ascii="Book Antiqua" w:hAnsi="Book Antiqua"/>
          <w:sz w:val="24"/>
          <w:szCs w:val="24"/>
        </w:rPr>
        <w:t xml:space="preserve"> C, Hermine O. Interferon-free antiviral treatment in B-cell lymphoproliferative disorders associated with hepatitis C virus infection. </w:t>
      </w:r>
      <w:r w:rsidRPr="001B3D7B">
        <w:rPr>
          <w:rFonts w:ascii="Book Antiqua" w:hAnsi="Book Antiqua"/>
          <w:i/>
          <w:sz w:val="24"/>
          <w:szCs w:val="24"/>
        </w:rPr>
        <w:t>Blood</w:t>
      </w:r>
      <w:r w:rsidRPr="001B3D7B">
        <w:rPr>
          <w:rFonts w:ascii="Book Antiqua" w:hAnsi="Book Antiqua"/>
          <w:sz w:val="24"/>
          <w:szCs w:val="24"/>
        </w:rPr>
        <w:t xml:space="preserve"> 2016; </w:t>
      </w:r>
      <w:r w:rsidRPr="001B3D7B">
        <w:rPr>
          <w:rFonts w:ascii="Book Antiqua" w:hAnsi="Book Antiqua"/>
          <w:b/>
          <w:sz w:val="24"/>
          <w:szCs w:val="24"/>
        </w:rPr>
        <w:t>128</w:t>
      </w:r>
      <w:r w:rsidRPr="001B3D7B">
        <w:rPr>
          <w:rFonts w:ascii="Book Antiqua" w:hAnsi="Book Antiqua"/>
          <w:sz w:val="24"/>
          <w:szCs w:val="24"/>
        </w:rPr>
        <w:t>: 2527-2532 [PMID: 27605512 DOI: 10.1182/blood-2016-05-714667]</w:t>
      </w:r>
    </w:p>
    <w:p w14:paraId="483FA74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1 </w:t>
      </w:r>
      <w:r w:rsidRPr="001B3D7B">
        <w:rPr>
          <w:rFonts w:ascii="Book Antiqua" w:hAnsi="Book Antiqua"/>
          <w:b/>
          <w:sz w:val="24"/>
          <w:szCs w:val="24"/>
        </w:rPr>
        <w:t>Nagao Y</w:t>
      </w:r>
      <w:r w:rsidRPr="001B3D7B">
        <w:rPr>
          <w:rFonts w:ascii="Book Antiqua" w:hAnsi="Book Antiqua"/>
          <w:sz w:val="24"/>
          <w:szCs w:val="24"/>
        </w:rPr>
        <w:t xml:space="preserve">, Kimura K, </w:t>
      </w:r>
      <w:proofErr w:type="spellStart"/>
      <w:r w:rsidRPr="001B3D7B">
        <w:rPr>
          <w:rFonts w:ascii="Book Antiqua" w:hAnsi="Book Antiqua"/>
          <w:sz w:val="24"/>
          <w:szCs w:val="24"/>
        </w:rPr>
        <w:t>Kawahigashi</w:t>
      </w:r>
      <w:proofErr w:type="spellEnd"/>
      <w:r w:rsidRPr="001B3D7B">
        <w:rPr>
          <w:rFonts w:ascii="Book Antiqua" w:hAnsi="Book Antiqua"/>
          <w:sz w:val="24"/>
          <w:szCs w:val="24"/>
        </w:rPr>
        <w:t xml:space="preserve"> Y, </w:t>
      </w:r>
      <w:proofErr w:type="spellStart"/>
      <w:r w:rsidRPr="001B3D7B">
        <w:rPr>
          <w:rFonts w:ascii="Book Antiqua" w:hAnsi="Book Antiqua"/>
          <w:sz w:val="24"/>
          <w:szCs w:val="24"/>
        </w:rPr>
        <w:t>Sata</w:t>
      </w:r>
      <w:proofErr w:type="spellEnd"/>
      <w:r w:rsidRPr="001B3D7B">
        <w:rPr>
          <w:rFonts w:ascii="Book Antiqua" w:hAnsi="Book Antiqua"/>
          <w:sz w:val="24"/>
          <w:szCs w:val="24"/>
        </w:rPr>
        <w:t xml:space="preserve"> M. Successful Treatment of Hepatitis C Virus-associated Oral Lichen Planus by Interferon-free Therapy with Direct-acting Antivirals. </w:t>
      </w:r>
      <w:proofErr w:type="spellStart"/>
      <w:r w:rsidRPr="001B3D7B">
        <w:rPr>
          <w:rFonts w:ascii="Book Antiqua" w:hAnsi="Book Antiqua"/>
          <w:i/>
          <w:sz w:val="24"/>
          <w:szCs w:val="24"/>
        </w:rPr>
        <w:t>Clin</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Transl</w:t>
      </w:r>
      <w:proofErr w:type="spellEnd"/>
      <w:r w:rsidRPr="001B3D7B">
        <w:rPr>
          <w:rFonts w:ascii="Book Antiqua" w:hAnsi="Book Antiqua"/>
          <w:i/>
          <w:sz w:val="24"/>
          <w:szCs w:val="24"/>
        </w:rPr>
        <w:t xml:space="preserve"> Gastroenterol</w:t>
      </w:r>
      <w:r w:rsidRPr="001B3D7B">
        <w:rPr>
          <w:rFonts w:ascii="Book Antiqua" w:hAnsi="Book Antiqua"/>
          <w:sz w:val="24"/>
          <w:szCs w:val="24"/>
        </w:rPr>
        <w:t xml:space="preserve"> 2016; </w:t>
      </w:r>
      <w:r w:rsidRPr="001B3D7B">
        <w:rPr>
          <w:rFonts w:ascii="Book Antiqua" w:hAnsi="Book Antiqua"/>
          <w:b/>
          <w:sz w:val="24"/>
          <w:szCs w:val="24"/>
        </w:rPr>
        <w:t>7</w:t>
      </w:r>
      <w:r w:rsidRPr="001B3D7B">
        <w:rPr>
          <w:rFonts w:ascii="Book Antiqua" w:hAnsi="Book Antiqua"/>
          <w:sz w:val="24"/>
          <w:szCs w:val="24"/>
        </w:rPr>
        <w:t>: e179 [PMID: 27388424 DOI: 10.1038/ctg.2016.37]</w:t>
      </w:r>
    </w:p>
    <w:p w14:paraId="4D024D3A"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2 </w:t>
      </w:r>
      <w:r w:rsidRPr="001B3D7B">
        <w:rPr>
          <w:rFonts w:ascii="Book Antiqua" w:hAnsi="Book Antiqua"/>
          <w:b/>
          <w:sz w:val="24"/>
          <w:szCs w:val="24"/>
        </w:rPr>
        <w:t>Hagan LM</w:t>
      </w:r>
      <w:r w:rsidRPr="001B3D7B">
        <w:rPr>
          <w:rFonts w:ascii="Book Antiqua" w:hAnsi="Book Antiqua"/>
          <w:sz w:val="24"/>
          <w:szCs w:val="24"/>
        </w:rPr>
        <w:t xml:space="preserve">, </w:t>
      </w:r>
      <w:proofErr w:type="spellStart"/>
      <w:r w:rsidRPr="001B3D7B">
        <w:rPr>
          <w:rFonts w:ascii="Book Antiqua" w:hAnsi="Book Antiqua"/>
          <w:sz w:val="24"/>
          <w:szCs w:val="24"/>
        </w:rPr>
        <w:t>Schinazi</w:t>
      </w:r>
      <w:proofErr w:type="spellEnd"/>
      <w:r w:rsidRPr="001B3D7B">
        <w:rPr>
          <w:rFonts w:ascii="Book Antiqua" w:hAnsi="Book Antiqua"/>
          <w:sz w:val="24"/>
          <w:szCs w:val="24"/>
        </w:rPr>
        <w:t xml:space="preserve"> RF. Best strategies for global HCV eradication. </w:t>
      </w:r>
      <w:r w:rsidRPr="001B3D7B">
        <w:rPr>
          <w:rFonts w:ascii="Book Antiqua" w:hAnsi="Book Antiqua"/>
          <w:i/>
          <w:sz w:val="24"/>
          <w:szCs w:val="24"/>
        </w:rPr>
        <w:t xml:space="preserve">Liver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3; </w:t>
      </w:r>
      <w:r w:rsidRPr="001B3D7B">
        <w:rPr>
          <w:rFonts w:ascii="Book Antiqua" w:hAnsi="Book Antiqua"/>
          <w:b/>
          <w:sz w:val="24"/>
          <w:szCs w:val="24"/>
        </w:rPr>
        <w:t xml:space="preserve">33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68-79 [PMID: 23286849 DOI: 10.1111/liv.12063]</w:t>
      </w:r>
    </w:p>
    <w:p w14:paraId="6C598781" w14:textId="0DE0741C"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3 </w:t>
      </w:r>
      <w:r w:rsidRPr="001B3D7B">
        <w:rPr>
          <w:rFonts w:ascii="Book Antiqua" w:hAnsi="Book Antiqua"/>
          <w:b/>
          <w:sz w:val="24"/>
          <w:szCs w:val="24"/>
        </w:rPr>
        <w:t>Li Y,</w:t>
      </w:r>
      <w:r w:rsidR="008134C3" w:rsidRPr="001B3D7B">
        <w:rPr>
          <w:rFonts w:ascii="Book Antiqua" w:hAnsi="Book Antiqua"/>
          <w:sz w:val="24"/>
          <w:szCs w:val="24"/>
        </w:rPr>
        <w:t xml:space="preserve"> </w:t>
      </w:r>
      <w:r w:rsidRPr="001B3D7B">
        <w:rPr>
          <w:rFonts w:ascii="Book Antiqua" w:hAnsi="Book Antiqua"/>
          <w:sz w:val="24"/>
          <w:szCs w:val="24"/>
        </w:rPr>
        <w:t xml:space="preserve">Pang L. The epidemiology, prevention, and treatment of hepatitis C among drug users. </w:t>
      </w:r>
      <w:proofErr w:type="spellStart"/>
      <w:r w:rsidRPr="001B3D7B">
        <w:rPr>
          <w:rFonts w:ascii="Book Antiqua" w:hAnsi="Book Antiqua"/>
          <w:i/>
          <w:sz w:val="24"/>
          <w:szCs w:val="24"/>
        </w:rPr>
        <w:t>Zhongguo</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Aizibing</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Xingbing</w:t>
      </w:r>
      <w:proofErr w:type="spellEnd"/>
      <w:r w:rsidRPr="001B3D7B">
        <w:rPr>
          <w:rFonts w:ascii="Book Antiqua" w:hAnsi="Book Antiqua"/>
          <w:sz w:val="24"/>
          <w:szCs w:val="24"/>
        </w:rPr>
        <w:t xml:space="preserve"> 2015; </w:t>
      </w:r>
      <w:r w:rsidRPr="001B3D7B">
        <w:rPr>
          <w:rFonts w:ascii="Book Antiqua" w:hAnsi="Book Antiqua"/>
          <w:b/>
          <w:sz w:val="24"/>
          <w:szCs w:val="24"/>
        </w:rPr>
        <w:t>21</w:t>
      </w:r>
      <w:r w:rsidRPr="001B3D7B">
        <w:rPr>
          <w:rFonts w:ascii="Book Antiqua" w:hAnsi="Book Antiqua"/>
          <w:sz w:val="24"/>
          <w:szCs w:val="24"/>
        </w:rPr>
        <w:t>: 652-652 [</w:t>
      </w:r>
      <w:r w:rsidR="008134C3" w:rsidRPr="001B3D7B">
        <w:rPr>
          <w:rFonts w:ascii="Book Antiqua" w:hAnsi="Book Antiqua"/>
          <w:sz w:val="24"/>
          <w:szCs w:val="24"/>
        </w:rPr>
        <w:t xml:space="preserve">DOI: </w:t>
      </w:r>
      <w:r w:rsidRPr="001B3D7B">
        <w:rPr>
          <w:rFonts w:ascii="Book Antiqua" w:hAnsi="Book Antiqua"/>
          <w:sz w:val="24"/>
          <w:szCs w:val="24"/>
        </w:rPr>
        <w:t>10.13419/j.cnki.aids.2015.07.31]</w:t>
      </w:r>
    </w:p>
    <w:p w14:paraId="41B04D1C"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4 </w:t>
      </w:r>
      <w:r w:rsidRPr="001B3D7B">
        <w:rPr>
          <w:rFonts w:ascii="Book Antiqua" w:hAnsi="Book Antiqua"/>
          <w:b/>
          <w:sz w:val="24"/>
          <w:szCs w:val="24"/>
        </w:rPr>
        <w:t>Martin NK</w:t>
      </w:r>
      <w:r w:rsidRPr="001B3D7B">
        <w:rPr>
          <w:rFonts w:ascii="Book Antiqua" w:hAnsi="Book Antiqua"/>
          <w:sz w:val="24"/>
          <w:szCs w:val="24"/>
        </w:rPr>
        <w:t xml:space="preserve">, Vickerman P, Dore GJ, Hickman M. The hepatitis C virus epidemics in key populations (including people who inject drugs, prisoners and MSM): the use of direct-acting antivirals as treatment for prevention. </w:t>
      </w:r>
      <w:proofErr w:type="spellStart"/>
      <w:r w:rsidRPr="001B3D7B">
        <w:rPr>
          <w:rFonts w:ascii="Book Antiqua" w:hAnsi="Book Antiqua"/>
          <w:i/>
          <w:sz w:val="24"/>
          <w:szCs w:val="24"/>
        </w:rPr>
        <w:t>Curr</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Opin</w:t>
      </w:r>
      <w:proofErr w:type="spellEnd"/>
      <w:r w:rsidRPr="001B3D7B">
        <w:rPr>
          <w:rFonts w:ascii="Book Antiqua" w:hAnsi="Book Antiqua"/>
          <w:i/>
          <w:sz w:val="24"/>
          <w:szCs w:val="24"/>
        </w:rPr>
        <w:t xml:space="preserve"> HIV AIDS</w:t>
      </w:r>
      <w:r w:rsidRPr="001B3D7B">
        <w:rPr>
          <w:rFonts w:ascii="Book Antiqua" w:hAnsi="Book Antiqua"/>
          <w:sz w:val="24"/>
          <w:szCs w:val="24"/>
        </w:rPr>
        <w:t xml:space="preserve"> 2015; </w:t>
      </w:r>
      <w:r w:rsidRPr="001B3D7B">
        <w:rPr>
          <w:rFonts w:ascii="Book Antiqua" w:hAnsi="Book Antiqua"/>
          <w:b/>
          <w:sz w:val="24"/>
          <w:szCs w:val="24"/>
        </w:rPr>
        <w:t>10</w:t>
      </w:r>
      <w:r w:rsidRPr="001B3D7B">
        <w:rPr>
          <w:rFonts w:ascii="Book Antiqua" w:hAnsi="Book Antiqua"/>
          <w:sz w:val="24"/>
          <w:szCs w:val="24"/>
        </w:rPr>
        <w:t>: 374-380 [PMID: 26248124 DOI: 10.1097/COH.0000000000000179]</w:t>
      </w:r>
    </w:p>
    <w:p w14:paraId="238AFEB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5 </w:t>
      </w:r>
      <w:r w:rsidRPr="001B3D7B">
        <w:rPr>
          <w:rFonts w:ascii="Book Antiqua" w:hAnsi="Book Antiqua"/>
          <w:b/>
          <w:sz w:val="24"/>
          <w:szCs w:val="24"/>
        </w:rPr>
        <w:t>Martin NK</w:t>
      </w:r>
      <w:r w:rsidRPr="001B3D7B">
        <w:rPr>
          <w:rFonts w:ascii="Book Antiqua" w:hAnsi="Book Antiqua"/>
          <w:sz w:val="24"/>
          <w:szCs w:val="24"/>
        </w:rPr>
        <w:t xml:space="preserve">, Vickerman P, </w:t>
      </w:r>
      <w:proofErr w:type="spellStart"/>
      <w:r w:rsidRPr="001B3D7B">
        <w:rPr>
          <w:rFonts w:ascii="Book Antiqua" w:hAnsi="Book Antiqua"/>
          <w:sz w:val="24"/>
          <w:szCs w:val="24"/>
        </w:rPr>
        <w:t>Grebely</w:t>
      </w:r>
      <w:proofErr w:type="spellEnd"/>
      <w:r w:rsidRPr="001B3D7B">
        <w:rPr>
          <w:rFonts w:ascii="Book Antiqua" w:hAnsi="Book Antiqua"/>
          <w:sz w:val="24"/>
          <w:szCs w:val="24"/>
        </w:rPr>
        <w:t xml:space="preserve"> J, </w:t>
      </w:r>
      <w:proofErr w:type="spellStart"/>
      <w:r w:rsidRPr="001B3D7B">
        <w:rPr>
          <w:rFonts w:ascii="Book Antiqua" w:hAnsi="Book Antiqua"/>
          <w:sz w:val="24"/>
          <w:szCs w:val="24"/>
        </w:rPr>
        <w:t>Hellard</w:t>
      </w:r>
      <w:proofErr w:type="spellEnd"/>
      <w:r w:rsidRPr="001B3D7B">
        <w:rPr>
          <w:rFonts w:ascii="Book Antiqua" w:hAnsi="Book Antiqua"/>
          <w:sz w:val="24"/>
          <w:szCs w:val="24"/>
        </w:rPr>
        <w:t xml:space="preserve"> M, Hutchinson SJ, Lima VD, Foster GR, Dillon JF, Goldberg DJ, Dore GJ, Hickman M. Hepatitis C virus treatment for prevention among people who inject drugs: </w:t>
      </w:r>
      <w:proofErr w:type="spellStart"/>
      <w:r w:rsidRPr="001B3D7B">
        <w:rPr>
          <w:rFonts w:ascii="Book Antiqua" w:hAnsi="Book Antiqua"/>
          <w:sz w:val="24"/>
          <w:szCs w:val="24"/>
        </w:rPr>
        <w:t>Modeling</w:t>
      </w:r>
      <w:proofErr w:type="spellEnd"/>
      <w:r w:rsidRPr="001B3D7B">
        <w:rPr>
          <w:rFonts w:ascii="Book Antiqua" w:hAnsi="Book Antiqua"/>
          <w:sz w:val="24"/>
          <w:szCs w:val="24"/>
        </w:rPr>
        <w:t xml:space="preserve"> treatment scale-up in the age of direct-acting antivirals. </w:t>
      </w:r>
      <w:r w:rsidRPr="001B3D7B">
        <w:rPr>
          <w:rFonts w:ascii="Book Antiqua" w:hAnsi="Book Antiqua"/>
          <w:i/>
          <w:sz w:val="24"/>
          <w:szCs w:val="24"/>
        </w:rPr>
        <w:t>Hepatology</w:t>
      </w:r>
      <w:r w:rsidRPr="001B3D7B">
        <w:rPr>
          <w:rFonts w:ascii="Book Antiqua" w:hAnsi="Book Antiqua"/>
          <w:sz w:val="24"/>
          <w:szCs w:val="24"/>
        </w:rPr>
        <w:t xml:space="preserve"> 2013; </w:t>
      </w:r>
      <w:r w:rsidRPr="001B3D7B">
        <w:rPr>
          <w:rFonts w:ascii="Book Antiqua" w:hAnsi="Book Antiqua"/>
          <w:b/>
          <w:sz w:val="24"/>
          <w:szCs w:val="24"/>
        </w:rPr>
        <w:t>58</w:t>
      </w:r>
      <w:r w:rsidRPr="001B3D7B">
        <w:rPr>
          <w:rFonts w:ascii="Book Antiqua" w:hAnsi="Book Antiqua"/>
          <w:sz w:val="24"/>
          <w:szCs w:val="24"/>
        </w:rPr>
        <w:t>: 1598-1609 [PMID: 23553643 DOI: 10.1002/hep.26431]</w:t>
      </w:r>
    </w:p>
    <w:p w14:paraId="265AA0A0" w14:textId="7144C511" w:rsidR="00F249BE" w:rsidRPr="001B3D7B" w:rsidRDefault="00F249BE" w:rsidP="004837A0">
      <w:pPr>
        <w:spacing w:after="0" w:line="360" w:lineRule="auto"/>
        <w:jc w:val="both"/>
        <w:rPr>
          <w:rFonts w:ascii="Book Antiqua" w:hAnsi="Book Antiqua"/>
          <w:sz w:val="24"/>
          <w:szCs w:val="24"/>
        </w:rPr>
      </w:pPr>
      <w:r w:rsidRPr="0019368C">
        <w:rPr>
          <w:rFonts w:ascii="Book Antiqua" w:hAnsi="Book Antiqua"/>
          <w:sz w:val="24"/>
          <w:szCs w:val="24"/>
          <w:highlight w:val="yellow"/>
        </w:rPr>
        <w:t>76</w:t>
      </w:r>
      <w:r w:rsidR="008134C3" w:rsidRPr="0019368C">
        <w:rPr>
          <w:rFonts w:ascii="Book Antiqua" w:hAnsi="Book Antiqua"/>
          <w:sz w:val="24"/>
          <w:szCs w:val="24"/>
          <w:highlight w:val="yellow"/>
        </w:rPr>
        <w:t xml:space="preserve"> </w:t>
      </w:r>
      <w:r w:rsidRPr="0019368C">
        <w:rPr>
          <w:rFonts w:ascii="Book Antiqua" w:hAnsi="Book Antiqua"/>
          <w:b/>
          <w:sz w:val="24"/>
          <w:szCs w:val="24"/>
          <w:highlight w:val="yellow"/>
        </w:rPr>
        <w:t>UNSW Medicine-Kirby Institute.</w:t>
      </w:r>
      <w:r w:rsidRPr="0019368C">
        <w:rPr>
          <w:rFonts w:ascii="Book Antiqua" w:hAnsi="Book Antiqua"/>
          <w:sz w:val="24"/>
          <w:szCs w:val="24"/>
          <w:highlight w:val="yellow"/>
        </w:rPr>
        <w:t xml:space="preserve"> Surveillance and treatment of prisoners with hepatitis C (</w:t>
      </w:r>
      <w:proofErr w:type="spellStart"/>
      <w:r w:rsidRPr="0019368C">
        <w:rPr>
          <w:rFonts w:ascii="Book Antiqua" w:hAnsi="Book Antiqua"/>
          <w:sz w:val="24"/>
          <w:szCs w:val="24"/>
          <w:highlight w:val="yellow"/>
        </w:rPr>
        <w:t>SToP</w:t>
      </w:r>
      <w:proofErr w:type="spellEnd"/>
      <w:r w:rsidRPr="0019368C">
        <w:rPr>
          <w:rFonts w:ascii="Book Antiqua" w:hAnsi="Book Antiqua"/>
          <w:sz w:val="24"/>
          <w:szCs w:val="24"/>
          <w:highlight w:val="yellow"/>
        </w:rPr>
        <w:t>-C). 2018. Available from: https://kirby.unsw.edu.au/project/stop-c</w:t>
      </w:r>
    </w:p>
    <w:p w14:paraId="7DD0F469" w14:textId="135E0A63"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77 </w:t>
      </w:r>
      <w:proofErr w:type="spellStart"/>
      <w:r w:rsidRPr="001B3D7B">
        <w:rPr>
          <w:rFonts w:ascii="Book Antiqua" w:hAnsi="Book Antiqua"/>
          <w:b/>
          <w:sz w:val="24"/>
          <w:szCs w:val="24"/>
        </w:rPr>
        <w:t>Grebely</w:t>
      </w:r>
      <w:proofErr w:type="spellEnd"/>
      <w:r w:rsidRPr="001B3D7B">
        <w:rPr>
          <w:rFonts w:ascii="Book Antiqua" w:hAnsi="Book Antiqua"/>
          <w:b/>
          <w:sz w:val="24"/>
          <w:szCs w:val="24"/>
        </w:rPr>
        <w:t xml:space="preserve"> J,</w:t>
      </w:r>
      <w:r w:rsidRPr="001B3D7B">
        <w:rPr>
          <w:rFonts w:ascii="Book Antiqua" w:hAnsi="Book Antiqua"/>
          <w:sz w:val="24"/>
          <w:szCs w:val="24"/>
        </w:rPr>
        <w:t xml:space="preserve">  </w:t>
      </w:r>
      <w:proofErr w:type="spellStart"/>
      <w:r w:rsidRPr="001B3D7B">
        <w:rPr>
          <w:rFonts w:ascii="Book Antiqua" w:hAnsi="Book Antiqua"/>
          <w:sz w:val="24"/>
          <w:szCs w:val="24"/>
        </w:rPr>
        <w:t>Dalgard</w:t>
      </w:r>
      <w:proofErr w:type="spellEnd"/>
      <w:r w:rsidRPr="001B3D7B">
        <w:rPr>
          <w:rFonts w:ascii="Book Antiqua" w:hAnsi="Book Antiqua"/>
          <w:sz w:val="24"/>
          <w:szCs w:val="24"/>
        </w:rPr>
        <w:t xml:space="preserve"> O, Conway B, Cunningham E</w:t>
      </w:r>
      <w:r w:rsidR="00D47A62" w:rsidRPr="001B3D7B">
        <w:rPr>
          <w:rFonts w:ascii="Book Antiqua" w:hAnsi="Book Antiqua"/>
          <w:sz w:val="24"/>
          <w:szCs w:val="24"/>
        </w:rPr>
        <w:t>B</w:t>
      </w:r>
      <w:r w:rsidRPr="001B3D7B">
        <w:rPr>
          <w:rFonts w:ascii="Book Antiqua" w:hAnsi="Book Antiqua"/>
          <w:sz w:val="24"/>
          <w:szCs w:val="24"/>
        </w:rPr>
        <w:t xml:space="preserve">, </w:t>
      </w:r>
      <w:proofErr w:type="spellStart"/>
      <w:r w:rsidRPr="001B3D7B">
        <w:rPr>
          <w:rFonts w:ascii="Book Antiqua" w:hAnsi="Book Antiqua"/>
          <w:sz w:val="24"/>
          <w:szCs w:val="24"/>
        </w:rPr>
        <w:t>Bruggmann</w:t>
      </w:r>
      <w:proofErr w:type="spellEnd"/>
      <w:r w:rsidRPr="001B3D7B">
        <w:rPr>
          <w:rFonts w:ascii="Book Antiqua" w:hAnsi="Book Antiqua"/>
          <w:sz w:val="24"/>
          <w:szCs w:val="24"/>
        </w:rPr>
        <w:t xml:space="preserve"> P, </w:t>
      </w:r>
      <w:proofErr w:type="spellStart"/>
      <w:r w:rsidRPr="001B3D7B">
        <w:rPr>
          <w:rFonts w:ascii="Book Antiqua" w:hAnsi="Book Antiqua"/>
          <w:sz w:val="24"/>
          <w:szCs w:val="24"/>
        </w:rPr>
        <w:t>Hajarizadeh</w:t>
      </w:r>
      <w:proofErr w:type="spellEnd"/>
      <w:r w:rsidRPr="001B3D7B">
        <w:rPr>
          <w:rFonts w:ascii="Book Antiqua" w:hAnsi="Book Antiqua"/>
          <w:sz w:val="24"/>
          <w:szCs w:val="24"/>
        </w:rPr>
        <w:t xml:space="preserve"> B, Amin J, </w:t>
      </w:r>
      <w:proofErr w:type="spellStart"/>
      <w:r w:rsidR="00D47A62" w:rsidRPr="001B3D7B">
        <w:rPr>
          <w:rFonts w:ascii="Book Antiqua" w:hAnsi="Book Antiqua"/>
          <w:sz w:val="24"/>
          <w:szCs w:val="24"/>
        </w:rPr>
        <w:t>Bruneau</w:t>
      </w:r>
      <w:proofErr w:type="spellEnd"/>
      <w:r w:rsidR="00D47A62" w:rsidRPr="001B3D7B">
        <w:rPr>
          <w:rFonts w:ascii="Book Antiqua" w:hAnsi="Book Antiqua"/>
          <w:sz w:val="24"/>
          <w:szCs w:val="24"/>
        </w:rPr>
        <w:t xml:space="preserve"> J, </w:t>
      </w:r>
      <w:proofErr w:type="spellStart"/>
      <w:r w:rsidR="00D47A62" w:rsidRPr="001B3D7B">
        <w:rPr>
          <w:rFonts w:ascii="Book Antiqua" w:hAnsi="Book Antiqua"/>
          <w:sz w:val="24"/>
          <w:szCs w:val="24"/>
        </w:rPr>
        <w:t>Hellard</w:t>
      </w:r>
      <w:proofErr w:type="spellEnd"/>
      <w:r w:rsidR="00D47A62" w:rsidRPr="001B3D7B">
        <w:rPr>
          <w:rFonts w:ascii="Book Antiqua" w:hAnsi="Book Antiqua"/>
          <w:sz w:val="24"/>
          <w:szCs w:val="24"/>
        </w:rPr>
        <w:t xml:space="preserve"> M, Litwin AH, </w:t>
      </w:r>
      <w:r w:rsidRPr="001B3D7B">
        <w:rPr>
          <w:rFonts w:ascii="Book Antiqua" w:hAnsi="Book Antiqua"/>
          <w:sz w:val="24"/>
          <w:szCs w:val="24"/>
        </w:rPr>
        <w:t xml:space="preserve">Marks P, </w:t>
      </w:r>
      <w:proofErr w:type="spellStart"/>
      <w:r w:rsidRPr="001B3D7B">
        <w:rPr>
          <w:rFonts w:ascii="Book Antiqua" w:hAnsi="Book Antiqua"/>
          <w:sz w:val="24"/>
          <w:szCs w:val="24"/>
        </w:rPr>
        <w:t>Quiene</w:t>
      </w:r>
      <w:proofErr w:type="spellEnd"/>
      <w:r w:rsidRPr="001B3D7B">
        <w:rPr>
          <w:rFonts w:ascii="Book Antiqua" w:hAnsi="Book Antiqua"/>
          <w:sz w:val="24"/>
          <w:szCs w:val="24"/>
        </w:rPr>
        <w:t xml:space="preserve"> S, </w:t>
      </w:r>
      <w:proofErr w:type="spellStart"/>
      <w:r w:rsidR="00D47A62" w:rsidRPr="001B3D7B">
        <w:rPr>
          <w:rFonts w:ascii="Book Antiqua" w:hAnsi="Book Antiqua"/>
          <w:sz w:val="24"/>
          <w:szCs w:val="24"/>
        </w:rPr>
        <w:t>Siriragavan</w:t>
      </w:r>
      <w:proofErr w:type="spellEnd"/>
      <w:r w:rsidR="00D47A62" w:rsidRPr="001B3D7B">
        <w:rPr>
          <w:rFonts w:ascii="Book Antiqua" w:hAnsi="Book Antiqua"/>
          <w:sz w:val="24"/>
          <w:szCs w:val="24"/>
        </w:rPr>
        <w:t xml:space="preserve"> S, </w:t>
      </w:r>
      <w:r w:rsidRPr="001B3D7B">
        <w:rPr>
          <w:rFonts w:ascii="Book Antiqua" w:hAnsi="Book Antiqua"/>
          <w:sz w:val="24"/>
          <w:szCs w:val="24"/>
        </w:rPr>
        <w:t>Applegate T</w:t>
      </w:r>
      <w:r w:rsidR="00D47A62" w:rsidRPr="001B3D7B">
        <w:rPr>
          <w:rFonts w:ascii="Book Antiqua" w:hAnsi="Book Antiqua"/>
          <w:sz w:val="24"/>
          <w:szCs w:val="24"/>
        </w:rPr>
        <w:t>L</w:t>
      </w:r>
      <w:r w:rsidRPr="001B3D7B">
        <w:rPr>
          <w:rFonts w:ascii="Book Antiqua" w:hAnsi="Book Antiqua"/>
          <w:sz w:val="24"/>
          <w:szCs w:val="24"/>
        </w:rPr>
        <w:t xml:space="preserve">, Swan T, Byrne J, </w:t>
      </w:r>
      <w:proofErr w:type="spellStart"/>
      <w:r w:rsidRPr="001B3D7B">
        <w:rPr>
          <w:rFonts w:ascii="Book Antiqua" w:hAnsi="Book Antiqua"/>
          <w:sz w:val="24"/>
          <w:szCs w:val="24"/>
        </w:rPr>
        <w:t>Lacalamita</w:t>
      </w:r>
      <w:proofErr w:type="spellEnd"/>
      <w:r w:rsidRPr="001B3D7B">
        <w:rPr>
          <w:rFonts w:ascii="Book Antiqua" w:hAnsi="Book Antiqua"/>
          <w:sz w:val="24"/>
          <w:szCs w:val="24"/>
        </w:rPr>
        <w:t xml:space="preserve"> M, Dunlop A, Matthews GV, </w:t>
      </w:r>
      <w:proofErr w:type="spellStart"/>
      <w:r w:rsidRPr="001B3D7B">
        <w:rPr>
          <w:rFonts w:ascii="Book Antiqua" w:hAnsi="Book Antiqua"/>
          <w:sz w:val="24"/>
          <w:szCs w:val="24"/>
        </w:rPr>
        <w:t>Powis</w:t>
      </w:r>
      <w:proofErr w:type="spellEnd"/>
      <w:r w:rsidRPr="001B3D7B">
        <w:rPr>
          <w:rFonts w:ascii="Book Antiqua" w:hAnsi="Book Antiqua"/>
          <w:sz w:val="24"/>
          <w:szCs w:val="24"/>
        </w:rPr>
        <w:t xml:space="preserve"> J, Shaw D, </w:t>
      </w:r>
      <w:proofErr w:type="spellStart"/>
      <w:r w:rsidRPr="001B3D7B">
        <w:rPr>
          <w:rFonts w:ascii="Book Antiqua" w:hAnsi="Book Antiqua"/>
          <w:sz w:val="24"/>
          <w:szCs w:val="24"/>
        </w:rPr>
        <w:t>Thurnheer</w:t>
      </w:r>
      <w:proofErr w:type="spellEnd"/>
      <w:r w:rsidRPr="001B3D7B">
        <w:rPr>
          <w:rFonts w:ascii="Book Antiqua" w:hAnsi="Book Antiqua"/>
          <w:sz w:val="24"/>
          <w:szCs w:val="24"/>
        </w:rPr>
        <w:t xml:space="preserve"> </w:t>
      </w:r>
      <w:r w:rsidR="00D47A62" w:rsidRPr="001B3D7B">
        <w:rPr>
          <w:rFonts w:ascii="Book Antiqua" w:hAnsi="Book Antiqua"/>
          <w:sz w:val="24"/>
          <w:szCs w:val="24"/>
        </w:rPr>
        <w:t>M</w:t>
      </w:r>
      <w:r w:rsidRPr="001B3D7B">
        <w:rPr>
          <w:rFonts w:ascii="Book Antiqua" w:hAnsi="Book Antiqua"/>
          <w:sz w:val="24"/>
          <w:szCs w:val="24"/>
        </w:rPr>
        <w:t xml:space="preserve">C, </w:t>
      </w:r>
      <w:proofErr w:type="spellStart"/>
      <w:r w:rsidRPr="001B3D7B">
        <w:rPr>
          <w:rFonts w:ascii="Book Antiqua" w:hAnsi="Book Antiqua"/>
          <w:sz w:val="24"/>
          <w:szCs w:val="24"/>
        </w:rPr>
        <w:t>Weltman</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Kronborg</w:t>
      </w:r>
      <w:proofErr w:type="spellEnd"/>
      <w:r w:rsidRPr="001B3D7B">
        <w:rPr>
          <w:rFonts w:ascii="Book Antiqua" w:hAnsi="Book Antiqua"/>
          <w:sz w:val="24"/>
          <w:szCs w:val="24"/>
        </w:rPr>
        <w:t xml:space="preserve"> I, Cooper C, Feld JJ, Fraser C,  Dillon J</w:t>
      </w:r>
      <w:r w:rsidR="00D47A62" w:rsidRPr="001B3D7B">
        <w:rPr>
          <w:rFonts w:ascii="Book Antiqua" w:hAnsi="Book Antiqua"/>
          <w:sz w:val="24"/>
          <w:szCs w:val="24"/>
        </w:rPr>
        <w:t>F</w:t>
      </w:r>
      <w:r w:rsidRPr="001B3D7B">
        <w:rPr>
          <w:rFonts w:ascii="Book Antiqua" w:hAnsi="Book Antiqua"/>
          <w:sz w:val="24"/>
          <w:szCs w:val="24"/>
        </w:rPr>
        <w:t xml:space="preserve">, Read P, </w:t>
      </w:r>
      <w:proofErr w:type="spellStart"/>
      <w:r w:rsidRPr="001B3D7B">
        <w:rPr>
          <w:rFonts w:ascii="Book Antiqua" w:hAnsi="Book Antiqua"/>
          <w:sz w:val="24"/>
          <w:szCs w:val="24"/>
        </w:rPr>
        <w:t>Gane</w:t>
      </w:r>
      <w:proofErr w:type="spellEnd"/>
      <w:r w:rsidRPr="001B3D7B">
        <w:rPr>
          <w:rFonts w:ascii="Book Antiqua" w:hAnsi="Book Antiqua"/>
          <w:sz w:val="24"/>
          <w:szCs w:val="24"/>
        </w:rPr>
        <w:t xml:space="preserve"> E, Dore GJ. </w:t>
      </w:r>
      <w:r w:rsidR="00D47A62" w:rsidRPr="001B3D7B">
        <w:rPr>
          <w:rFonts w:ascii="Book Antiqua" w:hAnsi="Book Antiqua"/>
          <w:sz w:val="24"/>
          <w:szCs w:val="24"/>
        </w:rPr>
        <w:t xml:space="preserve">Sofosbuvir and </w:t>
      </w:r>
      <w:proofErr w:type="spellStart"/>
      <w:r w:rsidR="00D47A62" w:rsidRPr="001B3D7B">
        <w:rPr>
          <w:rFonts w:ascii="Book Antiqua" w:hAnsi="Book Antiqua"/>
          <w:sz w:val="24"/>
          <w:szCs w:val="24"/>
        </w:rPr>
        <w:t>velpatasvir</w:t>
      </w:r>
      <w:proofErr w:type="spellEnd"/>
      <w:r w:rsidR="00D47A62" w:rsidRPr="001B3D7B">
        <w:rPr>
          <w:rFonts w:ascii="Book Antiqua" w:hAnsi="Book Antiqua"/>
          <w:sz w:val="24"/>
          <w:szCs w:val="24"/>
        </w:rPr>
        <w:t xml:space="preserve"> for hepatitis C virus infection in people with recent injection drug use (SIMPLIFY): an open-label, single-arm, phase 4, multicentre trial. </w:t>
      </w:r>
      <w:r w:rsidR="00D47A62" w:rsidRPr="001B3D7B">
        <w:rPr>
          <w:rFonts w:ascii="Book Antiqua" w:hAnsi="Book Antiqua"/>
          <w:i/>
          <w:sz w:val="24"/>
          <w:szCs w:val="24"/>
        </w:rPr>
        <w:t xml:space="preserve">Lancet Gastroenterol </w:t>
      </w:r>
      <w:proofErr w:type="spellStart"/>
      <w:r w:rsidR="00D47A62" w:rsidRPr="001B3D7B">
        <w:rPr>
          <w:rFonts w:ascii="Book Antiqua" w:hAnsi="Book Antiqua"/>
          <w:i/>
          <w:sz w:val="24"/>
          <w:szCs w:val="24"/>
        </w:rPr>
        <w:t>Hepatol</w:t>
      </w:r>
      <w:proofErr w:type="spellEnd"/>
      <w:r w:rsidR="00D47A62" w:rsidRPr="001B3D7B">
        <w:rPr>
          <w:rFonts w:ascii="Book Antiqua" w:hAnsi="Book Antiqua"/>
          <w:sz w:val="24"/>
          <w:szCs w:val="24"/>
        </w:rPr>
        <w:t xml:space="preserve"> 2018; </w:t>
      </w:r>
      <w:r w:rsidR="00D47A62" w:rsidRPr="001B3D7B">
        <w:rPr>
          <w:rFonts w:ascii="Book Antiqua" w:hAnsi="Book Antiqua"/>
          <w:b/>
          <w:sz w:val="24"/>
          <w:szCs w:val="24"/>
        </w:rPr>
        <w:t>3</w:t>
      </w:r>
      <w:r w:rsidR="00D47A62" w:rsidRPr="001B3D7B">
        <w:rPr>
          <w:rFonts w:ascii="Book Antiqua" w:hAnsi="Book Antiqua"/>
          <w:sz w:val="24"/>
          <w:szCs w:val="24"/>
        </w:rPr>
        <w:t>: 153-161 [PMID: 29310928 DOI: 10.1016/s2468-1253(17)30404-1]</w:t>
      </w:r>
    </w:p>
    <w:p w14:paraId="543D5BA0"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78 </w:t>
      </w:r>
      <w:proofErr w:type="spellStart"/>
      <w:r w:rsidRPr="001B3D7B">
        <w:rPr>
          <w:rFonts w:ascii="Book Antiqua" w:hAnsi="Book Antiqua"/>
          <w:b/>
          <w:sz w:val="24"/>
          <w:szCs w:val="24"/>
        </w:rPr>
        <w:t>Olafsson</w:t>
      </w:r>
      <w:proofErr w:type="spellEnd"/>
      <w:r w:rsidRPr="001B3D7B">
        <w:rPr>
          <w:rFonts w:ascii="Book Antiqua" w:hAnsi="Book Antiqua"/>
          <w:b/>
          <w:sz w:val="24"/>
          <w:szCs w:val="24"/>
        </w:rPr>
        <w:t xml:space="preserve"> S</w:t>
      </w:r>
      <w:r w:rsidRPr="001B3D7B">
        <w:rPr>
          <w:rFonts w:ascii="Book Antiqua" w:hAnsi="Book Antiqua"/>
          <w:sz w:val="24"/>
          <w:szCs w:val="24"/>
        </w:rPr>
        <w:t xml:space="preserve">, </w:t>
      </w:r>
      <w:proofErr w:type="spellStart"/>
      <w:r w:rsidRPr="001B3D7B">
        <w:rPr>
          <w:rFonts w:ascii="Book Antiqua" w:hAnsi="Book Antiqua"/>
          <w:sz w:val="24"/>
          <w:szCs w:val="24"/>
        </w:rPr>
        <w:t>Tyrfingsson</w:t>
      </w:r>
      <w:proofErr w:type="spellEnd"/>
      <w:r w:rsidRPr="001B3D7B">
        <w:rPr>
          <w:rFonts w:ascii="Book Antiqua" w:hAnsi="Book Antiqua"/>
          <w:sz w:val="24"/>
          <w:szCs w:val="24"/>
        </w:rPr>
        <w:t xml:space="preserve"> T, </w:t>
      </w:r>
      <w:proofErr w:type="spellStart"/>
      <w:r w:rsidRPr="001B3D7B">
        <w:rPr>
          <w:rFonts w:ascii="Book Antiqua" w:hAnsi="Book Antiqua"/>
          <w:sz w:val="24"/>
          <w:szCs w:val="24"/>
        </w:rPr>
        <w:t>Runarsdottir</w:t>
      </w:r>
      <w:proofErr w:type="spellEnd"/>
      <w:r w:rsidRPr="001B3D7B">
        <w:rPr>
          <w:rFonts w:ascii="Book Antiqua" w:hAnsi="Book Antiqua"/>
          <w:sz w:val="24"/>
          <w:szCs w:val="24"/>
        </w:rPr>
        <w:t xml:space="preserve"> V, Bergmann OM, </w:t>
      </w:r>
      <w:proofErr w:type="spellStart"/>
      <w:r w:rsidRPr="001B3D7B">
        <w:rPr>
          <w:rFonts w:ascii="Book Antiqua" w:hAnsi="Book Antiqua"/>
          <w:sz w:val="24"/>
          <w:szCs w:val="24"/>
        </w:rPr>
        <w:t>Hansdottir</w:t>
      </w:r>
      <w:proofErr w:type="spellEnd"/>
      <w:r w:rsidRPr="001B3D7B">
        <w:rPr>
          <w:rFonts w:ascii="Book Antiqua" w:hAnsi="Book Antiqua"/>
          <w:sz w:val="24"/>
          <w:szCs w:val="24"/>
        </w:rPr>
        <w:t xml:space="preserve"> I, </w:t>
      </w:r>
      <w:proofErr w:type="spellStart"/>
      <w:r w:rsidRPr="001B3D7B">
        <w:rPr>
          <w:rFonts w:ascii="Book Antiqua" w:hAnsi="Book Antiqua"/>
          <w:sz w:val="24"/>
          <w:szCs w:val="24"/>
        </w:rPr>
        <w:t>Björnsson</w:t>
      </w:r>
      <w:proofErr w:type="spellEnd"/>
      <w:r w:rsidRPr="001B3D7B">
        <w:rPr>
          <w:rFonts w:ascii="Book Antiqua" w:hAnsi="Book Antiqua"/>
          <w:sz w:val="24"/>
          <w:szCs w:val="24"/>
        </w:rPr>
        <w:t xml:space="preserve"> ES, Johannsson B, </w:t>
      </w:r>
      <w:proofErr w:type="spellStart"/>
      <w:r w:rsidRPr="001B3D7B">
        <w:rPr>
          <w:rFonts w:ascii="Book Antiqua" w:hAnsi="Book Antiqua"/>
          <w:sz w:val="24"/>
          <w:szCs w:val="24"/>
        </w:rPr>
        <w:t>Sigurdardottir</w:t>
      </w:r>
      <w:proofErr w:type="spellEnd"/>
      <w:r w:rsidRPr="001B3D7B">
        <w:rPr>
          <w:rFonts w:ascii="Book Antiqua" w:hAnsi="Book Antiqua"/>
          <w:sz w:val="24"/>
          <w:szCs w:val="24"/>
        </w:rPr>
        <w:t xml:space="preserve"> B, </w:t>
      </w:r>
      <w:proofErr w:type="spellStart"/>
      <w:r w:rsidRPr="001B3D7B">
        <w:rPr>
          <w:rFonts w:ascii="Book Antiqua" w:hAnsi="Book Antiqua"/>
          <w:sz w:val="24"/>
          <w:szCs w:val="24"/>
        </w:rPr>
        <w:t>Fridriksdottir</w:t>
      </w:r>
      <w:proofErr w:type="spellEnd"/>
      <w:r w:rsidRPr="001B3D7B">
        <w:rPr>
          <w:rFonts w:ascii="Book Antiqua" w:hAnsi="Book Antiqua"/>
          <w:sz w:val="24"/>
          <w:szCs w:val="24"/>
        </w:rPr>
        <w:t xml:space="preserve"> RH, </w:t>
      </w:r>
      <w:proofErr w:type="spellStart"/>
      <w:r w:rsidRPr="001B3D7B">
        <w:rPr>
          <w:rFonts w:ascii="Book Antiqua" w:hAnsi="Book Antiqua"/>
          <w:sz w:val="24"/>
          <w:szCs w:val="24"/>
        </w:rPr>
        <w:t>Löve</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Hellard</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Löve</w:t>
      </w:r>
      <w:proofErr w:type="spellEnd"/>
      <w:r w:rsidRPr="001B3D7B">
        <w:rPr>
          <w:rFonts w:ascii="Book Antiqua" w:hAnsi="Book Antiqua"/>
          <w:sz w:val="24"/>
          <w:szCs w:val="24"/>
        </w:rPr>
        <w:t xml:space="preserve"> TJ, </w:t>
      </w:r>
      <w:proofErr w:type="spellStart"/>
      <w:r w:rsidRPr="001B3D7B">
        <w:rPr>
          <w:rFonts w:ascii="Book Antiqua" w:hAnsi="Book Antiqua"/>
          <w:sz w:val="24"/>
          <w:szCs w:val="24"/>
        </w:rPr>
        <w:t>Gudnason</w:t>
      </w:r>
      <w:proofErr w:type="spellEnd"/>
      <w:r w:rsidRPr="001B3D7B">
        <w:rPr>
          <w:rFonts w:ascii="Book Antiqua" w:hAnsi="Book Antiqua"/>
          <w:sz w:val="24"/>
          <w:szCs w:val="24"/>
        </w:rPr>
        <w:t xml:space="preserve"> T, </w:t>
      </w:r>
      <w:proofErr w:type="spellStart"/>
      <w:r w:rsidRPr="001B3D7B">
        <w:rPr>
          <w:rFonts w:ascii="Book Antiqua" w:hAnsi="Book Antiqua"/>
          <w:sz w:val="24"/>
          <w:szCs w:val="24"/>
        </w:rPr>
        <w:t>Heimisdottir</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Gottfredsson</w:t>
      </w:r>
      <w:proofErr w:type="spellEnd"/>
      <w:r w:rsidRPr="001B3D7B">
        <w:rPr>
          <w:rFonts w:ascii="Book Antiqua" w:hAnsi="Book Antiqua"/>
          <w:sz w:val="24"/>
          <w:szCs w:val="24"/>
        </w:rPr>
        <w:t xml:space="preserve"> M. Treatment as Prevention for Hepatitis C (</w:t>
      </w:r>
      <w:proofErr w:type="spellStart"/>
      <w:r w:rsidRPr="001B3D7B">
        <w:rPr>
          <w:rFonts w:ascii="Book Antiqua" w:hAnsi="Book Antiqua"/>
          <w:sz w:val="24"/>
          <w:szCs w:val="24"/>
        </w:rPr>
        <w:t>TraP</w:t>
      </w:r>
      <w:proofErr w:type="spellEnd"/>
      <w:r w:rsidRPr="001B3D7B">
        <w:rPr>
          <w:rFonts w:ascii="Book Antiqua" w:hAnsi="Book Antiqua"/>
          <w:sz w:val="24"/>
          <w:szCs w:val="24"/>
        </w:rPr>
        <w:t xml:space="preserve"> Hep C) - a nationwide elimination programme in Iceland using direct-acting antiviral agents. </w:t>
      </w:r>
      <w:r w:rsidRPr="001B3D7B">
        <w:rPr>
          <w:rFonts w:ascii="Book Antiqua" w:hAnsi="Book Antiqua"/>
          <w:i/>
          <w:sz w:val="24"/>
          <w:szCs w:val="24"/>
        </w:rPr>
        <w:t>J Intern Med</w:t>
      </w:r>
      <w:r w:rsidRPr="001B3D7B">
        <w:rPr>
          <w:rFonts w:ascii="Book Antiqua" w:hAnsi="Book Antiqua"/>
          <w:sz w:val="24"/>
          <w:szCs w:val="24"/>
        </w:rPr>
        <w:t xml:space="preserve"> 2018; </w:t>
      </w:r>
      <w:r w:rsidRPr="001B3D7B">
        <w:rPr>
          <w:rFonts w:ascii="Book Antiqua" w:hAnsi="Book Antiqua"/>
          <w:b/>
          <w:sz w:val="24"/>
          <w:szCs w:val="24"/>
        </w:rPr>
        <w:t>283</w:t>
      </w:r>
      <w:r w:rsidRPr="001B3D7B">
        <w:rPr>
          <w:rFonts w:ascii="Book Antiqua" w:hAnsi="Book Antiqua"/>
          <w:sz w:val="24"/>
          <w:szCs w:val="24"/>
        </w:rPr>
        <w:t>: 500-507 [PMID: 29512219 DOI: 10.1111/joim.12740]</w:t>
      </w:r>
    </w:p>
    <w:p w14:paraId="50F0F027" w14:textId="76722F35" w:rsidR="00F249BE" w:rsidRPr="001B3D7B" w:rsidRDefault="00F249BE" w:rsidP="004837A0">
      <w:pPr>
        <w:spacing w:after="0" w:line="360" w:lineRule="auto"/>
        <w:jc w:val="both"/>
        <w:rPr>
          <w:rFonts w:ascii="Book Antiqua" w:hAnsi="Book Antiqua"/>
          <w:sz w:val="24"/>
          <w:szCs w:val="24"/>
        </w:rPr>
      </w:pPr>
      <w:r w:rsidRPr="00B709AD">
        <w:rPr>
          <w:rFonts w:ascii="Book Antiqua" w:hAnsi="Book Antiqua"/>
          <w:sz w:val="24"/>
          <w:szCs w:val="24"/>
          <w:highlight w:val="yellow"/>
        </w:rPr>
        <w:t xml:space="preserve">79 </w:t>
      </w:r>
      <w:r w:rsidRPr="00B709AD">
        <w:rPr>
          <w:rFonts w:ascii="Book Antiqua" w:hAnsi="Book Antiqua"/>
          <w:b/>
          <w:sz w:val="24"/>
          <w:szCs w:val="24"/>
          <w:highlight w:val="yellow"/>
        </w:rPr>
        <w:t xml:space="preserve">World Health Organization. </w:t>
      </w:r>
      <w:r w:rsidRPr="00B709AD">
        <w:rPr>
          <w:rFonts w:ascii="Book Antiqua" w:hAnsi="Book Antiqua"/>
          <w:sz w:val="24"/>
          <w:szCs w:val="24"/>
          <w:highlight w:val="yellow"/>
        </w:rPr>
        <w:t>Guidelines for the screening,</w:t>
      </w:r>
      <w:r w:rsidR="008134C3" w:rsidRPr="00B709AD">
        <w:rPr>
          <w:rFonts w:ascii="Book Antiqua" w:hAnsi="Book Antiqua"/>
          <w:sz w:val="24"/>
          <w:szCs w:val="24"/>
          <w:highlight w:val="yellow"/>
        </w:rPr>
        <w:t xml:space="preserve"> </w:t>
      </w:r>
      <w:r w:rsidRPr="00B709AD">
        <w:rPr>
          <w:rFonts w:ascii="Book Antiqua" w:hAnsi="Book Antiqua"/>
          <w:sz w:val="24"/>
          <w:szCs w:val="24"/>
          <w:highlight w:val="yellow"/>
        </w:rPr>
        <w:t>care and treatment of persons with chronic hepatitis C infection. 2016. Available from: https://www.who.int/hepatitis/publications/hepatitis-c-guidelines-2016/en/</w:t>
      </w:r>
    </w:p>
    <w:p w14:paraId="4639D8A4" w14:textId="69C5DAAA"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0 </w:t>
      </w:r>
      <w:r w:rsidRPr="001B3D7B">
        <w:rPr>
          <w:rFonts w:ascii="Book Antiqua" w:hAnsi="Book Antiqua"/>
          <w:b/>
          <w:sz w:val="24"/>
          <w:szCs w:val="24"/>
        </w:rPr>
        <w:t>Zhu B</w:t>
      </w:r>
      <w:r w:rsidRPr="001B3D7B">
        <w:rPr>
          <w:rFonts w:ascii="Book Antiqua" w:hAnsi="Book Antiqua"/>
          <w:sz w:val="24"/>
          <w:szCs w:val="24"/>
        </w:rPr>
        <w:t xml:space="preserve">, Liu J, Fu Y, Zhang B, Mao Y. </w:t>
      </w:r>
      <w:proofErr w:type="spellStart"/>
      <w:r w:rsidRPr="001B3D7B">
        <w:rPr>
          <w:rFonts w:ascii="Book Antiqua" w:hAnsi="Book Antiqua"/>
          <w:sz w:val="24"/>
          <w:szCs w:val="24"/>
        </w:rPr>
        <w:t>Spatio</w:t>
      </w:r>
      <w:proofErr w:type="spellEnd"/>
      <w:r w:rsidRPr="001B3D7B">
        <w:rPr>
          <w:rFonts w:ascii="Book Antiqua" w:hAnsi="Book Antiqua"/>
          <w:sz w:val="24"/>
          <w:szCs w:val="24"/>
        </w:rPr>
        <w:t xml:space="preserve">-Temporal Epidemiology of Viral Hepatitis in China (2003-2015): Implications for Prevention and Control Policies. </w:t>
      </w:r>
      <w:r w:rsidRPr="001B3D7B">
        <w:rPr>
          <w:rFonts w:ascii="Book Antiqua" w:hAnsi="Book Antiqua"/>
          <w:i/>
          <w:sz w:val="24"/>
          <w:szCs w:val="24"/>
        </w:rPr>
        <w:t>Int J Environ Res Public Health</w:t>
      </w:r>
      <w:r w:rsidRPr="001B3D7B">
        <w:rPr>
          <w:rFonts w:ascii="Book Antiqua" w:hAnsi="Book Antiqua"/>
          <w:sz w:val="24"/>
          <w:szCs w:val="24"/>
        </w:rPr>
        <w:t xml:space="preserve"> 2018; </w:t>
      </w:r>
      <w:r w:rsidRPr="001B3D7B">
        <w:rPr>
          <w:rFonts w:ascii="Book Antiqua" w:hAnsi="Book Antiqua"/>
          <w:b/>
          <w:sz w:val="24"/>
          <w:szCs w:val="24"/>
        </w:rPr>
        <w:t>15</w:t>
      </w:r>
      <w:r w:rsidR="008134C3" w:rsidRPr="001B3D7B">
        <w:rPr>
          <w:rFonts w:ascii="Book Antiqua" w:hAnsi="Book Antiqua"/>
          <w:sz w:val="24"/>
          <w:szCs w:val="24"/>
        </w:rPr>
        <w:t xml:space="preserve"> </w:t>
      </w:r>
      <w:r w:rsidRPr="001B3D7B">
        <w:rPr>
          <w:rFonts w:ascii="Book Antiqua" w:hAnsi="Book Antiqua"/>
          <w:sz w:val="24"/>
          <w:szCs w:val="24"/>
        </w:rPr>
        <w:t>[PMID: 29614809 DOI: 10.3390/ijerph15040661]</w:t>
      </w:r>
    </w:p>
    <w:p w14:paraId="3438E891" w14:textId="60DF31F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1 </w:t>
      </w:r>
      <w:r w:rsidRPr="001B3D7B">
        <w:rPr>
          <w:rFonts w:ascii="Book Antiqua" w:hAnsi="Book Antiqua"/>
          <w:b/>
          <w:sz w:val="24"/>
          <w:szCs w:val="24"/>
        </w:rPr>
        <w:t>Wang H,</w:t>
      </w:r>
      <w:r w:rsidR="008134C3" w:rsidRPr="001B3D7B">
        <w:rPr>
          <w:rFonts w:ascii="Book Antiqua" w:hAnsi="Book Antiqua"/>
          <w:sz w:val="24"/>
          <w:szCs w:val="24"/>
        </w:rPr>
        <w:t xml:space="preserve"> </w:t>
      </w:r>
      <w:r w:rsidRPr="001B3D7B">
        <w:rPr>
          <w:rFonts w:ascii="Book Antiqua" w:hAnsi="Book Antiqua"/>
          <w:sz w:val="24"/>
          <w:szCs w:val="24"/>
        </w:rPr>
        <w:t>Yang J, Deng X, Xu K, Wang J, Zhang Y. HIV/HBV/HCV infection among drug users: a meta</w:t>
      </w:r>
      <w:r w:rsidR="008134C3" w:rsidRPr="001B3D7B">
        <w:rPr>
          <w:rFonts w:ascii="Book Antiqua" w:hAnsi="Book Antiqua"/>
          <w:sz w:val="24"/>
          <w:szCs w:val="24"/>
        </w:rPr>
        <w:t>-</w:t>
      </w:r>
      <w:r w:rsidRPr="001B3D7B">
        <w:rPr>
          <w:rFonts w:ascii="Book Antiqua" w:hAnsi="Book Antiqua"/>
          <w:sz w:val="24"/>
          <w:szCs w:val="24"/>
        </w:rPr>
        <w:t>analysis</w:t>
      </w:r>
      <w:r w:rsidR="008134C3" w:rsidRPr="001B3D7B">
        <w:rPr>
          <w:rFonts w:ascii="Book Antiqua" w:hAnsi="Book Antiqua"/>
          <w:sz w:val="24"/>
          <w:szCs w:val="24"/>
        </w:rPr>
        <w:t xml:space="preserve"> </w:t>
      </w:r>
      <w:r w:rsidRPr="001B3D7B">
        <w:rPr>
          <w:rFonts w:ascii="Book Antiqua" w:hAnsi="Book Antiqua"/>
          <w:sz w:val="24"/>
          <w:szCs w:val="24"/>
        </w:rPr>
        <w:t xml:space="preserve">of data collected in Chinese mainland.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Jibing </w:t>
      </w:r>
      <w:proofErr w:type="spellStart"/>
      <w:r w:rsidRPr="001B3D7B">
        <w:rPr>
          <w:rFonts w:ascii="Book Antiqua" w:hAnsi="Book Antiqua"/>
          <w:i/>
          <w:sz w:val="24"/>
          <w:szCs w:val="24"/>
        </w:rPr>
        <w:t>Kongzhi</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azhi</w:t>
      </w:r>
      <w:proofErr w:type="spellEnd"/>
      <w:r w:rsidRPr="001B3D7B">
        <w:rPr>
          <w:rFonts w:ascii="Book Antiqua" w:hAnsi="Book Antiqua"/>
          <w:i/>
          <w:sz w:val="24"/>
          <w:szCs w:val="24"/>
        </w:rPr>
        <w:t xml:space="preserve"> </w:t>
      </w:r>
      <w:r w:rsidRPr="001B3D7B">
        <w:rPr>
          <w:rFonts w:ascii="Book Antiqua" w:hAnsi="Book Antiqua"/>
          <w:sz w:val="24"/>
          <w:szCs w:val="24"/>
        </w:rPr>
        <w:t xml:space="preserve">2010; </w:t>
      </w:r>
      <w:r w:rsidRPr="001B3D7B">
        <w:rPr>
          <w:rFonts w:ascii="Book Antiqua" w:hAnsi="Book Antiqua"/>
          <w:b/>
          <w:sz w:val="24"/>
          <w:szCs w:val="24"/>
        </w:rPr>
        <w:t>14</w:t>
      </w:r>
      <w:r w:rsidRPr="001B3D7B">
        <w:rPr>
          <w:rFonts w:ascii="Book Antiqua" w:hAnsi="Book Antiqua"/>
          <w:sz w:val="24"/>
          <w:szCs w:val="24"/>
        </w:rPr>
        <w:t>: 300-304</w:t>
      </w:r>
    </w:p>
    <w:p w14:paraId="063EC61D" w14:textId="5BA72AC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2 </w:t>
      </w:r>
      <w:r w:rsidRPr="001B3D7B">
        <w:rPr>
          <w:rFonts w:ascii="Book Antiqua" w:hAnsi="Book Antiqua"/>
          <w:b/>
          <w:sz w:val="24"/>
          <w:szCs w:val="24"/>
        </w:rPr>
        <w:t>Jin Y,</w:t>
      </w:r>
      <w:r w:rsidR="008134C3" w:rsidRPr="001B3D7B">
        <w:rPr>
          <w:rFonts w:ascii="Book Antiqua" w:hAnsi="Book Antiqua"/>
          <w:sz w:val="24"/>
          <w:szCs w:val="24"/>
        </w:rPr>
        <w:t xml:space="preserve"> </w:t>
      </w:r>
      <w:r w:rsidRPr="001B3D7B">
        <w:rPr>
          <w:rFonts w:ascii="Book Antiqua" w:hAnsi="Book Antiqua"/>
          <w:sz w:val="24"/>
          <w:szCs w:val="24"/>
        </w:rPr>
        <w:t xml:space="preserve">Li M, Liu T, Jin Y, Lu Z, Jia Z. Evaluation of burden of infectious diseases among drug abusers.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Yiyuan</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Ganranxue</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azhi</w:t>
      </w:r>
      <w:proofErr w:type="spellEnd"/>
      <w:r w:rsidRPr="001B3D7B">
        <w:rPr>
          <w:rFonts w:ascii="Book Antiqua" w:hAnsi="Book Antiqua"/>
          <w:sz w:val="24"/>
          <w:szCs w:val="24"/>
        </w:rPr>
        <w:t xml:space="preserve"> 2017; </w:t>
      </w:r>
      <w:r w:rsidRPr="001B3D7B">
        <w:rPr>
          <w:rFonts w:ascii="Book Antiqua" w:hAnsi="Book Antiqua"/>
          <w:b/>
          <w:sz w:val="24"/>
          <w:szCs w:val="24"/>
        </w:rPr>
        <w:t>27</w:t>
      </w:r>
      <w:r w:rsidRPr="001B3D7B">
        <w:rPr>
          <w:rFonts w:ascii="Book Antiqua" w:hAnsi="Book Antiqua"/>
          <w:sz w:val="24"/>
          <w:szCs w:val="24"/>
        </w:rPr>
        <w:t>: 2125-2128 [</w:t>
      </w:r>
      <w:r w:rsidR="006803C5" w:rsidRPr="001B3D7B">
        <w:rPr>
          <w:rFonts w:ascii="Book Antiqua" w:hAnsi="Book Antiqua"/>
          <w:sz w:val="24"/>
          <w:szCs w:val="24"/>
        </w:rPr>
        <w:t>DOI:</w:t>
      </w:r>
      <w:r w:rsidRPr="001B3D7B">
        <w:rPr>
          <w:rFonts w:ascii="Book Antiqua" w:hAnsi="Book Antiqua"/>
          <w:sz w:val="24"/>
          <w:szCs w:val="24"/>
        </w:rPr>
        <w:t xml:space="preserve"> 10.11816/cn.ni.2017-163654]</w:t>
      </w:r>
    </w:p>
    <w:p w14:paraId="31430C4B"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3 </w:t>
      </w:r>
      <w:r w:rsidRPr="001B3D7B">
        <w:rPr>
          <w:rFonts w:ascii="Book Antiqua" w:hAnsi="Book Antiqua"/>
          <w:b/>
          <w:sz w:val="24"/>
          <w:szCs w:val="24"/>
        </w:rPr>
        <w:t>Kieran JA</w:t>
      </w:r>
      <w:r w:rsidRPr="001B3D7B">
        <w:rPr>
          <w:rFonts w:ascii="Book Antiqua" w:hAnsi="Book Antiqua"/>
          <w:sz w:val="24"/>
          <w:szCs w:val="24"/>
        </w:rPr>
        <w:t xml:space="preserve">, Norris S, O'Leary A, Walsh C, Merriman R, Houlihan D, McCormick PA, McKiernan S, Bergin C, Barry M. Hepatitis C in the era of direct-acting antivirals: real-world costs of untreated chronic hepatitis C; a cross-sectional study. </w:t>
      </w:r>
      <w:r w:rsidRPr="001B3D7B">
        <w:rPr>
          <w:rFonts w:ascii="Book Antiqua" w:hAnsi="Book Antiqua"/>
          <w:i/>
          <w:sz w:val="24"/>
          <w:szCs w:val="24"/>
        </w:rPr>
        <w:t>BMC Infect Dis</w:t>
      </w:r>
      <w:r w:rsidRPr="001B3D7B">
        <w:rPr>
          <w:rFonts w:ascii="Book Antiqua" w:hAnsi="Book Antiqua"/>
          <w:sz w:val="24"/>
          <w:szCs w:val="24"/>
        </w:rPr>
        <w:t xml:space="preserve"> 2015; </w:t>
      </w:r>
      <w:r w:rsidRPr="001B3D7B">
        <w:rPr>
          <w:rFonts w:ascii="Book Antiqua" w:hAnsi="Book Antiqua"/>
          <w:b/>
          <w:sz w:val="24"/>
          <w:szCs w:val="24"/>
        </w:rPr>
        <w:t>15</w:t>
      </w:r>
      <w:r w:rsidRPr="001B3D7B">
        <w:rPr>
          <w:rFonts w:ascii="Book Antiqua" w:hAnsi="Book Antiqua"/>
          <w:sz w:val="24"/>
          <w:szCs w:val="24"/>
        </w:rPr>
        <w:t>: 471 [PMID: 26503519 DOI: 10.1186/s12879-015-1208-1]</w:t>
      </w:r>
    </w:p>
    <w:p w14:paraId="743B7734"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4 </w:t>
      </w:r>
      <w:proofErr w:type="spellStart"/>
      <w:r w:rsidRPr="001B3D7B">
        <w:rPr>
          <w:rFonts w:ascii="Book Antiqua" w:hAnsi="Book Antiqua"/>
          <w:b/>
          <w:sz w:val="24"/>
          <w:szCs w:val="24"/>
        </w:rPr>
        <w:t>Duan</w:t>
      </w:r>
      <w:proofErr w:type="spellEnd"/>
      <w:r w:rsidRPr="001B3D7B">
        <w:rPr>
          <w:rFonts w:ascii="Book Antiqua" w:hAnsi="Book Antiqua"/>
          <w:b/>
          <w:sz w:val="24"/>
          <w:szCs w:val="24"/>
        </w:rPr>
        <w:t xml:space="preserve"> ZP</w:t>
      </w:r>
      <w:r w:rsidRPr="001B3D7B">
        <w:rPr>
          <w:rFonts w:ascii="Book Antiqua" w:hAnsi="Book Antiqua"/>
          <w:sz w:val="24"/>
          <w:szCs w:val="24"/>
        </w:rPr>
        <w:t xml:space="preserve">, Zhou HY,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C, Wang Z, Chen Y, Zheng SJ, Liu S, Tang A, Li H. Survey of Treatment Costs to Hepatitis C in China. </w:t>
      </w:r>
      <w:r w:rsidRPr="001B3D7B">
        <w:rPr>
          <w:rFonts w:ascii="Book Antiqua" w:hAnsi="Book Antiqua"/>
          <w:i/>
          <w:sz w:val="24"/>
          <w:szCs w:val="24"/>
        </w:rPr>
        <w:t>Value Health</w:t>
      </w:r>
      <w:r w:rsidRPr="001B3D7B">
        <w:rPr>
          <w:rFonts w:ascii="Book Antiqua" w:hAnsi="Book Antiqua"/>
          <w:sz w:val="24"/>
          <w:szCs w:val="24"/>
        </w:rPr>
        <w:t xml:space="preserve"> 2014; </w:t>
      </w:r>
      <w:r w:rsidRPr="001B3D7B">
        <w:rPr>
          <w:rFonts w:ascii="Book Antiqua" w:hAnsi="Book Antiqua"/>
          <w:b/>
          <w:sz w:val="24"/>
          <w:szCs w:val="24"/>
        </w:rPr>
        <w:t>17</w:t>
      </w:r>
      <w:r w:rsidRPr="001B3D7B">
        <w:rPr>
          <w:rFonts w:ascii="Book Antiqua" w:hAnsi="Book Antiqua"/>
          <w:sz w:val="24"/>
          <w:szCs w:val="24"/>
        </w:rPr>
        <w:t>: A805 [PMID: 27203036 DOI: 10.1016/j.jval.2014.08.515]</w:t>
      </w:r>
    </w:p>
    <w:p w14:paraId="2858FD8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5 </w:t>
      </w:r>
      <w:r w:rsidRPr="001B3D7B">
        <w:rPr>
          <w:rFonts w:ascii="Book Antiqua" w:hAnsi="Book Antiqua"/>
          <w:b/>
          <w:sz w:val="24"/>
          <w:szCs w:val="24"/>
        </w:rPr>
        <w:t>Sun YT</w:t>
      </w:r>
      <w:r w:rsidRPr="001B3D7B">
        <w:rPr>
          <w:rFonts w:ascii="Book Antiqua" w:hAnsi="Book Antiqua"/>
          <w:sz w:val="24"/>
          <w:szCs w:val="24"/>
        </w:rPr>
        <w:t xml:space="preserve">, Zhang YX, Tang H, Mao Q, Wang XZ, Zhang LY, Chen H, Zhong YN, Lin SM, Zhang DZ. Clinical characteristics and current management of hepatitis B and C in China. </w:t>
      </w:r>
      <w:r w:rsidRPr="001B3D7B">
        <w:rPr>
          <w:rFonts w:ascii="Book Antiqua" w:hAnsi="Book Antiqua"/>
          <w:i/>
          <w:sz w:val="24"/>
          <w:szCs w:val="24"/>
        </w:rPr>
        <w:t>World J Gastroenterol</w:t>
      </w:r>
      <w:r w:rsidRPr="001B3D7B">
        <w:rPr>
          <w:rFonts w:ascii="Book Antiqua" w:hAnsi="Book Antiqua"/>
          <w:sz w:val="24"/>
          <w:szCs w:val="24"/>
        </w:rPr>
        <w:t xml:space="preserve"> 2014; </w:t>
      </w:r>
      <w:r w:rsidRPr="001B3D7B">
        <w:rPr>
          <w:rFonts w:ascii="Book Antiqua" w:hAnsi="Book Antiqua"/>
          <w:b/>
          <w:sz w:val="24"/>
          <w:szCs w:val="24"/>
        </w:rPr>
        <w:t>20</w:t>
      </w:r>
      <w:r w:rsidRPr="001B3D7B">
        <w:rPr>
          <w:rFonts w:ascii="Book Antiqua" w:hAnsi="Book Antiqua"/>
          <w:sz w:val="24"/>
          <w:szCs w:val="24"/>
        </w:rPr>
        <w:t>: 13582-13590 [PMID: 25309089 DOI: 10.3748/wjg.v20.i37.13582]</w:t>
      </w:r>
    </w:p>
    <w:p w14:paraId="7903E735" w14:textId="28C23932"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6 </w:t>
      </w:r>
      <w:r w:rsidRPr="001B3D7B">
        <w:rPr>
          <w:rFonts w:ascii="Book Antiqua" w:hAnsi="Book Antiqua"/>
          <w:b/>
          <w:sz w:val="24"/>
          <w:szCs w:val="24"/>
        </w:rPr>
        <w:t>Webster S,</w:t>
      </w:r>
      <w:r w:rsidR="006803C5" w:rsidRPr="001B3D7B">
        <w:rPr>
          <w:rFonts w:ascii="Book Antiqua" w:hAnsi="Book Antiqua"/>
          <w:sz w:val="24"/>
          <w:szCs w:val="24"/>
        </w:rPr>
        <w:t xml:space="preserve"> </w:t>
      </w:r>
      <w:r w:rsidRPr="001B3D7B">
        <w:rPr>
          <w:rFonts w:ascii="Book Antiqua" w:hAnsi="Book Antiqua"/>
          <w:sz w:val="24"/>
          <w:szCs w:val="24"/>
        </w:rPr>
        <w:t xml:space="preserve">Ward T, Bennett H, </w:t>
      </w:r>
      <w:proofErr w:type="spellStart"/>
      <w:r w:rsidRPr="001B3D7B">
        <w:rPr>
          <w:rFonts w:ascii="Book Antiqua" w:hAnsi="Book Antiqua"/>
          <w:sz w:val="24"/>
          <w:szCs w:val="24"/>
        </w:rPr>
        <w:t>Wygant</w:t>
      </w:r>
      <w:proofErr w:type="spellEnd"/>
      <w:r w:rsidRPr="001B3D7B">
        <w:rPr>
          <w:rFonts w:ascii="Book Antiqua" w:hAnsi="Book Antiqua"/>
          <w:sz w:val="24"/>
          <w:szCs w:val="24"/>
        </w:rPr>
        <w:t xml:space="preserve"> G, Wang F, Yan J, McEwan P. Chronic hepatitis C and the emergence of direct-acting antiviral regimens in China: treat now </w:t>
      </w:r>
      <w:r w:rsidRPr="001B3D7B">
        <w:rPr>
          <w:rFonts w:ascii="Book Antiqua" w:hAnsi="Book Antiqua"/>
          <w:sz w:val="24"/>
          <w:szCs w:val="24"/>
        </w:rPr>
        <w:lastRenderedPageBreak/>
        <w:t xml:space="preserve">or later?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7;</w:t>
      </w:r>
      <w:r w:rsidR="00B64558" w:rsidRPr="001B3D7B">
        <w:rPr>
          <w:rFonts w:ascii="Book Antiqua" w:hAnsi="Book Antiqua"/>
          <w:sz w:val="24"/>
          <w:szCs w:val="24"/>
        </w:rPr>
        <w:t xml:space="preserve"> </w:t>
      </w:r>
      <w:r w:rsidRPr="001B3D7B">
        <w:rPr>
          <w:rFonts w:ascii="Book Antiqua" w:hAnsi="Book Antiqua"/>
          <w:b/>
          <w:sz w:val="24"/>
          <w:szCs w:val="24"/>
        </w:rPr>
        <w:t>1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1048 </w:t>
      </w:r>
      <w:r w:rsidR="00B64558" w:rsidRPr="001B3D7B">
        <w:rPr>
          <w:rFonts w:ascii="Book Antiqua" w:hAnsi="Book Antiqua"/>
          <w:sz w:val="24"/>
          <w:szCs w:val="24"/>
        </w:rPr>
        <w:t>[PMID: 28155069 DOI: 10.1007/s12072-016-9783-9]</w:t>
      </w:r>
    </w:p>
    <w:p w14:paraId="25C9C60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7 </w:t>
      </w:r>
      <w:proofErr w:type="spellStart"/>
      <w:r w:rsidRPr="001B3D7B">
        <w:rPr>
          <w:rFonts w:ascii="Book Antiqua" w:hAnsi="Book Antiqua"/>
          <w:b/>
          <w:sz w:val="24"/>
          <w:szCs w:val="24"/>
        </w:rPr>
        <w:t>Razavi</w:t>
      </w:r>
      <w:proofErr w:type="spellEnd"/>
      <w:r w:rsidRPr="001B3D7B">
        <w:rPr>
          <w:rFonts w:ascii="Book Antiqua" w:hAnsi="Book Antiqua"/>
          <w:b/>
          <w:sz w:val="24"/>
          <w:szCs w:val="24"/>
        </w:rPr>
        <w:t xml:space="preserve"> H</w:t>
      </w:r>
      <w:r w:rsidRPr="001B3D7B">
        <w:rPr>
          <w:rFonts w:ascii="Book Antiqua" w:hAnsi="Book Antiqua"/>
          <w:sz w:val="24"/>
          <w:szCs w:val="24"/>
        </w:rPr>
        <w:t xml:space="preserve">, </w:t>
      </w:r>
      <w:proofErr w:type="spellStart"/>
      <w:r w:rsidRPr="001B3D7B">
        <w:rPr>
          <w:rFonts w:ascii="Book Antiqua" w:hAnsi="Book Antiqua"/>
          <w:sz w:val="24"/>
          <w:szCs w:val="24"/>
        </w:rPr>
        <w:t>Elkhoury</w:t>
      </w:r>
      <w:proofErr w:type="spellEnd"/>
      <w:r w:rsidRPr="001B3D7B">
        <w:rPr>
          <w:rFonts w:ascii="Book Antiqua" w:hAnsi="Book Antiqua"/>
          <w:sz w:val="24"/>
          <w:szCs w:val="24"/>
        </w:rPr>
        <w:t xml:space="preserve"> AC, </w:t>
      </w:r>
      <w:proofErr w:type="spellStart"/>
      <w:r w:rsidRPr="001B3D7B">
        <w:rPr>
          <w:rFonts w:ascii="Book Antiqua" w:hAnsi="Book Antiqua"/>
          <w:sz w:val="24"/>
          <w:szCs w:val="24"/>
        </w:rPr>
        <w:t>Elbasha</w:t>
      </w:r>
      <w:proofErr w:type="spellEnd"/>
      <w:r w:rsidRPr="001B3D7B">
        <w:rPr>
          <w:rFonts w:ascii="Book Antiqua" w:hAnsi="Book Antiqua"/>
          <w:sz w:val="24"/>
          <w:szCs w:val="24"/>
        </w:rPr>
        <w:t xml:space="preserve"> E, Estes C, </w:t>
      </w:r>
      <w:proofErr w:type="spellStart"/>
      <w:r w:rsidRPr="001B3D7B">
        <w:rPr>
          <w:rFonts w:ascii="Book Antiqua" w:hAnsi="Book Antiqua"/>
          <w:sz w:val="24"/>
          <w:szCs w:val="24"/>
        </w:rPr>
        <w:t>Pasini</w:t>
      </w:r>
      <w:proofErr w:type="spellEnd"/>
      <w:r w:rsidRPr="001B3D7B">
        <w:rPr>
          <w:rFonts w:ascii="Book Antiqua" w:hAnsi="Book Antiqua"/>
          <w:sz w:val="24"/>
          <w:szCs w:val="24"/>
        </w:rPr>
        <w:t xml:space="preserve"> K, </w:t>
      </w:r>
      <w:proofErr w:type="spellStart"/>
      <w:r w:rsidRPr="001B3D7B">
        <w:rPr>
          <w:rFonts w:ascii="Book Antiqua" w:hAnsi="Book Antiqua"/>
          <w:sz w:val="24"/>
          <w:szCs w:val="24"/>
        </w:rPr>
        <w:t>Poynard</w:t>
      </w:r>
      <w:proofErr w:type="spellEnd"/>
      <w:r w:rsidRPr="001B3D7B">
        <w:rPr>
          <w:rFonts w:ascii="Book Antiqua" w:hAnsi="Book Antiqua"/>
          <w:sz w:val="24"/>
          <w:szCs w:val="24"/>
        </w:rPr>
        <w:t xml:space="preserve"> T, Kumar R. Chronic hepatitis C virus (HCV) disease burden and cost in the United States. </w:t>
      </w:r>
      <w:r w:rsidRPr="001B3D7B">
        <w:rPr>
          <w:rFonts w:ascii="Book Antiqua" w:hAnsi="Book Antiqua"/>
          <w:i/>
          <w:sz w:val="24"/>
          <w:szCs w:val="24"/>
        </w:rPr>
        <w:t>Hepatology</w:t>
      </w:r>
      <w:r w:rsidRPr="001B3D7B">
        <w:rPr>
          <w:rFonts w:ascii="Book Antiqua" w:hAnsi="Book Antiqua"/>
          <w:sz w:val="24"/>
          <w:szCs w:val="24"/>
        </w:rPr>
        <w:t xml:space="preserve"> 2013; </w:t>
      </w:r>
      <w:r w:rsidRPr="001B3D7B">
        <w:rPr>
          <w:rFonts w:ascii="Book Antiqua" w:hAnsi="Book Antiqua"/>
          <w:b/>
          <w:sz w:val="24"/>
          <w:szCs w:val="24"/>
        </w:rPr>
        <w:t>57</w:t>
      </w:r>
      <w:r w:rsidRPr="001B3D7B">
        <w:rPr>
          <w:rFonts w:ascii="Book Antiqua" w:hAnsi="Book Antiqua"/>
          <w:sz w:val="24"/>
          <w:szCs w:val="24"/>
        </w:rPr>
        <w:t>: 2164-2170 [PMID: 23280550 DOI: 10.1002/hep.26218]</w:t>
      </w:r>
    </w:p>
    <w:p w14:paraId="48BFCCD8" w14:textId="6D21E7D0"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8 </w:t>
      </w:r>
      <w:r w:rsidRPr="001B3D7B">
        <w:rPr>
          <w:rFonts w:ascii="Book Antiqua" w:hAnsi="Book Antiqua"/>
          <w:b/>
          <w:sz w:val="24"/>
          <w:szCs w:val="24"/>
        </w:rPr>
        <w:t>Wei L,</w:t>
      </w:r>
      <w:r w:rsidR="006803C5" w:rsidRPr="001B3D7B">
        <w:rPr>
          <w:rFonts w:ascii="Book Antiqua" w:hAnsi="Book Antiqua"/>
          <w:sz w:val="24"/>
          <w:szCs w:val="24"/>
        </w:rPr>
        <w:t xml:space="preserve"> </w:t>
      </w:r>
      <w:proofErr w:type="spellStart"/>
      <w:r w:rsidRPr="001B3D7B">
        <w:rPr>
          <w:rFonts w:ascii="Book Antiqua" w:hAnsi="Book Antiqua"/>
          <w:sz w:val="24"/>
          <w:szCs w:val="24"/>
        </w:rPr>
        <w:t>Kamae</w:t>
      </w:r>
      <w:proofErr w:type="spellEnd"/>
      <w:r w:rsidRPr="001B3D7B">
        <w:rPr>
          <w:rFonts w:ascii="Book Antiqua" w:hAnsi="Book Antiqua"/>
          <w:sz w:val="24"/>
          <w:szCs w:val="24"/>
        </w:rPr>
        <w:t xml:space="preserve"> I, Lee MH, Li H. Hepatitis C viral infection disease burden in Asia. </w:t>
      </w:r>
      <w:r w:rsidRPr="001B3D7B">
        <w:rPr>
          <w:rFonts w:ascii="Book Antiqua" w:hAnsi="Book Antiqua"/>
          <w:i/>
          <w:sz w:val="24"/>
          <w:szCs w:val="24"/>
        </w:rPr>
        <w:t>Value and Outcomes Spotlight</w:t>
      </w:r>
      <w:r w:rsidRPr="001B3D7B">
        <w:rPr>
          <w:rFonts w:ascii="Book Antiqua" w:hAnsi="Book Antiqua"/>
          <w:sz w:val="24"/>
          <w:szCs w:val="24"/>
        </w:rPr>
        <w:t xml:space="preserve"> 2015; </w:t>
      </w:r>
      <w:r w:rsidRPr="001B3D7B">
        <w:rPr>
          <w:rFonts w:ascii="Book Antiqua" w:hAnsi="Book Antiqua"/>
          <w:b/>
          <w:sz w:val="24"/>
          <w:szCs w:val="24"/>
        </w:rPr>
        <w:t>1</w:t>
      </w:r>
      <w:r w:rsidRPr="001B3D7B">
        <w:rPr>
          <w:rFonts w:ascii="Book Antiqua" w:hAnsi="Book Antiqua"/>
          <w:sz w:val="24"/>
          <w:szCs w:val="24"/>
        </w:rPr>
        <w:t>: 16-18</w:t>
      </w:r>
    </w:p>
    <w:p w14:paraId="0122586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89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w:t>
      </w:r>
      <w:r w:rsidRPr="001B3D7B">
        <w:rPr>
          <w:rFonts w:ascii="Book Antiqua" w:hAnsi="Book Antiqua"/>
          <w:sz w:val="24"/>
          <w:szCs w:val="24"/>
        </w:rPr>
        <w:t xml:space="preserve">, Park H, Henry L, Adeyemi A, Stepanova M. Extrahepatic Manifestations of Hepatitis C: A Meta-analysis of Prevalence, Quality of Life, and Economic Burden. </w:t>
      </w:r>
      <w:r w:rsidRPr="001B3D7B">
        <w:rPr>
          <w:rFonts w:ascii="Book Antiqua" w:hAnsi="Book Antiqua"/>
          <w:i/>
          <w:sz w:val="24"/>
          <w:szCs w:val="24"/>
        </w:rPr>
        <w:t>Gastroenterology</w:t>
      </w:r>
      <w:r w:rsidRPr="001B3D7B">
        <w:rPr>
          <w:rFonts w:ascii="Book Antiqua" w:hAnsi="Book Antiqua"/>
          <w:sz w:val="24"/>
          <w:szCs w:val="24"/>
        </w:rPr>
        <w:t xml:space="preserve"> 2016; </w:t>
      </w:r>
      <w:r w:rsidRPr="001B3D7B">
        <w:rPr>
          <w:rFonts w:ascii="Book Antiqua" w:hAnsi="Book Antiqua"/>
          <w:b/>
          <w:sz w:val="24"/>
          <w:szCs w:val="24"/>
        </w:rPr>
        <w:t>150</w:t>
      </w:r>
      <w:r w:rsidRPr="001B3D7B">
        <w:rPr>
          <w:rFonts w:ascii="Book Antiqua" w:hAnsi="Book Antiqua"/>
          <w:sz w:val="24"/>
          <w:szCs w:val="24"/>
        </w:rPr>
        <w:t>: 1599-1608 [PMID: 26924097 DOI: 10.1053/j.gastro.2016.02.039]</w:t>
      </w:r>
    </w:p>
    <w:p w14:paraId="1DA74543"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0 </w:t>
      </w:r>
      <w:r w:rsidRPr="001B3D7B">
        <w:rPr>
          <w:rFonts w:ascii="Book Antiqua" w:hAnsi="Book Antiqua"/>
          <w:b/>
          <w:sz w:val="24"/>
          <w:szCs w:val="24"/>
        </w:rPr>
        <w:t>Gosselin E</w:t>
      </w:r>
      <w:r w:rsidRPr="001B3D7B">
        <w:rPr>
          <w:rFonts w:ascii="Book Antiqua" w:hAnsi="Book Antiqua"/>
          <w:sz w:val="24"/>
          <w:szCs w:val="24"/>
        </w:rPr>
        <w:t xml:space="preserve">, </w:t>
      </w:r>
      <w:proofErr w:type="spellStart"/>
      <w:r w:rsidRPr="001B3D7B">
        <w:rPr>
          <w:rFonts w:ascii="Book Antiqua" w:hAnsi="Book Antiqua"/>
          <w:sz w:val="24"/>
          <w:szCs w:val="24"/>
        </w:rPr>
        <w:t>Lemyre</w:t>
      </w:r>
      <w:proofErr w:type="spellEnd"/>
      <w:r w:rsidRPr="001B3D7B">
        <w:rPr>
          <w:rFonts w:ascii="Book Antiqua" w:hAnsi="Book Antiqua"/>
          <w:sz w:val="24"/>
          <w:szCs w:val="24"/>
        </w:rPr>
        <w:t xml:space="preserve"> L, </w:t>
      </w:r>
      <w:proofErr w:type="spellStart"/>
      <w:r w:rsidRPr="001B3D7B">
        <w:rPr>
          <w:rFonts w:ascii="Book Antiqua" w:hAnsi="Book Antiqua"/>
          <w:sz w:val="24"/>
          <w:szCs w:val="24"/>
        </w:rPr>
        <w:t>Corneil</w:t>
      </w:r>
      <w:proofErr w:type="spellEnd"/>
      <w:r w:rsidRPr="001B3D7B">
        <w:rPr>
          <w:rFonts w:ascii="Book Antiqua" w:hAnsi="Book Antiqua"/>
          <w:sz w:val="24"/>
          <w:szCs w:val="24"/>
        </w:rPr>
        <w:t xml:space="preserve"> W. Presenteeism and absenteeism: differentiated understanding of related phenomena. </w:t>
      </w:r>
      <w:r w:rsidRPr="001B3D7B">
        <w:rPr>
          <w:rFonts w:ascii="Book Antiqua" w:hAnsi="Book Antiqua"/>
          <w:i/>
          <w:sz w:val="24"/>
          <w:szCs w:val="24"/>
        </w:rPr>
        <w:t xml:space="preserve">J </w:t>
      </w:r>
      <w:proofErr w:type="spellStart"/>
      <w:r w:rsidRPr="001B3D7B">
        <w:rPr>
          <w:rFonts w:ascii="Book Antiqua" w:hAnsi="Book Antiqua"/>
          <w:i/>
          <w:sz w:val="24"/>
          <w:szCs w:val="24"/>
        </w:rPr>
        <w:t>Occup</w:t>
      </w:r>
      <w:proofErr w:type="spellEnd"/>
      <w:r w:rsidRPr="001B3D7B">
        <w:rPr>
          <w:rFonts w:ascii="Book Antiqua" w:hAnsi="Book Antiqua"/>
          <w:i/>
          <w:sz w:val="24"/>
          <w:szCs w:val="24"/>
        </w:rPr>
        <w:t xml:space="preserve"> Health </w:t>
      </w:r>
      <w:proofErr w:type="spellStart"/>
      <w:r w:rsidRPr="001B3D7B">
        <w:rPr>
          <w:rFonts w:ascii="Book Antiqua" w:hAnsi="Book Antiqua"/>
          <w:i/>
          <w:sz w:val="24"/>
          <w:szCs w:val="24"/>
        </w:rPr>
        <w:t>Psychol</w:t>
      </w:r>
      <w:proofErr w:type="spellEnd"/>
      <w:r w:rsidRPr="001B3D7B">
        <w:rPr>
          <w:rFonts w:ascii="Book Antiqua" w:hAnsi="Book Antiqua"/>
          <w:sz w:val="24"/>
          <w:szCs w:val="24"/>
        </w:rPr>
        <w:t xml:space="preserve"> 2013; </w:t>
      </w:r>
      <w:r w:rsidRPr="001B3D7B">
        <w:rPr>
          <w:rFonts w:ascii="Book Antiqua" w:hAnsi="Book Antiqua"/>
          <w:b/>
          <w:sz w:val="24"/>
          <w:szCs w:val="24"/>
        </w:rPr>
        <w:t>18</w:t>
      </w:r>
      <w:r w:rsidRPr="001B3D7B">
        <w:rPr>
          <w:rFonts w:ascii="Book Antiqua" w:hAnsi="Book Antiqua"/>
          <w:sz w:val="24"/>
          <w:szCs w:val="24"/>
        </w:rPr>
        <w:t>: 75-86 [PMID: 23276197 DOI: 10.1037/a0030932]</w:t>
      </w:r>
    </w:p>
    <w:p w14:paraId="3518D1E4" w14:textId="39451A30"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1 </w:t>
      </w:r>
      <w:r w:rsidRPr="001B3D7B">
        <w:rPr>
          <w:rFonts w:ascii="Book Antiqua" w:hAnsi="Book Antiqua"/>
          <w:b/>
          <w:sz w:val="24"/>
          <w:szCs w:val="24"/>
        </w:rPr>
        <w:t>Ye X,</w:t>
      </w:r>
      <w:r w:rsidRPr="001B3D7B">
        <w:rPr>
          <w:rFonts w:ascii="Book Antiqua" w:hAnsi="Book Antiqua"/>
          <w:sz w:val="24"/>
          <w:szCs w:val="24"/>
        </w:rPr>
        <w:t xml:space="preserve">  Xu X,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Tang H, Xuan J. Impact of sofosbuvir-based regimens for chronic hepatitis C infection: A work productivity model from mainland China. </w:t>
      </w:r>
      <w:r w:rsidRPr="001B3D7B">
        <w:rPr>
          <w:rFonts w:ascii="Book Antiqua" w:hAnsi="Book Antiqua"/>
          <w:i/>
          <w:sz w:val="24"/>
          <w:szCs w:val="24"/>
        </w:rPr>
        <w:t>Value Health</w:t>
      </w:r>
      <w:r w:rsidRPr="001B3D7B">
        <w:rPr>
          <w:rFonts w:ascii="Book Antiqua" w:hAnsi="Book Antiqua"/>
          <w:sz w:val="24"/>
          <w:szCs w:val="24"/>
        </w:rPr>
        <w:t xml:space="preserve"> 2018;</w:t>
      </w:r>
      <w:r w:rsidR="0092258E" w:rsidRPr="001B3D7B">
        <w:rPr>
          <w:rFonts w:ascii="Book Antiqua" w:hAnsi="Book Antiqua"/>
          <w:sz w:val="24"/>
          <w:szCs w:val="24"/>
        </w:rPr>
        <w:t xml:space="preserve"> </w:t>
      </w:r>
      <w:r w:rsidRPr="001B3D7B">
        <w:rPr>
          <w:rFonts w:ascii="Book Antiqua" w:hAnsi="Book Antiqua"/>
          <w:b/>
          <w:sz w:val="24"/>
          <w:szCs w:val="24"/>
        </w:rPr>
        <w:t>2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2: S6 </w:t>
      </w:r>
      <w:r w:rsidR="0092258E" w:rsidRPr="001B3D7B">
        <w:rPr>
          <w:rFonts w:ascii="Book Antiqua" w:hAnsi="Book Antiqua"/>
          <w:sz w:val="24"/>
          <w:szCs w:val="24"/>
        </w:rPr>
        <w:t>[</w:t>
      </w:r>
      <w:r w:rsidR="00AC04E4" w:rsidRPr="001B3D7B">
        <w:rPr>
          <w:rFonts w:ascii="Book Antiqua" w:hAnsi="Book Antiqua"/>
          <w:sz w:val="24"/>
          <w:szCs w:val="24"/>
        </w:rPr>
        <w:t>DOI: 10.1016/j.jval.2018.07.044]</w:t>
      </w:r>
    </w:p>
    <w:p w14:paraId="1438DFCD"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2 </w:t>
      </w:r>
      <w:proofErr w:type="spellStart"/>
      <w:r w:rsidRPr="001B3D7B">
        <w:rPr>
          <w:rFonts w:ascii="Book Antiqua" w:hAnsi="Book Antiqua"/>
          <w:b/>
          <w:sz w:val="24"/>
          <w:szCs w:val="24"/>
        </w:rPr>
        <w:t>Chhatwal</w:t>
      </w:r>
      <w:proofErr w:type="spellEnd"/>
      <w:r w:rsidRPr="001B3D7B">
        <w:rPr>
          <w:rFonts w:ascii="Book Antiqua" w:hAnsi="Book Antiqua"/>
          <w:b/>
          <w:sz w:val="24"/>
          <w:szCs w:val="24"/>
        </w:rPr>
        <w:t xml:space="preserve"> J</w:t>
      </w:r>
      <w:r w:rsidRPr="001B3D7B">
        <w:rPr>
          <w:rFonts w:ascii="Book Antiqua" w:hAnsi="Book Antiqua"/>
          <w:sz w:val="24"/>
          <w:szCs w:val="24"/>
        </w:rPr>
        <w:t xml:space="preserve">, He T, </w:t>
      </w:r>
      <w:proofErr w:type="spellStart"/>
      <w:r w:rsidRPr="001B3D7B">
        <w:rPr>
          <w:rFonts w:ascii="Book Antiqua" w:hAnsi="Book Antiqua"/>
          <w:sz w:val="24"/>
          <w:szCs w:val="24"/>
        </w:rPr>
        <w:t>Hur</w:t>
      </w:r>
      <w:proofErr w:type="spellEnd"/>
      <w:r w:rsidRPr="001B3D7B">
        <w:rPr>
          <w:rFonts w:ascii="Book Antiqua" w:hAnsi="Book Antiqua"/>
          <w:sz w:val="24"/>
          <w:szCs w:val="24"/>
        </w:rPr>
        <w:t xml:space="preserve"> C, Lopez-</w:t>
      </w:r>
      <w:proofErr w:type="spellStart"/>
      <w:r w:rsidRPr="001B3D7B">
        <w:rPr>
          <w:rFonts w:ascii="Book Antiqua" w:hAnsi="Book Antiqua"/>
          <w:sz w:val="24"/>
          <w:szCs w:val="24"/>
        </w:rPr>
        <w:t>Olivo</w:t>
      </w:r>
      <w:proofErr w:type="spellEnd"/>
      <w:r w:rsidRPr="001B3D7B">
        <w:rPr>
          <w:rFonts w:ascii="Book Antiqua" w:hAnsi="Book Antiqua"/>
          <w:sz w:val="24"/>
          <w:szCs w:val="24"/>
        </w:rPr>
        <w:t xml:space="preserve"> MA. Direct-Acting Antiviral Agents for Patients With Hepatitis C Virus Genotype 1 Infection Are Cost-Saving. </w:t>
      </w:r>
      <w:proofErr w:type="spellStart"/>
      <w:r w:rsidRPr="001B3D7B">
        <w:rPr>
          <w:rFonts w:ascii="Book Antiqua" w:hAnsi="Book Antiqua"/>
          <w:i/>
          <w:sz w:val="24"/>
          <w:szCs w:val="24"/>
        </w:rPr>
        <w:t>Clin</w:t>
      </w:r>
      <w:proofErr w:type="spellEnd"/>
      <w:r w:rsidRPr="001B3D7B">
        <w:rPr>
          <w:rFonts w:ascii="Book Antiqua" w:hAnsi="Book Antiqua"/>
          <w:i/>
          <w:sz w:val="24"/>
          <w:szCs w:val="24"/>
        </w:rPr>
        <w:t xml:space="preserve">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7; </w:t>
      </w:r>
      <w:r w:rsidRPr="001B3D7B">
        <w:rPr>
          <w:rFonts w:ascii="Book Antiqua" w:hAnsi="Book Antiqua"/>
          <w:b/>
          <w:sz w:val="24"/>
          <w:szCs w:val="24"/>
        </w:rPr>
        <w:t>15</w:t>
      </w:r>
      <w:r w:rsidRPr="001B3D7B">
        <w:rPr>
          <w:rFonts w:ascii="Book Antiqua" w:hAnsi="Book Antiqua"/>
          <w:sz w:val="24"/>
          <w:szCs w:val="24"/>
        </w:rPr>
        <w:t>: 827-837.e8 [PMID: 27650326 DOI: 10.1016/j.cgh.2016.09.015]</w:t>
      </w:r>
    </w:p>
    <w:p w14:paraId="64EE6DA3" w14:textId="1DC590E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3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001D364E" w:rsidRPr="001B3D7B">
        <w:rPr>
          <w:rFonts w:ascii="Book Antiqua" w:hAnsi="Book Antiqua"/>
          <w:sz w:val="24"/>
          <w:szCs w:val="24"/>
        </w:rPr>
        <w:t xml:space="preserve"> </w:t>
      </w:r>
      <w:r w:rsidRPr="001B3D7B">
        <w:rPr>
          <w:rFonts w:ascii="Book Antiqua" w:hAnsi="Book Antiqua"/>
          <w:sz w:val="24"/>
          <w:szCs w:val="24"/>
        </w:rPr>
        <w:t xml:space="preserve">Gordon SC, Dieterich DT, Wong R, Brown KA, </w:t>
      </w:r>
      <w:proofErr w:type="spellStart"/>
      <w:r w:rsidRPr="001B3D7B">
        <w:rPr>
          <w:rFonts w:ascii="Book Antiqua" w:hAnsi="Book Antiqua"/>
          <w:sz w:val="24"/>
          <w:szCs w:val="24"/>
        </w:rPr>
        <w:t>Kugelmas</w:t>
      </w:r>
      <w:proofErr w:type="spellEnd"/>
      <w:r w:rsidRPr="001B3D7B">
        <w:rPr>
          <w:rFonts w:ascii="Book Antiqua" w:hAnsi="Book Antiqua"/>
          <w:sz w:val="24"/>
          <w:szCs w:val="24"/>
        </w:rPr>
        <w:t xml:space="preserve"> M, Saab S, Ahmed A. A decision analytic Markov model to evaluate the health outcomes of sofosbuvir</w:t>
      </w:r>
      <w:r w:rsidR="00265721" w:rsidRPr="001B3D7B">
        <w:rPr>
          <w:rFonts w:ascii="Book Antiqua" w:hAnsi="Book Antiqua"/>
          <w:sz w:val="24"/>
          <w:szCs w:val="24"/>
        </w:rPr>
        <w:t>/</w:t>
      </w:r>
      <w:proofErr w:type="spellStart"/>
      <w:r w:rsidR="00265721" w:rsidRPr="001B3D7B">
        <w:rPr>
          <w:rFonts w:ascii="Book Antiqua" w:hAnsi="Book Antiqua"/>
          <w:sz w:val="24"/>
          <w:szCs w:val="24"/>
        </w:rPr>
        <w:t>velpatasvir</w:t>
      </w:r>
      <w:proofErr w:type="spellEnd"/>
      <w:r w:rsidRPr="001B3D7B">
        <w:rPr>
          <w:rFonts w:ascii="Book Antiqua" w:hAnsi="Book Antiqua"/>
          <w:sz w:val="24"/>
          <w:szCs w:val="24"/>
        </w:rPr>
        <w:t xml:space="preserve"> for patients with chronic hepatitis C virus genotype 1 infection in the US.</w:t>
      </w:r>
      <w:r w:rsidR="0071213C" w:rsidRPr="001B3D7B">
        <w:rPr>
          <w:rFonts w:ascii="Book Antiqua" w:hAnsi="Book Antiqua"/>
          <w:sz w:val="24"/>
          <w:szCs w:val="24"/>
        </w:rPr>
        <w:t xml:space="preserve"> </w:t>
      </w:r>
      <w:r w:rsidR="0071213C" w:rsidRPr="001B3D7B">
        <w:rPr>
          <w:rFonts w:ascii="Book Antiqua" w:hAnsi="Book Antiqua"/>
          <w:i/>
          <w:sz w:val="24"/>
          <w:szCs w:val="24"/>
        </w:rPr>
        <w:t>Hepatology</w:t>
      </w:r>
      <w:r w:rsidR="0071213C" w:rsidRPr="001B3D7B">
        <w:rPr>
          <w:rFonts w:ascii="Book Antiqua" w:hAnsi="Book Antiqua"/>
          <w:sz w:val="24"/>
          <w:szCs w:val="24"/>
        </w:rPr>
        <w:t xml:space="preserve"> 2016; </w:t>
      </w:r>
      <w:r w:rsidR="0071213C" w:rsidRPr="001B3D7B">
        <w:rPr>
          <w:rFonts w:ascii="Book Antiqua" w:hAnsi="Book Antiqua"/>
          <w:b/>
          <w:sz w:val="24"/>
          <w:szCs w:val="24"/>
        </w:rPr>
        <w:t>64</w:t>
      </w:r>
      <w:r w:rsidR="0071213C" w:rsidRPr="001B3D7B">
        <w:rPr>
          <w:rFonts w:ascii="Book Antiqua" w:hAnsi="Book Antiqua"/>
          <w:sz w:val="24"/>
          <w:szCs w:val="24"/>
        </w:rPr>
        <w:t xml:space="preserve"> </w:t>
      </w:r>
      <w:proofErr w:type="spellStart"/>
      <w:r w:rsidR="0071213C" w:rsidRPr="001B3D7B">
        <w:rPr>
          <w:rFonts w:ascii="Book Antiqua" w:hAnsi="Book Antiqua"/>
          <w:sz w:val="24"/>
          <w:szCs w:val="24"/>
        </w:rPr>
        <w:t>Suppl</w:t>
      </w:r>
      <w:proofErr w:type="spellEnd"/>
      <w:r w:rsidR="0071213C" w:rsidRPr="001B3D7B">
        <w:rPr>
          <w:rFonts w:ascii="Book Antiqua" w:hAnsi="Book Antiqua"/>
          <w:sz w:val="24"/>
          <w:szCs w:val="24"/>
        </w:rPr>
        <w:t xml:space="preserve"> 1: 421A-422A [DOI: 10.1002/hep.28798]</w:t>
      </w:r>
    </w:p>
    <w:p w14:paraId="29F0E437"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4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Pr="001B3D7B">
        <w:rPr>
          <w:rFonts w:ascii="Book Antiqua" w:hAnsi="Book Antiqua"/>
          <w:sz w:val="24"/>
          <w:szCs w:val="24"/>
        </w:rPr>
        <w:t xml:space="preserve">, Park H, Dieterich D, Saab S, Ahmed A, Gordon SC. Assessment of cost of innovation versus the value of health gains associated with treatment of chronic hepatitis C in the United States: The quality-adjusted cost of care. </w:t>
      </w:r>
      <w:r w:rsidRPr="001B3D7B">
        <w:rPr>
          <w:rFonts w:ascii="Book Antiqua" w:hAnsi="Book Antiqua"/>
          <w:i/>
          <w:sz w:val="24"/>
          <w:szCs w:val="24"/>
        </w:rPr>
        <w:t xml:space="preserve">Medicine </w:t>
      </w:r>
      <w:r w:rsidRPr="001B3D7B">
        <w:rPr>
          <w:rFonts w:ascii="Book Antiqua" w:hAnsi="Book Antiqua"/>
          <w:sz w:val="24"/>
          <w:szCs w:val="24"/>
        </w:rPr>
        <w:t xml:space="preserve">(Baltimore) 2016; </w:t>
      </w:r>
      <w:r w:rsidRPr="001B3D7B">
        <w:rPr>
          <w:rFonts w:ascii="Book Antiqua" w:hAnsi="Book Antiqua"/>
          <w:b/>
          <w:sz w:val="24"/>
          <w:szCs w:val="24"/>
        </w:rPr>
        <w:t>95</w:t>
      </w:r>
      <w:r w:rsidRPr="001B3D7B">
        <w:rPr>
          <w:rFonts w:ascii="Book Antiqua" w:hAnsi="Book Antiqua"/>
          <w:sz w:val="24"/>
          <w:szCs w:val="24"/>
        </w:rPr>
        <w:t>: e5048 [PMID: 27741116 DOI: 10.1097/MD.0000000000005048]</w:t>
      </w:r>
    </w:p>
    <w:p w14:paraId="196FD39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5 </w:t>
      </w:r>
      <w:r w:rsidRPr="001B3D7B">
        <w:rPr>
          <w:rFonts w:ascii="Book Antiqua" w:hAnsi="Book Antiqua"/>
          <w:b/>
          <w:sz w:val="24"/>
          <w:szCs w:val="24"/>
        </w:rPr>
        <w:t>Liu Y</w:t>
      </w:r>
      <w:r w:rsidRPr="001B3D7B">
        <w:rPr>
          <w:rFonts w:ascii="Book Antiqua" w:hAnsi="Book Antiqua"/>
          <w:sz w:val="24"/>
          <w:szCs w:val="24"/>
        </w:rPr>
        <w:t xml:space="preserve">, Wang Z, </w:t>
      </w:r>
      <w:proofErr w:type="spellStart"/>
      <w:r w:rsidRPr="001B3D7B">
        <w:rPr>
          <w:rFonts w:ascii="Book Antiqua" w:hAnsi="Book Antiqua"/>
          <w:sz w:val="24"/>
          <w:szCs w:val="24"/>
        </w:rPr>
        <w:t>Tobe</w:t>
      </w:r>
      <w:proofErr w:type="spellEnd"/>
      <w:r w:rsidRPr="001B3D7B">
        <w:rPr>
          <w:rFonts w:ascii="Book Antiqua" w:hAnsi="Book Antiqua"/>
          <w:sz w:val="24"/>
          <w:szCs w:val="24"/>
        </w:rPr>
        <w:t xml:space="preserve"> RG, Lin H, Wu B. Cost Effectiveness of Daclatasvir Plus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Therapy for Chinese Patients with Chronic Hepatitis C Virus Genotype </w:t>
      </w:r>
      <w:r w:rsidRPr="001B3D7B">
        <w:rPr>
          <w:rFonts w:ascii="Book Antiqua" w:hAnsi="Book Antiqua"/>
          <w:sz w:val="24"/>
          <w:szCs w:val="24"/>
        </w:rPr>
        <w:lastRenderedPageBreak/>
        <w:t xml:space="preserve">1b. </w:t>
      </w:r>
      <w:proofErr w:type="spellStart"/>
      <w:r w:rsidRPr="001B3D7B">
        <w:rPr>
          <w:rFonts w:ascii="Book Antiqua" w:hAnsi="Book Antiqua"/>
          <w:i/>
          <w:sz w:val="24"/>
          <w:szCs w:val="24"/>
        </w:rPr>
        <w:t>Clin</w:t>
      </w:r>
      <w:proofErr w:type="spellEnd"/>
      <w:r w:rsidRPr="001B3D7B">
        <w:rPr>
          <w:rFonts w:ascii="Book Antiqua" w:hAnsi="Book Antiqua"/>
          <w:i/>
          <w:sz w:val="24"/>
          <w:szCs w:val="24"/>
        </w:rPr>
        <w:t xml:space="preserve"> Drug </w:t>
      </w:r>
      <w:proofErr w:type="spellStart"/>
      <w:r w:rsidRPr="001B3D7B">
        <w:rPr>
          <w:rFonts w:ascii="Book Antiqua" w:hAnsi="Book Antiqua"/>
          <w:i/>
          <w:sz w:val="24"/>
          <w:szCs w:val="24"/>
        </w:rPr>
        <w:t>Investig</w:t>
      </w:r>
      <w:proofErr w:type="spellEnd"/>
      <w:r w:rsidRPr="001B3D7B">
        <w:rPr>
          <w:rFonts w:ascii="Book Antiqua" w:hAnsi="Book Antiqua"/>
          <w:sz w:val="24"/>
          <w:szCs w:val="24"/>
        </w:rPr>
        <w:t xml:space="preserve"> 2018; </w:t>
      </w:r>
      <w:r w:rsidRPr="001B3D7B">
        <w:rPr>
          <w:rFonts w:ascii="Book Antiqua" w:hAnsi="Book Antiqua"/>
          <w:b/>
          <w:sz w:val="24"/>
          <w:szCs w:val="24"/>
        </w:rPr>
        <w:t>38</w:t>
      </w:r>
      <w:r w:rsidRPr="001B3D7B">
        <w:rPr>
          <w:rFonts w:ascii="Book Antiqua" w:hAnsi="Book Antiqua"/>
          <w:sz w:val="24"/>
          <w:szCs w:val="24"/>
        </w:rPr>
        <w:t>: 427-437 [PMID: 29417464 DOI: 10.1007/s40261-018-0621-9]</w:t>
      </w:r>
    </w:p>
    <w:p w14:paraId="721632BB"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6 </w:t>
      </w:r>
      <w:r w:rsidRPr="001B3D7B">
        <w:rPr>
          <w:rFonts w:ascii="Book Antiqua" w:hAnsi="Book Antiqua"/>
          <w:b/>
          <w:sz w:val="24"/>
          <w:szCs w:val="24"/>
        </w:rPr>
        <w:t>Lu Y</w:t>
      </w:r>
      <w:r w:rsidRPr="001B3D7B">
        <w:rPr>
          <w:rFonts w:ascii="Book Antiqua" w:hAnsi="Book Antiqua"/>
          <w:sz w:val="24"/>
          <w:szCs w:val="24"/>
        </w:rPr>
        <w:t xml:space="preserve">, </w:t>
      </w:r>
      <w:proofErr w:type="spellStart"/>
      <w:r w:rsidRPr="001B3D7B">
        <w:rPr>
          <w:rFonts w:ascii="Book Antiqua" w:hAnsi="Book Antiqua"/>
          <w:sz w:val="24"/>
          <w:szCs w:val="24"/>
        </w:rPr>
        <w:t>Jin</w:t>
      </w:r>
      <w:proofErr w:type="spellEnd"/>
      <w:r w:rsidRPr="001B3D7B">
        <w:rPr>
          <w:rFonts w:ascii="Book Antiqua" w:hAnsi="Book Antiqua"/>
          <w:sz w:val="24"/>
          <w:szCs w:val="24"/>
        </w:rPr>
        <w:t xml:space="preserve"> X,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CA, Chang F. Cost-effectiveness of daclatasvir plus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for chronic hepatitis C genotype 1b treatment-naïve patients in China. </w:t>
      </w:r>
      <w:proofErr w:type="spellStart"/>
      <w:r w:rsidRPr="001B3D7B">
        <w:rPr>
          <w:rFonts w:ascii="Book Antiqua" w:hAnsi="Book Antiqua"/>
          <w:i/>
          <w:sz w:val="24"/>
          <w:szCs w:val="24"/>
        </w:rPr>
        <w:t>PLoS</w:t>
      </w:r>
      <w:proofErr w:type="spellEnd"/>
      <w:r w:rsidRPr="001B3D7B">
        <w:rPr>
          <w:rFonts w:ascii="Book Antiqua" w:hAnsi="Book Antiqua"/>
          <w:i/>
          <w:sz w:val="24"/>
          <w:szCs w:val="24"/>
        </w:rPr>
        <w:t xml:space="preserve"> One</w:t>
      </w:r>
      <w:r w:rsidRPr="001B3D7B">
        <w:rPr>
          <w:rFonts w:ascii="Book Antiqua" w:hAnsi="Book Antiqua"/>
          <w:sz w:val="24"/>
          <w:szCs w:val="24"/>
        </w:rPr>
        <w:t xml:space="preserve"> 2018; </w:t>
      </w:r>
      <w:r w:rsidRPr="001B3D7B">
        <w:rPr>
          <w:rFonts w:ascii="Book Antiqua" w:hAnsi="Book Antiqua"/>
          <w:b/>
          <w:sz w:val="24"/>
          <w:szCs w:val="24"/>
        </w:rPr>
        <w:t>13</w:t>
      </w:r>
      <w:r w:rsidRPr="001B3D7B">
        <w:rPr>
          <w:rFonts w:ascii="Book Antiqua" w:hAnsi="Book Antiqua"/>
          <w:sz w:val="24"/>
          <w:szCs w:val="24"/>
        </w:rPr>
        <w:t>: e0195117 [PMID: 29634736 DOI: 10.1371/journal.pone.0195117]</w:t>
      </w:r>
    </w:p>
    <w:p w14:paraId="58A52412" w14:textId="42A576C6"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7 </w:t>
      </w:r>
      <w:r w:rsidRPr="001B3D7B">
        <w:rPr>
          <w:rFonts w:ascii="Book Antiqua" w:hAnsi="Book Antiqua"/>
          <w:b/>
          <w:sz w:val="24"/>
          <w:szCs w:val="24"/>
        </w:rPr>
        <w:t>Chen H,</w:t>
      </w:r>
      <w:r w:rsidR="004B0847" w:rsidRPr="001B3D7B">
        <w:rPr>
          <w:rFonts w:ascii="Book Antiqua" w:hAnsi="Book Antiqua"/>
          <w:sz w:val="24"/>
          <w:szCs w:val="24"/>
        </w:rPr>
        <w:t xml:space="preserve"> </w:t>
      </w:r>
      <w:r w:rsidRPr="001B3D7B">
        <w:rPr>
          <w:rFonts w:ascii="Book Antiqua" w:hAnsi="Book Antiqua"/>
          <w:sz w:val="24"/>
          <w:szCs w:val="24"/>
        </w:rPr>
        <w:t xml:space="preserve">Chen J, Lu Z, Yu H, Chen F. Establish </w:t>
      </w:r>
      <w:proofErr w:type="spellStart"/>
      <w:r w:rsidRPr="001B3D7B">
        <w:rPr>
          <w:rFonts w:ascii="Book Antiqua" w:hAnsi="Book Antiqua"/>
          <w:sz w:val="24"/>
          <w:szCs w:val="24"/>
        </w:rPr>
        <w:t>pharmacoeconomics</w:t>
      </w:r>
      <w:proofErr w:type="spellEnd"/>
      <w:r w:rsidRPr="001B3D7B">
        <w:rPr>
          <w:rFonts w:ascii="Book Antiqua" w:hAnsi="Book Antiqua"/>
          <w:sz w:val="24"/>
          <w:szCs w:val="24"/>
        </w:rPr>
        <w:t xml:space="preserve"> model for treatment of chronic hepatitis C with Markov model. </w:t>
      </w:r>
      <w:proofErr w:type="spellStart"/>
      <w:r w:rsidRPr="001B3D7B">
        <w:rPr>
          <w:rFonts w:ascii="Book Antiqua" w:hAnsi="Book Antiqua"/>
          <w:i/>
          <w:sz w:val="24"/>
          <w:szCs w:val="24"/>
        </w:rPr>
        <w:t>Zhongguo</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Weisheng</w:t>
      </w:r>
      <w:proofErr w:type="spellEnd"/>
      <w:r w:rsidRPr="001B3D7B">
        <w:rPr>
          <w:rFonts w:ascii="Book Antiqua" w:hAnsi="Book Antiqua"/>
          <w:i/>
          <w:sz w:val="24"/>
          <w:szCs w:val="24"/>
        </w:rPr>
        <w:t xml:space="preserve"> Tongji </w:t>
      </w:r>
      <w:r w:rsidRPr="001B3D7B">
        <w:rPr>
          <w:rFonts w:ascii="Book Antiqua" w:hAnsi="Book Antiqua"/>
          <w:sz w:val="24"/>
          <w:szCs w:val="24"/>
        </w:rPr>
        <w:t xml:space="preserve">2016; </w:t>
      </w:r>
      <w:r w:rsidRPr="001B3D7B">
        <w:rPr>
          <w:rFonts w:ascii="Book Antiqua" w:hAnsi="Book Antiqua"/>
          <w:b/>
          <w:sz w:val="24"/>
          <w:szCs w:val="24"/>
        </w:rPr>
        <w:t>33</w:t>
      </w:r>
      <w:r w:rsidRPr="001B3D7B">
        <w:rPr>
          <w:rFonts w:ascii="Book Antiqua" w:hAnsi="Book Antiqua"/>
          <w:sz w:val="24"/>
          <w:szCs w:val="24"/>
        </w:rPr>
        <w:t>: 370-373</w:t>
      </w:r>
    </w:p>
    <w:p w14:paraId="5265B55B"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8 </w:t>
      </w:r>
      <w:r w:rsidRPr="001B3D7B">
        <w:rPr>
          <w:rFonts w:ascii="Book Antiqua" w:hAnsi="Book Antiqua"/>
          <w:b/>
          <w:sz w:val="24"/>
          <w:szCs w:val="24"/>
        </w:rPr>
        <w:t>Wu B</w:t>
      </w:r>
      <w:r w:rsidRPr="001B3D7B">
        <w:rPr>
          <w:rFonts w:ascii="Book Antiqua" w:hAnsi="Book Antiqua"/>
          <w:sz w:val="24"/>
          <w:szCs w:val="24"/>
        </w:rPr>
        <w:t xml:space="preserve">, Wang Z,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Cost-effectiveness of novel regimens for Chinese patients with chronic hepatitis C. </w:t>
      </w:r>
      <w:proofErr w:type="spellStart"/>
      <w:r w:rsidRPr="001B3D7B">
        <w:rPr>
          <w:rFonts w:ascii="Book Antiqua" w:hAnsi="Book Antiqua"/>
          <w:i/>
          <w:sz w:val="24"/>
          <w:szCs w:val="24"/>
        </w:rPr>
        <w:t>Curr</w:t>
      </w:r>
      <w:proofErr w:type="spellEnd"/>
      <w:r w:rsidRPr="001B3D7B">
        <w:rPr>
          <w:rFonts w:ascii="Book Antiqua" w:hAnsi="Book Antiqua"/>
          <w:i/>
          <w:sz w:val="24"/>
          <w:szCs w:val="24"/>
        </w:rPr>
        <w:t xml:space="preserve"> Med Res </w:t>
      </w:r>
      <w:proofErr w:type="spellStart"/>
      <w:r w:rsidRPr="001B3D7B">
        <w:rPr>
          <w:rFonts w:ascii="Book Antiqua" w:hAnsi="Book Antiqua"/>
          <w:i/>
          <w:sz w:val="24"/>
          <w:szCs w:val="24"/>
        </w:rPr>
        <w:t>Opin</w:t>
      </w:r>
      <w:proofErr w:type="spellEnd"/>
      <w:r w:rsidRPr="001B3D7B">
        <w:rPr>
          <w:rFonts w:ascii="Book Antiqua" w:hAnsi="Book Antiqua"/>
          <w:sz w:val="24"/>
          <w:szCs w:val="24"/>
        </w:rPr>
        <w:t xml:space="preserve"> 2019; </w:t>
      </w:r>
      <w:r w:rsidRPr="001B3D7B">
        <w:rPr>
          <w:rFonts w:ascii="Book Antiqua" w:hAnsi="Book Antiqua"/>
          <w:b/>
          <w:sz w:val="24"/>
          <w:szCs w:val="24"/>
        </w:rPr>
        <w:t>35</w:t>
      </w:r>
      <w:r w:rsidRPr="001B3D7B">
        <w:rPr>
          <w:rFonts w:ascii="Book Antiqua" w:hAnsi="Book Antiqua"/>
          <w:sz w:val="24"/>
          <w:szCs w:val="24"/>
        </w:rPr>
        <w:t>: 847-857 [PMID: 30409038 DOI: 10.1080/03007995.2018.1546678]</w:t>
      </w:r>
    </w:p>
    <w:p w14:paraId="22EB56B3"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99 </w:t>
      </w:r>
      <w:r w:rsidRPr="001B3D7B">
        <w:rPr>
          <w:rFonts w:ascii="Book Antiqua" w:hAnsi="Book Antiqua"/>
          <w:b/>
          <w:sz w:val="24"/>
          <w:szCs w:val="24"/>
        </w:rPr>
        <w:t>Chen P</w:t>
      </w:r>
      <w:r w:rsidRPr="001B3D7B">
        <w:rPr>
          <w:rFonts w:ascii="Book Antiqua" w:hAnsi="Book Antiqua"/>
          <w:sz w:val="24"/>
          <w:szCs w:val="24"/>
        </w:rPr>
        <w:t xml:space="preserve">, Ma A, Liu Q. Cost-Effectiveness of Elbasvir/Grazoprevir Versus Daclatasvir Plus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in Patients with Chronic Hepatitis C Virus Genotype 1b Infection in China. </w:t>
      </w:r>
      <w:proofErr w:type="spellStart"/>
      <w:r w:rsidRPr="001B3D7B">
        <w:rPr>
          <w:rFonts w:ascii="Book Antiqua" w:hAnsi="Book Antiqua"/>
          <w:i/>
          <w:sz w:val="24"/>
          <w:szCs w:val="24"/>
        </w:rPr>
        <w:t>Clin</w:t>
      </w:r>
      <w:proofErr w:type="spellEnd"/>
      <w:r w:rsidRPr="001B3D7B">
        <w:rPr>
          <w:rFonts w:ascii="Book Antiqua" w:hAnsi="Book Antiqua"/>
          <w:i/>
          <w:sz w:val="24"/>
          <w:szCs w:val="24"/>
        </w:rPr>
        <w:t xml:space="preserve"> Drug </w:t>
      </w:r>
      <w:proofErr w:type="spellStart"/>
      <w:r w:rsidRPr="001B3D7B">
        <w:rPr>
          <w:rFonts w:ascii="Book Antiqua" w:hAnsi="Book Antiqua"/>
          <w:i/>
          <w:sz w:val="24"/>
          <w:szCs w:val="24"/>
        </w:rPr>
        <w:t>Investig</w:t>
      </w:r>
      <w:proofErr w:type="spellEnd"/>
      <w:r w:rsidRPr="001B3D7B">
        <w:rPr>
          <w:rFonts w:ascii="Book Antiqua" w:hAnsi="Book Antiqua"/>
          <w:sz w:val="24"/>
          <w:szCs w:val="24"/>
        </w:rPr>
        <w:t xml:space="preserve"> 2018; </w:t>
      </w:r>
      <w:r w:rsidRPr="001B3D7B">
        <w:rPr>
          <w:rFonts w:ascii="Book Antiqua" w:hAnsi="Book Antiqua"/>
          <w:b/>
          <w:sz w:val="24"/>
          <w:szCs w:val="24"/>
        </w:rPr>
        <w:t>38</w:t>
      </w:r>
      <w:r w:rsidRPr="001B3D7B">
        <w:rPr>
          <w:rFonts w:ascii="Book Antiqua" w:hAnsi="Book Antiqua"/>
          <w:sz w:val="24"/>
          <w:szCs w:val="24"/>
        </w:rPr>
        <w:t>: 1031-1039 [PMID: 30194584 DOI: 10.1007/s40261-018-0702-9]</w:t>
      </w:r>
    </w:p>
    <w:p w14:paraId="3969E76C" w14:textId="51875589"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0 </w:t>
      </w:r>
      <w:r w:rsidRPr="001B3D7B">
        <w:rPr>
          <w:rFonts w:ascii="Book Antiqua" w:hAnsi="Book Antiqua"/>
          <w:b/>
          <w:sz w:val="24"/>
          <w:szCs w:val="24"/>
        </w:rPr>
        <w:t>Chen CP</w:t>
      </w:r>
      <w:r w:rsidRPr="001B3D7B">
        <w:rPr>
          <w:rFonts w:ascii="Book Antiqua" w:hAnsi="Book Antiqua"/>
          <w:sz w:val="24"/>
          <w:szCs w:val="24"/>
        </w:rPr>
        <w:t xml:space="preserve">, Cheng CY, Zou H, Cheng CH, Cheng SH, Chen CK, Chen CH, Bair MJ. Evaluation of cost-effectiveness of peginterferon plus ribavirin for chronic hepatitis C treatment and direct-acting antiviral agents among HIV-infected patients in the prison and community settings. </w:t>
      </w:r>
      <w:r w:rsidRPr="001B3D7B">
        <w:rPr>
          <w:rFonts w:ascii="Book Antiqua" w:hAnsi="Book Antiqua"/>
          <w:i/>
          <w:sz w:val="24"/>
          <w:szCs w:val="24"/>
        </w:rPr>
        <w:t xml:space="preserve">J </w:t>
      </w:r>
      <w:proofErr w:type="spellStart"/>
      <w:r w:rsidRPr="001B3D7B">
        <w:rPr>
          <w:rFonts w:ascii="Book Antiqua" w:hAnsi="Book Antiqua"/>
          <w:i/>
          <w:sz w:val="24"/>
          <w:szCs w:val="24"/>
        </w:rPr>
        <w:t>Microbiol</w:t>
      </w:r>
      <w:proofErr w:type="spellEnd"/>
      <w:r w:rsidRPr="001B3D7B">
        <w:rPr>
          <w:rFonts w:ascii="Book Antiqua" w:hAnsi="Book Antiqua"/>
          <w:i/>
          <w:sz w:val="24"/>
          <w:szCs w:val="24"/>
        </w:rPr>
        <w:t xml:space="preserve"> Immunol Infect</w:t>
      </w:r>
      <w:r w:rsidRPr="001B3D7B">
        <w:rPr>
          <w:rFonts w:ascii="Book Antiqua" w:hAnsi="Book Antiqua"/>
          <w:sz w:val="24"/>
          <w:szCs w:val="24"/>
        </w:rPr>
        <w:t xml:space="preserve"> 2018</w:t>
      </w:r>
      <w:r w:rsidR="004B0847" w:rsidRPr="001B3D7B">
        <w:rPr>
          <w:rFonts w:ascii="Book Antiqua" w:hAnsi="Book Antiqua"/>
          <w:sz w:val="24"/>
          <w:szCs w:val="24"/>
        </w:rPr>
        <w:t xml:space="preserve"> </w:t>
      </w:r>
      <w:r w:rsidRPr="001B3D7B">
        <w:rPr>
          <w:rFonts w:ascii="Book Antiqua" w:hAnsi="Book Antiqua"/>
          <w:sz w:val="24"/>
          <w:szCs w:val="24"/>
        </w:rPr>
        <w:t>[PMID: 30360951 DOI: 10.1016/j.jmii.2018.10.002]</w:t>
      </w:r>
    </w:p>
    <w:p w14:paraId="2EDFDE45"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1 </w:t>
      </w:r>
      <w:r w:rsidRPr="001B3D7B">
        <w:rPr>
          <w:rFonts w:ascii="Book Antiqua" w:hAnsi="Book Antiqua"/>
          <w:b/>
          <w:sz w:val="24"/>
          <w:szCs w:val="24"/>
        </w:rPr>
        <w:t>Li X</w:t>
      </w:r>
      <w:r w:rsidRPr="001B3D7B">
        <w:rPr>
          <w:rFonts w:ascii="Book Antiqua" w:hAnsi="Book Antiqua"/>
          <w:sz w:val="24"/>
          <w:szCs w:val="24"/>
        </w:rPr>
        <w:t xml:space="preserve">, Chan NS, Tam AW, Hung IFN, Chan EW. Budget impact and cost-effectiveness analyses of direct-acting antivirals for chronic hepatitis C virus infection in Hong Kong. </w:t>
      </w:r>
      <w:proofErr w:type="spellStart"/>
      <w:r w:rsidRPr="001B3D7B">
        <w:rPr>
          <w:rFonts w:ascii="Book Antiqua" w:hAnsi="Book Antiqua"/>
          <w:i/>
          <w:sz w:val="24"/>
          <w:szCs w:val="24"/>
        </w:rPr>
        <w:t>Eur</w:t>
      </w:r>
      <w:proofErr w:type="spellEnd"/>
      <w:r w:rsidRPr="001B3D7B">
        <w:rPr>
          <w:rFonts w:ascii="Book Antiqua" w:hAnsi="Book Antiqua"/>
          <w:i/>
          <w:sz w:val="24"/>
          <w:szCs w:val="24"/>
        </w:rPr>
        <w:t xml:space="preserve"> J </w:t>
      </w:r>
      <w:proofErr w:type="spellStart"/>
      <w:r w:rsidRPr="001B3D7B">
        <w:rPr>
          <w:rFonts w:ascii="Book Antiqua" w:hAnsi="Book Antiqua"/>
          <w:i/>
          <w:sz w:val="24"/>
          <w:szCs w:val="24"/>
        </w:rPr>
        <w:t>Clin</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Microbiol</w:t>
      </w:r>
      <w:proofErr w:type="spellEnd"/>
      <w:r w:rsidRPr="001B3D7B">
        <w:rPr>
          <w:rFonts w:ascii="Book Antiqua" w:hAnsi="Book Antiqua"/>
          <w:i/>
          <w:sz w:val="24"/>
          <w:szCs w:val="24"/>
        </w:rPr>
        <w:t xml:space="preserve"> Infect Dis</w:t>
      </w:r>
      <w:r w:rsidRPr="001B3D7B">
        <w:rPr>
          <w:rFonts w:ascii="Book Antiqua" w:hAnsi="Book Antiqua"/>
          <w:sz w:val="24"/>
          <w:szCs w:val="24"/>
        </w:rPr>
        <w:t xml:space="preserve"> 2017; </w:t>
      </w:r>
      <w:r w:rsidRPr="001B3D7B">
        <w:rPr>
          <w:rFonts w:ascii="Book Antiqua" w:hAnsi="Book Antiqua"/>
          <w:b/>
          <w:sz w:val="24"/>
          <w:szCs w:val="24"/>
        </w:rPr>
        <w:t>36</w:t>
      </w:r>
      <w:r w:rsidRPr="001B3D7B">
        <w:rPr>
          <w:rFonts w:ascii="Book Antiqua" w:hAnsi="Book Antiqua"/>
          <w:sz w:val="24"/>
          <w:szCs w:val="24"/>
        </w:rPr>
        <w:t>: 1801-1809 [PMID: 28516201 DOI: 10.1007/s10096-017-2995-7]</w:t>
      </w:r>
    </w:p>
    <w:p w14:paraId="5D5ED435" w14:textId="2F862BE1"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2 </w:t>
      </w:r>
      <w:r w:rsidRPr="001B3D7B">
        <w:rPr>
          <w:rFonts w:ascii="Book Antiqua" w:hAnsi="Book Antiqua"/>
          <w:b/>
          <w:sz w:val="24"/>
          <w:szCs w:val="24"/>
        </w:rPr>
        <w:t>Cheng WD,</w:t>
      </w:r>
      <w:r w:rsidR="004B0847" w:rsidRPr="001B3D7B">
        <w:rPr>
          <w:rFonts w:ascii="Book Antiqua" w:hAnsi="Book Antiqua"/>
          <w:sz w:val="24"/>
          <w:szCs w:val="24"/>
        </w:rPr>
        <w:t xml:space="preserve"> </w:t>
      </w:r>
      <w:r w:rsidRPr="001B3D7B">
        <w:rPr>
          <w:rFonts w:ascii="Book Antiqua" w:hAnsi="Book Antiqua"/>
          <w:sz w:val="24"/>
          <w:szCs w:val="24"/>
        </w:rPr>
        <w:t xml:space="preserve">Zhang LY, Chen W. Budget impact analysis of direct-acting antiviral regimens for the treatment of hepatitis C virus infection. </w:t>
      </w:r>
      <w:proofErr w:type="spellStart"/>
      <w:r w:rsidRPr="001B3D7B">
        <w:rPr>
          <w:rFonts w:ascii="Book Antiqua" w:hAnsi="Book Antiqua"/>
          <w:i/>
          <w:sz w:val="24"/>
          <w:szCs w:val="24"/>
        </w:rPr>
        <w:t>Zhongguo</w:t>
      </w:r>
      <w:proofErr w:type="spellEnd"/>
      <w:r w:rsidRPr="001B3D7B">
        <w:rPr>
          <w:rFonts w:ascii="Book Antiqua" w:hAnsi="Book Antiqua"/>
          <w:i/>
          <w:sz w:val="24"/>
          <w:szCs w:val="24"/>
        </w:rPr>
        <w:t xml:space="preserve"> Wei Sheng </w:t>
      </w:r>
      <w:proofErr w:type="spellStart"/>
      <w:r w:rsidRPr="001B3D7B">
        <w:rPr>
          <w:rFonts w:ascii="Book Antiqua" w:hAnsi="Book Antiqua"/>
          <w:i/>
          <w:sz w:val="24"/>
          <w:szCs w:val="24"/>
        </w:rPr>
        <w:t>Zi</w:t>
      </w:r>
      <w:proofErr w:type="spellEnd"/>
      <w:r w:rsidRPr="001B3D7B">
        <w:rPr>
          <w:rFonts w:ascii="Book Antiqua" w:hAnsi="Book Antiqua"/>
          <w:i/>
          <w:sz w:val="24"/>
          <w:szCs w:val="24"/>
        </w:rPr>
        <w:t xml:space="preserve"> Yuan</w:t>
      </w:r>
      <w:r w:rsidRPr="001B3D7B">
        <w:rPr>
          <w:rFonts w:ascii="Book Antiqua" w:hAnsi="Book Antiqua"/>
          <w:sz w:val="24"/>
          <w:szCs w:val="24"/>
        </w:rPr>
        <w:t xml:space="preserve"> 2018; </w:t>
      </w:r>
      <w:r w:rsidRPr="001B3D7B">
        <w:rPr>
          <w:rFonts w:ascii="Book Antiqua" w:hAnsi="Book Antiqua"/>
          <w:b/>
          <w:sz w:val="24"/>
          <w:szCs w:val="24"/>
        </w:rPr>
        <w:t>21</w:t>
      </w:r>
      <w:r w:rsidRPr="001B3D7B">
        <w:rPr>
          <w:rFonts w:ascii="Book Antiqua" w:hAnsi="Book Antiqua"/>
          <w:sz w:val="24"/>
          <w:szCs w:val="24"/>
        </w:rPr>
        <w:t>: 500-505 [</w:t>
      </w:r>
      <w:r w:rsidR="004B0847" w:rsidRPr="001B3D7B">
        <w:rPr>
          <w:rFonts w:ascii="Book Antiqua" w:hAnsi="Book Antiqua"/>
          <w:sz w:val="24"/>
          <w:szCs w:val="24"/>
        </w:rPr>
        <w:t xml:space="preserve">DOI: </w:t>
      </w:r>
      <w:r w:rsidRPr="001B3D7B">
        <w:rPr>
          <w:rFonts w:ascii="Book Antiqua" w:hAnsi="Book Antiqua"/>
          <w:sz w:val="24"/>
          <w:szCs w:val="24"/>
        </w:rPr>
        <w:t>10.13688/j.cnki.chr.2018.18271]</w:t>
      </w:r>
    </w:p>
    <w:p w14:paraId="19FFD89D"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3 </w:t>
      </w:r>
      <w:r w:rsidRPr="001B3D7B">
        <w:rPr>
          <w:rFonts w:ascii="Book Antiqua" w:hAnsi="Book Antiqua"/>
          <w:b/>
          <w:sz w:val="24"/>
          <w:szCs w:val="24"/>
        </w:rPr>
        <w:t>Chen H</w:t>
      </w:r>
      <w:r w:rsidRPr="001B3D7B">
        <w:rPr>
          <w:rFonts w:ascii="Book Antiqua" w:hAnsi="Book Antiqua"/>
          <w:sz w:val="24"/>
          <w:szCs w:val="24"/>
        </w:rPr>
        <w:t xml:space="preserve">, Chen L. Estimating cost-effectiveness associated with all-oral regimen for chronic hepatitis C in China. </w:t>
      </w:r>
      <w:proofErr w:type="spellStart"/>
      <w:r w:rsidRPr="001B3D7B">
        <w:rPr>
          <w:rFonts w:ascii="Book Antiqua" w:hAnsi="Book Antiqua"/>
          <w:i/>
          <w:sz w:val="24"/>
          <w:szCs w:val="24"/>
        </w:rPr>
        <w:t>PLoS</w:t>
      </w:r>
      <w:proofErr w:type="spellEnd"/>
      <w:r w:rsidRPr="001B3D7B">
        <w:rPr>
          <w:rFonts w:ascii="Book Antiqua" w:hAnsi="Book Antiqua"/>
          <w:i/>
          <w:sz w:val="24"/>
          <w:szCs w:val="24"/>
        </w:rPr>
        <w:t xml:space="preserve"> One</w:t>
      </w:r>
      <w:r w:rsidRPr="001B3D7B">
        <w:rPr>
          <w:rFonts w:ascii="Book Antiqua" w:hAnsi="Book Antiqua"/>
          <w:sz w:val="24"/>
          <w:szCs w:val="24"/>
        </w:rPr>
        <w:t xml:space="preserve"> 2017; </w:t>
      </w:r>
      <w:r w:rsidRPr="001B3D7B">
        <w:rPr>
          <w:rFonts w:ascii="Book Antiqua" w:hAnsi="Book Antiqua"/>
          <w:b/>
          <w:sz w:val="24"/>
          <w:szCs w:val="24"/>
        </w:rPr>
        <w:t>12</w:t>
      </w:r>
      <w:r w:rsidRPr="001B3D7B">
        <w:rPr>
          <w:rFonts w:ascii="Book Antiqua" w:hAnsi="Book Antiqua"/>
          <w:sz w:val="24"/>
          <w:szCs w:val="24"/>
        </w:rPr>
        <w:t>: e0175189 [PMID: 28380022 DOI: 10.1371/journal.pone.0175189]</w:t>
      </w:r>
    </w:p>
    <w:p w14:paraId="0725ACF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4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Pr="001B3D7B">
        <w:rPr>
          <w:rFonts w:ascii="Book Antiqua" w:hAnsi="Book Antiqua"/>
          <w:sz w:val="24"/>
          <w:szCs w:val="24"/>
        </w:rPr>
        <w:t xml:space="preserve">, Chan HLY, Dan YY, Lee MH, Lim YS, Kruger E, Tan SC. Impact of ledipasvir/sofosbuvir on the work productivity of genotype 1 chronic hepatitis C </w:t>
      </w:r>
      <w:r w:rsidRPr="001B3D7B">
        <w:rPr>
          <w:rFonts w:ascii="Book Antiqua" w:hAnsi="Book Antiqua"/>
          <w:sz w:val="24"/>
          <w:szCs w:val="24"/>
        </w:rPr>
        <w:lastRenderedPageBreak/>
        <w:t xml:space="preserve">patients in Asia. </w:t>
      </w:r>
      <w:r w:rsidRPr="001B3D7B">
        <w:rPr>
          <w:rFonts w:ascii="Book Antiqua" w:hAnsi="Book Antiqua"/>
          <w:i/>
          <w:sz w:val="24"/>
          <w:szCs w:val="24"/>
        </w:rPr>
        <w:t xml:space="preserve">J Viral </w:t>
      </w:r>
      <w:proofErr w:type="spellStart"/>
      <w:r w:rsidRPr="001B3D7B">
        <w:rPr>
          <w:rFonts w:ascii="Book Antiqua" w:hAnsi="Book Antiqua"/>
          <w:i/>
          <w:sz w:val="24"/>
          <w:szCs w:val="24"/>
        </w:rPr>
        <w:t>Hepat</w:t>
      </w:r>
      <w:proofErr w:type="spellEnd"/>
      <w:r w:rsidRPr="001B3D7B">
        <w:rPr>
          <w:rFonts w:ascii="Book Antiqua" w:hAnsi="Book Antiqua"/>
          <w:sz w:val="24"/>
          <w:szCs w:val="24"/>
        </w:rPr>
        <w:t xml:space="preserve"> 2018; </w:t>
      </w:r>
      <w:r w:rsidRPr="001B3D7B">
        <w:rPr>
          <w:rFonts w:ascii="Book Antiqua" w:hAnsi="Book Antiqua"/>
          <w:b/>
          <w:sz w:val="24"/>
          <w:szCs w:val="24"/>
        </w:rPr>
        <w:t>25</w:t>
      </w:r>
      <w:r w:rsidRPr="001B3D7B">
        <w:rPr>
          <w:rFonts w:ascii="Book Antiqua" w:hAnsi="Book Antiqua"/>
          <w:sz w:val="24"/>
          <w:szCs w:val="24"/>
        </w:rPr>
        <w:t>: 228-235 [PMID: 29053909 DOI: 10.1111/jvh.12808]</w:t>
      </w:r>
    </w:p>
    <w:p w14:paraId="4B6966D5"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5 </w:t>
      </w:r>
      <w:r w:rsidRPr="001B3D7B">
        <w:rPr>
          <w:rFonts w:ascii="Book Antiqua" w:hAnsi="Book Antiqua"/>
          <w:b/>
          <w:sz w:val="24"/>
          <w:szCs w:val="24"/>
        </w:rPr>
        <w:t>Bennett H</w:t>
      </w:r>
      <w:r w:rsidRPr="001B3D7B">
        <w:rPr>
          <w:rFonts w:ascii="Book Antiqua" w:hAnsi="Book Antiqua"/>
          <w:sz w:val="24"/>
          <w:szCs w:val="24"/>
        </w:rPr>
        <w:t xml:space="preserve">, Gordon J, Jones B, Ward T, Webster S, </w:t>
      </w:r>
      <w:proofErr w:type="spellStart"/>
      <w:r w:rsidRPr="001B3D7B">
        <w:rPr>
          <w:rFonts w:ascii="Book Antiqua" w:hAnsi="Book Antiqua"/>
          <w:sz w:val="24"/>
          <w:szCs w:val="24"/>
        </w:rPr>
        <w:t>Kalsekar</w:t>
      </w:r>
      <w:proofErr w:type="spellEnd"/>
      <w:r w:rsidRPr="001B3D7B">
        <w:rPr>
          <w:rFonts w:ascii="Book Antiqua" w:hAnsi="Book Antiqua"/>
          <w:sz w:val="24"/>
          <w:szCs w:val="24"/>
        </w:rPr>
        <w:t xml:space="preserve"> A, Yuan Y, Brenner M, McEwan P. Hepatitis C disease transmission and treatment uptake: impact on the cost-effectiveness of new direct-acting antiviral therapies. </w:t>
      </w:r>
      <w:r w:rsidRPr="001B3D7B">
        <w:rPr>
          <w:rFonts w:ascii="Book Antiqua" w:hAnsi="Book Antiqua"/>
          <w:i/>
          <w:sz w:val="24"/>
          <w:szCs w:val="24"/>
        </w:rPr>
        <w:t>Eur J Health Econ</w:t>
      </w:r>
      <w:r w:rsidRPr="001B3D7B">
        <w:rPr>
          <w:rFonts w:ascii="Book Antiqua" w:hAnsi="Book Antiqua"/>
          <w:sz w:val="24"/>
          <w:szCs w:val="24"/>
        </w:rPr>
        <w:t xml:space="preserve"> 2017; </w:t>
      </w:r>
      <w:r w:rsidRPr="001B3D7B">
        <w:rPr>
          <w:rFonts w:ascii="Book Antiqua" w:hAnsi="Book Antiqua"/>
          <w:b/>
          <w:sz w:val="24"/>
          <w:szCs w:val="24"/>
        </w:rPr>
        <w:t>18</w:t>
      </w:r>
      <w:r w:rsidRPr="001B3D7B">
        <w:rPr>
          <w:rFonts w:ascii="Book Antiqua" w:hAnsi="Book Antiqua"/>
          <w:sz w:val="24"/>
          <w:szCs w:val="24"/>
        </w:rPr>
        <w:t>: 1001-1011 [PMID: 27803989 DOI: 10.1007/s10198-016-0844-8]</w:t>
      </w:r>
    </w:p>
    <w:p w14:paraId="259AD0D2"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6 </w:t>
      </w:r>
      <w:proofErr w:type="spellStart"/>
      <w:r w:rsidRPr="001B3D7B">
        <w:rPr>
          <w:rFonts w:ascii="Book Antiqua" w:hAnsi="Book Antiqua"/>
          <w:b/>
          <w:sz w:val="24"/>
          <w:szCs w:val="24"/>
        </w:rPr>
        <w:t>Iriana</w:t>
      </w:r>
      <w:proofErr w:type="spellEnd"/>
      <w:r w:rsidRPr="001B3D7B">
        <w:rPr>
          <w:rFonts w:ascii="Book Antiqua" w:hAnsi="Book Antiqua"/>
          <w:b/>
          <w:sz w:val="24"/>
          <w:szCs w:val="24"/>
        </w:rPr>
        <w:t xml:space="preserve"> S</w:t>
      </w:r>
      <w:r w:rsidRPr="001B3D7B">
        <w:rPr>
          <w:rFonts w:ascii="Book Antiqua" w:hAnsi="Book Antiqua"/>
          <w:sz w:val="24"/>
          <w:szCs w:val="24"/>
        </w:rPr>
        <w:t xml:space="preserve">, Curry MP, </w:t>
      </w:r>
      <w:proofErr w:type="spellStart"/>
      <w:r w:rsidRPr="001B3D7B">
        <w:rPr>
          <w:rFonts w:ascii="Book Antiqua" w:hAnsi="Book Antiqua"/>
          <w:sz w:val="24"/>
          <w:szCs w:val="24"/>
        </w:rPr>
        <w:t>Afdhal</w:t>
      </w:r>
      <w:proofErr w:type="spellEnd"/>
      <w:r w:rsidRPr="001B3D7B">
        <w:rPr>
          <w:rFonts w:ascii="Book Antiqua" w:hAnsi="Book Antiqua"/>
          <w:sz w:val="24"/>
          <w:szCs w:val="24"/>
        </w:rPr>
        <w:t xml:space="preserve"> NH. Neurologic Manifestations of Hepatitis C Virus Infection. </w:t>
      </w:r>
      <w:r w:rsidRPr="001B3D7B">
        <w:rPr>
          <w:rFonts w:ascii="Book Antiqua" w:hAnsi="Book Antiqua"/>
          <w:i/>
          <w:sz w:val="24"/>
          <w:szCs w:val="24"/>
        </w:rPr>
        <w:t>Clin Liver Dis</w:t>
      </w:r>
      <w:r w:rsidRPr="001B3D7B">
        <w:rPr>
          <w:rFonts w:ascii="Book Antiqua" w:hAnsi="Book Antiqua"/>
          <w:sz w:val="24"/>
          <w:szCs w:val="24"/>
        </w:rPr>
        <w:t xml:space="preserve"> 2017; </w:t>
      </w:r>
      <w:r w:rsidRPr="001B3D7B">
        <w:rPr>
          <w:rFonts w:ascii="Book Antiqua" w:hAnsi="Book Antiqua"/>
          <w:b/>
          <w:sz w:val="24"/>
          <w:szCs w:val="24"/>
        </w:rPr>
        <w:t>21</w:t>
      </w:r>
      <w:r w:rsidRPr="001B3D7B">
        <w:rPr>
          <w:rFonts w:ascii="Book Antiqua" w:hAnsi="Book Antiqua"/>
          <w:sz w:val="24"/>
          <w:szCs w:val="24"/>
        </w:rPr>
        <w:t>: 535-542 [PMID: 28689591 DOI: 10.1016/j.cld.2017.03.008]</w:t>
      </w:r>
    </w:p>
    <w:p w14:paraId="3F49E12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7 </w:t>
      </w:r>
      <w:proofErr w:type="spellStart"/>
      <w:r w:rsidRPr="001B3D7B">
        <w:rPr>
          <w:rFonts w:ascii="Book Antiqua" w:hAnsi="Book Antiqua"/>
          <w:b/>
          <w:sz w:val="24"/>
          <w:szCs w:val="24"/>
        </w:rPr>
        <w:t>Kallman</w:t>
      </w:r>
      <w:proofErr w:type="spellEnd"/>
      <w:r w:rsidRPr="001B3D7B">
        <w:rPr>
          <w:rFonts w:ascii="Book Antiqua" w:hAnsi="Book Antiqua"/>
          <w:b/>
          <w:sz w:val="24"/>
          <w:szCs w:val="24"/>
        </w:rPr>
        <w:t xml:space="preserve"> J</w:t>
      </w:r>
      <w:r w:rsidRPr="001B3D7B">
        <w:rPr>
          <w:rFonts w:ascii="Book Antiqua" w:hAnsi="Book Antiqua"/>
          <w:sz w:val="24"/>
          <w:szCs w:val="24"/>
        </w:rPr>
        <w:t xml:space="preserve">, O'Neil MM, </w:t>
      </w:r>
      <w:proofErr w:type="spellStart"/>
      <w:r w:rsidRPr="001B3D7B">
        <w:rPr>
          <w:rFonts w:ascii="Book Antiqua" w:hAnsi="Book Antiqua"/>
          <w:sz w:val="24"/>
          <w:szCs w:val="24"/>
        </w:rPr>
        <w:t>Larive</w:t>
      </w:r>
      <w:proofErr w:type="spellEnd"/>
      <w:r w:rsidRPr="001B3D7B">
        <w:rPr>
          <w:rFonts w:ascii="Book Antiqua" w:hAnsi="Book Antiqua"/>
          <w:sz w:val="24"/>
          <w:szCs w:val="24"/>
        </w:rPr>
        <w:t xml:space="preserve"> B, Boparai N, Calabrese L, </w:t>
      </w:r>
      <w:proofErr w:type="spellStart"/>
      <w:r w:rsidRPr="001B3D7B">
        <w:rPr>
          <w:rFonts w:ascii="Book Antiqua" w:hAnsi="Book Antiqua"/>
          <w:sz w:val="24"/>
          <w:szCs w:val="24"/>
        </w:rPr>
        <w:t>Younossi</w:t>
      </w:r>
      <w:proofErr w:type="spellEnd"/>
      <w:r w:rsidRPr="001B3D7B">
        <w:rPr>
          <w:rFonts w:ascii="Book Antiqua" w:hAnsi="Book Antiqua"/>
          <w:sz w:val="24"/>
          <w:szCs w:val="24"/>
        </w:rPr>
        <w:t xml:space="preserve"> ZM. Fatigue and health-related quality of life (HRQL) in chronic hepatitis C virus infection. </w:t>
      </w:r>
      <w:r w:rsidRPr="001B3D7B">
        <w:rPr>
          <w:rFonts w:ascii="Book Antiqua" w:hAnsi="Book Antiqua"/>
          <w:i/>
          <w:sz w:val="24"/>
          <w:szCs w:val="24"/>
        </w:rPr>
        <w:t>Dig Dis Sci</w:t>
      </w:r>
      <w:r w:rsidRPr="001B3D7B">
        <w:rPr>
          <w:rFonts w:ascii="Book Antiqua" w:hAnsi="Book Antiqua"/>
          <w:sz w:val="24"/>
          <w:szCs w:val="24"/>
        </w:rPr>
        <w:t xml:space="preserve"> 2007; </w:t>
      </w:r>
      <w:r w:rsidRPr="001B3D7B">
        <w:rPr>
          <w:rFonts w:ascii="Book Antiqua" w:hAnsi="Book Antiqua"/>
          <w:b/>
          <w:sz w:val="24"/>
          <w:szCs w:val="24"/>
        </w:rPr>
        <w:t>52</w:t>
      </w:r>
      <w:r w:rsidRPr="001B3D7B">
        <w:rPr>
          <w:rFonts w:ascii="Book Antiqua" w:hAnsi="Book Antiqua"/>
          <w:sz w:val="24"/>
          <w:szCs w:val="24"/>
        </w:rPr>
        <w:t>: 2531-2539 [PMID: 17406828 DOI: 10.1007/s10620-006-9708-x]</w:t>
      </w:r>
    </w:p>
    <w:p w14:paraId="104F7F58" w14:textId="022FF96D"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8 </w:t>
      </w:r>
      <w:r w:rsidRPr="001B3D7B">
        <w:rPr>
          <w:rFonts w:ascii="Book Antiqua" w:hAnsi="Book Antiqua"/>
          <w:b/>
          <w:sz w:val="24"/>
          <w:szCs w:val="24"/>
        </w:rPr>
        <w:t>Spiegel BM</w:t>
      </w:r>
      <w:r w:rsidRPr="001B3D7B">
        <w:rPr>
          <w:rFonts w:ascii="Book Antiqua" w:hAnsi="Book Antiqua"/>
          <w:sz w:val="24"/>
          <w:szCs w:val="24"/>
        </w:rPr>
        <w:t xml:space="preserve">, </w:t>
      </w:r>
      <w:proofErr w:type="spellStart"/>
      <w:r w:rsidRPr="001B3D7B">
        <w:rPr>
          <w:rFonts w:ascii="Book Antiqua" w:hAnsi="Book Antiqua"/>
          <w:sz w:val="24"/>
          <w:szCs w:val="24"/>
        </w:rPr>
        <w:t>Younossi</w:t>
      </w:r>
      <w:proofErr w:type="spellEnd"/>
      <w:r w:rsidRPr="001B3D7B">
        <w:rPr>
          <w:rFonts w:ascii="Book Antiqua" w:hAnsi="Book Antiqua"/>
          <w:sz w:val="24"/>
          <w:szCs w:val="24"/>
        </w:rPr>
        <w:t xml:space="preserve"> ZM, Hays RD, </w:t>
      </w:r>
      <w:proofErr w:type="spellStart"/>
      <w:r w:rsidRPr="001B3D7B">
        <w:rPr>
          <w:rFonts w:ascii="Book Antiqua" w:hAnsi="Book Antiqua"/>
          <w:sz w:val="24"/>
          <w:szCs w:val="24"/>
        </w:rPr>
        <w:t>Revicki</w:t>
      </w:r>
      <w:proofErr w:type="spellEnd"/>
      <w:r w:rsidRPr="001B3D7B">
        <w:rPr>
          <w:rFonts w:ascii="Book Antiqua" w:hAnsi="Book Antiqua"/>
          <w:sz w:val="24"/>
          <w:szCs w:val="24"/>
        </w:rPr>
        <w:t xml:space="preserve"> D, Robbins S, </w:t>
      </w:r>
      <w:proofErr w:type="spellStart"/>
      <w:r w:rsidRPr="001B3D7B">
        <w:rPr>
          <w:rFonts w:ascii="Book Antiqua" w:hAnsi="Book Antiqua"/>
          <w:sz w:val="24"/>
          <w:szCs w:val="24"/>
        </w:rPr>
        <w:t>Kanwal</w:t>
      </w:r>
      <w:proofErr w:type="spellEnd"/>
      <w:r w:rsidRPr="001B3D7B">
        <w:rPr>
          <w:rFonts w:ascii="Book Antiqua" w:hAnsi="Book Antiqua"/>
          <w:sz w:val="24"/>
          <w:szCs w:val="24"/>
        </w:rPr>
        <w:t xml:space="preserve"> F. Impact of hepatitis C on health</w:t>
      </w:r>
      <w:r w:rsidR="004B0847" w:rsidRPr="001B3D7B">
        <w:rPr>
          <w:rFonts w:ascii="Book Antiqua" w:hAnsi="Book Antiqua"/>
          <w:sz w:val="24"/>
          <w:szCs w:val="24"/>
        </w:rPr>
        <w:t xml:space="preserve"> </w:t>
      </w:r>
      <w:r w:rsidRPr="001B3D7B">
        <w:rPr>
          <w:rFonts w:ascii="Book Antiqua" w:hAnsi="Book Antiqua"/>
          <w:sz w:val="24"/>
          <w:szCs w:val="24"/>
        </w:rPr>
        <w:t xml:space="preserve">related quality of life: a systematic review and quantitative assessment. </w:t>
      </w:r>
      <w:r w:rsidRPr="001B3D7B">
        <w:rPr>
          <w:rFonts w:ascii="Book Antiqua" w:hAnsi="Book Antiqua"/>
          <w:i/>
          <w:sz w:val="24"/>
          <w:szCs w:val="24"/>
        </w:rPr>
        <w:t>Hepatology</w:t>
      </w:r>
      <w:r w:rsidRPr="001B3D7B">
        <w:rPr>
          <w:rFonts w:ascii="Book Antiqua" w:hAnsi="Book Antiqua"/>
          <w:sz w:val="24"/>
          <w:szCs w:val="24"/>
        </w:rPr>
        <w:t xml:space="preserve"> 2005; </w:t>
      </w:r>
      <w:r w:rsidRPr="001B3D7B">
        <w:rPr>
          <w:rFonts w:ascii="Book Antiqua" w:hAnsi="Book Antiqua"/>
          <w:b/>
          <w:sz w:val="24"/>
          <w:szCs w:val="24"/>
        </w:rPr>
        <w:t>41</w:t>
      </w:r>
      <w:r w:rsidRPr="001B3D7B">
        <w:rPr>
          <w:rFonts w:ascii="Book Antiqua" w:hAnsi="Book Antiqua"/>
          <w:sz w:val="24"/>
          <w:szCs w:val="24"/>
        </w:rPr>
        <w:t>: 790-800 [PMID: 15791608 DOI: 10.1002/hep.20659]</w:t>
      </w:r>
    </w:p>
    <w:p w14:paraId="54D51534" w14:textId="576292AB"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09 </w:t>
      </w:r>
      <w:r w:rsidRPr="001B3D7B">
        <w:rPr>
          <w:rFonts w:ascii="Book Antiqua" w:hAnsi="Book Antiqua"/>
          <w:b/>
          <w:sz w:val="24"/>
          <w:szCs w:val="24"/>
        </w:rPr>
        <w:t>Liu YY,</w:t>
      </w:r>
      <w:r w:rsidR="004B0847" w:rsidRPr="001B3D7B">
        <w:rPr>
          <w:rFonts w:ascii="Book Antiqua" w:hAnsi="Book Antiqua"/>
          <w:sz w:val="24"/>
          <w:szCs w:val="24"/>
        </w:rPr>
        <w:t xml:space="preserve"> </w:t>
      </w:r>
      <w:r w:rsidRPr="001B3D7B">
        <w:rPr>
          <w:rFonts w:ascii="Book Antiqua" w:hAnsi="Book Antiqua"/>
          <w:sz w:val="24"/>
          <w:szCs w:val="24"/>
        </w:rPr>
        <w:t xml:space="preserve">Chen RN, Yao JJ, Yuan CR. Research process in patient-reported outcomes at home and abroad. </w:t>
      </w:r>
      <w:proofErr w:type="spellStart"/>
      <w:r w:rsidRPr="001B3D7B">
        <w:rPr>
          <w:rFonts w:ascii="Book Antiqua" w:hAnsi="Book Antiqua"/>
          <w:i/>
          <w:sz w:val="24"/>
          <w:szCs w:val="24"/>
        </w:rPr>
        <w:t>Xiandai</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Yufang</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Yixue</w:t>
      </w:r>
      <w:proofErr w:type="spellEnd"/>
      <w:r w:rsidRPr="001B3D7B">
        <w:rPr>
          <w:rFonts w:ascii="Book Antiqua" w:hAnsi="Book Antiqua"/>
          <w:sz w:val="24"/>
          <w:szCs w:val="24"/>
        </w:rPr>
        <w:t xml:space="preserve"> 2013;</w:t>
      </w:r>
      <w:r w:rsidRPr="001B3D7B">
        <w:rPr>
          <w:rFonts w:ascii="Book Antiqua" w:hAnsi="Book Antiqua"/>
          <w:b/>
          <w:sz w:val="24"/>
          <w:szCs w:val="24"/>
        </w:rPr>
        <w:t xml:space="preserve"> 40</w:t>
      </w:r>
      <w:r w:rsidRPr="001B3D7B">
        <w:rPr>
          <w:rFonts w:ascii="Book Antiqua" w:hAnsi="Book Antiqua"/>
          <w:sz w:val="24"/>
          <w:szCs w:val="24"/>
        </w:rPr>
        <w:t>: 2268-2271</w:t>
      </w:r>
    </w:p>
    <w:p w14:paraId="0D9B5B9D"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0 </w:t>
      </w:r>
      <w:r w:rsidRPr="001B3D7B">
        <w:rPr>
          <w:rFonts w:ascii="Book Antiqua" w:hAnsi="Book Antiqua"/>
          <w:b/>
          <w:sz w:val="24"/>
          <w:szCs w:val="24"/>
        </w:rPr>
        <w:t>Strauss E</w:t>
      </w:r>
      <w:r w:rsidRPr="001B3D7B">
        <w:rPr>
          <w:rFonts w:ascii="Book Antiqua" w:hAnsi="Book Antiqua"/>
          <w:sz w:val="24"/>
          <w:szCs w:val="24"/>
        </w:rPr>
        <w:t>, Porto-Ferreira FA, de Almeida-</w:t>
      </w:r>
      <w:proofErr w:type="spellStart"/>
      <w:r w:rsidRPr="001B3D7B">
        <w:rPr>
          <w:rFonts w:ascii="Book Antiqua" w:hAnsi="Book Antiqua"/>
          <w:sz w:val="24"/>
          <w:szCs w:val="24"/>
        </w:rPr>
        <w:t>Neto</w:t>
      </w:r>
      <w:proofErr w:type="spellEnd"/>
      <w:r w:rsidRPr="001B3D7B">
        <w:rPr>
          <w:rFonts w:ascii="Book Antiqua" w:hAnsi="Book Antiqua"/>
          <w:sz w:val="24"/>
          <w:szCs w:val="24"/>
        </w:rPr>
        <w:t xml:space="preserve"> C, Teixeira MC. Altered quality of life in the early stages of chronic hepatitis C is due to the virus itself. </w:t>
      </w:r>
      <w:proofErr w:type="spellStart"/>
      <w:r w:rsidRPr="001B3D7B">
        <w:rPr>
          <w:rFonts w:ascii="Book Antiqua" w:hAnsi="Book Antiqua"/>
          <w:i/>
          <w:sz w:val="24"/>
          <w:szCs w:val="24"/>
        </w:rPr>
        <w:t>Clin</w:t>
      </w:r>
      <w:proofErr w:type="spellEnd"/>
      <w:r w:rsidRPr="001B3D7B">
        <w:rPr>
          <w:rFonts w:ascii="Book Antiqua" w:hAnsi="Book Antiqua"/>
          <w:i/>
          <w:sz w:val="24"/>
          <w:szCs w:val="24"/>
        </w:rPr>
        <w:t xml:space="preserve"> Res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Gastroenterol</w:t>
      </w:r>
      <w:r w:rsidRPr="001B3D7B">
        <w:rPr>
          <w:rFonts w:ascii="Book Antiqua" w:hAnsi="Book Antiqua"/>
          <w:sz w:val="24"/>
          <w:szCs w:val="24"/>
        </w:rPr>
        <w:t xml:space="preserve"> 2014; </w:t>
      </w:r>
      <w:r w:rsidRPr="001B3D7B">
        <w:rPr>
          <w:rFonts w:ascii="Book Antiqua" w:hAnsi="Book Antiqua"/>
          <w:b/>
          <w:sz w:val="24"/>
          <w:szCs w:val="24"/>
        </w:rPr>
        <w:t>38</w:t>
      </w:r>
      <w:r w:rsidRPr="001B3D7B">
        <w:rPr>
          <w:rFonts w:ascii="Book Antiqua" w:hAnsi="Book Antiqua"/>
          <w:sz w:val="24"/>
          <w:szCs w:val="24"/>
        </w:rPr>
        <w:t>: 40-45 [PMID: 24239318 DOI: 10.1016/j.clinre.2013.08.008]</w:t>
      </w:r>
    </w:p>
    <w:p w14:paraId="1C1642D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1 </w:t>
      </w:r>
      <w:r w:rsidRPr="001B3D7B">
        <w:rPr>
          <w:rFonts w:ascii="Book Antiqua" w:hAnsi="Book Antiqua"/>
          <w:b/>
          <w:sz w:val="24"/>
          <w:szCs w:val="24"/>
        </w:rPr>
        <w:t>Matsushita H</w:t>
      </w:r>
      <w:r w:rsidRPr="001B3D7B">
        <w:rPr>
          <w:rFonts w:ascii="Book Antiqua" w:hAnsi="Book Antiqua"/>
          <w:sz w:val="24"/>
          <w:szCs w:val="24"/>
        </w:rPr>
        <w:t xml:space="preserve">, Ikeda F, Iwasaki Y, Seki H, Nanba S, Takeuchi Y, </w:t>
      </w:r>
      <w:proofErr w:type="spellStart"/>
      <w:r w:rsidRPr="001B3D7B">
        <w:rPr>
          <w:rFonts w:ascii="Book Antiqua" w:hAnsi="Book Antiqua"/>
          <w:sz w:val="24"/>
          <w:szCs w:val="24"/>
        </w:rPr>
        <w:t>Moritou</w:t>
      </w:r>
      <w:proofErr w:type="spellEnd"/>
      <w:r w:rsidRPr="001B3D7B">
        <w:rPr>
          <w:rFonts w:ascii="Book Antiqua" w:hAnsi="Book Antiqua"/>
          <w:sz w:val="24"/>
          <w:szCs w:val="24"/>
        </w:rPr>
        <w:t xml:space="preserve"> Y, </w:t>
      </w:r>
      <w:proofErr w:type="spellStart"/>
      <w:r w:rsidRPr="001B3D7B">
        <w:rPr>
          <w:rFonts w:ascii="Book Antiqua" w:hAnsi="Book Antiqua"/>
          <w:sz w:val="24"/>
          <w:szCs w:val="24"/>
        </w:rPr>
        <w:t>Yasunaka</w:t>
      </w:r>
      <w:proofErr w:type="spellEnd"/>
      <w:r w:rsidRPr="001B3D7B">
        <w:rPr>
          <w:rFonts w:ascii="Book Antiqua" w:hAnsi="Book Antiqua"/>
          <w:sz w:val="24"/>
          <w:szCs w:val="24"/>
        </w:rPr>
        <w:t xml:space="preserve"> T, </w:t>
      </w:r>
      <w:proofErr w:type="spellStart"/>
      <w:r w:rsidRPr="001B3D7B">
        <w:rPr>
          <w:rFonts w:ascii="Book Antiqua" w:hAnsi="Book Antiqua"/>
          <w:sz w:val="24"/>
          <w:szCs w:val="24"/>
        </w:rPr>
        <w:t>Onishi</w:t>
      </w:r>
      <w:proofErr w:type="spellEnd"/>
      <w:r w:rsidRPr="001B3D7B">
        <w:rPr>
          <w:rFonts w:ascii="Book Antiqua" w:hAnsi="Book Antiqua"/>
          <w:sz w:val="24"/>
          <w:szCs w:val="24"/>
        </w:rPr>
        <w:t xml:space="preserve"> H, Miyake Y, Takaki A, </w:t>
      </w:r>
      <w:proofErr w:type="spellStart"/>
      <w:r w:rsidRPr="001B3D7B">
        <w:rPr>
          <w:rFonts w:ascii="Book Antiqua" w:hAnsi="Book Antiqua"/>
          <w:sz w:val="24"/>
          <w:szCs w:val="24"/>
        </w:rPr>
        <w:t>Nouso</w:t>
      </w:r>
      <w:proofErr w:type="spellEnd"/>
      <w:r w:rsidRPr="001B3D7B">
        <w:rPr>
          <w:rFonts w:ascii="Book Antiqua" w:hAnsi="Book Antiqua"/>
          <w:sz w:val="24"/>
          <w:szCs w:val="24"/>
        </w:rPr>
        <w:t xml:space="preserve"> K, Yamamoto K. Assessment of health-related quality of life and how it predicts the outcome of pegylated interferon and ribavirin therapy for chronic hepatitis C. </w:t>
      </w:r>
      <w:r w:rsidRPr="001B3D7B">
        <w:rPr>
          <w:rFonts w:ascii="Book Antiqua" w:hAnsi="Book Antiqua"/>
          <w:i/>
          <w:sz w:val="24"/>
          <w:szCs w:val="24"/>
        </w:rPr>
        <w:t xml:space="preserve">J Gastroenterol </w:t>
      </w:r>
      <w:proofErr w:type="spellStart"/>
      <w:r w:rsidRPr="001B3D7B">
        <w:rPr>
          <w:rFonts w:ascii="Book Antiqua" w:hAnsi="Book Antiqua"/>
          <w:i/>
          <w:sz w:val="24"/>
          <w:szCs w:val="24"/>
        </w:rPr>
        <w:t>Hepatol</w:t>
      </w:r>
      <w:proofErr w:type="spellEnd"/>
      <w:r w:rsidRPr="001B3D7B">
        <w:rPr>
          <w:rFonts w:ascii="Book Antiqua" w:hAnsi="Book Antiqua"/>
          <w:sz w:val="24"/>
          <w:szCs w:val="24"/>
        </w:rPr>
        <w:t xml:space="preserve"> 2014; </w:t>
      </w:r>
      <w:r w:rsidRPr="001B3D7B">
        <w:rPr>
          <w:rFonts w:ascii="Book Antiqua" w:hAnsi="Book Antiqua"/>
          <w:b/>
          <w:sz w:val="24"/>
          <w:szCs w:val="24"/>
        </w:rPr>
        <w:t>29</w:t>
      </w:r>
      <w:r w:rsidRPr="001B3D7B">
        <w:rPr>
          <w:rFonts w:ascii="Book Antiqua" w:hAnsi="Book Antiqua"/>
          <w:sz w:val="24"/>
          <w:szCs w:val="24"/>
        </w:rPr>
        <w:t>: 337-343 [PMID: 23869873 DOI: 0.1111/jgh.12337]</w:t>
      </w:r>
    </w:p>
    <w:p w14:paraId="1D0F23C6"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2 </w:t>
      </w:r>
      <w:proofErr w:type="spellStart"/>
      <w:r w:rsidRPr="001B3D7B">
        <w:rPr>
          <w:rFonts w:ascii="Book Antiqua" w:hAnsi="Book Antiqua"/>
          <w:b/>
          <w:sz w:val="24"/>
          <w:szCs w:val="24"/>
        </w:rPr>
        <w:t>Sobhonslidsuk</w:t>
      </w:r>
      <w:proofErr w:type="spellEnd"/>
      <w:r w:rsidRPr="001B3D7B">
        <w:rPr>
          <w:rFonts w:ascii="Book Antiqua" w:hAnsi="Book Antiqua"/>
          <w:b/>
          <w:sz w:val="24"/>
          <w:szCs w:val="24"/>
        </w:rPr>
        <w:t xml:space="preserve"> A</w:t>
      </w:r>
      <w:r w:rsidRPr="001B3D7B">
        <w:rPr>
          <w:rFonts w:ascii="Book Antiqua" w:hAnsi="Book Antiqua"/>
          <w:sz w:val="24"/>
          <w:szCs w:val="24"/>
        </w:rPr>
        <w:t xml:space="preserve">, </w:t>
      </w:r>
      <w:proofErr w:type="spellStart"/>
      <w:r w:rsidRPr="001B3D7B">
        <w:rPr>
          <w:rFonts w:ascii="Book Antiqua" w:hAnsi="Book Antiqua"/>
          <w:sz w:val="24"/>
          <w:szCs w:val="24"/>
        </w:rPr>
        <w:t>Silpakit</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Kongsakon</w:t>
      </w:r>
      <w:proofErr w:type="spellEnd"/>
      <w:r w:rsidRPr="001B3D7B">
        <w:rPr>
          <w:rFonts w:ascii="Book Antiqua" w:hAnsi="Book Antiqua"/>
          <w:sz w:val="24"/>
          <w:szCs w:val="24"/>
        </w:rPr>
        <w:t xml:space="preserve"> R, </w:t>
      </w:r>
      <w:proofErr w:type="spellStart"/>
      <w:r w:rsidRPr="001B3D7B">
        <w:rPr>
          <w:rFonts w:ascii="Book Antiqua" w:hAnsi="Book Antiqua"/>
          <w:sz w:val="24"/>
          <w:szCs w:val="24"/>
        </w:rPr>
        <w:t>Satitpornkul</w:t>
      </w:r>
      <w:proofErr w:type="spellEnd"/>
      <w:r w:rsidRPr="001B3D7B">
        <w:rPr>
          <w:rFonts w:ascii="Book Antiqua" w:hAnsi="Book Antiqua"/>
          <w:sz w:val="24"/>
          <w:szCs w:val="24"/>
        </w:rPr>
        <w:t xml:space="preserve"> P, </w:t>
      </w:r>
      <w:proofErr w:type="spellStart"/>
      <w:r w:rsidRPr="001B3D7B">
        <w:rPr>
          <w:rFonts w:ascii="Book Antiqua" w:hAnsi="Book Antiqua"/>
          <w:sz w:val="24"/>
          <w:szCs w:val="24"/>
        </w:rPr>
        <w:t>Sripetch</w:t>
      </w:r>
      <w:proofErr w:type="spellEnd"/>
      <w:r w:rsidRPr="001B3D7B">
        <w:rPr>
          <w:rFonts w:ascii="Book Antiqua" w:hAnsi="Book Antiqua"/>
          <w:sz w:val="24"/>
          <w:szCs w:val="24"/>
        </w:rPr>
        <w:t xml:space="preserve"> C, </w:t>
      </w:r>
      <w:proofErr w:type="spellStart"/>
      <w:r w:rsidRPr="001B3D7B">
        <w:rPr>
          <w:rFonts w:ascii="Book Antiqua" w:hAnsi="Book Antiqua"/>
          <w:sz w:val="24"/>
          <w:szCs w:val="24"/>
        </w:rPr>
        <w:t>Khanthavit</w:t>
      </w:r>
      <w:proofErr w:type="spellEnd"/>
      <w:r w:rsidRPr="001B3D7B">
        <w:rPr>
          <w:rFonts w:ascii="Book Antiqua" w:hAnsi="Book Antiqua"/>
          <w:sz w:val="24"/>
          <w:szCs w:val="24"/>
        </w:rPr>
        <w:t xml:space="preserve"> A. Factors influencing health-related quality of life in chronic liver disease. </w:t>
      </w:r>
      <w:r w:rsidRPr="001B3D7B">
        <w:rPr>
          <w:rFonts w:ascii="Book Antiqua" w:hAnsi="Book Antiqua"/>
          <w:i/>
          <w:sz w:val="24"/>
          <w:szCs w:val="24"/>
        </w:rPr>
        <w:t>World J Gastroenterol</w:t>
      </w:r>
      <w:r w:rsidRPr="001B3D7B">
        <w:rPr>
          <w:rFonts w:ascii="Book Antiqua" w:hAnsi="Book Antiqua"/>
          <w:sz w:val="24"/>
          <w:szCs w:val="24"/>
        </w:rPr>
        <w:t xml:space="preserve"> 2006; </w:t>
      </w:r>
      <w:r w:rsidRPr="001B3D7B">
        <w:rPr>
          <w:rFonts w:ascii="Book Antiqua" w:hAnsi="Book Antiqua"/>
          <w:b/>
          <w:sz w:val="24"/>
          <w:szCs w:val="24"/>
        </w:rPr>
        <w:t>12</w:t>
      </w:r>
      <w:r w:rsidRPr="001B3D7B">
        <w:rPr>
          <w:rFonts w:ascii="Book Antiqua" w:hAnsi="Book Antiqua"/>
          <w:sz w:val="24"/>
          <w:szCs w:val="24"/>
        </w:rPr>
        <w:t>: 7786-7791 [PMID: 17203521]</w:t>
      </w:r>
    </w:p>
    <w:p w14:paraId="68DC2B75"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3 </w:t>
      </w:r>
      <w:r w:rsidRPr="001B3D7B">
        <w:rPr>
          <w:rFonts w:ascii="Book Antiqua" w:hAnsi="Book Antiqua"/>
          <w:b/>
          <w:sz w:val="24"/>
          <w:szCs w:val="24"/>
        </w:rPr>
        <w:t>Huang R</w:t>
      </w:r>
      <w:r w:rsidRPr="001B3D7B">
        <w:rPr>
          <w:rFonts w:ascii="Book Antiqua" w:hAnsi="Book Antiqua"/>
          <w:sz w:val="24"/>
          <w:szCs w:val="24"/>
        </w:rPr>
        <w:t xml:space="preserve">, Rao H, Shang J, Chen H, Li J,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Gao Z, Wang L, Wei J, Jiang J, Sun J, Jiang J, Wei L. A cross-sectional assessment of health-related quality of life in Chinese patients with chronic hepatitis c virus infection with EQ-5D. </w:t>
      </w:r>
      <w:r w:rsidRPr="001B3D7B">
        <w:rPr>
          <w:rFonts w:ascii="Book Antiqua" w:hAnsi="Book Antiqua"/>
          <w:i/>
          <w:sz w:val="24"/>
          <w:szCs w:val="24"/>
        </w:rPr>
        <w:t>Health Qual Life Outcomes</w:t>
      </w:r>
      <w:r w:rsidRPr="001B3D7B">
        <w:rPr>
          <w:rFonts w:ascii="Book Antiqua" w:hAnsi="Book Antiqua"/>
          <w:sz w:val="24"/>
          <w:szCs w:val="24"/>
        </w:rPr>
        <w:t xml:space="preserve"> 2018; </w:t>
      </w:r>
      <w:r w:rsidRPr="001B3D7B">
        <w:rPr>
          <w:rFonts w:ascii="Book Antiqua" w:hAnsi="Book Antiqua"/>
          <w:b/>
          <w:sz w:val="24"/>
          <w:szCs w:val="24"/>
        </w:rPr>
        <w:t>16</w:t>
      </w:r>
      <w:r w:rsidRPr="001B3D7B">
        <w:rPr>
          <w:rFonts w:ascii="Book Antiqua" w:hAnsi="Book Antiqua"/>
          <w:sz w:val="24"/>
          <w:szCs w:val="24"/>
        </w:rPr>
        <w:t>: 124 [PMID: 29903024 DOI: 10.1186/s12955-018-0941-8]</w:t>
      </w:r>
    </w:p>
    <w:p w14:paraId="617C211C"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114 </w:t>
      </w:r>
      <w:r w:rsidRPr="001B3D7B">
        <w:rPr>
          <w:rFonts w:ascii="Book Antiqua" w:hAnsi="Book Antiqua"/>
          <w:b/>
          <w:sz w:val="24"/>
          <w:szCs w:val="24"/>
        </w:rPr>
        <w:t>Zhang HR</w:t>
      </w:r>
      <w:r w:rsidRPr="001B3D7B">
        <w:rPr>
          <w:rFonts w:ascii="Book Antiqua" w:hAnsi="Book Antiqua"/>
          <w:sz w:val="24"/>
          <w:szCs w:val="24"/>
        </w:rPr>
        <w:t xml:space="preserve">, Pan GW, Xu XG, Liu L, Ning Y, Ma L, Ren R. [Study on quality of life and its related factors among patients with chronic hepatitis C in rural area].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Yu Fang Yi </w:t>
      </w:r>
      <w:proofErr w:type="spellStart"/>
      <w:r w:rsidRPr="001B3D7B">
        <w:rPr>
          <w:rFonts w:ascii="Book Antiqua" w:hAnsi="Book Antiqua"/>
          <w:i/>
          <w:sz w:val="24"/>
          <w:szCs w:val="24"/>
        </w:rPr>
        <w:t>Xue</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7; </w:t>
      </w:r>
      <w:r w:rsidRPr="001B3D7B">
        <w:rPr>
          <w:rFonts w:ascii="Book Antiqua" w:hAnsi="Book Antiqua"/>
          <w:b/>
          <w:sz w:val="24"/>
          <w:szCs w:val="24"/>
        </w:rPr>
        <w:t>51</w:t>
      </w:r>
      <w:r w:rsidRPr="001B3D7B">
        <w:rPr>
          <w:rFonts w:ascii="Book Antiqua" w:hAnsi="Book Antiqua"/>
          <w:sz w:val="24"/>
          <w:szCs w:val="24"/>
        </w:rPr>
        <w:t>: 853-855 [PMID: 28881554 DOI: 10.3760/cma.j.issn.0253-9624.2017.09.015]</w:t>
      </w:r>
    </w:p>
    <w:p w14:paraId="720F27CE" w14:textId="50CB0C6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5 </w:t>
      </w:r>
      <w:r w:rsidRPr="001B3D7B">
        <w:rPr>
          <w:rFonts w:ascii="Book Antiqua" w:hAnsi="Book Antiqua"/>
          <w:b/>
          <w:sz w:val="24"/>
          <w:szCs w:val="24"/>
        </w:rPr>
        <w:t>Jia Y,</w:t>
      </w:r>
      <w:r w:rsidR="00BF07B2" w:rsidRPr="001B3D7B">
        <w:rPr>
          <w:rFonts w:ascii="Book Antiqua" w:hAnsi="Book Antiqua"/>
          <w:sz w:val="24"/>
          <w:szCs w:val="24"/>
        </w:rPr>
        <w:t xml:space="preserve"> </w:t>
      </w:r>
      <w:r w:rsidRPr="001B3D7B">
        <w:rPr>
          <w:rFonts w:ascii="Book Antiqua" w:hAnsi="Book Antiqua"/>
          <w:sz w:val="24"/>
          <w:szCs w:val="24"/>
        </w:rPr>
        <w:t xml:space="preserve">Li X, Li L, Liang J, Kang Y, Lin F, Deng Z, Wang W, Zhang B, Xu J. Quality of life and its influential factors in outpatients with chronic hepatitis B or C. </w:t>
      </w:r>
      <w:proofErr w:type="spellStart"/>
      <w:r w:rsidRPr="001B3D7B">
        <w:rPr>
          <w:rFonts w:ascii="Book Antiqua" w:hAnsi="Book Antiqua"/>
          <w:i/>
          <w:sz w:val="24"/>
          <w:szCs w:val="24"/>
        </w:rPr>
        <w:t>Linchuang</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Gandanbing</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azhi</w:t>
      </w:r>
      <w:proofErr w:type="spellEnd"/>
      <w:r w:rsidRPr="001B3D7B">
        <w:rPr>
          <w:rFonts w:ascii="Book Antiqua" w:hAnsi="Book Antiqua"/>
          <w:sz w:val="24"/>
          <w:szCs w:val="24"/>
        </w:rPr>
        <w:t xml:space="preserve"> 2015;</w:t>
      </w:r>
      <w:r w:rsidRPr="001B3D7B">
        <w:rPr>
          <w:rFonts w:ascii="Book Antiqua" w:hAnsi="Book Antiqua"/>
          <w:b/>
          <w:sz w:val="24"/>
          <w:szCs w:val="24"/>
        </w:rPr>
        <w:t xml:space="preserve"> 31</w:t>
      </w:r>
      <w:r w:rsidRPr="001B3D7B">
        <w:rPr>
          <w:rFonts w:ascii="Book Antiqua" w:hAnsi="Book Antiqua"/>
          <w:sz w:val="24"/>
          <w:szCs w:val="24"/>
        </w:rPr>
        <w:t>: 1695-1698 [</w:t>
      </w:r>
      <w:r w:rsidR="00BF07B2" w:rsidRPr="001B3D7B">
        <w:rPr>
          <w:rFonts w:ascii="Book Antiqua" w:hAnsi="Book Antiqua"/>
          <w:sz w:val="24"/>
          <w:szCs w:val="24"/>
        </w:rPr>
        <w:t xml:space="preserve">DOI: </w:t>
      </w:r>
      <w:r w:rsidRPr="001B3D7B">
        <w:rPr>
          <w:rFonts w:ascii="Book Antiqua" w:hAnsi="Book Antiqua"/>
          <w:sz w:val="24"/>
          <w:szCs w:val="24"/>
        </w:rPr>
        <w:t>10.3969/j.issn.1001-5256.2015.10.034]</w:t>
      </w:r>
    </w:p>
    <w:p w14:paraId="4A76F49C" w14:textId="66F8046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6 </w:t>
      </w:r>
      <w:r w:rsidRPr="001B3D7B">
        <w:rPr>
          <w:rFonts w:ascii="Book Antiqua" w:hAnsi="Book Antiqua"/>
          <w:b/>
          <w:sz w:val="24"/>
          <w:szCs w:val="24"/>
        </w:rPr>
        <w:t>Ren H</w:t>
      </w:r>
      <w:r w:rsidRPr="001B3D7B">
        <w:rPr>
          <w:rFonts w:ascii="Book Antiqua" w:hAnsi="Book Antiqua"/>
          <w:sz w:val="24"/>
          <w:szCs w:val="24"/>
        </w:rPr>
        <w:t xml:space="preserve">, Shi Y, Meng W, Hu JY, Chen YH, Pan QC. Study of disease burden of chronic hepatitis B and C patients in Shanghai based on Bronfenbrenner' s ecological systems theory: a community-based survey.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Liu Xing Bing </w:t>
      </w:r>
      <w:proofErr w:type="spellStart"/>
      <w:r w:rsidRPr="001B3D7B">
        <w:rPr>
          <w:rFonts w:ascii="Book Antiqua" w:hAnsi="Book Antiqua"/>
          <w:i/>
          <w:sz w:val="24"/>
          <w:szCs w:val="24"/>
        </w:rPr>
        <w:t>Xue</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7; </w:t>
      </w:r>
      <w:r w:rsidRPr="001B3D7B">
        <w:rPr>
          <w:rFonts w:ascii="Book Antiqua" w:hAnsi="Book Antiqua"/>
          <w:b/>
          <w:sz w:val="24"/>
          <w:szCs w:val="24"/>
        </w:rPr>
        <w:t>38</w:t>
      </w:r>
      <w:r w:rsidRPr="001B3D7B">
        <w:rPr>
          <w:rFonts w:ascii="Book Antiqua" w:hAnsi="Book Antiqua"/>
          <w:sz w:val="24"/>
          <w:szCs w:val="24"/>
        </w:rPr>
        <w:t>: 37-42 [PMID: 28100374 DOI: 10.3760/cma.j.issn.0254-6450.2017.01.007]</w:t>
      </w:r>
    </w:p>
    <w:p w14:paraId="5092D85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7 </w:t>
      </w:r>
      <w:r w:rsidRPr="001B3D7B">
        <w:rPr>
          <w:rFonts w:ascii="Book Antiqua" w:hAnsi="Book Antiqua"/>
          <w:b/>
          <w:sz w:val="24"/>
          <w:szCs w:val="24"/>
        </w:rPr>
        <w:t>Chang SC</w:t>
      </w:r>
      <w:r w:rsidRPr="001B3D7B">
        <w:rPr>
          <w:rFonts w:ascii="Book Antiqua" w:hAnsi="Book Antiqua"/>
          <w:sz w:val="24"/>
          <w:szCs w:val="24"/>
        </w:rPr>
        <w:t xml:space="preserve">, Yang SS, Chang CC, Lin CC, Chung YC, Li TC. Assessment of health-related quality of life in antiviral-treated Taiwanese chronic hepatitis C patients using SF-36 and CLDQ. </w:t>
      </w:r>
      <w:r w:rsidRPr="001B3D7B">
        <w:rPr>
          <w:rFonts w:ascii="Book Antiqua" w:hAnsi="Book Antiqua"/>
          <w:i/>
          <w:sz w:val="24"/>
          <w:szCs w:val="24"/>
        </w:rPr>
        <w:t>Health Qual Life Outcomes</w:t>
      </w:r>
      <w:r w:rsidRPr="001B3D7B">
        <w:rPr>
          <w:rFonts w:ascii="Book Antiqua" w:hAnsi="Book Antiqua"/>
          <w:sz w:val="24"/>
          <w:szCs w:val="24"/>
        </w:rPr>
        <w:t xml:space="preserve"> 2014; </w:t>
      </w:r>
      <w:r w:rsidRPr="001B3D7B">
        <w:rPr>
          <w:rFonts w:ascii="Book Antiqua" w:hAnsi="Book Antiqua"/>
          <w:b/>
          <w:sz w:val="24"/>
          <w:szCs w:val="24"/>
        </w:rPr>
        <w:t>12</w:t>
      </w:r>
      <w:r w:rsidRPr="001B3D7B">
        <w:rPr>
          <w:rFonts w:ascii="Book Antiqua" w:hAnsi="Book Antiqua"/>
          <w:sz w:val="24"/>
          <w:szCs w:val="24"/>
        </w:rPr>
        <w:t>: 97 [PMID: 24941994 DOI: 10.1186/1477-7525-12-97]</w:t>
      </w:r>
    </w:p>
    <w:p w14:paraId="2C8363DE"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8 </w:t>
      </w:r>
      <w:r w:rsidRPr="001B3D7B">
        <w:rPr>
          <w:rFonts w:ascii="Book Antiqua" w:hAnsi="Book Antiqua"/>
          <w:b/>
          <w:sz w:val="24"/>
          <w:szCs w:val="24"/>
        </w:rPr>
        <w:t>Kang SC</w:t>
      </w:r>
      <w:r w:rsidRPr="001B3D7B">
        <w:rPr>
          <w:rFonts w:ascii="Book Antiqua" w:hAnsi="Book Antiqua"/>
          <w:sz w:val="24"/>
          <w:szCs w:val="24"/>
        </w:rPr>
        <w:t xml:space="preserve">, Hwang SJ, Lee SH, Chang FY, Lee SD. Health-related quality of life and impact of antiviral treatment in Chinese patients with chronic hepatitis C in Taiwan. </w:t>
      </w:r>
      <w:r w:rsidRPr="001B3D7B">
        <w:rPr>
          <w:rFonts w:ascii="Book Antiqua" w:hAnsi="Book Antiqua"/>
          <w:i/>
          <w:sz w:val="24"/>
          <w:szCs w:val="24"/>
        </w:rPr>
        <w:t>World J Gastroenterol</w:t>
      </w:r>
      <w:r w:rsidRPr="001B3D7B">
        <w:rPr>
          <w:rFonts w:ascii="Book Antiqua" w:hAnsi="Book Antiqua"/>
          <w:sz w:val="24"/>
          <w:szCs w:val="24"/>
        </w:rPr>
        <w:t xml:space="preserve"> 2005; </w:t>
      </w:r>
      <w:r w:rsidRPr="001B3D7B">
        <w:rPr>
          <w:rFonts w:ascii="Book Antiqua" w:hAnsi="Book Antiqua"/>
          <w:b/>
          <w:sz w:val="24"/>
          <w:szCs w:val="24"/>
        </w:rPr>
        <w:t>11</w:t>
      </w:r>
      <w:r w:rsidRPr="001B3D7B">
        <w:rPr>
          <w:rFonts w:ascii="Book Antiqua" w:hAnsi="Book Antiqua"/>
          <w:sz w:val="24"/>
          <w:szCs w:val="24"/>
        </w:rPr>
        <w:t>: 7494-7498 [PMID: 16437722]</w:t>
      </w:r>
    </w:p>
    <w:p w14:paraId="479B0DB2"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19 </w:t>
      </w:r>
      <w:r w:rsidRPr="001B3D7B">
        <w:rPr>
          <w:rFonts w:ascii="Book Antiqua" w:hAnsi="Book Antiqua"/>
          <w:b/>
          <w:sz w:val="24"/>
          <w:szCs w:val="24"/>
        </w:rPr>
        <w:t>Liu J</w:t>
      </w:r>
      <w:r w:rsidRPr="001B3D7B">
        <w:rPr>
          <w:rFonts w:ascii="Book Antiqua" w:hAnsi="Book Antiqua"/>
          <w:sz w:val="24"/>
          <w:szCs w:val="24"/>
        </w:rPr>
        <w:t xml:space="preserve">, Lin CS, Hu SH, Liang ML, Zhao ZX, Gao ZL. [Quality of life in patients with chronic hepatitis C after PEG-Interferon a-2a therapy]. </w:t>
      </w:r>
      <w:proofErr w:type="spellStart"/>
      <w:r w:rsidRPr="001B3D7B">
        <w:rPr>
          <w:rFonts w:ascii="Book Antiqua" w:hAnsi="Book Antiqua"/>
          <w:i/>
          <w:sz w:val="24"/>
          <w:szCs w:val="24"/>
        </w:rPr>
        <w:t>Zhonghua</w:t>
      </w:r>
      <w:proofErr w:type="spellEnd"/>
      <w:r w:rsidRPr="001B3D7B">
        <w:rPr>
          <w:rFonts w:ascii="Book Antiqua" w:hAnsi="Book Antiqua"/>
          <w:i/>
          <w:sz w:val="24"/>
          <w:szCs w:val="24"/>
        </w:rPr>
        <w:t xml:space="preserve"> Gan Zang Bing </w:t>
      </w:r>
      <w:proofErr w:type="spellStart"/>
      <w:r w:rsidRPr="001B3D7B">
        <w:rPr>
          <w:rFonts w:ascii="Book Antiqua" w:hAnsi="Book Antiqua"/>
          <w:i/>
          <w:sz w:val="24"/>
          <w:szCs w:val="24"/>
        </w:rPr>
        <w:t>Za</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Zhi</w:t>
      </w:r>
      <w:proofErr w:type="spellEnd"/>
      <w:r w:rsidRPr="001B3D7B">
        <w:rPr>
          <w:rFonts w:ascii="Book Antiqua" w:hAnsi="Book Antiqua"/>
          <w:sz w:val="24"/>
          <w:szCs w:val="24"/>
        </w:rPr>
        <w:t xml:space="preserve"> 2011; </w:t>
      </w:r>
      <w:r w:rsidRPr="001B3D7B">
        <w:rPr>
          <w:rFonts w:ascii="Book Antiqua" w:hAnsi="Book Antiqua"/>
          <w:b/>
          <w:sz w:val="24"/>
          <w:szCs w:val="24"/>
        </w:rPr>
        <w:t>19</w:t>
      </w:r>
      <w:r w:rsidRPr="001B3D7B">
        <w:rPr>
          <w:rFonts w:ascii="Book Antiqua" w:hAnsi="Book Antiqua"/>
          <w:sz w:val="24"/>
          <w:szCs w:val="24"/>
        </w:rPr>
        <w:t>: 890-893 [PMID: 22525499 DOI: 10.3760/cma.j.issn.1007-3418.2011.12.003.]</w:t>
      </w:r>
    </w:p>
    <w:p w14:paraId="30F2324D" w14:textId="24753533" w:rsidR="006235D4"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0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w:t>
      </w:r>
      <w:r w:rsidR="00F75D90" w:rsidRPr="001B3D7B">
        <w:rPr>
          <w:rFonts w:ascii="Book Antiqua" w:hAnsi="Book Antiqua"/>
          <w:b/>
          <w:sz w:val="24"/>
          <w:szCs w:val="24"/>
        </w:rPr>
        <w:t>M</w:t>
      </w:r>
      <w:r w:rsidRPr="001B3D7B">
        <w:rPr>
          <w:rFonts w:ascii="Book Antiqua" w:hAnsi="Book Antiqua"/>
          <w:b/>
          <w:sz w:val="24"/>
          <w:szCs w:val="24"/>
        </w:rPr>
        <w:t>,</w:t>
      </w:r>
      <w:r w:rsidR="008C70C1" w:rsidRPr="001B3D7B">
        <w:rPr>
          <w:rFonts w:ascii="Book Antiqua" w:hAnsi="Book Antiqua"/>
          <w:sz w:val="24"/>
          <w:szCs w:val="24"/>
        </w:rPr>
        <w:t xml:space="preserve"> </w:t>
      </w:r>
      <w:proofErr w:type="spellStart"/>
      <w:r w:rsidRPr="001B3D7B">
        <w:rPr>
          <w:rFonts w:ascii="Book Antiqua" w:hAnsi="Book Antiqua"/>
          <w:sz w:val="24"/>
          <w:szCs w:val="24"/>
        </w:rPr>
        <w:t>Stepanova</w:t>
      </w:r>
      <w:proofErr w:type="spellEnd"/>
      <w:r w:rsidRPr="001B3D7B">
        <w:rPr>
          <w:rFonts w:ascii="Book Antiqua" w:hAnsi="Book Antiqua"/>
          <w:sz w:val="24"/>
          <w:szCs w:val="24"/>
        </w:rPr>
        <w:t xml:space="preserve"> M, Henry L, Han K</w:t>
      </w:r>
      <w:r w:rsidR="001A22CF" w:rsidRPr="001B3D7B">
        <w:rPr>
          <w:rFonts w:ascii="Book Antiqua" w:hAnsi="Book Antiqua"/>
          <w:sz w:val="24"/>
          <w:szCs w:val="24"/>
        </w:rPr>
        <w:t>H</w:t>
      </w:r>
      <w:r w:rsidRPr="001B3D7B">
        <w:rPr>
          <w:rFonts w:ascii="Book Antiqua" w:hAnsi="Book Antiqua"/>
          <w:sz w:val="24"/>
          <w:szCs w:val="24"/>
        </w:rPr>
        <w:t xml:space="preserve">, </w:t>
      </w:r>
      <w:proofErr w:type="spellStart"/>
      <w:r w:rsidRPr="001B3D7B">
        <w:rPr>
          <w:rFonts w:ascii="Book Antiqua" w:hAnsi="Book Antiqua"/>
          <w:sz w:val="24"/>
          <w:szCs w:val="24"/>
        </w:rPr>
        <w:t>Ahn</w:t>
      </w:r>
      <w:proofErr w:type="spellEnd"/>
      <w:r w:rsidRPr="001B3D7B">
        <w:rPr>
          <w:rFonts w:ascii="Book Antiqua" w:hAnsi="Book Antiqua"/>
          <w:sz w:val="24"/>
          <w:szCs w:val="24"/>
        </w:rPr>
        <w:t xml:space="preserve"> SH, Lim Y</w:t>
      </w:r>
      <w:r w:rsidR="001A22CF" w:rsidRPr="001B3D7B">
        <w:rPr>
          <w:rFonts w:ascii="Book Antiqua" w:hAnsi="Book Antiqua"/>
          <w:sz w:val="24"/>
          <w:szCs w:val="24"/>
        </w:rPr>
        <w:t>S</w:t>
      </w:r>
      <w:r w:rsidRPr="001B3D7B">
        <w:rPr>
          <w:rFonts w:ascii="Book Antiqua" w:hAnsi="Book Antiqua"/>
          <w:sz w:val="24"/>
          <w:szCs w:val="24"/>
        </w:rPr>
        <w:t>, Chuang W</w:t>
      </w:r>
      <w:r w:rsidR="001A22CF" w:rsidRPr="001B3D7B">
        <w:rPr>
          <w:rFonts w:ascii="Book Antiqua" w:hAnsi="Book Antiqua"/>
          <w:sz w:val="24"/>
          <w:szCs w:val="24"/>
        </w:rPr>
        <w:t>L</w:t>
      </w:r>
      <w:r w:rsidRPr="001B3D7B">
        <w:rPr>
          <w:rFonts w:ascii="Book Antiqua" w:hAnsi="Book Antiqua"/>
          <w:sz w:val="24"/>
          <w:szCs w:val="24"/>
        </w:rPr>
        <w:t xml:space="preserve">, Kao JH, </w:t>
      </w:r>
      <w:r w:rsidR="001A22CF" w:rsidRPr="001B3D7B">
        <w:rPr>
          <w:rFonts w:ascii="Book Antiqua" w:hAnsi="Book Antiqua"/>
          <w:sz w:val="24"/>
          <w:szCs w:val="24"/>
        </w:rPr>
        <w:t xml:space="preserve">Nguyen KV, </w:t>
      </w:r>
      <w:r w:rsidRPr="001B3D7B">
        <w:rPr>
          <w:rFonts w:ascii="Book Antiqua" w:hAnsi="Book Antiqua"/>
          <w:sz w:val="24"/>
          <w:szCs w:val="24"/>
        </w:rPr>
        <w:t xml:space="preserve">Lai CL, Chan HL, Wei L. </w:t>
      </w:r>
      <w:r w:rsidR="006235D4" w:rsidRPr="001B3D7B">
        <w:rPr>
          <w:rFonts w:ascii="Book Antiqua" w:hAnsi="Book Antiqua"/>
          <w:sz w:val="24"/>
          <w:szCs w:val="24"/>
        </w:rPr>
        <w:t xml:space="preserve">Sofosbuvir and ledipasvir are associated with high sustained virologic response and improvement of health-related quality of life in East Asian patients with hepatitis C virus infection. </w:t>
      </w:r>
      <w:r w:rsidR="006235D4" w:rsidRPr="001B3D7B">
        <w:rPr>
          <w:rFonts w:ascii="Book Antiqua" w:hAnsi="Book Antiqua"/>
          <w:i/>
          <w:sz w:val="24"/>
          <w:szCs w:val="24"/>
        </w:rPr>
        <w:t xml:space="preserve">J Viral </w:t>
      </w:r>
      <w:proofErr w:type="spellStart"/>
      <w:r w:rsidR="006235D4" w:rsidRPr="001B3D7B">
        <w:rPr>
          <w:rFonts w:ascii="Book Antiqua" w:hAnsi="Book Antiqua"/>
          <w:i/>
          <w:sz w:val="24"/>
          <w:szCs w:val="24"/>
        </w:rPr>
        <w:t>Hepat</w:t>
      </w:r>
      <w:proofErr w:type="spellEnd"/>
      <w:r w:rsidR="006235D4" w:rsidRPr="001B3D7B">
        <w:rPr>
          <w:rFonts w:ascii="Book Antiqua" w:hAnsi="Book Antiqua"/>
          <w:sz w:val="24"/>
          <w:szCs w:val="24"/>
        </w:rPr>
        <w:t xml:space="preserve"> 2018; </w:t>
      </w:r>
      <w:r w:rsidR="006235D4" w:rsidRPr="001B3D7B">
        <w:rPr>
          <w:rFonts w:ascii="Book Antiqua" w:hAnsi="Book Antiqua"/>
          <w:b/>
          <w:sz w:val="24"/>
          <w:szCs w:val="24"/>
        </w:rPr>
        <w:t>25</w:t>
      </w:r>
      <w:r w:rsidR="006235D4" w:rsidRPr="001B3D7B">
        <w:rPr>
          <w:rFonts w:ascii="Book Antiqua" w:hAnsi="Book Antiqua"/>
          <w:sz w:val="24"/>
          <w:szCs w:val="24"/>
        </w:rPr>
        <w:t>: 1429-1437 [</w:t>
      </w:r>
      <w:r w:rsidR="001A22CF" w:rsidRPr="001B3D7B">
        <w:rPr>
          <w:rFonts w:ascii="Book Antiqua" w:hAnsi="Book Antiqua"/>
          <w:sz w:val="24"/>
          <w:szCs w:val="24"/>
        </w:rPr>
        <w:t xml:space="preserve">PMID: 29974665 </w:t>
      </w:r>
      <w:r w:rsidR="006235D4" w:rsidRPr="001B3D7B">
        <w:rPr>
          <w:rFonts w:ascii="Book Antiqua" w:hAnsi="Book Antiqua" w:cs="Times New Roman"/>
          <w:sz w:val="24"/>
          <w:szCs w:val="24"/>
        </w:rPr>
        <w:t>DOI:</w:t>
      </w:r>
      <w:r w:rsidR="006235D4" w:rsidRPr="001B3D7B">
        <w:rPr>
          <w:rFonts w:ascii="Book Antiqua" w:hAnsi="Book Antiqua"/>
        </w:rPr>
        <w:t xml:space="preserve"> </w:t>
      </w:r>
      <w:r w:rsidR="006235D4" w:rsidRPr="001B3D7B">
        <w:rPr>
          <w:rFonts w:ascii="Book Antiqua" w:hAnsi="Book Antiqua"/>
          <w:sz w:val="24"/>
          <w:szCs w:val="24"/>
        </w:rPr>
        <w:t>10.1111/jvh.12965]</w:t>
      </w:r>
    </w:p>
    <w:p w14:paraId="3A1DB064"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1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Pr="001B3D7B">
        <w:rPr>
          <w:rFonts w:ascii="Book Antiqua" w:hAnsi="Book Antiqua"/>
          <w:sz w:val="24"/>
          <w:szCs w:val="24"/>
        </w:rPr>
        <w:t xml:space="preserve">, </w:t>
      </w:r>
      <w:proofErr w:type="spellStart"/>
      <w:r w:rsidRPr="001B3D7B">
        <w:rPr>
          <w:rFonts w:ascii="Book Antiqua" w:hAnsi="Book Antiqua"/>
          <w:sz w:val="24"/>
          <w:szCs w:val="24"/>
        </w:rPr>
        <w:t>Stepanova</w:t>
      </w:r>
      <w:proofErr w:type="spellEnd"/>
      <w:r w:rsidRPr="001B3D7B">
        <w:rPr>
          <w:rFonts w:ascii="Book Antiqua" w:hAnsi="Book Antiqua"/>
          <w:sz w:val="24"/>
          <w:szCs w:val="24"/>
        </w:rPr>
        <w:t xml:space="preserve"> M, Henry L, Han KH, </w:t>
      </w:r>
      <w:proofErr w:type="spellStart"/>
      <w:r w:rsidRPr="001B3D7B">
        <w:rPr>
          <w:rFonts w:ascii="Book Antiqua" w:hAnsi="Book Antiqua"/>
          <w:sz w:val="24"/>
          <w:szCs w:val="24"/>
        </w:rPr>
        <w:t>Ahn</w:t>
      </w:r>
      <w:proofErr w:type="spellEnd"/>
      <w:r w:rsidRPr="001B3D7B">
        <w:rPr>
          <w:rFonts w:ascii="Book Antiqua" w:hAnsi="Book Antiqua"/>
          <w:sz w:val="24"/>
          <w:szCs w:val="24"/>
        </w:rPr>
        <w:t xml:space="preserve"> SH, Lim YS, Chuang WL, Kao JH, </w:t>
      </w:r>
      <w:proofErr w:type="spellStart"/>
      <w:r w:rsidRPr="001B3D7B">
        <w:rPr>
          <w:rFonts w:ascii="Book Antiqua" w:hAnsi="Book Antiqua"/>
          <w:sz w:val="24"/>
          <w:szCs w:val="24"/>
        </w:rPr>
        <w:t>Kinh</w:t>
      </w:r>
      <w:proofErr w:type="spellEnd"/>
      <w:r w:rsidRPr="001B3D7B">
        <w:rPr>
          <w:rFonts w:ascii="Book Antiqua" w:hAnsi="Book Antiqua"/>
          <w:sz w:val="24"/>
          <w:szCs w:val="24"/>
        </w:rPr>
        <w:t xml:space="preserve"> N, Lai CL, Yuen MF, Chan HL, Lai W. The effect of interferon-free regimens on health-related quality of life in East Asian patients with chronic hepatitis C. </w:t>
      </w:r>
      <w:r w:rsidRPr="001B3D7B">
        <w:rPr>
          <w:rFonts w:ascii="Book Antiqua" w:hAnsi="Book Antiqua"/>
          <w:i/>
          <w:sz w:val="24"/>
          <w:szCs w:val="24"/>
        </w:rPr>
        <w:t>Liver Int</w:t>
      </w:r>
      <w:r w:rsidRPr="001B3D7B">
        <w:rPr>
          <w:rFonts w:ascii="Book Antiqua" w:hAnsi="Book Antiqua"/>
          <w:sz w:val="24"/>
          <w:szCs w:val="24"/>
        </w:rPr>
        <w:t xml:space="preserve"> 2018; </w:t>
      </w:r>
      <w:r w:rsidRPr="001B3D7B">
        <w:rPr>
          <w:rFonts w:ascii="Book Antiqua" w:hAnsi="Book Antiqua"/>
          <w:b/>
          <w:sz w:val="24"/>
          <w:szCs w:val="24"/>
        </w:rPr>
        <w:t>38</w:t>
      </w:r>
      <w:r w:rsidRPr="001B3D7B">
        <w:rPr>
          <w:rFonts w:ascii="Book Antiqua" w:hAnsi="Book Antiqua"/>
          <w:sz w:val="24"/>
          <w:szCs w:val="24"/>
        </w:rPr>
        <w:t>: 1179-1187 [PMID: 29197140 DOI: 10.1111/liv.13650]</w:t>
      </w:r>
    </w:p>
    <w:p w14:paraId="2004B9F5" w14:textId="51339DE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122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w:t>
      </w:r>
      <w:r w:rsidR="001D364E" w:rsidRPr="001B3D7B">
        <w:rPr>
          <w:rFonts w:ascii="Book Antiqua" w:hAnsi="Book Antiqua"/>
          <w:sz w:val="24"/>
          <w:szCs w:val="24"/>
        </w:rPr>
        <w:t xml:space="preserve"> </w:t>
      </w:r>
      <w:proofErr w:type="spellStart"/>
      <w:r w:rsidRPr="001B3D7B">
        <w:rPr>
          <w:rFonts w:ascii="Book Antiqua" w:hAnsi="Book Antiqua"/>
          <w:sz w:val="24"/>
          <w:szCs w:val="24"/>
        </w:rPr>
        <w:t>Stepanova</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Omata</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Mizokami</w:t>
      </w:r>
      <w:proofErr w:type="spellEnd"/>
      <w:r w:rsidRPr="001B3D7B">
        <w:rPr>
          <w:rFonts w:ascii="Book Antiqua" w:hAnsi="Book Antiqua"/>
          <w:sz w:val="24"/>
          <w:szCs w:val="24"/>
        </w:rPr>
        <w:t xml:space="preserve"> M, Nader F, Hunt S. Fatigue in Japanese patients with chronic hepatitis C treated with ledipasvir and sofosbuvir with or without ribavirin. </w:t>
      </w:r>
      <w:r w:rsidRPr="001B3D7B">
        <w:rPr>
          <w:rFonts w:ascii="Book Antiqua" w:hAnsi="Book Antiqua"/>
          <w:i/>
          <w:sz w:val="24"/>
          <w:szCs w:val="24"/>
        </w:rPr>
        <w:t>Value Health</w:t>
      </w:r>
      <w:r w:rsidRPr="001B3D7B">
        <w:rPr>
          <w:rFonts w:ascii="Book Antiqua" w:hAnsi="Book Antiqua"/>
          <w:sz w:val="24"/>
          <w:szCs w:val="24"/>
        </w:rPr>
        <w:t xml:space="preserve"> 2016;</w:t>
      </w:r>
      <w:r w:rsidR="00B46A68" w:rsidRPr="001B3D7B">
        <w:rPr>
          <w:rFonts w:ascii="Book Antiqua" w:hAnsi="Book Antiqua"/>
          <w:sz w:val="24"/>
          <w:szCs w:val="24"/>
        </w:rPr>
        <w:t xml:space="preserve"> </w:t>
      </w:r>
      <w:r w:rsidRPr="001B3D7B">
        <w:rPr>
          <w:rFonts w:ascii="Book Antiqua" w:hAnsi="Book Antiqua"/>
          <w:b/>
          <w:sz w:val="24"/>
          <w:szCs w:val="24"/>
        </w:rPr>
        <w:t>19</w:t>
      </w:r>
      <w:r w:rsidRPr="001B3D7B">
        <w:rPr>
          <w:rFonts w:ascii="Book Antiqua" w:hAnsi="Book Antiqua"/>
          <w:sz w:val="24"/>
          <w:szCs w:val="24"/>
        </w:rPr>
        <w:t xml:space="preserve">: A316-A317 </w:t>
      </w:r>
      <w:r w:rsidR="00B46A68" w:rsidRPr="001B3D7B">
        <w:rPr>
          <w:rFonts w:ascii="Book Antiqua" w:hAnsi="Book Antiqua"/>
          <w:sz w:val="24"/>
          <w:szCs w:val="24"/>
        </w:rPr>
        <w:t>[DOI: 10.1016/j.jval.2016.03.966]</w:t>
      </w:r>
      <w:r w:rsidR="00B46A68" w:rsidRPr="001B3D7B">
        <w:t xml:space="preserve"> </w:t>
      </w:r>
    </w:p>
    <w:p w14:paraId="705EA65F"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3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Pr="001B3D7B">
        <w:rPr>
          <w:rFonts w:ascii="Book Antiqua" w:hAnsi="Book Antiqua"/>
          <w:sz w:val="24"/>
          <w:szCs w:val="24"/>
        </w:rPr>
        <w:t xml:space="preserve">, </w:t>
      </w:r>
      <w:proofErr w:type="spellStart"/>
      <w:r w:rsidRPr="001B3D7B">
        <w:rPr>
          <w:rFonts w:ascii="Book Antiqua" w:hAnsi="Book Antiqua"/>
          <w:sz w:val="24"/>
          <w:szCs w:val="24"/>
        </w:rPr>
        <w:t>Stepanova</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Omata</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Mizokami</w:t>
      </w:r>
      <w:proofErr w:type="spellEnd"/>
      <w:r w:rsidRPr="001B3D7B">
        <w:rPr>
          <w:rFonts w:ascii="Book Antiqua" w:hAnsi="Book Antiqua"/>
          <w:sz w:val="24"/>
          <w:szCs w:val="24"/>
        </w:rPr>
        <w:t xml:space="preserve"> M, Walters M, Hunt S. Quality of life of Japanese patients with chronic hepatitis C treated with ledipasvir and sofosbuvir. </w:t>
      </w:r>
      <w:r w:rsidRPr="001B3D7B">
        <w:rPr>
          <w:rFonts w:ascii="Book Antiqua" w:hAnsi="Book Antiqua"/>
          <w:i/>
          <w:sz w:val="24"/>
          <w:szCs w:val="24"/>
        </w:rPr>
        <w:t xml:space="preserve">Medicine </w:t>
      </w:r>
      <w:r w:rsidRPr="001B3D7B">
        <w:rPr>
          <w:rFonts w:ascii="Book Antiqua" w:hAnsi="Book Antiqua"/>
          <w:sz w:val="24"/>
          <w:szCs w:val="24"/>
        </w:rPr>
        <w:t xml:space="preserve">(Baltimore) 2016; </w:t>
      </w:r>
      <w:r w:rsidRPr="001B3D7B">
        <w:rPr>
          <w:rFonts w:ascii="Book Antiqua" w:hAnsi="Book Antiqua"/>
          <w:b/>
          <w:sz w:val="24"/>
          <w:szCs w:val="24"/>
        </w:rPr>
        <w:t>95</w:t>
      </w:r>
      <w:r w:rsidRPr="001B3D7B">
        <w:rPr>
          <w:rFonts w:ascii="Book Antiqua" w:hAnsi="Book Antiqua"/>
          <w:sz w:val="24"/>
          <w:szCs w:val="24"/>
        </w:rPr>
        <w:t>: e4243 [PMID: 27537553 DOI: 10.1097/MD.0000000000004243]</w:t>
      </w:r>
    </w:p>
    <w:p w14:paraId="7A217774"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4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M</w:t>
      </w:r>
      <w:r w:rsidRPr="001B3D7B">
        <w:rPr>
          <w:rFonts w:ascii="Book Antiqua" w:hAnsi="Book Antiqua"/>
          <w:sz w:val="24"/>
          <w:szCs w:val="24"/>
        </w:rPr>
        <w:t xml:space="preserve">, </w:t>
      </w:r>
      <w:proofErr w:type="spellStart"/>
      <w:r w:rsidRPr="001B3D7B">
        <w:rPr>
          <w:rFonts w:ascii="Book Antiqua" w:hAnsi="Book Antiqua"/>
          <w:sz w:val="24"/>
          <w:szCs w:val="24"/>
        </w:rPr>
        <w:t>Stepanova</w:t>
      </w:r>
      <w:proofErr w:type="spellEnd"/>
      <w:r w:rsidRPr="001B3D7B">
        <w:rPr>
          <w:rFonts w:ascii="Book Antiqua" w:hAnsi="Book Antiqua"/>
          <w:sz w:val="24"/>
          <w:szCs w:val="24"/>
        </w:rPr>
        <w:t xml:space="preserve"> M, Henry L, Nader F, Hunt S. An In-Depth Analysis of Patient-Reported Outcomes in Patients With Chronic Hepatitis C Treated With Different Anti-Viral Regimens. </w:t>
      </w:r>
      <w:r w:rsidRPr="001B3D7B">
        <w:rPr>
          <w:rFonts w:ascii="Book Antiqua" w:hAnsi="Book Antiqua"/>
          <w:i/>
          <w:sz w:val="24"/>
          <w:szCs w:val="24"/>
        </w:rPr>
        <w:t>Am J Gastroenterol</w:t>
      </w:r>
      <w:r w:rsidRPr="001B3D7B">
        <w:rPr>
          <w:rFonts w:ascii="Book Antiqua" w:hAnsi="Book Antiqua"/>
          <w:sz w:val="24"/>
          <w:szCs w:val="24"/>
        </w:rPr>
        <w:t xml:space="preserve"> 2016; </w:t>
      </w:r>
      <w:r w:rsidRPr="001B3D7B">
        <w:rPr>
          <w:rFonts w:ascii="Book Antiqua" w:hAnsi="Book Antiqua"/>
          <w:b/>
          <w:sz w:val="24"/>
          <w:szCs w:val="24"/>
        </w:rPr>
        <w:t>111</w:t>
      </w:r>
      <w:r w:rsidRPr="001B3D7B">
        <w:rPr>
          <w:rFonts w:ascii="Book Antiqua" w:hAnsi="Book Antiqua"/>
          <w:sz w:val="24"/>
          <w:szCs w:val="24"/>
        </w:rPr>
        <w:t>: 808-816 [PMID: 27021197 DOI: 10.1038/ajg.2016.99]</w:t>
      </w:r>
    </w:p>
    <w:p w14:paraId="70F0A189" w14:textId="2FC3FA11"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5 </w:t>
      </w:r>
      <w:proofErr w:type="spellStart"/>
      <w:r w:rsidRPr="001B3D7B">
        <w:rPr>
          <w:rFonts w:ascii="Book Antiqua" w:hAnsi="Book Antiqua"/>
          <w:b/>
          <w:sz w:val="24"/>
          <w:szCs w:val="24"/>
        </w:rPr>
        <w:t>Younossi</w:t>
      </w:r>
      <w:proofErr w:type="spellEnd"/>
      <w:r w:rsidRPr="001B3D7B">
        <w:rPr>
          <w:rFonts w:ascii="Book Antiqua" w:hAnsi="Book Antiqua"/>
          <w:b/>
          <w:sz w:val="24"/>
          <w:szCs w:val="24"/>
        </w:rPr>
        <w:t xml:space="preserve"> Z,</w:t>
      </w:r>
      <w:r w:rsidR="001D364E" w:rsidRPr="001B3D7B">
        <w:rPr>
          <w:rFonts w:ascii="Book Antiqua" w:hAnsi="Book Antiqua"/>
          <w:sz w:val="24"/>
          <w:szCs w:val="24"/>
        </w:rPr>
        <w:t xml:space="preserve"> </w:t>
      </w:r>
      <w:proofErr w:type="spellStart"/>
      <w:r w:rsidRPr="001B3D7B">
        <w:rPr>
          <w:rFonts w:ascii="Book Antiqua" w:hAnsi="Book Antiqua"/>
          <w:sz w:val="24"/>
          <w:szCs w:val="24"/>
        </w:rPr>
        <w:t>Stepanova</w:t>
      </w:r>
      <w:proofErr w:type="spellEnd"/>
      <w:r w:rsidRPr="001B3D7B">
        <w:rPr>
          <w:rFonts w:ascii="Book Antiqua" w:hAnsi="Book Antiqua"/>
          <w:sz w:val="24"/>
          <w:szCs w:val="24"/>
        </w:rPr>
        <w:t xml:space="preserve"> M, Henry L,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P,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Hou JL, Jia J, Wei L. High efficacy and substantial improvement of health-related quality of life (HRQL) in Chinese patie</w:t>
      </w:r>
      <w:r w:rsidR="00702257" w:rsidRPr="001B3D7B">
        <w:rPr>
          <w:rFonts w:ascii="Book Antiqua" w:hAnsi="Book Antiqua"/>
          <w:sz w:val="24"/>
          <w:szCs w:val="24"/>
        </w:rPr>
        <w:t>n</w:t>
      </w:r>
      <w:r w:rsidRPr="001B3D7B">
        <w:rPr>
          <w:rFonts w:ascii="Book Antiqua" w:hAnsi="Book Antiqua"/>
          <w:sz w:val="24"/>
          <w:szCs w:val="24"/>
        </w:rPr>
        <w:t>ts with hepatit</w:t>
      </w:r>
      <w:r w:rsidR="00702257" w:rsidRPr="001B3D7B">
        <w:rPr>
          <w:rFonts w:ascii="Book Antiqua" w:hAnsi="Book Antiqua"/>
          <w:sz w:val="24"/>
          <w:szCs w:val="24"/>
        </w:rPr>
        <w:t>i</w:t>
      </w:r>
      <w:r w:rsidRPr="001B3D7B">
        <w:rPr>
          <w:rFonts w:ascii="Book Antiqua" w:hAnsi="Book Antiqua"/>
          <w:sz w:val="24"/>
          <w:szCs w:val="24"/>
        </w:rPr>
        <w:t xml:space="preserve">s C virus (HCV) infection treated with ledipasvir and sofosbuvir (LDV/SOF).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8;</w:t>
      </w:r>
      <w:r w:rsidR="00E519E7" w:rsidRPr="001B3D7B">
        <w:rPr>
          <w:rFonts w:ascii="Book Antiqua" w:hAnsi="Book Antiqua"/>
          <w:sz w:val="24"/>
          <w:szCs w:val="24"/>
        </w:rPr>
        <w:t xml:space="preserve"> </w:t>
      </w:r>
      <w:r w:rsidRPr="001B3D7B">
        <w:rPr>
          <w:rFonts w:ascii="Book Antiqua" w:hAnsi="Book Antiqua"/>
          <w:b/>
          <w:sz w:val="24"/>
          <w:szCs w:val="24"/>
        </w:rPr>
        <w:t>12</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2: </w:t>
      </w:r>
      <w:r w:rsidR="00A1482B" w:rsidRPr="001B3D7B">
        <w:rPr>
          <w:rFonts w:ascii="Book Antiqua" w:hAnsi="Book Antiqua"/>
          <w:sz w:val="24"/>
          <w:szCs w:val="24"/>
        </w:rPr>
        <w:t>S</w:t>
      </w:r>
      <w:r w:rsidR="00803DC0" w:rsidRPr="001B3D7B">
        <w:rPr>
          <w:rFonts w:ascii="Book Antiqua" w:hAnsi="Book Antiqua"/>
          <w:sz w:val="24"/>
          <w:szCs w:val="24"/>
        </w:rPr>
        <w:t>238 [PMID: 29516349 DOI: 10.1007/s12072-018-9852-3]</w:t>
      </w:r>
    </w:p>
    <w:p w14:paraId="5A720379" w14:textId="170E74CF"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6 </w:t>
      </w:r>
      <w:proofErr w:type="spellStart"/>
      <w:r w:rsidRPr="001B3D7B">
        <w:rPr>
          <w:rFonts w:ascii="Book Antiqua" w:hAnsi="Book Antiqua"/>
          <w:b/>
          <w:sz w:val="24"/>
          <w:szCs w:val="24"/>
        </w:rPr>
        <w:t>Behl</w:t>
      </w:r>
      <w:proofErr w:type="spellEnd"/>
      <w:r w:rsidRPr="001B3D7B">
        <w:rPr>
          <w:rFonts w:ascii="Book Antiqua" w:hAnsi="Book Antiqua"/>
          <w:b/>
          <w:sz w:val="24"/>
          <w:szCs w:val="24"/>
        </w:rPr>
        <w:t xml:space="preserve"> A,</w:t>
      </w:r>
      <w:r w:rsidR="001D364E" w:rsidRPr="001B3D7B">
        <w:rPr>
          <w:rFonts w:ascii="Book Antiqua" w:hAnsi="Book Antiqua"/>
          <w:sz w:val="24"/>
          <w:szCs w:val="24"/>
        </w:rPr>
        <w:t xml:space="preserve"> </w:t>
      </w:r>
      <w:proofErr w:type="spellStart"/>
      <w:r w:rsidRPr="001B3D7B">
        <w:rPr>
          <w:rFonts w:ascii="Book Antiqua" w:hAnsi="Book Antiqua"/>
          <w:sz w:val="24"/>
          <w:szCs w:val="24"/>
        </w:rPr>
        <w:t>Kumada</w:t>
      </w:r>
      <w:proofErr w:type="spellEnd"/>
      <w:r w:rsidRPr="001B3D7B">
        <w:rPr>
          <w:rFonts w:ascii="Book Antiqua" w:hAnsi="Book Antiqua"/>
          <w:sz w:val="24"/>
          <w:szCs w:val="24"/>
        </w:rPr>
        <w:t xml:space="preserve"> H, </w:t>
      </w:r>
      <w:proofErr w:type="spellStart"/>
      <w:r w:rsidRPr="001B3D7B">
        <w:rPr>
          <w:rFonts w:ascii="Book Antiqua" w:hAnsi="Book Antiqua"/>
          <w:sz w:val="24"/>
          <w:szCs w:val="24"/>
        </w:rPr>
        <w:t>Toyata</w:t>
      </w:r>
      <w:proofErr w:type="spellEnd"/>
      <w:r w:rsidRPr="001B3D7B">
        <w:rPr>
          <w:rFonts w:ascii="Book Antiqua" w:hAnsi="Book Antiqua"/>
          <w:sz w:val="24"/>
          <w:szCs w:val="24"/>
        </w:rPr>
        <w:t xml:space="preserve"> J, </w:t>
      </w:r>
      <w:proofErr w:type="spellStart"/>
      <w:r w:rsidRPr="001B3D7B">
        <w:rPr>
          <w:rFonts w:ascii="Book Antiqua" w:hAnsi="Book Antiqua"/>
          <w:sz w:val="24"/>
          <w:szCs w:val="24"/>
        </w:rPr>
        <w:t>Chayama</w:t>
      </w:r>
      <w:proofErr w:type="spellEnd"/>
      <w:r w:rsidRPr="001B3D7B">
        <w:rPr>
          <w:rFonts w:ascii="Book Antiqua" w:hAnsi="Book Antiqua"/>
          <w:sz w:val="24"/>
          <w:szCs w:val="24"/>
        </w:rPr>
        <w:t xml:space="preserve"> K, Ishikawa H, </w:t>
      </w:r>
      <w:proofErr w:type="spellStart"/>
      <w:r w:rsidRPr="001B3D7B">
        <w:rPr>
          <w:rFonts w:ascii="Book Antiqua" w:hAnsi="Book Antiqua"/>
          <w:sz w:val="24"/>
          <w:szCs w:val="24"/>
        </w:rPr>
        <w:t>Kalsekar</w:t>
      </w:r>
      <w:proofErr w:type="spellEnd"/>
      <w:r w:rsidRPr="001B3D7B">
        <w:rPr>
          <w:rFonts w:ascii="Book Antiqua" w:hAnsi="Book Antiqua"/>
          <w:sz w:val="24"/>
          <w:szCs w:val="24"/>
        </w:rPr>
        <w:t xml:space="preserve"> A. Comparison of patient reported outcomes in a phase 3 study of all oral dual combination of daclatasvir plus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DCV + ASV) versus telaprevir plus peginterferon alfa ribavirin (TVR) in treatment naive </w:t>
      </w:r>
      <w:r w:rsidR="009E3B91" w:rsidRPr="001B3D7B">
        <w:rPr>
          <w:rFonts w:ascii="Book Antiqua" w:hAnsi="Book Antiqua"/>
          <w:sz w:val="24"/>
          <w:szCs w:val="24"/>
        </w:rPr>
        <w:t>J</w:t>
      </w:r>
      <w:r w:rsidRPr="001B3D7B">
        <w:rPr>
          <w:rFonts w:ascii="Book Antiqua" w:hAnsi="Book Antiqua"/>
          <w:sz w:val="24"/>
          <w:szCs w:val="24"/>
        </w:rPr>
        <w:t xml:space="preserve">apanese patients chronically infected with HCV genotype 1b.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5;</w:t>
      </w:r>
      <w:r w:rsidR="00095033" w:rsidRPr="001B3D7B">
        <w:rPr>
          <w:rFonts w:ascii="Book Antiqua" w:hAnsi="Book Antiqua"/>
          <w:sz w:val="24"/>
          <w:szCs w:val="24"/>
        </w:rPr>
        <w:t xml:space="preserve"> </w:t>
      </w:r>
      <w:r w:rsidRPr="001B3D7B">
        <w:rPr>
          <w:rFonts w:ascii="Book Antiqua" w:hAnsi="Book Antiqua"/>
          <w:b/>
          <w:sz w:val="24"/>
          <w:szCs w:val="24"/>
        </w:rPr>
        <w:t>9</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55 </w:t>
      </w:r>
      <w:r w:rsidR="00095033" w:rsidRPr="001B3D7B">
        <w:rPr>
          <w:rFonts w:ascii="Book Antiqua" w:hAnsi="Book Antiqua"/>
          <w:sz w:val="24"/>
          <w:szCs w:val="24"/>
        </w:rPr>
        <w:t>[PMID: 25788430 DOI:</w:t>
      </w:r>
      <w:r w:rsidR="00095033" w:rsidRPr="001B3D7B">
        <w:t xml:space="preserve"> </w:t>
      </w:r>
      <w:r w:rsidR="00095033" w:rsidRPr="001B3D7B">
        <w:rPr>
          <w:rFonts w:ascii="Book Antiqua" w:hAnsi="Book Antiqua"/>
          <w:sz w:val="24"/>
          <w:szCs w:val="24"/>
        </w:rPr>
        <w:t>10.1007/s12072-015-9609-1]</w:t>
      </w:r>
    </w:p>
    <w:p w14:paraId="62FC18CA" w14:textId="259A9286"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7 </w:t>
      </w:r>
      <w:proofErr w:type="spellStart"/>
      <w:r w:rsidRPr="001B3D7B">
        <w:rPr>
          <w:rFonts w:ascii="Book Antiqua" w:hAnsi="Book Antiqua"/>
          <w:b/>
          <w:sz w:val="24"/>
          <w:szCs w:val="24"/>
        </w:rPr>
        <w:t>Wygant</w:t>
      </w:r>
      <w:proofErr w:type="spellEnd"/>
      <w:r w:rsidRPr="001B3D7B">
        <w:rPr>
          <w:rFonts w:ascii="Book Antiqua" w:hAnsi="Book Antiqua"/>
          <w:b/>
          <w:sz w:val="24"/>
          <w:szCs w:val="24"/>
        </w:rPr>
        <w:t xml:space="preserve"> G,</w:t>
      </w:r>
      <w:r w:rsidR="001D364E" w:rsidRPr="001B3D7B">
        <w:rPr>
          <w:rFonts w:ascii="Book Antiqua" w:hAnsi="Book Antiqua"/>
          <w:sz w:val="24"/>
          <w:szCs w:val="24"/>
        </w:rPr>
        <w:t xml:space="preserve"> </w:t>
      </w:r>
      <w:r w:rsidRPr="001B3D7B">
        <w:rPr>
          <w:rFonts w:ascii="Book Antiqua" w:hAnsi="Book Antiqua"/>
          <w:sz w:val="24"/>
          <w:szCs w:val="24"/>
        </w:rPr>
        <w:t xml:space="preserve">Mo L, </w:t>
      </w:r>
      <w:proofErr w:type="spellStart"/>
      <w:r w:rsidRPr="001B3D7B">
        <w:rPr>
          <w:rFonts w:ascii="Book Antiqua" w:hAnsi="Book Antiqua"/>
          <w:sz w:val="24"/>
          <w:szCs w:val="24"/>
        </w:rPr>
        <w:t>Treitel</w:t>
      </w:r>
      <w:proofErr w:type="spellEnd"/>
      <w:r w:rsidRPr="001B3D7B">
        <w:rPr>
          <w:rFonts w:ascii="Book Antiqua" w:hAnsi="Book Antiqua"/>
          <w:sz w:val="24"/>
          <w:szCs w:val="24"/>
        </w:rPr>
        <w:t xml:space="preserve"> M, Zhao Y. Patient reported outcomes in IFN/ribavirin intolerant/ineligible Asian patients from Mainland China receiving daclatasvir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for the treatment of HCV genotype 1b infection.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7;</w:t>
      </w:r>
      <w:r w:rsidR="00834933" w:rsidRPr="001B3D7B">
        <w:rPr>
          <w:rFonts w:ascii="Book Antiqua" w:hAnsi="Book Antiqua"/>
          <w:sz w:val="24"/>
          <w:szCs w:val="24"/>
        </w:rPr>
        <w:t xml:space="preserve"> </w:t>
      </w:r>
      <w:r w:rsidRPr="001B3D7B">
        <w:rPr>
          <w:rFonts w:ascii="Book Antiqua" w:hAnsi="Book Antiqua"/>
          <w:b/>
          <w:sz w:val="24"/>
          <w:szCs w:val="24"/>
        </w:rPr>
        <w:t>1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1001-S1002 </w:t>
      </w:r>
      <w:r w:rsidR="00834933" w:rsidRPr="001B3D7B">
        <w:rPr>
          <w:rFonts w:ascii="Book Antiqua" w:hAnsi="Book Antiqua"/>
          <w:sz w:val="24"/>
          <w:szCs w:val="24"/>
        </w:rPr>
        <w:t>[PMID: 28155069 DOI: 10.1007/s12072-016-9783-9]</w:t>
      </w:r>
    </w:p>
    <w:p w14:paraId="7C4FE36F" w14:textId="55A01C5C"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28 </w:t>
      </w:r>
      <w:proofErr w:type="spellStart"/>
      <w:r w:rsidRPr="001B3D7B">
        <w:rPr>
          <w:rFonts w:ascii="Book Antiqua" w:hAnsi="Book Antiqua"/>
          <w:b/>
          <w:sz w:val="24"/>
          <w:szCs w:val="24"/>
        </w:rPr>
        <w:t>Wygant</w:t>
      </w:r>
      <w:proofErr w:type="spellEnd"/>
      <w:r w:rsidRPr="001B3D7B">
        <w:rPr>
          <w:rFonts w:ascii="Book Antiqua" w:hAnsi="Book Antiqua"/>
          <w:b/>
          <w:sz w:val="24"/>
          <w:szCs w:val="24"/>
        </w:rPr>
        <w:t xml:space="preserve"> G,</w:t>
      </w:r>
      <w:r w:rsidR="001D364E" w:rsidRPr="001B3D7B">
        <w:rPr>
          <w:rFonts w:ascii="Book Antiqua" w:hAnsi="Book Antiqua"/>
          <w:sz w:val="24"/>
          <w:szCs w:val="24"/>
        </w:rPr>
        <w:t xml:space="preserve"> </w:t>
      </w:r>
      <w:r w:rsidRPr="001B3D7B">
        <w:rPr>
          <w:rFonts w:ascii="Book Antiqua" w:hAnsi="Book Antiqua"/>
          <w:sz w:val="24"/>
          <w:szCs w:val="24"/>
        </w:rPr>
        <w:t xml:space="preserve">Mo L, </w:t>
      </w:r>
      <w:proofErr w:type="spellStart"/>
      <w:r w:rsidRPr="001B3D7B">
        <w:rPr>
          <w:rFonts w:ascii="Book Antiqua" w:hAnsi="Book Antiqua"/>
          <w:sz w:val="24"/>
          <w:szCs w:val="24"/>
        </w:rPr>
        <w:t>Treitel</w:t>
      </w:r>
      <w:proofErr w:type="spellEnd"/>
      <w:r w:rsidRPr="001B3D7B">
        <w:rPr>
          <w:rFonts w:ascii="Book Antiqua" w:hAnsi="Book Antiqua"/>
          <w:sz w:val="24"/>
          <w:szCs w:val="24"/>
        </w:rPr>
        <w:t xml:space="preserve"> M, Zhao Y. Fatigue severity scores (FSS) and SF-36 patient-reported outcomes (PROs) in Asian interferon/ribavirin intolerant/ineligible patients from Mainland China who received daclatasvir + </w:t>
      </w:r>
      <w:proofErr w:type="spellStart"/>
      <w:r w:rsidRPr="001B3D7B">
        <w:rPr>
          <w:rFonts w:ascii="Book Antiqua" w:hAnsi="Book Antiqua"/>
          <w:sz w:val="24"/>
          <w:szCs w:val="24"/>
        </w:rPr>
        <w:t>asunaprevir</w:t>
      </w:r>
      <w:proofErr w:type="spellEnd"/>
      <w:r w:rsidRPr="001B3D7B">
        <w:rPr>
          <w:rFonts w:ascii="Book Antiqua" w:hAnsi="Book Antiqua"/>
          <w:sz w:val="24"/>
          <w:szCs w:val="24"/>
        </w:rPr>
        <w:t xml:space="preserve"> for the treatment of HCV genotype 1b infection.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7;</w:t>
      </w:r>
      <w:r w:rsidR="000D1837" w:rsidRPr="001B3D7B">
        <w:rPr>
          <w:rFonts w:ascii="Book Antiqua" w:hAnsi="Book Antiqua"/>
          <w:sz w:val="24"/>
          <w:szCs w:val="24"/>
        </w:rPr>
        <w:t xml:space="preserve"> </w:t>
      </w:r>
      <w:r w:rsidRPr="001B3D7B">
        <w:rPr>
          <w:rFonts w:ascii="Book Antiqua" w:hAnsi="Book Antiqua"/>
          <w:b/>
          <w:sz w:val="24"/>
          <w:szCs w:val="24"/>
        </w:rPr>
        <w:t>1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1001 </w:t>
      </w:r>
      <w:r w:rsidR="00C26926" w:rsidRPr="001B3D7B">
        <w:rPr>
          <w:rFonts w:ascii="Book Antiqua" w:hAnsi="Book Antiqua"/>
          <w:sz w:val="24"/>
          <w:szCs w:val="24"/>
        </w:rPr>
        <w:t>[PMID: 28155069 DOI: 10.1007/s12072-016-9783-9]</w:t>
      </w:r>
    </w:p>
    <w:p w14:paraId="1FD5024D" w14:textId="6BF64AD3"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129 </w:t>
      </w:r>
      <w:r w:rsidRPr="001B3D7B">
        <w:rPr>
          <w:rFonts w:ascii="Book Antiqua" w:hAnsi="Book Antiqua"/>
          <w:b/>
          <w:sz w:val="24"/>
          <w:szCs w:val="24"/>
        </w:rPr>
        <w:t>Cheng W,</w:t>
      </w:r>
      <w:r w:rsidR="007B04CE" w:rsidRPr="001B3D7B">
        <w:rPr>
          <w:rFonts w:ascii="Book Antiqua" w:hAnsi="Book Antiqua"/>
          <w:sz w:val="24"/>
          <w:szCs w:val="24"/>
        </w:rPr>
        <w:t xml:space="preserve"> </w:t>
      </w:r>
      <w:proofErr w:type="spellStart"/>
      <w:r w:rsidRPr="001B3D7B">
        <w:rPr>
          <w:rFonts w:ascii="Book Antiqua" w:hAnsi="Book Antiqua"/>
          <w:sz w:val="24"/>
          <w:szCs w:val="24"/>
        </w:rPr>
        <w:t>Sobhonslidsuk</w:t>
      </w:r>
      <w:proofErr w:type="spellEnd"/>
      <w:r w:rsidRPr="001B3D7B">
        <w:rPr>
          <w:rFonts w:ascii="Book Antiqua" w:hAnsi="Book Antiqua"/>
          <w:sz w:val="24"/>
          <w:szCs w:val="24"/>
        </w:rPr>
        <w:t xml:space="preserve"> A, Thuy </w:t>
      </w:r>
      <w:proofErr w:type="spellStart"/>
      <w:r w:rsidRPr="001B3D7B">
        <w:rPr>
          <w:rFonts w:ascii="Book Antiqua" w:hAnsi="Book Antiqua"/>
          <w:sz w:val="24"/>
          <w:szCs w:val="24"/>
        </w:rPr>
        <w:t>thi</w:t>
      </w:r>
      <w:proofErr w:type="spellEnd"/>
      <w:r w:rsidRPr="001B3D7B">
        <w:rPr>
          <w:rFonts w:ascii="Book Antiqua" w:hAnsi="Book Antiqua"/>
          <w:sz w:val="24"/>
          <w:szCs w:val="24"/>
        </w:rPr>
        <w:t xml:space="preserve"> TP, Wang F-s, Lee Y-J, Chu C-j, Jia J, </w:t>
      </w:r>
      <w:proofErr w:type="spellStart"/>
      <w:r w:rsidRPr="001B3D7B">
        <w:rPr>
          <w:rFonts w:ascii="Book Antiqua" w:hAnsi="Book Antiqua"/>
          <w:sz w:val="24"/>
          <w:szCs w:val="24"/>
        </w:rPr>
        <w:t>Lindore</w:t>
      </w:r>
      <w:proofErr w:type="spellEnd"/>
      <w:r w:rsidRPr="001B3D7B">
        <w:rPr>
          <w:rFonts w:ascii="Book Antiqua" w:hAnsi="Book Antiqua"/>
          <w:sz w:val="24"/>
          <w:szCs w:val="24"/>
        </w:rPr>
        <w:t xml:space="preserve"> P, Liang L, Evans B, </w:t>
      </w:r>
      <w:proofErr w:type="spellStart"/>
      <w:r w:rsidRPr="001B3D7B">
        <w:rPr>
          <w:rFonts w:ascii="Book Antiqua" w:hAnsi="Book Antiqua"/>
          <w:sz w:val="24"/>
          <w:szCs w:val="24"/>
        </w:rPr>
        <w:t>Ginanni</w:t>
      </w:r>
      <w:proofErr w:type="spellEnd"/>
      <w:r w:rsidRPr="001B3D7B">
        <w:rPr>
          <w:rFonts w:ascii="Book Antiqua" w:hAnsi="Book Antiqua"/>
          <w:sz w:val="24"/>
          <w:szCs w:val="24"/>
        </w:rPr>
        <w:t xml:space="preserve"> J, </w:t>
      </w:r>
      <w:proofErr w:type="spellStart"/>
      <w:r w:rsidRPr="001B3D7B">
        <w:rPr>
          <w:rFonts w:ascii="Book Antiqua" w:hAnsi="Book Antiqua"/>
          <w:sz w:val="24"/>
          <w:szCs w:val="24"/>
        </w:rPr>
        <w:t>Talwani</w:t>
      </w:r>
      <w:proofErr w:type="spellEnd"/>
      <w:r w:rsidRPr="001B3D7B">
        <w:rPr>
          <w:rFonts w:ascii="Book Antiqua" w:hAnsi="Book Antiqua"/>
          <w:sz w:val="24"/>
          <w:szCs w:val="24"/>
        </w:rPr>
        <w:t xml:space="preserve"> R, Arduino JM. Impact of a 12-week oral regimen of elbasvir/grazoprevir (EBR/GZR) on health-related quality of life (HRQOL) and fatigue in treatment-naïve patients with chronic hepatitis C virus (HCV) genotype (GT) 1, 4, or 6 infection: data from the C-CORAL study.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7;</w:t>
      </w:r>
      <w:r w:rsidR="00EB7338" w:rsidRPr="001B3D7B">
        <w:rPr>
          <w:rFonts w:ascii="Book Antiqua" w:hAnsi="Book Antiqua"/>
          <w:sz w:val="24"/>
          <w:szCs w:val="24"/>
        </w:rPr>
        <w:t xml:space="preserve"> </w:t>
      </w:r>
      <w:r w:rsidRPr="001B3D7B">
        <w:rPr>
          <w:rFonts w:ascii="Book Antiqua" w:hAnsi="Book Antiqua"/>
          <w:b/>
          <w:sz w:val="24"/>
          <w:szCs w:val="24"/>
        </w:rPr>
        <w:t>1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298 </w:t>
      </w:r>
      <w:r w:rsidR="005954FA" w:rsidRPr="001B3D7B">
        <w:rPr>
          <w:rFonts w:ascii="Book Antiqua" w:hAnsi="Book Antiqua"/>
          <w:sz w:val="24"/>
          <w:szCs w:val="24"/>
        </w:rPr>
        <w:t>[PMID: 28155069 DOI: 10.1007/s12072-016-9783-9]</w:t>
      </w:r>
      <w:r w:rsidR="005954FA" w:rsidRPr="001B3D7B" w:rsidDel="00EB7338">
        <w:rPr>
          <w:rFonts w:ascii="Book Antiqua" w:hAnsi="Book Antiqua"/>
          <w:sz w:val="24"/>
          <w:szCs w:val="24"/>
        </w:rPr>
        <w:t xml:space="preserve"> </w:t>
      </w:r>
    </w:p>
    <w:p w14:paraId="49C609E1" w14:textId="775633E5"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0 </w:t>
      </w:r>
      <w:proofErr w:type="spellStart"/>
      <w:r w:rsidRPr="001B3D7B">
        <w:rPr>
          <w:rFonts w:ascii="Book Antiqua" w:hAnsi="Book Antiqua"/>
          <w:b/>
          <w:sz w:val="24"/>
          <w:szCs w:val="24"/>
        </w:rPr>
        <w:t>Kumada</w:t>
      </w:r>
      <w:proofErr w:type="spellEnd"/>
      <w:r w:rsidRPr="001B3D7B">
        <w:rPr>
          <w:rFonts w:ascii="Book Antiqua" w:hAnsi="Book Antiqua"/>
          <w:b/>
          <w:sz w:val="24"/>
          <w:szCs w:val="24"/>
        </w:rPr>
        <w:t xml:space="preserve"> H,</w:t>
      </w:r>
      <w:r w:rsidR="00E97F81" w:rsidRPr="001B3D7B">
        <w:rPr>
          <w:rFonts w:ascii="Book Antiqua" w:hAnsi="Book Antiqua"/>
          <w:sz w:val="24"/>
          <w:szCs w:val="24"/>
        </w:rPr>
        <w:t xml:space="preserve"> </w:t>
      </w:r>
      <w:proofErr w:type="spellStart"/>
      <w:r w:rsidRPr="001B3D7B">
        <w:rPr>
          <w:rFonts w:ascii="Book Antiqua" w:hAnsi="Book Antiqua"/>
          <w:sz w:val="24"/>
          <w:szCs w:val="24"/>
        </w:rPr>
        <w:t>Chayama</w:t>
      </w:r>
      <w:proofErr w:type="spellEnd"/>
      <w:r w:rsidRPr="001B3D7B">
        <w:rPr>
          <w:rFonts w:ascii="Book Antiqua" w:hAnsi="Book Antiqua"/>
          <w:sz w:val="24"/>
          <w:szCs w:val="24"/>
        </w:rPr>
        <w:t xml:space="preserve"> K, Mehta D, Pinsky B. Impact of hepatitis C treatment with </w:t>
      </w:r>
      <w:proofErr w:type="spellStart"/>
      <w:r w:rsidRPr="001B3D7B">
        <w:rPr>
          <w:rFonts w:ascii="Book Antiqua" w:hAnsi="Book Antiqua"/>
          <w:sz w:val="24"/>
          <w:szCs w:val="24"/>
        </w:rPr>
        <w:t>glecaprevir</w:t>
      </w:r>
      <w:proofErr w:type="spellEnd"/>
      <w:r w:rsidRPr="001B3D7B">
        <w:rPr>
          <w:rFonts w:ascii="Book Antiqua" w:hAnsi="Book Antiqua"/>
          <w:sz w:val="24"/>
          <w:szCs w:val="24"/>
        </w:rPr>
        <w:t xml:space="preserve"> + </w:t>
      </w:r>
      <w:proofErr w:type="spellStart"/>
      <w:r w:rsidRPr="001B3D7B">
        <w:rPr>
          <w:rFonts w:ascii="Book Antiqua" w:hAnsi="Book Antiqua"/>
          <w:sz w:val="24"/>
          <w:szCs w:val="24"/>
        </w:rPr>
        <w:t>pibrentasvir</w:t>
      </w:r>
      <w:proofErr w:type="spellEnd"/>
      <w:r w:rsidRPr="001B3D7B">
        <w:rPr>
          <w:rFonts w:ascii="Book Antiqua" w:hAnsi="Book Antiqua"/>
          <w:sz w:val="24"/>
          <w:szCs w:val="24"/>
        </w:rPr>
        <w:t xml:space="preserve"> on patient's health related quality of life: Results from phase 3 CERTAIN trials. </w:t>
      </w:r>
      <w:r w:rsidRPr="001B3D7B">
        <w:rPr>
          <w:rFonts w:ascii="Book Antiqua" w:hAnsi="Book Antiqua"/>
          <w:i/>
          <w:sz w:val="24"/>
          <w:szCs w:val="24"/>
        </w:rPr>
        <w:t>Hepatology</w:t>
      </w:r>
      <w:r w:rsidRPr="001B3D7B">
        <w:rPr>
          <w:rFonts w:ascii="Book Antiqua" w:hAnsi="Book Antiqua"/>
          <w:sz w:val="24"/>
          <w:szCs w:val="24"/>
        </w:rPr>
        <w:t xml:space="preserve"> 2017;</w:t>
      </w:r>
      <w:r w:rsidR="00D11305" w:rsidRPr="001B3D7B">
        <w:rPr>
          <w:rFonts w:ascii="Book Antiqua" w:hAnsi="Book Antiqua"/>
          <w:sz w:val="24"/>
          <w:szCs w:val="24"/>
        </w:rPr>
        <w:t xml:space="preserve"> </w:t>
      </w:r>
      <w:r w:rsidRPr="001B3D7B">
        <w:rPr>
          <w:rFonts w:ascii="Book Antiqua" w:hAnsi="Book Antiqua"/>
          <w:b/>
          <w:sz w:val="24"/>
          <w:szCs w:val="24"/>
        </w:rPr>
        <w:t>66</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639A-640A </w:t>
      </w:r>
      <w:r w:rsidR="00D11305" w:rsidRPr="001B3D7B">
        <w:rPr>
          <w:rFonts w:ascii="Book Antiqua" w:hAnsi="Book Antiqua" w:hint="eastAsia"/>
          <w:sz w:val="24"/>
          <w:szCs w:val="24"/>
        </w:rPr>
        <w:t>[</w:t>
      </w:r>
      <w:r w:rsidR="0034478C" w:rsidRPr="001B3D7B">
        <w:rPr>
          <w:rFonts w:ascii="Book Antiqua" w:hAnsi="Book Antiqua"/>
          <w:sz w:val="24"/>
          <w:szCs w:val="24"/>
        </w:rPr>
        <w:t>DOI: 10.1002/hep.29501</w:t>
      </w:r>
      <w:r w:rsidR="00D11305" w:rsidRPr="001B3D7B">
        <w:rPr>
          <w:rFonts w:ascii="Book Antiqua" w:hAnsi="Book Antiqua"/>
          <w:sz w:val="24"/>
          <w:szCs w:val="24"/>
        </w:rPr>
        <w:t>]</w:t>
      </w:r>
    </w:p>
    <w:p w14:paraId="4D75E8A2" w14:textId="0A024F5F" w:rsidR="00F249BE" w:rsidRPr="001B3D7B" w:rsidRDefault="00F249BE" w:rsidP="004837A0">
      <w:pPr>
        <w:spacing w:after="0" w:line="360" w:lineRule="auto"/>
        <w:jc w:val="both"/>
        <w:rPr>
          <w:rFonts w:ascii="Book Antiqua" w:hAnsi="Book Antiqua"/>
          <w:sz w:val="24"/>
          <w:szCs w:val="24"/>
        </w:rPr>
      </w:pPr>
      <w:r w:rsidRPr="00F44388">
        <w:rPr>
          <w:rFonts w:ascii="Book Antiqua" w:hAnsi="Book Antiqua"/>
          <w:sz w:val="24"/>
          <w:szCs w:val="24"/>
          <w:highlight w:val="yellow"/>
        </w:rPr>
        <w:t xml:space="preserve">131 </w:t>
      </w:r>
      <w:proofErr w:type="spellStart"/>
      <w:r w:rsidRPr="00F44388">
        <w:rPr>
          <w:rFonts w:ascii="Book Antiqua" w:hAnsi="Book Antiqua"/>
          <w:b/>
          <w:sz w:val="24"/>
          <w:szCs w:val="24"/>
          <w:highlight w:val="yellow"/>
        </w:rPr>
        <w:t>Epclusa</w:t>
      </w:r>
      <w:proofErr w:type="spellEnd"/>
      <w:r w:rsidRPr="00F44388">
        <w:rPr>
          <w:rFonts w:ascii="Book Antiqua" w:hAnsi="Book Antiqua"/>
          <w:b/>
          <w:sz w:val="24"/>
          <w:szCs w:val="24"/>
          <w:highlight w:val="yellow"/>
          <w:vertAlign w:val="superscript"/>
        </w:rPr>
        <w:t>®</w:t>
      </w:r>
      <w:r w:rsidRPr="00F44388">
        <w:rPr>
          <w:rFonts w:ascii="Book Antiqua" w:hAnsi="Book Antiqua"/>
          <w:b/>
          <w:sz w:val="24"/>
          <w:szCs w:val="24"/>
          <w:highlight w:val="yellow"/>
        </w:rPr>
        <w:t xml:space="preserve"> Prescribing Information.</w:t>
      </w:r>
      <w:r w:rsidRPr="00F44388">
        <w:rPr>
          <w:rFonts w:ascii="Book Antiqua" w:hAnsi="Book Antiqua"/>
          <w:sz w:val="24"/>
          <w:szCs w:val="24"/>
          <w:highlight w:val="yellow"/>
        </w:rPr>
        <w:t xml:space="preserve"> Shanghai,</w:t>
      </w:r>
      <w:r w:rsidR="009C2871" w:rsidRPr="00F44388">
        <w:rPr>
          <w:rFonts w:ascii="Book Antiqua" w:hAnsi="Book Antiqua"/>
          <w:sz w:val="24"/>
          <w:szCs w:val="24"/>
          <w:highlight w:val="yellow"/>
        </w:rPr>
        <w:t xml:space="preserve"> </w:t>
      </w:r>
      <w:r w:rsidRPr="00F44388">
        <w:rPr>
          <w:rFonts w:ascii="Book Antiqua" w:hAnsi="Book Antiqua"/>
          <w:sz w:val="24"/>
          <w:szCs w:val="24"/>
          <w:highlight w:val="yellow"/>
        </w:rPr>
        <w:t>China: Gilead Sciences, Shanghai, 2018</w:t>
      </w:r>
    </w:p>
    <w:p w14:paraId="3F6A7E45" w14:textId="746E2AC4"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2 </w:t>
      </w:r>
      <w:r w:rsidRPr="001B3D7B">
        <w:rPr>
          <w:rFonts w:ascii="Book Antiqua" w:hAnsi="Book Antiqua"/>
          <w:b/>
          <w:sz w:val="24"/>
          <w:szCs w:val="24"/>
        </w:rPr>
        <w:t>Wei L,</w:t>
      </w:r>
      <w:r w:rsidR="001D364E" w:rsidRPr="001B3D7B">
        <w:rPr>
          <w:rFonts w:ascii="Book Antiqua" w:hAnsi="Book Antiqua"/>
          <w:sz w:val="24"/>
          <w:szCs w:val="24"/>
        </w:rPr>
        <w:t xml:space="preserve"> </w:t>
      </w:r>
      <w:proofErr w:type="spellStart"/>
      <w:r w:rsidRPr="001B3D7B">
        <w:rPr>
          <w:rFonts w:ascii="Book Antiqua" w:hAnsi="Book Antiqua"/>
          <w:sz w:val="24"/>
          <w:szCs w:val="24"/>
        </w:rPr>
        <w:t>Omata</w:t>
      </w:r>
      <w:proofErr w:type="spellEnd"/>
      <w:r w:rsidRPr="001B3D7B">
        <w:rPr>
          <w:rFonts w:ascii="Book Antiqua" w:hAnsi="Book Antiqua"/>
          <w:sz w:val="24"/>
          <w:szCs w:val="24"/>
        </w:rPr>
        <w:t xml:space="preserve"> M, Lim YS, Chuang WL, Long D, </w:t>
      </w:r>
      <w:proofErr w:type="spellStart"/>
      <w:r w:rsidRPr="001B3D7B">
        <w:rPr>
          <w:rFonts w:ascii="Book Antiqua" w:hAnsi="Book Antiqua"/>
          <w:sz w:val="24"/>
          <w:szCs w:val="24"/>
        </w:rPr>
        <w:t>Xie</w:t>
      </w:r>
      <w:proofErr w:type="spellEnd"/>
      <w:r w:rsidRPr="001B3D7B">
        <w:rPr>
          <w:rFonts w:ascii="Book Antiqua" w:hAnsi="Book Antiqua"/>
          <w:sz w:val="24"/>
          <w:szCs w:val="24"/>
        </w:rPr>
        <w:t xml:space="preserve"> Q, </w:t>
      </w:r>
      <w:proofErr w:type="spellStart"/>
      <w:r w:rsidRPr="001B3D7B">
        <w:rPr>
          <w:rFonts w:ascii="Book Antiqua" w:hAnsi="Book Antiqua"/>
          <w:sz w:val="24"/>
          <w:szCs w:val="24"/>
        </w:rPr>
        <w:t>Hou</w:t>
      </w:r>
      <w:proofErr w:type="spellEnd"/>
      <w:r w:rsidRPr="001B3D7B">
        <w:rPr>
          <w:rFonts w:ascii="Book Antiqua" w:hAnsi="Book Antiqua"/>
          <w:sz w:val="24"/>
          <w:szCs w:val="24"/>
        </w:rPr>
        <w:t xml:space="preserve"> J, Jia J, </w:t>
      </w:r>
      <w:proofErr w:type="spellStart"/>
      <w:r w:rsidRPr="001B3D7B">
        <w:rPr>
          <w:rFonts w:ascii="Book Antiqua" w:hAnsi="Book Antiqua"/>
          <w:sz w:val="24"/>
          <w:szCs w:val="24"/>
        </w:rPr>
        <w:t>Svarovskaia</w:t>
      </w:r>
      <w:proofErr w:type="spellEnd"/>
      <w:r w:rsidRPr="001B3D7B">
        <w:rPr>
          <w:rFonts w:ascii="Book Antiqua" w:hAnsi="Book Antiqua"/>
          <w:sz w:val="24"/>
          <w:szCs w:val="24"/>
        </w:rPr>
        <w:t xml:space="preserve"> E, Martin R, </w:t>
      </w:r>
      <w:proofErr w:type="spellStart"/>
      <w:r w:rsidRPr="001B3D7B">
        <w:rPr>
          <w:rFonts w:ascii="Book Antiqua" w:hAnsi="Book Antiqua"/>
          <w:sz w:val="24"/>
          <w:szCs w:val="24"/>
        </w:rPr>
        <w:t>Doehle</w:t>
      </w:r>
      <w:proofErr w:type="spellEnd"/>
      <w:r w:rsidRPr="001B3D7B">
        <w:rPr>
          <w:rFonts w:ascii="Book Antiqua" w:hAnsi="Book Antiqua"/>
          <w:sz w:val="24"/>
          <w:szCs w:val="24"/>
        </w:rPr>
        <w:t xml:space="preserve"> B, Yang J, De-</w:t>
      </w:r>
      <w:proofErr w:type="spellStart"/>
      <w:r w:rsidRPr="001B3D7B">
        <w:rPr>
          <w:rFonts w:ascii="Book Antiqua" w:hAnsi="Book Antiqua"/>
          <w:sz w:val="24"/>
          <w:szCs w:val="24"/>
        </w:rPr>
        <w:t>Oertel</w:t>
      </w:r>
      <w:proofErr w:type="spellEnd"/>
      <w:r w:rsidRPr="001B3D7B">
        <w:rPr>
          <w:rFonts w:ascii="Book Antiqua" w:hAnsi="Book Antiqua"/>
          <w:sz w:val="24"/>
          <w:szCs w:val="24"/>
        </w:rPr>
        <w:t xml:space="preserve"> S, </w:t>
      </w:r>
      <w:proofErr w:type="spellStart"/>
      <w:r w:rsidRPr="001B3D7B">
        <w:rPr>
          <w:rFonts w:ascii="Book Antiqua" w:hAnsi="Book Antiqua"/>
          <w:sz w:val="24"/>
          <w:szCs w:val="24"/>
        </w:rPr>
        <w:t>Massetto</w:t>
      </w:r>
      <w:proofErr w:type="spellEnd"/>
      <w:r w:rsidRPr="001B3D7B">
        <w:rPr>
          <w:rFonts w:ascii="Book Antiqua" w:hAnsi="Book Antiqua"/>
          <w:sz w:val="24"/>
          <w:szCs w:val="24"/>
        </w:rPr>
        <w:t xml:space="preserve"> B, Kersey K, Brainard D, Mo H, </w:t>
      </w:r>
      <w:proofErr w:type="spellStart"/>
      <w:r w:rsidRPr="001B3D7B">
        <w:rPr>
          <w:rFonts w:ascii="Book Antiqua" w:hAnsi="Book Antiqua"/>
          <w:sz w:val="24"/>
          <w:szCs w:val="24"/>
        </w:rPr>
        <w:t>Kinh</w:t>
      </w:r>
      <w:proofErr w:type="spellEnd"/>
      <w:r w:rsidRPr="001B3D7B">
        <w:rPr>
          <w:rFonts w:ascii="Book Antiqua" w:hAnsi="Book Antiqua"/>
          <w:sz w:val="24"/>
          <w:szCs w:val="24"/>
        </w:rPr>
        <w:t xml:space="preserve"> N, Kao JH, Han KH, </w:t>
      </w:r>
      <w:proofErr w:type="spellStart"/>
      <w:r w:rsidRPr="001B3D7B">
        <w:rPr>
          <w:rFonts w:ascii="Book Antiqua" w:hAnsi="Book Antiqua"/>
          <w:sz w:val="24"/>
          <w:szCs w:val="24"/>
        </w:rPr>
        <w:t>Mizokami</w:t>
      </w:r>
      <w:proofErr w:type="spellEnd"/>
      <w:r w:rsidRPr="001B3D7B">
        <w:rPr>
          <w:rFonts w:ascii="Book Antiqua" w:hAnsi="Book Antiqua"/>
          <w:sz w:val="24"/>
          <w:szCs w:val="24"/>
        </w:rPr>
        <w:t xml:space="preserve"> M, </w:t>
      </w:r>
      <w:proofErr w:type="spellStart"/>
      <w:r w:rsidRPr="001B3D7B">
        <w:rPr>
          <w:rFonts w:ascii="Book Antiqua" w:hAnsi="Book Antiqua"/>
          <w:sz w:val="24"/>
          <w:szCs w:val="24"/>
        </w:rPr>
        <w:t>Duan</w:t>
      </w:r>
      <w:proofErr w:type="spellEnd"/>
      <w:r w:rsidRPr="001B3D7B">
        <w:rPr>
          <w:rFonts w:ascii="Book Antiqua" w:hAnsi="Book Antiqua"/>
          <w:sz w:val="24"/>
          <w:szCs w:val="24"/>
        </w:rPr>
        <w:t xml:space="preserve"> Z. Prevalence of pre-treatment NS5A and NS5B NI resistance associated substitutions in HCV infected patients enrolled in clinical trials in Asia. </w:t>
      </w:r>
      <w:proofErr w:type="spellStart"/>
      <w:r w:rsidRPr="001B3D7B">
        <w:rPr>
          <w:rFonts w:ascii="Book Antiqua" w:hAnsi="Book Antiqua"/>
          <w:i/>
          <w:sz w:val="24"/>
          <w:szCs w:val="24"/>
        </w:rPr>
        <w:t>Hepatol</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Int</w:t>
      </w:r>
      <w:proofErr w:type="spellEnd"/>
      <w:r w:rsidRPr="001B3D7B">
        <w:rPr>
          <w:rFonts w:ascii="Book Antiqua" w:hAnsi="Book Antiqua"/>
          <w:sz w:val="24"/>
          <w:szCs w:val="24"/>
        </w:rPr>
        <w:t xml:space="preserve"> 2017;</w:t>
      </w:r>
      <w:r w:rsidR="00772FDD" w:rsidRPr="001B3D7B">
        <w:rPr>
          <w:rFonts w:ascii="Book Antiqua" w:hAnsi="Book Antiqua"/>
          <w:sz w:val="24"/>
          <w:szCs w:val="24"/>
        </w:rPr>
        <w:t xml:space="preserve"> </w:t>
      </w:r>
      <w:r w:rsidRPr="001B3D7B">
        <w:rPr>
          <w:rFonts w:ascii="Book Antiqua" w:hAnsi="Book Antiqua"/>
          <w:b/>
          <w:sz w:val="24"/>
          <w:szCs w:val="24"/>
        </w:rPr>
        <w:t>11</w:t>
      </w:r>
      <w:r w:rsidRPr="001B3D7B">
        <w:rPr>
          <w:rFonts w:ascii="Book Antiqua" w:hAnsi="Book Antiqua"/>
          <w:sz w:val="24"/>
          <w:szCs w:val="24"/>
        </w:rPr>
        <w:t xml:space="preserve"> </w:t>
      </w:r>
      <w:proofErr w:type="spellStart"/>
      <w:r w:rsidRPr="001B3D7B">
        <w:rPr>
          <w:rFonts w:ascii="Book Antiqua" w:hAnsi="Book Antiqua"/>
          <w:sz w:val="24"/>
          <w:szCs w:val="24"/>
        </w:rPr>
        <w:t>Suppl</w:t>
      </w:r>
      <w:proofErr w:type="spellEnd"/>
      <w:r w:rsidRPr="001B3D7B">
        <w:rPr>
          <w:rFonts w:ascii="Book Antiqua" w:hAnsi="Book Antiqua"/>
          <w:sz w:val="24"/>
          <w:szCs w:val="24"/>
        </w:rPr>
        <w:t xml:space="preserve"> 1: S189 </w:t>
      </w:r>
      <w:r w:rsidR="00772FDD" w:rsidRPr="001B3D7B">
        <w:rPr>
          <w:rFonts w:ascii="Book Antiqua" w:hAnsi="Book Antiqua"/>
          <w:sz w:val="24"/>
          <w:szCs w:val="24"/>
        </w:rPr>
        <w:t>[PMID: 28155069 DOI: 10.1007/s12072-016-9783-9]</w:t>
      </w:r>
    </w:p>
    <w:p w14:paraId="737AFAB9"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3 </w:t>
      </w:r>
      <w:r w:rsidRPr="001B3D7B">
        <w:rPr>
          <w:rFonts w:ascii="Book Antiqua" w:hAnsi="Book Antiqua"/>
          <w:b/>
          <w:sz w:val="24"/>
          <w:szCs w:val="24"/>
        </w:rPr>
        <w:t>Yan LB</w:t>
      </w:r>
      <w:r w:rsidRPr="001B3D7B">
        <w:rPr>
          <w:rFonts w:ascii="Book Antiqua" w:hAnsi="Book Antiqua"/>
          <w:sz w:val="24"/>
          <w:szCs w:val="24"/>
        </w:rPr>
        <w:t xml:space="preserve">, Rao HY, Ma YJ, Bai L, Chen EQ, Du LY, Yang RF, Wei L, Tang H; </w:t>
      </w:r>
      <w:proofErr w:type="spellStart"/>
      <w:r w:rsidRPr="001B3D7B">
        <w:rPr>
          <w:rFonts w:ascii="Book Antiqua" w:hAnsi="Book Antiqua"/>
          <w:sz w:val="24"/>
          <w:szCs w:val="24"/>
        </w:rPr>
        <w:t>CCgenos</w:t>
      </w:r>
      <w:proofErr w:type="spellEnd"/>
      <w:r w:rsidRPr="001B3D7B">
        <w:rPr>
          <w:rFonts w:ascii="Book Antiqua" w:hAnsi="Book Antiqua"/>
          <w:sz w:val="24"/>
          <w:szCs w:val="24"/>
        </w:rPr>
        <w:t xml:space="preserve"> Study Group. Hepatitis B virus infection in Chinese patients with hepatitis C virus infection: prevalence, clinical characteristics, viral interactions and host genotypes: a nationwide cross-sectional study. </w:t>
      </w:r>
      <w:r w:rsidRPr="001B3D7B">
        <w:rPr>
          <w:rFonts w:ascii="Book Antiqua" w:hAnsi="Book Antiqua"/>
          <w:i/>
          <w:sz w:val="24"/>
          <w:szCs w:val="24"/>
        </w:rPr>
        <w:t>BMJ Open</w:t>
      </w:r>
      <w:r w:rsidRPr="001B3D7B">
        <w:rPr>
          <w:rFonts w:ascii="Book Antiqua" w:hAnsi="Book Antiqua"/>
          <w:sz w:val="24"/>
          <w:szCs w:val="24"/>
        </w:rPr>
        <w:t xml:space="preserve"> 2016; </w:t>
      </w:r>
      <w:r w:rsidRPr="001B3D7B">
        <w:rPr>
          <w:rFonts w:ascii="Book Antiqua" w:hAnsi="Book Antiqua"/>
          <w:b/>
          <w:sz w:val="24"/>
          <w:szCs w:val="24"/>
        </w:rPr>
        <w:t>6</w:t>
      </w:r>
      <w:r w:rsidRPr="001B3D7B">
        <w:rPr>
          <w:rFonts w:ascii="Book Antiqua" w:hAnsi="Book Antiqua"/>
          <w:sz w:val="24"/>
          <w:szCs w:val="24"/>
        </w:rPr>
        <w:t>: e012016 [PMID: 27733412 DOI: 10.1136/bmjopen-2016-012016]</w:t>
      </w:r>
    </w:p>
    <w:p w14:paraId="4FF18D5B" w14:textId="2372BC7D"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4 </w:t>
      </w:r>
      <w:r w:rsidRPr="001B3D7B">
        <w:rPr>
          <w:rFonts w:ascii="Book Antiqua" w:hAnsi="Book Antiqua"/>
          <w:b/>
          <w:sz w:val="24"/>
          <w:szCs w:val="24"/>
        </w:rPr>
        <w:t>Huang W</w:t>
      </w:r>
      <w:r w:rsidRPr="001B3D7B">
        <w:rPr>
          <w:rFonts w:ascii="Book Antiqua" w:hAnsi="Book Antiqua"/>
          <w:sz w:val="24"/>
          <w:szCs w:val="24"/>
        </w:rPr>
        <w:t xml:space="preserve">, Wang M, Gong Q, Yu D, Chen P, Lin J, Han Y, Su Y, Qu L, Zhang X. Comparison of Naturally Occurring Resistance-Associated Substitutions Between 2008 and 2016 in Chinese Patients with Chronic Hepatitis C Virus Infection. </w:t>
      </w:r>
      <w:proofErr w:type="spellStart"/>
      <w:r w:rsidRPr="001B3D7B">
        <w:rPr>
          <w:rFonts w:ascii="Book Antiqua" w:hAnsi="Book Antiqua"/>
          <w:i/>
          <w:sz w:val="24"/>
          <w:szCs w:val="24"/>
        </w:rPr>
        <w:t>Microb</w:t>
      </w:r>
      <w:proofErr w:type="spellEnd"/>
      <w:r w:rsidRPr="001B3D7B">
        <w:rPr>
          <w:rFonts w:ascii="Book Antiqua" w:hAnsi="Book Antiqua"/>
          <w:i/>
          <w:sz w:val="24"/>
          <w:szCs w:val="24"/>
        </w:rPr>
        <w:t xml:space="preserve"> Drug Resist</w:t>
      </w:r>
      <w:r w:rsidRPr="001B3D7B">
        <w:rPr>
          <w:rFonts w:ascii="Book Antiqua" w:hAnsi="Book Antiqua"/>
          <w:sz w:val="24"/>
          <w:szCs w:val="24"/>
        </w:rPr>
        <w:t xml:space="preserve"> 2019</w:t>
      </w:r>
      <w:r w:rsidR="00722B46" w:rsidRPr="001B3D7B">
        <w:rPr>
          <w:rFonts w:ascii="Book Antiqua" w:hAnsi="Book Antiqua"/>
          <w:sz w:val="24"/>
          <w:szCs w:val="24"/>
        </w:rPr>
        <w:t xml:space="preserve"> </w:t>
      </w:r>
      <w:r w:rsidRPr="001B3D7B">
        <w:rPr>
          <w:rFonts w:ascii="Book Antiqua" w:hAnsi="Book Antiqua"/>
          <w:sz w:val="24"/>
          <w:szCs w:val="24"/>
        </w:rPr>
        <w:t>[PMID: 30702389 DOI: 10.1089/mdr.2018.0360]</w:t>
      </w:r>
    </w:p>
    <w:p w14:paraId="00C8C98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5 </w:t>
      </w:r>
      <w:proofErr w:type="spellStart"/>
      <w:r w:rsidRPr="001B3D7B">
        <w:rPr>
          <w:rFonts w:ascii="Book Antiqua" w:hAnsi="Book Antiqua"/>
          <w:b/>
          <w:sz w:val="24"/>
          <w:szCs w:val="24"/>
        </w:rPr>
        <w:t>Falade-Nwulia</w:t>
      </w:r>
      <w:proofErr w:type="spellEnd"/>
      <w:r w:rsidRPr="001B3D7B">
        <w:rPr>
          <w:rFonts w:ascii="Book Antiqua" w:hAnsi="Book Antiqua"/>
          <w:b/>
          <w:sz w:val="24"/>
          <w:szCs w:val="24"/>
        </w:rPr>
        <w:t xml:space="preserve"> O</w:t>
      </w:r>
      <w:r w:rsidRPr="001B3D7B">
        <w:rPr>
          <w:rFonts w:ascii="Book Antiqua" w:hAnsi="Book Antiqua"/>
          <w:sz w:val="24"/>
          <w:szCs w:val="24"/>
        </w:rPr>
        <w:t xml:space="preserve">, </w:t>
      </w:r>
      <w:proofErr w:type="spellStart"/>
      <w:r w:rsidRPr="001B3D7B">
        <w:rPr>
          <w:rFonts w:ascii="Book Antiqua" w:hAnsi="Book Antiqua"/>
          <w:sz w:val="24"/>
          <w:szCs w:val="24"/>
        </w:rPr>
        <w:t>Sulkowski</w:t>
      </w:r>
      <w:proofErr w:type="spellEnd"/>
      <w:r w:rsidRPr="001B3D7B">
        <w:rPr>
          <w:rFonts w:ascii="Book Antiqua" w:hAnsi="Book Antiqua"/>
          <w:sz w:val="24"/>
          <w:szCs w:val="24"/>
        </w:rPr>
        <w:t xml:space="preserve"> MS, </w:t>
      </w:r>
      <w:proofErr w:type="spellStart"/>
      <w:r w:rsidRPr="001B3D7B">
        <w:rPr>
          <w:rFonts w:ascii="Book Antiqua" w:hAnsi="Book Antiqua"/>
          <w:sz w:val="24"/>
          <w:szCs w:val="24"/>
        </w:rPr>
        <w:t>Merkow</w:t>
      </w:r>
      <w:proofErr w:type="spellEnd"/>
      <w:r w:rsidRPr="001B3D7B">
        <w:rPr>
          <w:rFonts w:ascii="Book Antiqua" w:hAnsi="Book Antiqua"/>
          <w:sz w:val="24"/>
          <w:szCs w:val="24"/>
        </w:rPr>
        <w:t xml:space="preserve"> A, </w:t>
      </w:r>
      <w:proofErr w:type="spellStart"/>
      <w:r w:rsidRPr="001B3D7B">
        <w:rPr>
          <w:rFonts w:ascii="Book Antiqua" w:hAnsi="Book Antiqua"/>
          <w:sz w:val="24"/>
          <w:szCs w:val="24"/>
        </w:rPr>
        <w:t>Latkin</w:t>
      </w:r>
      <w:proofErr w:type="spellEnd"/>
      <w:r w:rsidRPr="001B3D7B">
        <w:rPr>
          <w:rFonts w:ascii="Book Antiqua" w:hAnsi="Book Antiqua"/>
          <w:sz w:val="24"/>
          <w:szCs w:val="24"/>
        </w:rPr>
        <w:t xml:space="preserve"> C, Mehta SH. Understanding and addressing hepatitis C reinfection in the oral direct-acting antiviral era. </w:t>
      </w:r>
      <w:r w:rsidRPr="001B3D7B">
        <w:rPr>
          <w:rFonts w:ascii="Book Antiqua" w:hAnsi="Book Antiqua"/>
          <w:i/>
          <w:sz w:val="24"/>
          <w:szCs w:val="24"/>
        </w:rPr>
        <w:t xml:space="preserve">J Viral </w:t>
      </w:r>
      <w:proofErr w:type="spellStart"/>
      <w:r w:rsidRPr="001B3D7B">
        <w:rPr>
          <w:rFonts w:ascii="Book Antiqua" w:hAnsi="Book Antiqua"/>
          <w:i/>
          <w:sz w:val="24"/>
          <w:szCs w:val="24"/>
        </w:rPr>
        <w:t>Hepat</w:t>
      </w:r>
      <w:proofErr w:type="spellEnd"/>
      <w:r w:rsidRPr="001B3D7B">
        <w:rPr>
          <w:rFonts w:ascii="Book Antiqua" w:hAnsi="Book Antiqua"/>
          <w:sz w:val="24"/>
          <w:szCs w:val="24"/>
        </w:rPr>
        <w:t xml:space="preserve"> 2018; </w:t>
      </w:r>
      <w:r w:rsidRPr="001B3D7B">
        <w:rPr>
          <w:rFonts w:ascii="Book Antiqua" w:hAnsi="Book Antiqua"/>
          <w:b/>
          <w:sz w:val="24"/>
          <w:szCs w:val="24"/>
        </w:rPr>
        <w:t>25</w:t>
      </w:r>
      <w:r w:rsidRPr="001B3D7B">
        <w:rPr>
          <w:rFonts w:ascii="Book Antiqua" w:hAnsi="Book Antiqua"/>
          <w:sz w:val="24"/>
          <w:szCs w:val="24"/>
        </w:rPr>
        <w:t>: 220-227 [PMID: 29316030 DOI: 10.1111/jvh.12859]</w:t>
      </w:r>
    </w:p>
    <w:p w14:paraId="31E82858" w14:textId="77777777" w:rsidR="00F249BE" w:rsidRPr="001B3D7B" w:rsidRDefault="00F249BE" w:rsidP="004837A0">
      <w:pPr>
        <w:spacing w:after="0" w:line="360" w:lineRule="auto"/>
        <w:jc w:val="both"/>
        <w:rPr>
          <w:rFonts w:ascii="Book Antiqua" w:hAnsi="Book Antiqua"/>
          <w:sz w:val="24"/>
          <w:szCs w:val="24"/>
        </w:rPr>
      </w:pPr>
      <w:r w:rsidRPr="001B3D7B">
        <w:rPr>
          <w:rFonts w:ascii="Book Antiqua" w:hAnsi="Book Antiqua"/>
          <w:sz w:val="24"/>
          <w:szCs w:val="24"/>
        </w:rPr>
        <w:t xml:space="preserve">136 </w:t>
      </w:r>
      <w:proofErr w:type="spellStart"/>
      <w:r w:rsidRPr="001B3D7B">
        <w:rPr>
          <w:rFonts w:ascii="Book Antiqua" w:hAnsi="Book Antiqua"/>
          <w:b/>
          <w:sz w:val="24"/>
          <w:szCs w:val="24"/>
        </w:rPr>
        <w:t>Ghasemi</w:t>
      </w:r>
      <w:proofErr w:type="spellEnd"/>
      <w:r w:rsidRPr="001B3D7B">
        <w:rPr>
          <w:rFonts w:ascii="Book Antiqua" w:hAnsi="Book Antiqua"/>
          <w:b/>
          <w:sz w:val="24"/>
          <w:szCs w:val="24"/>
        </w:rPr>
        <w:t xml:space="preserve"> F</w:t>
      </w:r>
      <w:r w:rsidRPr="001B3D7B">
        <w:rPr>
          <w:rFonts w:ascii="Book Antiqua" w:hAnsi="Book Antiqua"/>
          <w:sz w:val="24"/>
          <w:szCs w:val="24"/>
        </w:rPr>
        <w:t xml:space="preserve">, </w:t>
      </w:r>
      <w:proofErr w:type="spellStart"/>
      <w:r w:rsidRPr="001B3D7B">
        <w:rPr>
          <w:rFonts w:ascii="Book Antiqua" w:hAnsi="Book Antiqua"/>
          <w:sz w:val="24"/>
          <w:szCs w:val="24"/>
        </w:rPr>
        <w:t>Rostami</w:t>
      </w:r>
      <w:proofErr w:type="spellEnd"/>
      <w:r w:rsidRPr="001B3D7B">
        <w:rPr>
          <w:rFonts w:ascii="Book Antiqua" w:hAnsi="Book Antiqua"/>
          <w:sz w:val="24"/>
          <w:szCs w:val="24"/>
        </w:rPr>
        <w:t xml:space="preserve"> S, </w:t>
      </w:r>
      <w:proofErr w:type="spellStart"/>
      <w:r w:rsidRPr="001B3D7B">
        <w:rPr>
          <w:rFonts w:ascii="Book Antiqua" w:hAnsi="Book Antiqua"/>
          <w:sz w:val="24"/>
          <w:szCs w:val="24"/>
        </w:rPr>
        <w:t>Meshkat</w:t>
      </w:r>
      <w:proofErr w:type="spellEnd"/>
      <w:r w:rsidRPr="001B3D7B">
        <w:rPr>
          <w:rFonts w:ascii="Book Antiqua" w:hAnsi="Book Antiqua"/>
          <w:sz w:val="24"/>
          <w:szCs w:val="24"/>
        </w:rPr>
        <w:t xml:space="preserve"> Z. Progress in the development of vaccines for hepatitis C virus infection. </w:t>
      </w:r>
      <w:r w:rsidRPr="001B3D7B">
        <w:rPr>
          <w:rFonts w:ascii="Book Antiqua" w:hAnsi="Book Antiqua"/>
          <w:i/>
          <w:sz w:val="24"/>
          <w:szCs w:val="24"/>
        </w:rPr>
        <w:t>World J Gastroenterol</w:t>
      </w:r>
      <w:r w:rsidRPr="001B3D7B">
        <w:rPr>
          <w:rFonts w:ascii="Book Antiqua" w:hAnsi="Book Antiqua"/>
          <w:sz w:val="24"/>
          <w:szCs w:val="24"/>
        </w:rPr>
        <w:t xml:space="preserve"> 2015; </w:t>
      </w:r>
      <w:r w:rsidRPr="001B3D7B">
        <w:rPr>
          <w:rFonts w:ascii="Book Antiqua" w:hAnsi="Book Antiqua"/>
          <w:b/>
          <w:sz w:val="24"/>
          <w:szCs w:val="24"/>
        </w:rPr>
        <w:t>21</w:t>
      </w:r>
      <w:r w:rsidRPr="001B3D7B">
        <w:rPr>
          <w:rFonts w:ascii="Book Antiqua" w:hAnsi="Book Antiqua"/>
          <w:sz w:val="24"/>
          <w:szCs w:val="24"/>
        </w:rPr>
        <w:t>: 11984-12002 [PMID: 26576087 DOI: 10.3748/wjg.v21.i42.11984]</w:t>
      </w:r>
    </w:p>
    <w:p w14:paraId="7822BF88" w14:textId="76ED0F28" w:rsidR="00D92FB7" w:rsidRPr="001B3D7B" w:rsidRDefault="00F249BE" w:rsidP="00141E24">
      <w:pPr>
        <w:spacing w:after="0" w:line="360" w:lineRule="auto"/>
        <w:jc w:val="both"/>
        <w:rPr>
          <w:rFonts w:ascii="Book Antiqua" w:hAnsi="Book Antiqua"/>
          <w:sz w:val="24"/>
          <w:szCs w:val="24"/>
        </w:rPr>
      </w:pPr>
      <w:r w:rsidRPr="001B3D7B">
        <w:rPr>
          <w:rFonts w:ascii="Book Antiqua" w:hAnsi="Book Antiqua"/>
          <w:sz w:val="24"/>
          <w:szCs w:val="24"/>
        </w:rPr>
        <w:lastRenderedPageBreak/>
        <w:t xml:space="preserve">137 </w:t>
      </w:r>
      <w:r w:rsidRPr="001B3D7B">
        <w:rPr>
          <w:rFonts w:ascii="Book Antiqua" w:hAnsi="Book Antiqua"/>
          <w:b/>
          <w:sz w:val="24"/>
          <w:szCs w:val="24"/>
        </w:rPr>
        <w:t>Yan Y,</w:t>
      </w:r>
      <w:r w:rsidRPr="001B3D7B">
        <w:rPr>
          <w:rFonts w:ascii="Book Antiqua" w:hAnsi="Book Antiqua"/>
          <w:sz w:val="24"/>
          <w:szCs w:val="24"/>
        </w:rPr>
        <w:t xml:space="preserve"> Wang X, Huang Z, Zhong J. Demands, challenges and progresses of prophylactic hepatitis C virus vaccine development. </w:t>
      </w:r>
      <w:proofErr w:type="spellStart"/>
      <w:r w:rsidRPr="001B3D7B">
        <w:rPr>
          <w:rFonts w:ascii="Book Antiqua" w:hAnsi="Book Antiqua"/>
          <w:i/>
          <w:sz w:val="24"/>
          <w:szCs w:val="24"/>
        </w:rPr>
        <w:t>Zhongguo</w:t>
      </w:r>
      <w:proofErr w:type="spellEnd"/>
      <w:r w:rsidRPr="001B3D7B">
        <w:rPr>
          <w:rFonts w:ascii="Book Antiqua" w:hAnsi="Book Antiqua"/>
          <w:i/>
          <w:sz w:val="24"/>
          <w:szCs w:val="24"/>
        </w:rPr>
        <w:t xml:space="preserve"> Xi Bao Sheng Wu </w:t>
      </w:r>
      <w:proofErr w:type="spellStart"/>
      <w:r w:rsidRPr="001B3D7B">
        <w:rPr>
          <w:rFonts w:ascii="Book Antiqua" w:hAnsi="Book Antiqua"/>
          <w:i/>
          <w:sz w:val="24"/>
          <w:szCs w:val="24"/>
        </w:rPr>
        <w:t>Xue</w:t>
      </w:r>
      <w:proofErr w:type="spellEnd"/>
      <w:r w:rsidRPr="001B3D7B">
        <w:rPr>
          <w:rFonts w:ascii="Book Antiqua" w:hAnsi="Book Antiqua"/>
          <w:i/>
          <w:sz w:val="24"/>
          <w:szCs w:val="24"/>
        </w:rPr>
        <w:t xml:space="preserve"> </w:t>
      </w:r>
      <w:proofErr w:type="spellStart"/>
      <w:r w:rsidRPr="001B3D7B">
        <w:rPr>
          <w:rFonts w:ascii="Book Antiqua" w:hAnsi="Book Antiqua"/>
          <w:i/>
          <w:sz w:val="24"/>
          <w:szCs w:val="24"/>
        </w:rPr>
        <w:t>Xue</w:t>
      </w:r>
      <w:proofErr w:type="spellEnd"/>
      <w:r w:rsidRPr="001B3D7B">
        <w:rPr>
          <w:rFonts w:ascii="Book Antiqua" w:hAnsi="Book Antiqua"/>
          <w:i/>
          <w:sz w:val="24"/>
          <w:szCs w:val="24"/>
        </w:rPr>
        <w:t xml:space="preserve"> Bao</w:t>
      </w:r>
      <w:r w:rsidRPr="001B3D7B">
        <w:rPr>
          <w:rFonts w:ascii="Book Antiqua" w:hAnsi="Book Antiqua"/>
          <w:sz w:val="24"/>
          <w:szCs w:val="24"/>
        </w:rPr>
        <w:t xml:space="preserve"> 2018; </w:t>
      </w:r>
      <w:r w:rsidRPr="001B3D7B">
        <w:rPr>
          <w:rFonts w:ascii="Book Antiqua" w:hAnsi="Book Antiqua"/>
          <w:b/>
          <w:sz w:val="24"/>
          <w:szCs w:val="24"/>
        </w:rPr>
        <w:t>40</w:t>
      </w:r>
      <w:r w:rsidRPr="001B3D7B">
        <w:rPr>
          <w:rFonts w:ascii="Book Antiqua" w:hAnsi="Book Antiqua"/>
          <w:sz w:val="24"/>
          <w:szCs w:val="24"/>
        </w:rPr>
        <w:t>: 303-308 [DOI: 10.11844/cjcb.2018.03.9001]</w:t>
      </w:r>
    </w:p>
    <w:p w14:paraId="63F89D62" w14:textId="77777777" w:rsidR="00D92FB7" w:rsidRPr="001B3D7B" w:rsidRDefault="00D92FB7" w:rsidP="004837A0">
      <w:pPr>
        <w:pStyle w:val="NoSpacing"/>
        <w:spacing w:line="360" w:lineRule="auto"/>
        <w:jc w:val="both"/>
        <w:rPr>
          <w:rFonts w:ascii="Book Antiqua" w:hAnsi="Book Antiqua"/>
          <w:b/>
          <w:sz w:val="24"/>
          <w:szCs w:val="24"/>
          <w:lang w:val="en-US"/>
        </w:rPr>
      </w:pPr>
    </w:p>
    <w:p w14:paraId="30C984E7" w14:textId="11126437" w:rsidR="00141E24" w:rsidRPr="001B3D7B" w:rsidRDefault="00141E24" w:rsidP="00141E24">
      <w:pPr>
        <w:suppressAutoHyphens/>
        <w:wordWrap w:val="0"/>
        <w:spacing w:after="0" w:line="360" w:lineRule="auto"/>
        <w:ind w:right="120"/>
        <w:jc w:val="right"/>
        <w:rPr>
          <w:rFonts w:ascii="Book Antiqua" w:eastAsia="SimSun" w:hAnsi="Book Antiqua" w:cs="Mangal"/>
          <w:b/>
          <w:bCs/>
          <w:kern w:val="2"/>
          <w:sz w:val="24"/>
          <w:szCs w:val="24"/>
          <w:lang w:val="it-IT" w:bidi="hi-IN"/>
        </w:rPr>
      </w:pPr>
      <w:bookmarkStart w:id="54" w:name="OLE_LINK480"/>
      <w:bookmarkStart w:id="55" w:name="OLE_LINK502"/>
      <w:bookmarkStart w:id="56" w:name="OLE_LINK1021"/>
      <w:bookmarkStart w:id="57" w:name="OLE_LINK1022"/>
      <w:bookmarkStart w:id="58" w:name="OLE_LINK1023"/>
      <w:bookmarkStart w:id="59" w:name="OLE_LINK1064"/>
      <w:bookmarkStart w:id="60" w:name="OLE_LINK1065"/>
      <w:bookmarkStart w:id="61" w:name="OLE_LINK1156"/>
      <w:bookmarkStart w:id="62" w:name="OLE_LINK1157"/>
      <w:bookmarkStart w:id="63" w:name="OLE_LINK1158"/>
      <w:bookmarkStart w:id="64" w:name="OLE_LINK1159"/>
      <w:bookmarkStart w:id="65" w:name="OLE_LINK1185"/>
      <w:bookmarkStart w:id="66" w:name="OLE_LINK958"/>
      <w:bookmarkStart w:id="67" w:name="OLE_LINK959"/>
      <w:bookmarkStart w:id="68" w:name="OLE_LINK962"/>
      <w:bookmarkStart w:id="69" w:name="OLE_LINK1127"/>
      <w:bookmarkStart w:id="70" w:name="OLE_LINK945"/>
      <w:bookmarkStart w:id="71" w:name="OLE_LINK946"/>
      <w:bookmarkStart w:id="72" w:name="OLE_LINK947"/>
      <w:bookmarkStart w:id="73" w:name="OLE_LINK987"/>
      <w:bookmarkStart w:id="74" w:name="OLE_LINK1035"/>
      <w:bookmarkStart w:id="75" w:name="OLE_LINK1036"/>
      <w:bookmarkStart w:id="76" w:name="OLE_LINK1037"/>
      <w:bookmarkStart w:id="77" w:name="OLE_LINK1038"/>
      <w:bookmarkStart w:id="78" w:name="OLE_LINK1039"/>
      <w:bookmarkStart w:id="79" w:name="OLE_LINK1040"/>
      <w:bookmarkStart w:id="80" w:name="OLE_LINK1041"/>
      <w:bookmarkStart w:id="81" w:name="OLE_LINK1042"/>
      <w:bookmarkStart w:id="82" w:name="OLE_LINK1043"/>
      <w:bookmarkStart w:id="83" w:name="OLE_LINK1044"/>
      <w:bookmarkStart w:id="84" w:name="OLE_LINK1071"/>
      <w:bookmarkStart w:id="85" w:name="OLE_LINK1072"/>
      <w:bookmarkStart w:id="86" w:name="OLE_LINK968"/>
      <w:bookmarkStart w:id="87" w:name="OLE_LINK1260"/>
      <w:bookmarkStart w:id="88" w:name="OLE_LINK1261"/>
      <w:bookmarkStart w:id="89" w:name="OLE_LINK1264"/>
      <w:bookmarkStart w:id="90" w:name="OLE_LINK1265"/>
      <w:bookmarkStart w:id="91" w:name="OLE_LINK1266"/>
      <w:bookmarkStart w:id="92" w:name="OLE_LINK1282"/>
      <w:bookmarkStart w:id="93" w:name="OLE_LINK1800"/>
      <w:bookmarkStart w:id="94" w:name="OLE_LINK1801"/>
      <w:bookmarkStart w:id="95" w:name="OLE_LINK1802"/>
      <w:bookmarkStart w:id="96" w:name="OLE_LINK1803"/>
      <w:bookmarkStart w:id="97" w:name="OLE_LINK1843"/>
      <w:bookmarkStart w:id="98" w:name="OLE_LINK1844"/>
      <w:bookmarkStart w:id="99" w:name="OLE_LINK1845"/>
      <w:bookmarkStart w:id="100" w:name="OLE_LINK1636"/>
      <w:bookmarkStart w:id="101" w:name="OLE_LINK1755"/>
      <w:bookmarkStart w:id="102" w:name="OLE_LINK1806"/>
      <w:bookmarkStart w:id="103" w:name="OLE_LINK1807"/>
      <w:bookmarkStart w:id="104" w:name="OLE_LINK1811"/>
      <w:bookmarkStart w:id="105" w:name="OLE_LINK1812"/>
      <w:bookmarkStart w:id="106" w:name="OLE_LINK1813"/>
      <w:bookmarkStart w:id="107" w:name="OLE_LINK1962"/>
      <w:bookmarkStart w:id="108" w:name="OLE_LINK1963"/>
      <w:bookmarkStart w:id="109" w:name="OLE_LINK1964"/>
      <w:bookmarkStart w:id="110" w:name="OLE_LINK2162"/>
      <w:bookmarkStart w:id="111" w:name="OLE_LINK2198"/>
      <w:bookmarkStart w:id="112" w:name="OLE_LINK2199"/>
      <w:bookmarkStart w:id="113" w:name="OLE_LINK2200"/>
      <w:bookmarkStart w:id="114" w:name="OLE_LINK2090"/>
      <w:bookmarkStart w:id="115" w:name="_Ref516237000"/>
      <w:bookmarkStart w:id="116" w:name="_Ref516236789"/>
      <w:r w:rsidRPr="001B3D7B">
        <w:rPr>
          <w:rFonts w:ascii="Book Antiqua" w:eastAsia="Lucida Sans Unicode" w:hAnsi="Book Antiqua" w:cs="Arial"/>
          <w:b/>
          <w:noProof/>
          <w:kern w:val="2"/>
          <w:sz w:val="24"/>
          <w:szCs w:val="24"/>
          <w:lang w:val="it-IT" w:eastAsia="hi-IN" w:bidi="hi-IN"/>
        </w:rPr>
        <w:t>P-Reviewer</w:t>
      </w:r>
      <w:r w:rsidRPr="001B3D7B">
        <w:rPr>
          <w:rFonts w:ascii="Book Antiqua" w:eastAsia="SimSun" w:hAnsi="Book Antiqua" w:cs="Arial"/>
          <w:b/>
          <w:noProof/>
          <w:kern w:val="2"/>
          <w:sz w:val="24"/>
          <w:szCs w:val="24"/>
          <w:lang w:val="it-IT" w:bidi="hi-IN"/>
        </w:rPr>
        <w:t>:</w:t>
      </w:r>
      <w:r w:rsidRPr="001B3D7B">
        <w:rPr>
          <w:rFonts w:ascii="Book Antiqua" w:eastAsia="SimSun" w:hAnsi="Book Antiqua" w:cs="Mangal"/>
          <w:bCs/>
          <w:kern w:val="2"/>
          <w:sz w:val="24"/>
          <w:szCs w:val="24"/>
          <w:lang w:val="it-IT" w:bidi="hi-IN"/>
        </w:rPr>
        <w:t xml:space="preserve"> </w:t>
      </w:r>
      <w:r w:rsidR="00FC7ECA" w:rsidRPr="001B3D7B">
        <w:rPr>
          <w:rFonts w:ascii="Book Antiqua" w:eastAsia="Lucida Sans Unicode" w:hAnsi="Book Antiqua" w:cs="Mangal"/>
          <w:bCs/>
          <w:kern w:val="2"/>
          <w:sz w:val="24"/>
          <w:szCs w:val="24"/>
          <w:lang w:val="it-IT" w:eastAsia="hi-IN" w:bidi="hi-IN"/>
        </w:rPr>
        <w:t>Campollo O, Farshadpour F, Hu KQ,</w:t>
      </w:r>
      <w:r w:rsidR="00FC7ECA" w:rsidRPr="001B3D7B">
        <w:t xml:space="preserve"> </w:t>
      </w:r>
      <w:r w:rsidR="00FC7ECA" w:rsidRPr="001B3D7B">
        <w:rPr>
          <w:rFonts w:ascii="Book Antiqua" w:eastAsia="Lucida Sans Unicode" w:hAnsi="Book Antiqua" w:cs="Mangal"/>
          <w:bCs/>
          <w:kern w:val="2"/>
          <w:sz w:val="24"/>
          <w:szCs w:val="24"/>
          <w:lang w:val="it-IT" w:eastAsia="hi-IN" w:bidi="hi-IN"/>
        </w:rPr>
        <w:t>Lin ZY, Shimizu Y, Tajiri K</w:t>
      </w:r>
      <w:r w:rsidRPr="001B3D7B">
        <w:rPr>
          <w:rFonts w:ascii="Book Antiqua" w:eastAsia="SimSun" w:hAnsi="Book Antiqua" w:cs="Mangal"/>
          <w:bCs/>
          <w:kern w:val="2"/>
          <w:sz w:val="24"/>
          <w:szCs w:val="24"/>
          <w:lang w:val="it-IT" w:bidi="hi-IN"/>
        </w:rPr>
        <w:t xml:space="preserve"> </w:t>
      </w:r>
      <w:r w:rsidRPr="001B3D7B">
        <w:rPr>
          <w:rFonts w:ascii="Book Antiqua" w:eastAsia="Lucida Sans Unicode" w:hAnsi="Book Antiqua" w:cs="Mangal"/>
          <w:b/>
          <w:bCs/>
          <w:kern w:val="2"/>
          <w:sz w:val="24"/>
          <w:szCs w:val="24"/>
          <w:lang w:val="it-IT" w:eastAsia="hi-IN" w:bidi="hi-IN"/>
        </w:rPr>
        <w:t>S-Editor</w:t>
      </w:r>
      <w:r w:rsidRPr="001B3D7B">
        <w:rPr>
          <w:rFonts w:ascii="Book Antiqua" w:eastAsia="SimSun" w:hAnsi="Book Antiqua" w:cs="Mangal"/>
          <w:b/>
          <w:bCs/>
          <w:kern w:val="2"/>
          <w:sz w:val="24"/>
          <w:szCs w:val="24"/>
          <w:lang w:val="it-IT" w:bidi="hi-IN"/>
        </w:rPr>
        <w:t>:</w:t>
      </w:r>
      <w:r w:rsidRPr="001B3D7B">
        <w:rPr>
          <w:rFonts w:ascii="Book Antiqua" w:eastAsia="Lucida Sans Unicode" w:hAnsi="Book Antiqua" w:cs="Mangal"/>
          <w:bCs/>
          <w:kern w:val="2"/>
          <w:sz w:val="24"/>
          <w:szCs w:val="24"/>
          <w:lang w:val="it-IT" w:eastAsia="hi-IN" w:bidi="hi-IN"/>
        </w:rPr>
        <w:t xml:space="preserve"> </w:t>
      </w:r>
      <w:bookmarkStart w:id="117" w:name="OLE_LINK1705"/>
      <w:bookmarkStart w:id="118" w:name="OLE_LINK1710"/>
      <w:bookmarkStart w:id="119" w:name="OLE_LINK1711"/>
      <w:r w:rsidRPr="001B3D7B">
        <w:rPr>
          <w:rFonts w:ascii="Book Antiqua" w:eastAsia="SimSun" w:hAnsi="Book Antiqua" w:cs="Mangal"/>
          <w:bCs/>
          <w:kern w:val="2"/>
          <w:sz w:val="24"/>
          <w:szCs w:val="24"/>
          <w:lang w:val="it-IT" w:bidi="hi-IN"/>
        </w:rPr>
        <w:t>Cui LJ</w:t>
      </w:r>
      <w:bookmarkEnd w:id="117"/>
      <w:bookmarkEnd w:id="118"/>
      <w:bookmarkEnd w:id="119"/>
      <w:r w:rsidR="00FC7ECA" w:rsidRPr="001B3D7B">
        <w:rPr>
          <w:rFonts w:ascii="Book Antiqua" w:eastAsia="SimSun" w:hAnsi="Book Antiqua" w:cs="Mangal"/>
          <w:b/>
          <w:bCs/>
          <w:kern w:val="2"/>
          <w:sz w:val="24"/>
          <w:szCs w:val="24"/>
          <w:lang w:val="it-IT" w:bidi="hi-IN"/>
        </w:rPr>
        <w:t xml:space="preserve"> </w:t>
      </w:r>
      <w:r w:rsidRPr="001B3D7B">
        <w:rPr>
          <w:rFonts w:ascii="Book Antiqua" w:eastAsia="Lucida Sans Unicode" w:hAnsi="Book Antiqua" w:cs="Mangal"/>
          <w:b/>
          <w:bCs/>
          <w:kern w:val="2"/>
          <w:sz w:val="24"/>
          <w:szCs w:val="24"/>
          <w:lang w:val="it-IT" w:eastAsia="hi-IN" w:bidi="hi-IN"/>
        </w:rPr>
        <w:t>L-Editor</w:t>
      </w:r>
      <w:r w:rsidRPr="001B3D7B">
        <w:rPr>
          <w:rFonts w:ascii="Book Antiqua" w:eastAsia="SimSun" w:hAnsi="Book Antiqua" w:cs="Mangal"/>
          <w:b/>
          <w:bCs/>
          <w:kern w:val="2"/>
          <w:sz w:val="24"/>
          <w:szCs w:val="24"/>
          <w:lang w:val="it-IT" w:bidi="hi-IN"/>
        </w:rPr>
        <w:t>:</w:t>
      </w:r>
      <w:r w:rsidR="00FC7ECA" w:rsidRPr="001B3D7B">
        <w:rPr>
          <w:rFonts w:ascii="Book Antiqua" w:eastAsia="SimSun" w:hAnsi="Book Antiqua" w:cs="Mangal"/>
          <w:b/>
          <w:bCs/>
          <w:kern w:val="2"/>
          <w:sz w:val="24"/>
          <w:szCs w:val="24"/>
          <w:lang w:val="it-IT" w:bidi="hi-IN"/>
        </w:rPr>
        <w:t xml:space="preserve"> </w:t>
      </w:r>
      <w:r w:rsidRPr="001B3D7B">
        <w:rPr>
          <w:rFonts w:ascii="Book Antiqua" w:eastAsia="Lucida Sans Unicode" w:hAnsi="Book Antiqua" w:cs="Mangal"/>
          <w:b/>
          <w:bCs/>
          <w:kern w:val="2"/>
          <w:sz w:val="24"/>
          <w:szCs w:val="24"/>
          <w:lang w:val="it-IT" w:eastAsia="hi-IN" w:bidi="hi-IN"/>
        </w:rPr>
        <w:t>E-Editor</w:t>
      </w:r>
      <w:r w:rsidRPr="001B3D7B">
        <w:rPr>
          <w:rFonts w:ascii="Book Antiqua" w:eastAsia="SimSun" w:hAnsi="Book Antiqua" w:cs="Mangal"/>
          <w:b/>
          <w:bCs/>
          <w:kern w:val="2"/>
          <w:sz w:val="24"/>
          <w:szCs w:val="24"/>
          <w:lang w:val="it-IT" w:bidi="hi-IN"/>
        </w:rPr>
        <w:t>:</w:t>
      </w:r>
      <w:r w:rsidR="00FC7ECA" w:rsidRPr="001B3D7B">
        <w:rPr>
          <w:rFonts w:ascii="Book Antiqua" w:eastAsia="SimSun" w:hAnsi="Book Antiqua" w:cs="Mangal"/>
          <w:b/>
          <w:bCs/>
          <w:kern w:val="2"/>
          <w:sz w:val="24"/>
          <w:szCs w:val="24"/>
          <w:lang w:val="it-IT" w:bidi="hi-IN"/>
        </w:rPr>
        <w:t xml:space="preserve"> </w:t>
      </w:r>
    </w:p>
    <w:p w14:paraId="3DFC5C8C" w14:textId="77777777"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b/>
          <w:kern w:val="2"/>
          <w:sz w:val="24"/>
          <w:szCs w:val="24"/>
          <w:lang w:val="en-US"/>
        </w:rPr>
      </w:pPr>
      <w:r w:rsidRPr="001B3D7B">
        <w:rPr>
          <w:rFonts w:ascii="Book Antiqua" w:eastAsia="SimSun" w:hAnsi="Book Antiqua" w:cs="Helvetica"/>
          <w:b/>
          <w:kern w:val="2"/>
          <w:sz w:val="24"/>
          <w:szCs w:val="24"/>
        </w:rPr>
        <w:t xml:space="preserve">Specialty type: </w:t>
      </w:r>
      <w:r w:rsidRPr="001B3D7B">
        <w:rPr>
          <w:rFonts w:ascii="Book Antiqua" w:eastAsia="SimSun" w:hAnsi="Book Antiqua" w:cs="Helvetica"/>
          <w:kern w:val="2"/>
          <w:sz w:val="24"/>
          <w:szCs w:val="24"/>
        </w:rPr>
        <w:t>Gastroenterology and hepatology</w:t>
      </w:r>
    </w:p>
    <w:p w14:paraId="15773D68" w14:textId="6CAF6285"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b/>
          <w:kern w:val="2"/>
          <w:sz w:val="24"/>
          <w:szCs w:val="24"/>
        </w:rPr>
      </w:pPr>
      <w:r w:rsidRPr="001B3D7B">
        <w:rPr>
          <w:rFonts w:ascii="Book Antiqua" w:eastAsia="SimSun" w:hAnsi="Book Antiqua" w:cs="Helvetica"/>
          <w:b/>
          <w:kern w:val="2"/>
          <w:sz w:val="24"/>
          <w:szCs w:val="24"/>
        </w:rPr>
        <w:t xml:space="preserve">Country of origin: </w:t>
      </w:r>
      <w:r w:rsidRPr="001B3D7B">
        <w:rPr>
          <w:rFonts w:ascii="Book Antiqua" w:eastAsia="SimSun" w:hAnsi="Book Antiqua" w:cs="Helvetica"/>
          <w:kern w:val="2"/>
          <w:sz w:val="24"/>
          <w:szCs w:val="24"/>
        </w:rPr>
        <w:t>China</w:t>
      </w:r>
    </w:p>
    <w:p w14:paraId="1A7B6A64" w14:textId="77777777"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b/>
          <w:kern w:val="2"/>
          <w:sz w:val="24"/>
          <w:szCs w:val="24"/>
        </w:rPr>
      </w:pPr>
      <w:r w:rsidRPr="001B3D7B">
        <w:rPr>
          <w:rFonts w:ascii="Book Antiqua" w:eastAsia="SimSun" w:hAnsi="Book Antiqua" w:cs="Helvetica"/>
          <w:b/>
          <w:kern w:val="2"/>
          <w:sz w:val="24"/>
          <w:szCs w:val="24"/>
        </w:rPr>
        <w:t>Peer-review report classification</w:t>
      </w:r>
    </w:p>
    <w:p w14:paraId="0BAD4D3B" w14:textId="46991D96"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kern w:val="2"/>
          <w:sz w:val="24"/>
          <w:szCs w:val="24"/>
        </w:rPr>
      </w:pPr>
      <w:r w:rsidRPr="001B3D7B">
        <w:rPr>
          <w:rFonts w:ascii="Book Antiqua" w:eastAsia="SimSun" w:hAnsi="Book Antiqua" w:cs="Helvetica"/>
          <w:kern w:val="2"/>
          <w:sz w:val="24"/>
          <w:szCs w:val="24"/>
        </w:rPr>
        <w:t>Grade A (Excellent): A</w:t>
      </w:r>
    </w:p>
    <w:p w14:paraId="12788E2D" w14:textId="77777777"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kern w:val="2"/>
          <w:sz w:val="24"/>
          <w:szCs w:val="24"/>
        </w:rPr>
      </w:pPr>
      <w:r w:rsidRPr="001B3D7B">
        <w:rPr>
          <w:rFonts w:ascii="Book Antiqua" w:eastAsia="SimSun" w:hAnsi="Book Antiqua" w:cs="Helvetica"/>
          <w:kern w:val="2"/>
          <w:sz w:val="24"/>
          <w:szCs w:val="24"/>
        </w:rPr>
        <w:t>Grade B (Very good): B, B</w:t>
      </w:r>
    </w:p>
    <w:p w14:paraId="35F3219A" w14:textId="7B10DA8E"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kern w:val="2"/>
          <w:sz w:val="24"/>
          <w:szCs w:val="24"/>
        </w:rPr>
      </w:pPr>
      <w:r w:rsidRPr="001B3D7B">
        <w:rPr>
          <w:rFonts w:ascii="Book Antiqua" w:eastAsia="SimSun" w:hAnsi="Book Antiqua" w:cs="Helvetica"/>
          <w:kern w:val="2"/>
          <w:sz w:val="24"/>
          <w:szCs w:val="24"/>
        </w:rPr>
        <w:t>Grade C (Good): C, C</w:t>
      </w:r>
    </w:p>
    <w:p w14:paraId="4B5CCED6" w14:textId="77777777" w:rsidR="00141E24" w:rsidRPr="001B3D7B" w:rsidRDefault="00141E24" w:rsidP="00141E24">
      <w:pPr>
        <w:widowControl w:val="0"/>
        <w:shd w:val="clear" w:color="auto" w:fill="FFFFFF"/>
        <w:snapToGrid w:val="0"/>
        <w:spacing w:after="0" w:line="360" w:lineRule="auto"/>
        <w:jc w:val="both"/>
        <w:rPr>
          <w:rFonts w:ascii="Book Antiqua" w:eastAsia="SimSun" w:hAnsi="Book Antiqua" w:cs="Helvetica"/>
          <w:kern w:val="2"/>
          <w:sz w:val="24"/>
          <w:szCs w:val="24"/>
        </w:rPr>
      </w:pPr>
      <w:r w:rsidRPr="001B3D7B">
        <w:rPr>
          <w:rFonts w:ascii="Book Antiqua" w:eastAsia="SimSun" w:hAnsi="Book Antiqua" w:cs="Helvetica"/>
          <w:kern w:val="2"/>
          <w:sz w:val="24"/>
          <w:szCs w:val="24"/>
        </w:rPr>
        <w:t xml:space="preserve">Grade D (Fair): </w:t>
      </w:r>
      <w:bookmarkEnd w:id="54"/>
      <w:bookmarkEnd w:id="55"/>
      <w:r w:rsidRPr="001B3D7B">
        <w:rPr>
          <w:rFonts w:ascii="Book Antiqua" w:eastAsia="SimSun" w:hAnsi="Book Antiqua" w:cs="Helvetica"/>
          <w:kern w:val="2"/>
          <w:sz w:val="24"/>
          <w:szCs w:val="24"/>
        </w:rPr>
        <w:t>D</w:t>
      </w:r>
    </w:p>
    <w:p w14:paraId="4277C2EE" w14:textId="77777777" w:rsidR="00141E24" w:rsidRPr="001B3D7B" w:rsidRDefault="00141E24" w:rsidP="00141E24">
      <w:pPr>
        <w:spacing w:after="0" w:line="360" w:lineRule="auto"/>
        <w:jc w:val="both"/>
        <w:rPr>
          <w:rFonts w:ascii="Book Antiqua" w:hAnsi="Book Antiqua"/>
          <w:sz w:val="24"/>
          <w:szCs w:val="24"/>
          <w:lang w:eastAsia="en-US"/>
        </w:rPr>
      </w:pPr>
      <w:r w:rsidRPr="001B3D7B">
        <w:rPr>
          <w:rFonts w:ascii="Book Antiqua" w:eastAsia="SimSun" w:hAnsi="Book Antiqua" w:cs="Helvetica"/>
          <w:kern w:val="2"/>
          <w:sz w:val="24"/>
          <w:szCs w:val="24"/>
        </w:rPr>
        <w:t>Grade E (Poor): 0</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2F82B89D" w14:textId="062C8E45" w:rsidR="00D92FB7" w:rsidRPr="001B3D7B" w:rsidRDefault="00D92FB7" w:rsidP="004837A0">
      <w:pPr>
        <w:pStyle w:val="Caption"/>
        <w:spacing w:after="0" w:line="360" w:lineRule="auto"/>
        <w:jc w:val="both"/>
        <w:rPr>
          <w:rFonts w:ascii="Book Antiqua" w:hAnsi="Book Antiqua"/>
          <w:sz w:val="24"/>
          <w:szCs w:val="24"/>
          <w:lang w:val="en-US"/>
        </w:rPr>
      </w:pPr>
      <w:r w:rsidRPr="001B3D7B">
        <w:rPr>
          <w:rFonts w:ascii="Book Antiqua" w:hAnsi="Book Antiqua"/>
          <w:noProof/>
          <w:sz w:val="24"/>
          <w:szCs w:val="24"/>
          <w:lang w:val="en-US" w:eastAsia="ja-JP"/>
        </w:rPr>
        <w:drawing>
          <wp:inline distT="0" distB="0" distL="0" distR="0" wp14:anchorId="279AD835" wp14:editId="7A652BDD">
            <wp:extent cx="4476750" cy="3829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76750" cy="3829050"/>
                    </a:xfrm>
                    <a:prstGeom prst="rect">
                      <a:avLst/>
                    </a:prstGeom>
                    <a:noFill/>
                    <a:ln>
                      <a:noFill/>
                    </a:ln>
                  </pic:spPr>
                </pic:pic>
              </a:graphicData>
            </a:graphic>
          </wp:inline>
        </w:drawing>
      </w:r>
    </w:p>
    <w:p w14:paraId="45DD58CE" w14:textId="77777777" w:rsidR="00D17AB9" w:rsidRPr="001B3D7B" w:rsidRDefault="00376304" w:rsidP="004837A0">
      <w:pPr>
        <w:pStyle w:val="Caption"/>
        <w:spacing w:after="0" w:line="360" w:lineRule="auto"/>
        <w:jc w:val="both"/>
        <w:rPr>
          <w:rFonts w:ascii="Book Antiqua" w:hAnsi="Book Antiqua"/>
          <w:b w:val="0"/>
          <w:sz w:val="24"/>
          <w:szCs w:val="24"/>
          <w:lang w:val="en-US"/>
        </w:rPr>
      </w:pPr>
      <w:r w:rsidRPr="001B3D7B">
        <w:rPr>
          <w:rFonts w:ascii="Book Antiqua" w:hAnsi="Book Antiqua"/>
          <w:sz w:val="24"/>
          <w:szCs w:val="24"/>
          <w:lang w:val="en-US"/>
        </w:rPr>
        <w:t xml:space="preserve">Figure </w:t>
      </w:r>
      <w:r w:rsidRPr="001B3D7B">
        <w:rPr>
          <w:rFonts w:ascii="Book Antiqua" w:hAnsi="Book Antiqua"/>
          <w:sz w:val="24"/>
          <w:szCs w:val="24"/>
          <w:lang w:val="en-US"/>
        </w:rPr>
        <w:fldChar w:fldCharType="begin"/>
      </w:r>
      <w:r w:rsidRPr="001B3D7B">
        <w:rPr>
          <w:rFonts w:ascii="Book Antiqua" w:hAnsi="Book Antiqua"/>
          <w:sz w:val="24"/>
          <w:szCs w:val="24"/>
          <w:lang w:val="en-US"/>
        </w:rPr>
        <w:instrText xml:space="preserve"> SEQ Figure \* ARABIC </w:instrText>
      </w:r>
      <w:r w:rsidRPr="001B3D7B">
        <w:rPr>
          <w:rFonts w:ascii="Book Antiqua" w:hAnsi="Book Antiqua"/>
          <w:sz w:val="24"/>
          <w:szCs w:val="24"/>
          <w:lang w:val="en-US"/>
        </w:rPr>
        <w:fldChar w:fldCharType="separate"/>
      </w:r>
      <w:r w:rsidR="00D43798" w:rsidRPr="001B3D7B">
        <w:rPr>
          <w:rFonts w:ascii="Book Antiqua" w:hAnsi="Book Antiqua"/>
          <w:noProof/>
          <w:sz w:val="24"/>
          <w:szCs w:val="24"/>
          <w:lang w:val="en-US"/>
        </w:rPr>
        <w:t>1</w:t>
      </w:r>
      <w:r w:rsidRPr="001B3D7B">
        <w:rPr>
          <w:rFonts w:ascii="Book Antiqua" w:hAnsi="Book Antiqua"/>
          <w:sz w:val="24"/>
          <w:szCs w:val="24"/>
          <w:lang w:val="en-US"/>
        </w:rPr>
        <w:fldChar w:fldCharType="end"/>
      </w:r>
      <w:bookmarkEnd w:id="115"/>
      <w:r w:rsidRPr="001B3D7B">
        <w:rPr>
          <w:rFonts w:ascii="Book Antiqua" w:hAnsi="Book Antiqua"/>
          <w:sz w:val="24"/>
          <w:szCs w:val="24"/>
          <w:lang w:val="en-US"/>
        </w:rPr>
        <w:t xml:space="preserve"> Viral elimination by all-oral </w:t>
      </w:r>
      <w:r w:rsidR="001677DB" w:rsidRPr="001B3D7B">
        <w:rPr>
          <w:rFonts w:ascii="Book Antiqua" w:hAnsi="Book Antiqua"/>
          <w:sz w:val="24"/>
          <w:szCs w:val="24"/>
          <w:lang w:val="en-US"/>
        </w:rPr>
        <w:t>direct acting antiviral</w:t>
      </w:r>
      <w:r w:rsidRPr="001B3D7B">
        <w:rPr>
          <w:rFonts w:ascii="Book Antiqua" w:hAnsi="Book Antiqua"/>
          <w:sz w:val="24"/>
          <w:szCs w:val="24"/>
          <w:lang w:val="en-US"/>
        </w:rPr>
        <w:t xml:space="preserve"> treatment reduces rate of </w:t>
      </w:r>
      <w:r w:rsidR="001677DB" w:rsidRPr="001B3D7B">
        <w:rPr>
          <w:rFonts w:ascii="Book Antiqua" w:hAnsi="Book Antiqua"/>
          <w:sz w:val="24"/>
          <w:szCs w:val="24"/>
          <w:lang w:val="en-US"/>
        </w:rPr>
        <w:t>hepatocellular carcinoma</w:t>
      </w:r>
      <w:r w:rsidRPr="001B3D7B">
        <w:rPr>
          <w:rFonts w:ascii="Book Antiqua" w:hAnsi="Book Antiqua"/>
          <w:sz w:val="24"/>
          <w:szCs w:val="24"/>
          <w:lang w:val="en-US"/>
        </w:rPr>
        <w:t xml:space="preserve"> in </w:t>
      </w:r>
      <w:r w:rsidR="001677DB" w:rsidRPr="001B3D7B">
        <w:rPr>
          <w:rFonts w:ascii="Book Antiqua" w:hAnsi="Book Antiqua"/>
          <w:sz w:val="24"/>
          <w:szCs w:val="24"/>
          <w:lang w:val="en-US"/>
        </w:rPr>
        <w:t>hepatitis C virus</w:t>
      </w:r>
      <w:r w:rsidRPr="001B3D7B">
        <w:rPr>
          <w:rFonts w:ascii="Book Antiqua" w:hAnsi="Book Antiqua"/>
          <w:sz w:val="24"/>
          <w:szCs w:val="24"/>
          <w:lang w:val="en-US"/>
        </w:rPr>
        <w:t xml:space="preserve"> patients</w:t>
      </w:r>
      <w:bookmarkEnd w:id="116"/>
      <w:r w:rsidR="003F25FF" w:rsidRPr="001B3D7B">
        <w:rPr>
          <w:rFonts w:ascii="Book Antiqua" w:hAnsi="Book Antiqua"/>
          <w:sz w:val="24"/>
          <w:szCs w:val="24"/>
          <w:lang w:val="en-US"/>
        </w:rPr>
        <w:t xml:space="preserve">. </w:t>
      </w:r>
      <w:r w:rsidR="00E079E6" w:rsidRPr="001B3D7B">
        <w:rPr>
          <w:rFonts w:ascii="Book Antiqua" w:hAnsi="Book Antiqua"/>
          <w:sz w:val="24"/>
          <w:szCs w:val="24"/>
          <w:lang w:val="en-US"/>
        </w:rPr>
        <w:t xml:space="preserve"> </w:t>
      </w:r>
      <w:r w:rsidR="003F25FF" w:rsidRPr="001B3D7B">
        <w:rPr>
          <w:rFonts w:ascii="Book Antiqua" w:hAnsi="Book Antiqua"/>
          <w:b w:val="0"/>
          <w:sz w:val="24"/>
          <w:szCs w:val="24"/>
          <w:lang w:val="en-US"/>
        </w:rPr>
        <w:t xml:space="preserve">Japanese patients with GT1 </w:t>
      </w:r>
      <w:r w:rsidR="001677DB" w:rsidRPr="001B3D7B">
        <w:rPr>
          <w:rFonts w:ascii="Book Antiqua" w:hAnsi="Book Antiqua"/>
          <w:b w:val="0"/>
          <w:sz w:val="24"/>
          <w:szCs w:val="24"/>
          <w:lang w:val="en-US"/>
        </w:rPr>
        <w:t>hepatitis C virus</w:t>
      </w:r>
      <w:r w:rsidR="003F25FF" w:rsidRPr="001B3D7B">
        <w:rPr>
          <w:rFonts w:ascii="Book Antiqua" w:hAnsi="Book Antiqua"/>
          <w:b w:val="0"/>
          <w:sz w:val="24"/>
          <w:szCs w:val="24"/>
          <w:lang w:val="en-US"/>
        </w:rPr>
        <w:t xml:space="preserve"> infection</w:t>
      </w:r>
      <w:r w:rsidR="002A29B5" w:rsidRPr="001B3D7B">
        <w:rPr>
          <w:rFonts w:ascii="Book Antiqua" w:hAnsi="Book Antiqua"/>
          <w:b w:val="0"/>
          <w:sz w:val="24"/>
          <w:szCs w:val="24"/>
          <w:lang w:val="en-US"/>
        </w:rPr>
        <w:t xml:space="preserve"> initiating</w:t>
      </w:r>
      <w:r w:rsidR="003F25FF" w:rsidRPr="001B3D7B">
        <w:rPr>
          <w:rFonts w:ascii="Book Antiqua" w:hAnsi="Book Antiqua"/>
          <w:b w:val="0"/>
          <w:sz w:val="24"/>
          <w:szCs w:val="24"/>
          <w:lang w:val="en-US"/>
        </w:rPr>
        <w:t xml:space="preserve"> all-oral </w:t>
      </w:r>
      <w:r w:rsidR="001677DB" w:rsidRPr="001B3D7B">
        <w:rPr>
          <w:rFonts w:ascii="Book Antiqua" w:hAnsi="Book Antiqua"/>
          <w:b w:val="0"/>
          <w:sz w:val="24"/>
          <w:szCs w:val="24"/>
          <w:lang w:val="en-US"/>
        </w:rPr>
        <w:t>direct acting antiviral</w:t>
      </w:r>
      <w:r w:rsidR="003F25FF" w:rsidRPr="001B3D7B">
        <w:rPr>
          <w:rFonts w:ascii="Book Antiqua" w:hAnsi="Book Antiqua"/>
          <w:b w:val="0"/>
          <w:sz w:val="24"/>
          <w:szCs w:val="24"/>
          <w:lang w:val="en-US"/>
        </w:rPr>
        <w:t xml:space="preserve"> treatment between September 2014 and May 2016 were followed up for a range of 0.1–2.2 years </w:t>
      </w:r>
      <w:r w:rsidR="003F25FF" w:rsidRPr="001B3D7B">
        <w:rPr>
          <w:rFonts w:ascii="Book Antiqua" w:hAnsi="Book Antiqua"/>
          <w:b w:val="0"/>
          <w:sz w:val="24"/>
          <w:szCs w:val="24"/>
          <w:lang w:val="en-US"/>
        </w:rPr>
        <w:lastRenderedPageBreak/>
        <w:t xml:space="preserve">(median follow-up period 1.3 years). </w:t>
      </w:r>
      <w:r w:rsidR="001F0DDC" w:rsidRPr="001B3D7B">
        <w:rPr>
          <w:rFonts w:ascii="Book Antiqua" w:hAnsi="Book Antiqua"/>
          <w:b w:val="0"/>
          <w:sz w:val="24"/>
          <w:szCs w:val="24"/>
          <w:lang w:val="en-US"/>
        </w:rPr>
        <w:t xml:space="preserve">The number of patients at risk is shown below each time point. </w:t>
      </w:r>
      <w:r w:rsidR="003F25FF" w:rsidRPr="001B3D7B">
        <w:rPr>
          <w:rFonts w:ascii="Book Antiqua" w:hAnsi="Book Antiqua"/>
          <w:b w:val="0"/>
          <w:sz w:val="24"/>
          <w:szCs w:val="24"/>
          <w:lang w:val="en-US"/>
        </w:rPr>
        <w:t xml:space="preserve">Patients who achieved </w:t>
      </w:r>
      <w:r w:rsidR="001677DB" w:rsidRPr="001B3D7B">
        <w:rPr>
          <w:rFonts w:ascii="Book Antiqua" w:hAnsi="Book Antiqua"/>
          <w:b w:val="0"/>
          <w:sz w:val="24"/>
          <w:szCs w:val="24"/>
          <w:lang w:val="en-US"/>
        </w:rPr>
        <w:t>sustained virologic respons</w:t>
      </w:r>
      <w:r w:rsidR="00343168" w:rsidRPr="001B3D7B">
        <w:rPr>
          <w:rFonts w:ascii="Book Antiqua" w:hAnsi="Book Antiqua"/>
          <w:b w:val="0"/>
          <w:sz w:val="24"/>
          <w:szCs w:val="24"/>
          <w:lang w:val="en-US"/>
        </w:rPr>
        <w:t>e</w:t>
      </w:r>
      <w:r w:rsidR="003F25FF" w:rsidRPr="001B3D7B">
        <w:rPr>
          <w:rFonts w:ascii="Book Antiqua" w:hAnsi="Book Antiqua"/>
          <w:b w:val="0"/>
          <w:sz w:val="24"/>
          <w:szCs w:val="24"/>
          <w:lang w:val="en-US"/>
        </w:rPr>
        <w:t xml:space="preserve"> had significantly lower incidence of </w:t>
      </w:r>
      <w:r w:rsidR="001677DB" w:rsidRPr="001B3D7B">
        <w:rPr>
          <w:rFonts w:ascii="Book Antiqua" w:hAnsi="Book Antiqua"/>
          <w:b w:val="0"/>
          <w:sz w:val="24"/>
          <w:szCs w:val="24"/>
          <w:lang w:val="en-US"/>
        </w:rPr>
        <w:t>hepatocellular carcinoma</w:t>
      </w:r>
      <w:r w:rsidR="003F25FF" w:rsidRPr="001B3D7B">
        <w:rPr>
          <w:rFonts w:ascii="Book Antiqua" w:hAnsi="Book Antiqua"/>
          <w:b w:val="0"/>
          <w:sz w:val="24"/>
          <w:szCs w:val="24"/>
          <w:lang w:val="en-US"/>
        </w:rPr>
        <w:t xml:space="preserve"> compared to patients without </w:t>
      </w:r>
      <w:r w:rsidR="00343168" w:rsidRPr="001B3D7B">
        <w:rPr>
          <w:rFonts w:ascii="Book Antiqua" w:hAnsi="Book Antiqua"/>
          <w:b w:val="0"/>
          <w:sz w:val="24"/>
          <w:szCs w:val="24"/>
          <w:lang w:val="en-US"/>
        </w:rPr>
        <w:t>Sustained virologic response</w:t>
      </w:r>
      <w:r w:rsidR="003F25FF" w:rsidRPr="001B3D7B">
        <w:rPr>
          <w:rFonts w:ascii="Book Antiqua" w:hAnsi="Book Antiqua"/>
          <w:b w:val="0"/>
          <w:sz w:val="24"/>
          <w:szCs w:val="24"/>
          <w:lang w:val="en-US"/>
        </w:rPr>
        <w:t xml:space="preserve">. </w:t>
      </w:r>
      <w:proofErr w:type="spellStart"/>
      <w:r w:rsidR="003F25FF" w:rsidRPr="001B3D7B">
        <w:rPr>
          <w:rFonts w:ascii="Book Antiqua" w:hAnsi="Book Antiqua"/>
          <w:b w:val="0"/>
          <w:sz w:val="24"/>
          <w:szCs w:val="24"/>
          <w:vertAlign w:val="superscript"/>
          <w:lang w:val="en-US"/>
        </w:rPr>
        <w:t>a</w:t>
      </w:r>
      <w:r w:rsidR="003F25FF" w:rsidRPr="001B3D7B">
        <w:rPr>
          <w:rFonts w:ascii="Book Antiqua" w:hAnsi="Book Antiqua"/>
          <w:b w:val="0"/>
          <w:i/>
          <w:sz w:val="24"/>
          <w:szCs w:val="24"/>
          <w:lang w:val="en-US"/>
        </w:rPr>
        <w:t>P</w:t>
      </w:r>
      <w:proofErr w:type="spellEnd"/>
      <w:r w:rsidR="00A929C7" w:rsidRPr="001B3D7B">
        <w:rPr>
          <w:rFonts w:ascii="Book Antiqua" w:hAnsi="Book Antiqua"/>
          <w:b w:val="0"/>
          <w:i/>
          <w:sz w:val="24"/>
          <w:szCs w:val="24"/>
          <w:lang w:val="en-US"/>
        </w:rPr>
        <w:t xml:space="preserve"> </w:t>
      </w:r>
      <w:r w:rsidR="003F25FF" w:rsidRPr="001B3D7B">
        <w:rPr>
          <w:rFonts w:ascii="Book Antiqua" w:hAnsi="Book Antiqua"/>
          <w:b w:val="0"/>
          <w:sz w:val="24"/>
          <w:szCs w:val="24"/>
          <w:lang w:val="en-US"/>
        </w:rPr>
        <w:t>=</w:t>
      </w:r>
      <w:r w:rsidR="00A929C7" w:rsidRPr="001B3D7B">
        <w:rPr>
          <w:rFonts w:ascii="Book Antiqua" w:hAnsi="Book Antiqua"/>
          <w:b w:val="0"/>
          <w:sz w:val="24"/>
          <w:szCs w:val="24"/>
          <w:lang w:val="en-US"/>
        </w:rPr>
        <w:t xml:space="preserve"> </w:t>
      </w:r>
      <w:r w:rsidR="003F25FF" w:rsidRPr="001B3D7B">
        <w:rPr>
          <w:rFonts w:ascii="Book Antiqua" w:hAnsi="Book Antiqua"/>
          <w:b w:val="0"/>
          <w:sz w:val="24"/>
          <w:szCs w:val="24"/>
          <w:lang w:val="en-US"/>
        </w:rPr>
        <w:t xml:space="preserve">0.007, log-rank test. </w:t>
      </w:r>
      <w:r w:rsidR="00FC31E8" w:rsidRPr="001B3D7B">
        <w:rPr>
          <w:rFonts w:ascii="Book Antiqua" w:hAnsi="Book Antiqua"/>
          <w:b w:val="0"/>
          <w:sz w:val="24"/>
          <w:szCs w:val="24"/>
          <w:lang w:val="en-US"/>
        </w:rPr>
        <w:t xml:space="preserve">SVR: </w:t>
      </w:r>
      <w:r w:rsidR="001677DB" w:rsidRPr="001B3D7B">
        <w:rPr>
          <w:rFonts w:ascii="Book Antiqua" w:hAnsi="Book Antiqua"/>
          <w:b w:val="0"/>
          <w:sz w:val="24"/>
          <w:szCs w:val="24"/>
          <w:lang w:val="en-US"/>
        </w:rPr>
        <w:t>S</w:t>
      </w:r>
      <w:r w:rsidR="00FC31E8" w:rsidRPr="001B3D7B">
        <w:rPr>
          <w:rFonts w:ascii="Book Antiqua" w:hAnsi="Book Antiqua"/>
          <w:b w:val="0"/>
          <w:sz w:val="24"/>
          <w:szCs w:val="24"/>
          <w:lang w:val="en-US"/>
        </w:rPr>
        <w:t xml:space="preserve">ustained virologic response. Adapted </w:t>
      </w:r>
      <w:r w:rsidR="00152035" w:rsidRPr="001B3D7B">
        <w:rPr>
          <w:rFonts w:ascii="Book Antiqua" w:hAnsi="Book Antiqua"/>
          <w:b w:val="0"/>
          <w:sz w:val="24"/>
          <w:szCs w:val="24"/>
          <w:lang w:val="en-US"/>
        </w:rPr>
        <w:t xml:space="preserve">with permission </w:t>
      </w:r>
      <w:r w:rsidR="00FC31E8" w:rsidRPr="001B3D7B">
        <w:rPr>
          <w:rFonts w:ascii="Book Antiqua" w:hAnsi="Book Antiqua"/>
          <w:b w:val="0"/>
          <w:sz w:val="24"/>
          <w:szCs w:val="24"/>
          <w:lang w:val="en-US"/>
        </w:rPr>
        <w:t xml:space="preserve">from Ogata </w:t>
      </w:r>
      <w:r w:rsidR="00FC31E8" w:rsidRPr="001B3D7B">
        <w:rPr>
          <w:rFonts w:ascii="Book Antiqua" w:hAnsi="Book Antiqua"/>
          <w:b w:val="0"/>
          <w:i/>
          <w:sz w:val="24"/>
          <w:szCs w:val="24"/>
          <w:lang w:val="en-US"/>
        </w:rPr>
        <w:t>et al</w:t>
      </w:r>
      <w:r w:rsidR="001677DB" w:rsidRPr="001B3D7B">
        <w:rPr>
          <w:rFonts w:ascii="Book Antiqua" w:hAnsi="Book Antiqua"/>
          <w:b w:val="0"/>
          <w:sz w:val="24"/>
          <w:szCs w:val="24"/>
          <w:lang w:val="en-US"/>
        </w:rPr>
        <w:fldChar w:fldCharType="begin"/>
      </w:r>
      <w:r w:rsidR="001677DB" w:rsidRPr="001B3D7B">
        <w:rPr>
          <w:rFonts w:ascii="Book Antiqua" w:hAnsi="Book Antiqua"/>
          <w:b w:val="0"/>
          <w:sz w:val="24"/>
          <w:szCs w:val="24"/>
          <w:lang w:val="en-US"/>
        </w:rPr>
        <w:instrText xml:space="preserve"> ADDIN EN.CITE &lt;EndNote&gt;&lt;Cite&gt;&lt;Author&gt;Ogata&lt;/Author&gt;&lt;Year&gt;2017&lt;/Year&gt;&lt;RecNum&gt;14&lt;/RecNum&gt;&lt;DisplayText&gt;&lt;style face="superscript"&gt;[27]&lt;/style&gt;&lt;/DisplayText&gt;&lt;record&gt;&lt;rec-number&gt;14&lt;/rec-number&gt;&lt;foreign-keys&gt;&lt;key app="EN" db-id="sxasv0zxffd0vieev5ax0p08222er2p0vwex" timestamp="1519620640"&gt;14&lt;/key&gt;&lt;/foreign-keys&gt;&lt;ref-type name="Journal Article"&gt;17&lt;/ref-type&gt;&lt;contributors&gt;&lt;authors&gt;&lt;author&gt;Ogata, F&lt;/author&gt;&lt;author&gt;Kobayashi, M&lt;/author&gt;&lt;author&gt;Akuta, N&lt;/author&gt;&lt;author&gt;Osawa, M&lt;/author&gt;&lt;author&gt;Fujiyama, S&lt;/author&gt;&lt;author&gt;Kawamura, Y&lt;/author&gt;&lt;author&gt;Sezaki, H&lt;/author&gt;&lt;author&gt;Hosaka, T&lt;/author&gt;&lt;author&gt;Kobayashi, M&lt;/author&gt;&lt;author&gt;Saitoh, S&lt;/author&gt;&lt;author&gt;Suzuki, Y&lt;/author&gt;&lt;/authors&gt;&lt;/contributors&gt;&lt;titles&gt;&lt;title&gt;Outcome of all-oral direct-acting antiviral regimens on the rate of development of hepatocellular carcinoma in patients with hepatitis C virus genotype 1-related chronic liver disease&lt;/title&gt;&lt;secondary-title&gt;Oncology&lt;/secondary-title&gt;&lt;/titles&gt;&lt;periodical&gt;&lt;full-title&gt;Oncology&lt;/full-title&gt;&lt;abbr-1&gt;Oncology&lt;/abbr-1&gt;&lt;abbr-2&gt;Oncology&lt;/abbr-2&gt;&lt;/periodical&gt;&lt;pages&gt;92-8&lt;/pages&gt;&lt;volume&gt;93&lt;/volume&gt;&lt;number&gt;2&lt;/number&gt;&lt;edition&gt;2017 Apr 28&lt;/edition&gt;&lt;keywords&gt;&lt;keyword&gt;Direct-acting antivirals&lt;/keyword&gt;&lt;keyword&gt;Hepatitis C virus&lt;/keyword&gt;&lt;keyword&gt;Hepatocellular carcinoma&lt;/keyword&gt;&lt;keyword&gt;Sustained virological response&lt;/keyword&gt;&lt;/keywords&gt;&lt;dates&gt;&lt;year&gt;2017&lt;/year&gt;&lt;/dates&gt;&lt;accession-num&gt;28448999&lt;/accession-num&gt;&lt;urls&gt;&lt;related-urls&gt;&lt;url&gt;https://www.ncbi.nlm.nih.gov/pubmed/28448999&lt;/url&gt;&lt;/related-urls&gt;&lt;/urls&gt;&lt;electronic-resource-num&gt;10.1159/000470910&lt;/electronic-resource-num&gt;&lt;/record&gt;&lt;/Cite&gt;&lt;/EndNote&gt;</w:instrText>
      </w:r>
      <w:r w:rsidR="001677DB" w:rsidRPr="001B3D7B">
        <w:rPr>
          <w:rFonts w:ascii="Book Antiqua" w:hAnsi="Book Antiqua"/>
          <w:b w:val="0"/>
          <w:sz w:val="24"/>
          <w:szCs w:val="24"/>
          <w:lang w:val="en-US"/>
        </w:rPr>
        <w:fldChar w:fldCharType="separate"/>
      </w:r>
      <w:r w:rsidR="001677DB" w:rsidRPr="001B3D7B">
        <w:rPr>
          <w:rFonts w:ascii="Book Antiqua" w:hAnsi="Book Antiqua"/>
          <w:b w:val="0"/>
          <w:noProof/>
          <w:sz w:val="24"/>
          <w:szCs w:val="24"/>
          <w:vertAlign w:val="superscript"/>
          <w:lang w:val="en-US"/>
        </w:rPr>
        <w:t>[27]</w:t>
      </w:r>
      <w:r w:rsidR="001677DB" w:rsidRPr="001B3D7B">
        <w:rPr>
          <w:rFonts w:ascii="Book Antiqua" w:hAnsi="Book Antiqua"/>
          <w:b w:val="0"/>
          <w:sz w:val="24"/>
          <w:szCs w:val="24"/>
          <w:lang w:val="en-US"/>
        </w:rPr>
        <w:fldChar w:fldCharType="end"/>
      </w:r>
      <w:r w:rsidR="00FC31E8" w:rsidRPr="001B3D7B">
        <w:rPr>
          <w:rFonts w:ascii="Book Antiqua" w:hAnsi="Book Antiqua"/>
          <w:b w:val="0"/>
          <w:sz w:val="24"/>
          <w:szCs w:val="24"/>
          <w:lang w:val="en-US"/>
        </w:rPr>
        <w:t>, 2017</w:t>
      </w:r>
      <w:r w:rsidR="00826596" w:rsidRPr="001B3D7B">
        <w:rPr>
          <w:rFonts w:ascii="Book Antiqua" w:hAnsi="Book Antiqua"/>
          <w:b w:val="0"/>
          <w:sz w:val="24"/>
          <w:szCs w:val="24"/>
          <w:lang w:val="en-US"/>
        </w:rPr>
        <w:t>.</w:t>
      </w:r>
      <w:r w:rsidR="00343168" w:rsidRPr="001B3D7B">
        <w:rPr>
          <w:rFonts w:ascii="Book Antiqua" w:hAnsi="Book Antiqua"/>
          <w:b w:val="0"/>
          <w:sz w:val="24"/>
          <w:szCs w:val="24"/>
          <w:lang w:val="en-US"/>
        </w:rPr>
        <w:t xml:space="preserve"> </w:t>
      </w:r>
      <w:bookmarkStart w:id="120" w:name="_Ref524609498"/>
    </w:p>
    <w:p w14:paraId="66879295"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396682C7"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0B7104F6"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3DB1F5FD"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2212D7D7"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399CBFA0"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664CA424"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4D53C5FC" w14:textId="77777777" w:rsidR="00D17AB9" w:rsidRPr="001B3D7B" w:rsidRDefault="00D17AB9" w:rsidP="004837A0">
      <w:pPr>
        <w:pStyle w:val="Caption"/>
        <w:spacing w:after="0" w:line="360" w:lineRule="auto"/>
        <w:jc w:val="both"/>
        <w:rPr>
          <w:rFonts w:ascii="Book Antiqua" w:hAnsi="Book Antiqua"/>
          <w:b w:val="0"/>
          <w:sz w:val="24"/>
          <w:szCs w:val="24"/>
          <w:lang w:val="en-US"/>
        </w:rPr>
      </w:pPr>
    </w:p>
    <w:p w14:paraId="0AF4D2C7" w14:textId="0089116A" w:rsidR="00D17AB9" w:rsidRPr="001B3D7B" w:rsidRDefault="00141E24" w:rsidP="004837A0">
      <w:pPr>
        <w:pStyle w:val="Caption"/>
        <w:spacing w:after="0" w:line="360" w:lineRule="auto"/>
        <w:jc w:val="both"/>
        <w:rPr>
          <w:rFonts w:ascii="Book Antiqua" w:hAnsi="Book Antiqua"/>
          <w:b w:val="0"/>
          <w:sz w:val="24"/>
          <w:szCs w:val="24"/>
          <w:lang w:val="en-US"/>
        </w:rPr>
      </w:pPr>
      <w:r w:rsidRPr="001B3D7B">
        <w:rPr>
          <w:noProof/>
        </w:rPr>
        <w:drawing>
          <wp:inline distT="0" distB="0" distL="0" distR="0" wp14:anchorId="256DC469" wp14:editId="7F14ACC2">
            <wp:extent cx="4876190" cy="4980952"/>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6190" cy="4980952"/>
                    </a:xfrm>
                    <a:prstGeom prst="rect">
                      <a:avLst/>
                    </a:prstGeom>
                  </pic:spPr>
                </pic:pic>
              </a:graphicData>
            </a:graphic>
          </wp:inline>
        </w:drawing>
      </w:r>
      <w:r w:rsidR="00D17AB9" w:rsidRPr="001B3D7B">
        <w:rPr>
          <w:rFonts w:ascii="Book Antiqua" w:hAnsi="Book Antiqua"/>
          <w:b w:val="0"/>
          <w:sz w:val="24"/>
          <w:szCs w:val="24"/>
          <w:lang w:val="en-US"/>
        </w:rPr>
        <w:t xml:space="preserve"> </w:t>
      </w:r>
    </w:p>
    <w:p w14:paraId="3E5C20F3" w14:textId="77777777" w:rsidR="00D90AE2" w:rsidRPr="001B3D7B" w:rsidRDefault="00C37F62" w:rsidP="004837A0">
      <w:pPr>
        <w:pStyle w:val="Caption"/>
        <w:spacing w:after="0" w:line="360" w:lineRule="auto"/>
        <w:jc w:val="both"/>
        <w:rPr>
          <w:rFonts w:ascii="Book Antiqua" w:hAnsi="Book Antiqua"/>
          <w:b w:val="0"/>
          <w:sz w:val="24"/>
          <w:szCs w:val="24"/>
          <w:lang w:val="en-US"/>
        </w:rPr>
      </w:pPr>
      <w:r w:rsidRPr="001B3D7B">
        <w:rPr>
          <w:rFonts w:ascii="Book Antiqua" w:hAnsi="Book Antiqua"/>
          <w:sz w:val="24"/>
          <w:szCs w:val="24"/>
          <w:lang w:val="en-US"/>
        </w:rPr>
        <w:lastRenderedPageBreak/>
        <w:t>Figure</w:t>
      </w:r>
      <w:bookmarkEnd w:id="120"/>
      <w:r w:rsidR="00343168" w:rsidRPr="001B3D7B">
        <w:rPr>
          <w:rFonts w:ascii="Book Antiqua" w:hAnsi="Book Antiqua"/>
          <w:sz w:val="24"/>
          <w:szCs w:val="24"/>
          <w:lang w:val="en-US"/>
        </w:rPr>
        <w:t xml:space="preserve"> 2 </w:t>
      </w:r>
      <w:r w:rsidRPr="001B3D7B">
        <w:rPr>
          <w:rFonts w:ascii="Book Antiqua" w:hAnsi="Book Antiqua"/>
          <w:sz w:val="24"/>
          <w:szCs w:val="24"/>
          <w:lang w:val="en-US"/>
        </w:rPr>
        <w:t xml:space="preserve">Main factors contributing to the comparative economic and </w:t>
      </w:r>
      <w:r w:rsidR="00C829CA" w:rsidRPr="001B3D7B">
        <w:rPr>
          <w:rFonts w:ascii="Book Antiqua" w:hAnsi="Book Antiqua"/>
          <w:sz w:val="24"/>
          <w:szCs w:val="24"/>
          <w:lang w:val="en-US"/>
        </w:rPr>
        <w:t>societal</w:t>
      </w:r>
      <w:r w:rsidRPr="001B3D7B">
        <w:rPr>
          <w:rFonts w:ascii="Book Antiqua" w:hAnsi="Book Antiqua"/>
          <w:sz w:val="24"/>
          <w:szCs w:val="24"/>
          <w:lang w:val="en-US"/>
        </w:rPr>
        <w:t xml:space="preserve"> </w:t>
      </w:r>
      <w:r w:rsidR="008F4885" w:rsidRPr="001B3D7B">
        <w:rPr>
          <w:rFonts w:ascii="Book Antiqua" w:hAnsi="Book Antiqua"/>
          <w:sz w:val="24"/>
          <w:szCs w:val="24"/>
          <w:lang w:val="en-US"/>
        </w:rPr>
        <w:t xml:space="preserve">value of </w:t>
      </w:r>
      <w:r w:rsidR="00343168" w:rsidRPr="001B3D7B">
        <w:rPr>
          <w:rFonts w:ascii="Book Antiqua" w:hAnsi="Book Antiqua"/>
          <w:sz w:val="24"/>
          <w:szCs w:val="24"/>
          <w:lang w:val="en-US"/>
        </w:rPr>
        <w:t>direct acting antiviral</w:t>
      </w:r>
      <w:r w:rsidR="008F4885" w:rsidRPr="001B3D7B">
        <w:rPr>
          <w:rFonts w:ascii="Book Antiqua" w:hAnsi="Book Antiqua"/>
          <w:sz w:val="24"/>
          <w:szCs w:val="24"/>
          <w:lang w:val="en-US"/>
        </w:rPr>
        <w:t xml:space="preserve">- and </w:t>
      </w:r>
      <w:r w:rsidR="00343168" w:rsidRPr="001B3D7B">
        <w:rPr>
          <w:rFonts w:ascii="Book Antiqua" w:hAnsi="Book Antiqua"/>
          <w:sz w:val="24"/>
          <w:szCs w:val="24"/>
          <w:lang w:val="en-US"/>
        </w:rPr>
        <w:t>interferon</w:t>
      </w:r>
      <w:r w:rsidR="008F4885" w:rsidRPr="001B3D7B">
        <w:rPr>
          <w:rFonts w:ascii="Book Antiqua" w:hAnsi="Book Antiqua"/>
          <w:sz w:val="24"/>
          <w:szCs w:val="24"/>
          <w:lang w:val="en-US"/>
        </w:rPr>
        <w:t xml:space="preserve">-based treatment for </w:t>
      </w:r>
      <w:r w:rsidR="00343168" w:rsidRPr="001B3D7B">
        <w:rPr>
          <w:rFonts w:ascii="Book Antiqua" w:hAnsi="Book Antiqua"/>
          <w:sz w:val="24"/>
          <w:szCs w:val="24"/>
          <w:lang w:val="en-US"/>
        </w:rPr>
        <w:t xml:space="preserve">hepatitis C virus </w:t>
      </w:r>
      <w:r w:rsidR="008F4885" w:rsidRPr="001B3D7B">
        <w:rPr>
          <w:rFonts w:ascii="Book Antiqua" w:hAnsi="Book Antiqua"/>
          <w:sz w:val="24"/>
          <w:szCs w:val="24"/>
          <w:lang w:val="en-US"/>
        </w:rPr>
        <w:t>infection</w:t>
      </w:r>
      <w:r w:rsidRPr="001B3D7B">
        <w:rPr>
          <w:rFonts w:ascii="Book Antiqua" w:hAnsi="Book Antiqua"/>
          <w:sz w:val="24"/>
          <w:szCs w:val="24"/>
          <w:lang w:val="en-US"/>
        </w:rPr>
        <w:t xml:space="preserve">. </w:t>
      </w:r>
      <w:r w:rsidR="0066042D" w:rsidRPr="001B3D7B">
        <w:rPr>
          <w:rFonts w:ascii="Book Antiqua" w:hAnsi="Book Antiqua"/>
          <w:b w:val="0"/>
          <w:sz w:val="24"/>
          <w:szCs w:val="24"/>
          <w:lang w:val="en-US"/>
        </w:rPr>
        <w:t xml:space="preserve">Predicted </w:t>
      </w:r>
      <w:r w:rsidR="000074B0" w:rsidRPr="001B3D7B">
        <w:rPr>
          <w:rFonts w:ascii="Book Antiqua" w:hAnsi="Book Antiqua"/>
          <w:b w:val="0"/>
          <w:sz w:val="24"/>
          <w:szCs w:val="24"/>
          <w:lang w:val="en-US"/>
        </w:rPr>
        <w:t xml:space="preserve">relative </w:t>
      </w:r>
      <w:r w:rsidR="0066042D" w:rsidRPr="001B3D7B">
        <w:rPr>
          <w:rFonts w:ascii="Book Antiqua" w:hAnsi="Book Antiqua"/>
          <w:b w:val="0"/>
          <w:sz w:val="24"/>
          <w:szCs w:val="24"/>
          <w:lang w:val="en-US"/>
        </w:rPr>
        <w:t xml:space="preserve">percentage reductions in </w:t>
      </w:r>
      <w:r w:rsidR="00343168" w:rsidRPr="001B3D7B">
        <w:rPr>
          <w:rFonts w:ascii="Book Antiqua" w:hAnsi="Book Antiqua"/>
          <w:b w:val="0"/>
          <w:sz w:val="24"/>
          <w:szCs w:val="24"/>
          <w:lang w:val="en-US"/>
        </w:rPr>
        <w:t>decompensated cirrhosis</w:t>
      </w:r>
      <w:r w:rsidR="0066042D" w:rsidRPr="001B3D7B">
        <w:rPr>
          <w:rFonts w:ascii="Book Antiqua" w:hAnsi="Book Antiqua"/>
          <w:b w:val="0"/>
          <w:sz w:val="24"/>
          <w:szCs w:val="24"/>
          <w:lang w:val="en-US"/>
        </w:rPr>
        <w:t xml:space="preserve">, </w:t>
      </w:r>
      <w:r w:rsidR="00343168" w:rsidRPr="001B3D7B">
        <w:rPr>
          <w:rFonts w:ascii="Book Antiqua" w:hAnsi="Book Antiqua"/>
          <w:b w:val="0"/>
          <w:sz w:val="24"/>
          <w:szCs w:val="24"/>
          <w:lang w:val="en-US"/>
        </w:rPr>
        <w:t>hepatocellular carcinoma</w:t>
      </w:r>
      <w:r w:rsidR="0066042D" w:rsidRPr="001B3D7B">
        <w:rPr>
          <w:rFonts w:ascii="Book Antiqua" w:hAnsi="Book Antiqua"/>
          <w:b w:val="0"/>
          <w:sz w:val="24"/>
          <w:szCs w:val="24"/>
          <w:lang w:val="en-US"/>
        </w:rPr>
        <w:t xml:space="preserve">, and liver transplant: </w:t>
      </w:r>
      <w:r w:rsidR="000074B0" w:rsidRPr="001B3D7B">
        <w:rPr>
          <w:rFonts w:ascii="Book Antiqua" w:hAnsi="Book Antiqua"/>
          <w:b w:val="0"/>
          <w:sz w:val="24"/>
          <w:szCs w:val="24"/>
          <w:lang w:val="en-US"/>
        </w:rPr>
        <w:t>as</w:t>
      </w:r>
      <w:r w:rsidR="0066042D" w:rsidRPr="001B3D7B">
        <w:rPr>
          <w:rFonts w:ascii="Book Antiqua" w:hAnsi="Book Antiqua"/>
          <w:b w:val="0"/>
          <w:sz w:val="24"/>
          <w:szCs w:val="24"/>
          <w:lang w:val="en-US"/>
        </w:rPr>
        <w:t xml:space="preserve"> reported in</w:t>
      </w:r>
      <w:r w:rsidR="00BB156C" w:rsidRPr="001B3D7B">
        <w:rPr>
          <w:rFonts w:ascii="Book Antiqua" w:hAnsi="Book Antiqua"/>
          <w:b w:val="0"/>
          <w:sz w:val="24"/>
          <w:szCs w:val="24"/>
          <w:lang w:val="en-US"/>
        </w:rPr>
        <w:fldChar w:fldCharType="begin"/>
      </w:r>
      <w:r w:rsidR="00BB156C" w:rsidRPr="001B3D7B">
        <w:rPr>
          <w:rFonts w:ascii="Book Antiqua" w:hAnsi="Book Antiqua"/>
          <w:b w:val="0"/>
          <w:sz w:val="24"/>
          <w:szCs w:val="24"/>
          <w:lang w:val="en-US"/>
        </w:rPr>
        <w:instrText xml:space="preserve"> ADDIN EN.CITE &lt;EndNote&gt;&lt;Cite&gt;&lt;Author&gt;Wu&lt;/Author&gt;&lt;Year&gt;2019&lt;/Year&gt;&lt;RecNum&gt;235&lt;/RecNum&gt;&lt;DisplayText&gt;&lt;style face="superscript"&gt;[55]&lt;/style&gt;&lt;/DisplayText&gt;&lt;record&gt;&lt;rec-number&gt;235&lt;/rec-number&gt;&lt;foreign-keys&gt;&lt;key app="EN" db-id="sxasv0zxffd0vieev5ax0p08222er2p0vwex" timestamp="1553520760"&gt;235&lt;/key&gt;&lt;/foreign-keys&gt;&lt;ref-type name="Journal Article"&gt;17&lt;/ref-type&gt;&lt;contributors&gt;&lt;authors&gt;&lt;author&gt;Wu, J.&lt;/author&gt;&lt;author&gt;Zhou, Y.&lt;/author&gt;&lt;author&gt;Fu, X.&lt;/author&gt;&lt;author&gt;Deng, M.&lt;/author&gt;&lt;author&gt;Zheng, Y.&lt;/author&gt;&lt;author&gt;Tian, G.&lt;/author&gt;&lt;author&gt;Li, Y.&lt;/author&gt;&lt;author&gt;Wang, C.&lt;/author&gt;&lt;author&gt;Ding, C.&lt;/author&gt;&lt;author&gt;Ruan, B.&lt;/author&gt;&lt;author&gt;Yang, S.&lt;/author&gt;&lt;author&gt;Li, L.&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hina.&amp;#xD;Zhejiang Institute of Medical-care Information Technology, Hangzhou, China.&lt;/auth-address&gt;&lt;titles&gt;&lt;title&gt;The burden of chronic hepatitis C in China from 2004 to 2050: An individual-based modeling study&lt;/title&gt;&lt;secondary-title&gt;Hepatology&lt;/secondary-title&gt;&lt;alt-title&gt;Hepatology (Baltimore, Md.)&lt;/alt-title&gt;&lt;/titles&gt;&lt;periodical&gt;&lt;full-title&gt;Hepatology&lt;/full-title&gt;&lt;abbr-1&gt;Hepatology&lt;/abbr-1&gt;&lt;abbr-2&gt;Hepatology&lt;/abbr-2&gt;&lt;/periodical&gt;&lt;pages&gt;1442-1452&lt;/pages&gt;&lt;volume&gt;69&lt;/volume&gt;&lt;number&gt;4&lt;/number&gt;&lt;edition&gt;2019/03/18&lt;/edition&gt;&lt;dates&gt;&lt;year&gt;2019&lt;/year&gt;&lt;/dates&gt;&lt;isbn&gt;0270-9139&lt;/isbn&gt;&lt;accession-num&gt;30561833&lt;/accession-num&gt;&lt;urls&gt;&lt;/urls&gt;&lt;electronic-resource-num&gt;10.1002/hep.30476&lt;/electronic-resource-num&gt;&lt;remote-database-provider&gt;NLM&lt;/remote-database-provider&gt;&lt;language&gt;eng&lt;/language&gt;&lt;/record&gt;&lt;/Cite&gt;&lt;/EndNote&gt;</w:instrText>
      </w:r>
      <w:r w:rsidR="00BB156C" w:rsidRPr="001B3D7B">
        <w:rPr>
          <w:rFonts w:ascii="Book Antiqua" w:hAnsi="Book Antiqua"/>
          <w:b w:val="0"/>
          <w:sz w:val="24"/>
          <w:szCs w:val="24"/>
          <w:lang w:val="en-US"/>
        </w:rPr>
        <w:fldChar w:fldCharType="separate"/>
      </w:r>
      <w:r w:rsidR="00BB156C" w:rsidRPr="001B3D7B">
        <w:rPr>
          <w:rFonts w:ascii="Book Antiqua" w:hAnsi="Book Antiqua"/>
          <w:b w:val="0"/>
          <w:noProof/>
          <w:sz w:val="24"/>
          <w:szCs w:val="24"/>
          <w:vertAlign w:val="superscript"/>
          <w:lang w:val="en-US"/>
        </w:rPr>
        <w:t>[55]</w:t>
      </w:r>
      <w:r w:rsidR="00BB156C" w:rsidRPr="001B3D7B">
        <w:rPr>
          <w:rFonts w:ascii="Book Antiqua" w:hAnsi="Book Antiqua"/>
          <w:b w:val="0"/>
          <w:sz w:val="24"/>
          <w:szCs w:val="24"/>
          <w:lang w:val="en-US"/>
        </w:rPr>
        <w:fldChar w:fldCharType="end"/>
      </w:r>
      <w:r w:rsidR="0066042D" w:rsidRPr="001B3D7B">
        <w:rPr>
          <w:rFonts w:ascii="Book Antiqua" w:hAnsi="Book Antiqua"/>
          <w:b w:val="0"/>
          <w:sz w:val="24"/>
          <w:szCs w:val="24"/>
          <w:lang w:val="en-US"/>
        </w:rPr>
        <w:t xml:space="preserve">. </w:t>
      </w:r>
      <w:r w:rsidR="00E65192" w:rsidRPr="001B3D7B">
        <w:rPr>
          <w:rFonts w:ascii="Book Antiqua" w:hAnsi="Book Antiqua"/>
          <w:b w:val="0"/>
          <w:sz w:val="24"/>
          <w:szCs w:val="24"/>
          <w:lang w:val="en-US"/>
        </w:rPr>
        <w:t>CHC:</w:t>
      </w:r>
      <w:r w:rsidR="00A812B8" w:rsidRPr="001B3D7B">
        <w:rPr>
          <w:rFonts w:ascii="Book Antiqua" w:hAnsi="Book Antiqua"/>
          <w:b w:val="0"/>
          <w:sz w:val="24"/>
          <w:szCs w:val="24"/>
          <w:lang w:val="en-US"/>
        </w:rPr>
        <w:t xml:space="preserve"> C</w:t>
      </w:r>
      <w:r w:rsidR="00E65192" w:rsidRPr="001B3D7B">
        <w:rPr>
          <w:rFonts w:ascii="Book Antiqua" w:hAnsi="Book Antiqua"/>
          <w:b w:val="0"/>
          <w:sz w:val="24"/>
          <w:szCs w:val="24"/>
          <w:lang w:val="en-US"/>
        </w:rPr>
        <w:t xml:space="preserve">hronic hepatitis C; </w:t>
      </w:r>
      <w:r w:rsidR="007144AD" w:rsidRPr="001B3D7B">
        <w:rPr>
          <w:rFonts w:ascii="Book Antiqua" w:hAnsi="Book Antiqua"/>
          <w:b w:val="0"/>
          <w:sz w:val="24"/>
          <w:szCs w:val="24"/>
          <w:lang w:val="en-US"/>
        </w:rPr>
        <w:t xml:space="preserve">DCC: </w:t>
      </w:r>
      <w:r w:rsidR="00A812B8" w:rsidRPr="001B3D7B">
        <w:rPr>
          <w:rFonts w:ascii="Book Antiqua" w:hAnsi="Book Antiqua"/>
          <w:b w:val="0"/>
          <w:sz w:val="24"/>
          <w:szCs w:val="24"/>
          <w:lang w:val="en-US"/>
        </w:rPr>
        <w:t>D</w:t>
      </w:r>
      <w:r w:rsidR="007144AD" w:rsidRPr="001B3D7B">
        <w:rPr>
          <w:rFonts w:ascii="Book Antiqua" w:hAnsi="Book Antiqua"/>
          <w:b w:val="0"/>
          <w:sz w:val="24"/>
          <w:szCs w:val="24"/>
          <w:lang w:val="en-US"/>
        </w:rPr>
        <w:t xml:space="preserve">ecompensated cirrhosis; </w:t>
      </w:r>
      <w:r w:rsidR="00E65192" w:rsidRPr="001B3D7B">
        <w:rPr>
          <w:rFonts w:ascii="Book Antiqua" w:hAnsi="Book Antiqua"/>
          <w:b w:val="0"/>
          <w:sz w:val="24"/>
          <w:szCs w:val="24"/>
          <w:lang w:val="en-US"/>
        </w:rPr>
        <w:t xml:space="preserve">EHM: </w:t>
      </w:r>
      <w:r w:rsidR="00A812B8" w:rsidRPr="001B3D7B">
        <w:rPr>
          <w:rFonts w:ascii="Book Antiqua" w:hAnsi="Book Antiqua"/>
          <w:b w:val="0"/>
          <w:sz w:val="24"/>
          <w:szCs w:val="24"/>
          <w:lang w:val="en-US"/>
        </w:rPr>
        <w:t>E</w:t>
      </w:r>
      <w:r w:rsidR="00E65192" w:rsidRPr="001B3D7B">
        <w:rPr>
          <w:rFonts w:ascii="Book Antiqua" w:hAnsi="Book Antiqua"/>
          <w:b w:val="0"/>
          <w:sz w:val="24"/>
          <w:szCs w:val="24"/>
          <w:lang w:val="en-US"/>
        </w:rPr>
        <w:t xml:space="preserve">xtrahepatic manifestation; HCC: </w:t>
      </w:r>
      <w:r w:rsidR="00A812B8" w:rsidRPr="001B3D7B">
        <w:rPr>
          <w:rFonts w:ascii="Book Antiqua" w:hAnsi="Book Antiqua"/>
          <w:b w:val="0"/>
          <w:sz w:val="24"/>
          <w:szCs w:val="24"/>
          <w:lang w:val="en-US"/>
        </w:rPr>
        <w:t>H</w:t>
      </w:r>
      <w:r w:rsidR="00E65192" w:rsidRPr="001B3D7B">
        <w:rPr>
          <w:rFonts w:ascii="Book Antiqua" w:hAnsi="Book Antiqua"/>
          <w:b w:val="0"/>
          <w:sz w:val="24"/>
          <w:szCs w:val="24"/>
          <w:lang w:val="en-US"/>
        </w:rPr>
        <w:t xml:space="preserve">epatocellular carcinoma; HCV: </w:t>
      </w:r>
      <w:bookmarkStart w:id="121" w:name="_Hlk6411941"/>
      <w:r w:rsidR="00A812B8" w:rsidRPr="001B3D7B">
        <w:rPr>
          <w:rFonts w:ascii="Book Antiqua" w:hAnsi="Book Antiqua"/>
          <w:b w:val="0"/>
          <w:sz w:val="24"/>
          <w:szCs w:val="24"/>
          <w:lang w:val="en-US"/>
        </w:rPr>
        <w:t>H</w:t>
      </w:r>
      <w:r w:rsidR="00E65192" w:rsidRPr="001B3D7B">
        <w:rPr>
          <w:rFonts w:ascii="Book Antiqua" w:hAnsi="Book Antiqua"/>
          <w:b w:val="0"/>
          <w:sz w:val="24"/>
          <w:szCs w:val="24"/>
          <w:lang w:val="en-US"/>
        </w:rPr>
        <w:t>epatitis C virus</w:t>
      </w:r>
      <w:bookmarkEnd w:id="121"/>
      <w:r w:rsidR="00E65192" w:rsidRPr="001B3D7B">
        <w:rPr>
          <w:rFonts w:ascii="Book Antiqua" w:hAnsi="Book Antiqua"/>
          <w:b w:val="0"/>
          <w:sz w:val="24"/>
          <w:szCs w:val="24"/>
          <w:lang w:val="en-US"/>
        </w:rPr>
        <w:t>;</w:t>
      </w:r>
      <w:r w:rsidR="00A812B8" w:rsidRPr="001B3D7B">
        <w:rPr>
          <w:rFonts w:ascii="Book Antiqua" w:hAnsi="Book Antiqua"/>
          <w:b w:val="0"/>
          <w:sz w:val="24"/>
          <w:szCs w:val="24"/>
          <w:lang w:val="en-US"/>
        </w:rPr>
        <w:t xml:space="preserve"> </w:t>
      </w:r>
      <w:r w:rsidR="007144AD" w:rsidRPr="001B3D7B">
        <w:rPr>
          <w:rFonts w:ascii="Book Antiqua" w:hAnsi="Book Antiqua"/>
          <w:b w:val="0"/>
          <w:sz w:val="24"/>
          <w:szCs w:val="24"/>
          <w:lang w:val="en-US"/>
        </w:rPr>
        <w:t xml:space="preserve">PR: </w:t>
      </w:r>
      <w:r w:rsidR="00A812B8" w:rsidRPr="001B3D7B">
        <w:rPr>
          <w:rFonts w:ascii="Book Antiqua" w:hAnsi="Book Antiqua"/>
          <w:b w:val="0"/>
          <w:sz w:val="24"/>
          <w:szCs w:val="24"/>
          <w:lang w:val="en-US"/>
        </w:rPr>
        <w:t>P</w:t>
      </w:r>
      <w:r w:rsidR="007144AD" w:rsidRPr="001B3D7B">
        <w:rPr>
          <w:rFonts w:ascii="Book Antiqua" w:hAnsi="Book Antiqua"/>
          <w:b w:val="0"/>
          <w:sz w:val="24"/>
          <w:szCs w:val="24"/>
          <w:lang w:val="en-US"/>
        </w:rPr>
        <w:t xml:space="preserve">egylated-interferon plus ribavirin; </w:t>
      </w:r>
      <w:r w:rsidR="00F53AF9" w:rsidRPr="001B3D7B">
        <w:rPr>
          <w:rFonts w:ascii="Book Antiqua" w:hAnsi="Book Antiqua"/>
          <w:b w:val="0"/>
          <w:sz w:val="24"/>
          <w:szCs w:val="24"/>
          <w:lang w:val="en-US"/>
        </w:rPr>
        <w:t xml:space="preserve">SVR: </w:t>
      </w:r>
      <w:r w:rsidR="00A812B8" w:rsidRPr="001B3D7B">
        <w:rPr>
          <w:rFonts w:ascii="Book Antiqua" w:hAnsi="Book Antiqua"/>
          <w:b w:val="0"/>
          <w:sz w:val="24"/>
          <w:szCs w:val="24"/>
          <w:lang w:val="en-US"/>
        </w:rPr>
        <w:t>S</w:t>
      </w:r>
      <w:r w:rsidR="00F53AF9" w:rsidRPr="001B3D7B">
        <w:rPr>
          <w:rFonts w:ascii="Book Antiqua" w:hAnsi="Book Antiqua"/>
          <w:b w:val="0"/>
          <w:sz w:val="24"/>
          <w:szCs w:val="24"/>
          <w:lang w:val="en-US"/>
        </w:rPr>
        <w:t xml:space="preserve">ustained virologic response; </w:t>
      </w:r>
      <w:proofErr w:type="spellStart"/>
      <w:r w:rsidR="00E65192" w:rsidRPr="001B3D7B">
        <w:rPr>
          <w:rFonts w:ascii="Book Antiqua" w:hAnsi="Book Antiqua"/>
          <w:b w:val="0"/>
          <w:sz w:val="24"/>
          <w:szCs w:val="24"/>
          <w:lang w:val="en-US"/>
        </w:rPr>
        <w:t>TasP</w:t>
      </w:r>
      <w:proofErr w:type="spellEnd"/>
      <w:r w:rsidR="00E65192" w:rsidRPr="001B3D7B">
        <w:rPr>
          <w:rFonts w:ascii="Book Antiqua" w:hAnsi="Book Antiqua"/>
          <w:b w:val="0"/>
          <w:sz w:val="24"/>
          <w:szCs w:val="24"/>
          <w:lang w:val="en-US"/>
        </w:rPr>
        <w:t xml:space="preserve">: </w:t>
      </w:r>
      <w:r w:rsidR="00A812B8" w:rsidRPr="001B3D7B">
        <w:rPr>
          <w:rFonts w:ascii="Book Antiqua" w:hAnsi="Book Antiqua"/>
          <w:b w:val="0"/>
          <w:sz w:val="24"/>
          <w:szCs w:val="24"/>
          <w:lang w:val="en-US"/>
        </w:rPr>
        <w:t>T</w:t>
      </w:r>
      <w:r w:rsidR="00E65192" w:rsidRPr="001B3D7B">
        <w:rPr>
          <w:rFonts w:ascii="Book Antiqua" w:hAnsi="Book Antiqua"/>
          <w:b w:val="0"/>
          <w:sz w:val="24"/>
          <w:szCs w:val="24"/>
          <w:lang w:val="en-US"/>
        </w:rPr>
        <w:t>reatment as prevention.</w:t>
      </w:r>
      <w:bookmarkStart w:id="122" w:name="_Ref524609739"/>
      <w:bookmarkStart w:id="123" w:name="_Ref516242683"/>
      <w:bookmarkStart w:id="124" w:name="_Hlk516671247"/>
    </w:p>
    <w:p w14:paraId="2691153D" w14:textId="77777777" w:rsidR="00D90AE2" w:rsidRPr="001B3D7B" w:rsidRDefault="00D90AE2" w:rsidP="004837A0">
      <w:pPr>
        <w:pStyle w:val="Caption"/>
        <w:spacing w:after="0" w:line="360" w:lineRule="auto"/>
        <w:jc w:val="both"/>
        <w:rPr>
          <w:rFonts w:ascii="Book Antiqua" w:hAnsi="Book Antiqua"/>
          <w:b w:val="0"/>
          <w:sz w:val="24"/>
          <w:szCs w:val="24"/>
          <w:lang w:val="en-US"/>
        </w:rPr>
      </w:pPr>
    </w:p>
    <w:p w14:paraId="423D364C" w14:textId="77777777" w:rsidR="00D90AE2" w:rsidRPr="001B3D7B" w:rsidRDefault="00D90AE2" w:rsidP="004837A0">
      <w:pPr>
        <w:pStyle w:val="Caption"/>
        <w:spacing w:after="0" w:line="360" w:lineRule="auto"/>
        <w:jc w:val="both"/>
        <w:rPr>
          <w:rFonts w:ascii="Book Antiqua" w:hAnsi="Book Antiqua"/>
          <w:b w:val="0"/>
          <w:sz w:val="24"/>
          <w:szCs w:val="24"/>
          <w:lang w:val="en-US"/>
        </w:rPr>
      </w:pPr>
    </w:p>
    <w:p w14:paraId="086EE1E2" w14:textId="77777777" w:rsidR="00D90AE2" w:rsidRPr="001B3D7B" w:rsidRDefault="00D90AE2" w:rsidP="004837A0">
      <w:pPr>
        <w:pStyle w:val="Caption"/>
        <w:spacing w:after="0" w:line="360" w:lineRule="auto"/>
        <w:jc w:val="both"/>
        <w:rPr>
          <w:rFonts w:ascii="Book Antiqua" w:hAnsi="Book Antiqua"/>
          <w:b w:val="0"/>
          <w:sz w:val="24"/>
          <w:szCs w:val="24"/>
          <w:lang w:val="en-US"/>
        </w:rPr>
      </w:pPr>
    </w:p>
    <w:p w14:paraId="419F3455" w14:textId="77777777" w:rsidR="00D90AE2" w:rsidRPr="001B3D7B" w:rsidRDefault="00D90AE2" w:rsidP="004837A0">
      <w:pPr>
        <w:pStyle w:val="Caption"/>
        <w:spacing w:after="0" w:line="360" w:lineRule="auto"/>
        <w:jc w:val="both"/>
        <w:rPr>
          <w:rFonts w:ascii="Book Antiqua" w:hAnsi="Book Antiqua"/>
          <w:b w:val="0"/>
          <w:sz w:val="24"/>
          <w:szCs w:val="24"/>
          <w:lang w:val="en-US"/>
        </w:rPr>
      </w:pPr>
    </w:p>
    <w:p w14:paraId="182A9867" w14:textId="77777777" w:rsidR="00D90AE2" w:rsidRPr="001B3D7B" w:rsidRDefault="00D90AE2" w:rsidP="004837A0">
      <w:pPr>
        <w:pStyle w:val="Caption"/>
        <w:spacing w:after="0" w:line="360" w:lineRule="auto"/>
        <w:jc w:val="both"/>
        <w:rPr>
          <w:rFonts w:ascii="Book Antiqua" w:hAnsi="Book Antiqua"/>
          <w:b w:val="0"/>
          <w:sz w:val="24"/>
          <w:szCs w:val="24"/>
          <w:lang w:val="en-US"/>
        </w:rPr>
      </w:pPr>
    </w:p>
    <w:p w14:paraId="75E04C11" w14:textId="1FF16B2E" w:rsidR="00D90AE2" w:rsidRPr="001B3D7B" w:rsidRDefault="00D90AE2" w:rsidP="004837A0">
      <w:pPr>
        <w:pStyle w:val="Caption"/>
        <w:spacing w:after="0" w:line="360" w:lineRule="auto"/>
        <w:jc w:val="both"/>
        <w:rPr>
          <w:rFonts w:ascii="Book Antiqua" w:hAnsi="Book Antiqua"/>
          <w:b w:val="0"/>
          <w:sz w:val="24"/>
          <w:szCs w:val="24"/>
          <w:lang w:val="en-US"/>
        </w:rPr>
      </w:pPr>
      <w:r w:rsidRPr="001B3D7B">
        <w:rPr>
          <w:rFonts w:ascii="Book Antiqua" w:hAnsi="Book Antiqua"/>
          <w:noProof/>
          <w:sz w:val="24"/>
          <w:szCs w:val="24"/>
        </w:rPr>
        <w:drawing>
          <wp:inline distT="0" distB="0" distL="0" distR="0" wp14:anchorId="0BA97B16" wp14:editId="73AF5CB5">
            <wp:extent cx="5867400" cy="33568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88867" cy="3369112"/>
                    </a:xfrm>
                    <a:prstGeom prst="rect">
                      <a:avLst/>
                    </a:prstGeom>
                  </pic:spPr>
                </pic:pic>
              </a:graphicData>
            </a:graphic>
          </wp:inline>
        </w:drawing>
      </w:r>
    </w:p>
    <w:p w14:paraId="0B9DA09A" w14:textId="1541BB9F" w:rsidR="00376304" w:rsidRPr="001B3D7B" w:rsidRDefault="00F2370C" w:rsidP="004837A0">
      <w:pPr>
        <w:pStyle w:val="Caption"/>
        <w:spacing w:after="0" w:line="360" w:lineRule="auto"/>
        <w:jc w:val="both"/>
        <w:rPr>
          <w:rFonts w:ascii="Book Antiqua" w:hAnsi="Book Antiqua"/>
          <w:b w:val="0"/>
          <w:sz w:val="24"/>
          <w:szCs w:val="24"/>
          <w:lang w:val="en-US"/>
        </w:rPr>
      </w:pPr>
      <w:r w:rsidRPr="001B3D7B">
        <w:rPr>
          <w:rFonts w:ascii="Book Antiqua" w:hAnsi="Book Antiqua"/>
          <w:sz w:val="24"/>
          <w:szCs w:val="24"/>
        </w:rPr>
        <w:t xml:space="preserve">Figure </w:t>
      </w:r>
      <w:r w:rsidRPr="001B3D7B">
        <w:rPr>
          <w:rFonts w:ascii="Book Antiqua" w:hAnsi="Book Antiqua"/>
          <w:sz w:val="24"/>
          <w:szCs w:val="24"/>
        </w:rPr>
        <w:fldChar w:fldCharType="begin"/>
      </w:r>
      <w:r w:rsidRPr="001B3D7B">
        <w:rPr>
          <w:rFonts w:ascii="Book Antiqua" w:hAnsi="Book Antiqua"/>
          <w:sz w:val="24"/>
          <w:szCs w:val="24"/>
        </w:rPr>
        <w:instrText xml:space="preserve"> SEQ Figure \* ARABIC </w:instrText>
      </w:r>
      <w:r w:rsidRPr="001B3D7B">
        <w:rPr>
          <w:rFonts w:ascii="Book Antiqua" w:hAnsi="Book Antiqua"/>
          <w:sz w:val="24"/>
          <w:szCs w:val="24"/>
        </w:rPr>
        <w:fldChar w:fldCharType="separate"/>
      </w:r>
      <w:r w:rsidR="00D43798" w:rsidRPr="001B3D7B">
        <w:rPr>
          <w:rFonts w:ascii="Book Antiqua" w:hAnsi="Book Antiqua"/>
          <w:noProof/>
          <w:sz w:val="24"/>
          <w:szCs w:val="24"/>
        </w:rPr>
        <w:t>3</w:t>
      </w:r>
      <w:r w:rsidRPr="001B3D7B">
        <w:rPr>
          <w:rFonts w:ascii="Book Antiqua" w:hAnsi="Book Antiqua"/>
          <w:sz w:val="24"/>
          <w:szCs w:val="24"/>
        </w:rPr>
        <w:fldChar w:fldCharType="end"/>
      </w:r>
      <w:bookmarkEnd w:id="122"/>
      <w:bookmarkEnd w:id="123"/>
      <w:bookmarkEnd w:id="124"/>
      <w:r w:rsidRPr="001B3D7B">
        <w:rPr>
          <w:rFonts w:ascii="Book Antiqua" w:hAnsi="Book Antiqua"/>
          <w:sz w:val="24"/>
          <w:szCs w:val="24"/>
        </w:rPr>
        <w:t xml:space="preserve"> </w:t>
      </w:r>
      <w:r w:rsidR="00376304" w:rsidRPr="001B3D7B">
        <w:rPr>
          <w:rFonts w:ascii="Book Antiqua" w:hAnsi="Book Antiqua"/>
          <w:sz w:val="24"/>
          <w:szCs w:val="24"/>
          <w:lang w:val="en-US"/>
        </w:rPr>
        <w:t xml:space="preserve">Projected </w:t>
      </w:r>
      <w:r w:rsidR="00BC3CF8" w:rsidRPr="001B3D7B">
        <w:rPr>
          <w:rFonts w:ascii="Book Antiqua" w:hAnsi="Book Antiqua" w:cs="Tahoma"/>
          <w:sz w:val="24"/>
          <w:szCs w:val="24"/>
          <w:lang w:val="en-US"/>
        </w:rPr>
        <w:t>chronic hepatitis C</w:t>
      </w:r>
      <w:r w:rsidR="00376304" w:rsidRPr="001B3D7B">
        <w:rPr>
          <w:rFonts w:ascii="Book Antiqua" w:hAnsi="Book Antiqua"/>
          <w:sz w:val="24"/>
          <w:szCs w:val="24"/>
          <w:lang w:val="en-US"/>
        </w:rPr>
        <w:t xml:space="preserve">-related medical costs in China in the absence of effective </w:t>
      </w:r>
      <w:r w:rsidR="00BC3CF8" w:rsidRPr="001B3D7B">
        <w:rPr>
          <w:rFonts w:ascii="Book Antiqua" w:hAnsi="Book Antiqua"/>
          <w:sz w:val="24"/>
          <w:szCs w:val="24"/>
          <w:lang w:val="en-US"/>
        </w:rPr>
        <w:t>hepatitis C virus</w:t>
      </w:r>
      <w:r w:rsidR="00376304" w:rsidRPr="001B3D7B">
        <w:rPr>
          <w:rFonts w:ascii="Book Antiqua" w:hAnsi="Book Antiqua"/>
          <w:sz w:val="24"/>
          <w:szCs w:val="24"/>
          <w:lang w:val="en-US"/>
        </w:rPr>
        <w:t xml:space="preserve"> treatment</w:t>
      </w:r>
      <w:r w:rsidR="001945B7" w:rsidRPr="001B3D7B">
        <w:rPr>
          <w:rFonts w:ascii="Book Antiqua" w:hAnsi="Book Antiqua"/>
          <w:sz w:val="24"/>
          <w:szCs w:val="24"/>
          <w:lang w:val="en-US"/>
        </w:rPr>
        <w:t xml:space="preserve">. </w:t>
      </w:r>
      <w:r w:rsidR="001945B7" w:rsidRPr="001B3D7B">
        <w:rPr>
          <w:rFonts w:ascii="Book Antiqua" w:hAnsi="Book Antiqua"/>
          <w:b w:val="0"/>
          <w:sz w:val="24"/>
          <w:szCs w:val="24"/>
          <w:lang w:val="en-US"/>
        </w:rPr>
        <w:t>Estimation based on annual data (2005</w:t>
      </w:r>
      <w:r w:rsidR="00887364" w:rsidRPr="001B3D7B">
        <w:rPr>
          <w:rFonts w:ascii="Book Antiqua" w:hAnsi="Book Antiqua"/>
          <w:b w:val="0"/>
          <w:sz w:val="24"/>
          <w:szCs w:val="24"/>
          <w:lang w:val="en-US"/>
        </w:rPr>
        <w:t xml:space="preserve">–2013) </w:t>
      </w:r>
      <w:r w:rsidR="001945B7" w:rsidRPr="001B3D7B">
        <w:rPr>
          <w:rFonts w:ascii="Book Antiqua" w:hAnsi="Book Antiqua"/>
          <w:b w:val="0"/>
          <w:sz w:val="24"/>
          <w:szCs w:val="24"/>
          <w:lang w:val="en-US"/>
        </w:rPr>
        <w:t xml:space="preserve">of </w:t>
      </w:r>
      <w:r w:rsidR="00BC3CF8" w:rsidRPr="001B3D7B">
        <w:rPr>
          <w:rFonts w:ascii="Book Antiqua" w:hAnsi="Book Antiqua"/>
          <w:b w:val="0"/>
          <w:sz w:val="24"/>
          <w:szCs w:val="24"/>
          <w:lang w:val="en-US"/>
        </w:rPr>
        <w:t>hepatitis C virus</w:t>
      </w:r>
      <w:r w:rsidR="001945B7" w:rsidRPr="001B3D7B">
        <w:rPr>
          <w:rFonts w:ascii="Book Antiqua" w:hAnsi="Book Antiqua"/>
          <w:b w:val="0"/>
          <w:sz w:val="24"/>
          <w:szCs w:val="24"/>
          <w:lang w:val="en-US"/>
        </w:rPr>
        <w:t xml:space="preserve"> infection </w:t>
      </w:r>
      <w:r w:rsidR="00887364" w:rsidRPr="001B3D7B">
        <w:rPr>
          <w:rFonts w:ascii="Book Antiqua" w:hAnsi="Book Antiqua"/>
          <w:b w:val="0"/>
          <w:sz w:val="24"/>
          <w:szCs w:val="24"/>
          <w:lang w:val="en-US"/>
        </w:rPr>
        <w:t xml:space="preserve">cases </w:t>
      </w:r>
      <w:r w:rsidR="001945B7" w:rsidRPr="001B3D7B">
        <w:rPr>
          <w:rFonts w:ascii="Book Antiqua" w:hAnsi="Book Antiqua"/>
          <w:b w:val="0"/>
          <w:sz w:val="24"/>
          <w:szCs w:val="24"/>
          <w:lang w:val="en-US"/>
        </w:rPr>
        <w:t>from the Chinese Center for Disease Control and Prevention</w:t>
      </w:r>
      <w:r w:rsidR="009A4882" w:rsidRPr="001B3D7B">
        <w:rPr>
          <w:rFonts w:ascii="Book Antiqua" w:hAnsi="Book Antiqua"/>
          <w:b w:val="0"/>
          <w:sz w:val="24"/>
          <w:szCs w:val="24"/>
          <w:lang w:val="en-US"/>
        </w:rPr>
        <w:t>; graph generated using data reported in We</w:t>
      </w:r>
      <w:r w:rsidR="00BC3CF8" w:rsidRPr="001B3D7B">
        <w:rPr>
          <w:rFonts w:ascii="Book Antiqua" w:hAnsi="Book Antiqua"/>
          <w:b w:val="0"/>
          <w:sz w:val="24"/>
          <w:szCs w:val="24"/>
          <w:lang w:val="en-US"/>
        </w:rPr>
        <w:t>i</w:t>
      </w:r>
      <w:r w:rsidR="009A4882" w:rsidRPr="001B3D7B">
        <w:rPr>
          <w:rFonts w:ascii="Book Antiqua" w:hAnsi="Book Antiqua"/>
          <w:b w:val="0"/>
          <w:sz w:val="24"/>
          <w:szCs w:val="24"/>
          <w:lang w:val="en-US"/>
        </w:rPr>
        <w:t xml:space="preserve"> </w:t>
      </w:r>
      <w:r w:rsidR="009A4882" w:rsidRPr="001B3D7B">
        <w:rPr>
          <w:rFonts w:ascii="Book Antiqua" w:hAnsi="Book Antiqua"/>
          <w:b w:val="0"/>
          <w:i/>
          <w:sz w:val="24"/>
          <w:szCs w:val="24"/>
          <w:lang w:val="en-US"/>
        </w:rPr>
        <w:t>et al</w:t>
      </w:r>
      <w:r w:rsidR="00BC3CF8" w:rsidRPr="001B3D7B">
        <w:rPr>
          <w:rFonts w:ascii="Book Antiqua" w:hAnsi="Book Antiqua"/>
          <w:b w:val="0"/>
          <w:sz w:val="24"/>
          <w:szCs w:val="24"/>
          <w:lang w:val="en-US"/>
        </w:rPr>
        <w:fldChar w:fldCharType="begin"/>
      </w:r>
      <w:r w:rsidR="00BC3CF8" w:rsidRPr="001B3D7B">
        <w:rPr>
          <w:rFonts w:ascii="Book Antiqua" w:hAnsi="Book Antiqua"/>
          <w:b w:val="0"/>
          <w:sz w:val="24"/>
          <w:szCs w:val="24"/>
          <w:lang w:val="en-US"/>
        </w:rPr>
        <w:instrText xml:space="preserve"> ADDIN EN.CITE &lt;EndNote&gt;&lt;Cite&gt;&lt;Author&gt;Wei&lt;/Author&gt;&lt;Year&gt;2015&lt;/Year&gt;&lt;RecNum&gt;255&lt;/RecNum&gt;&lt;DisplayText&gt;&lt;style face="superscript"&gt;[88]&lt;/style&gt;&lt;/DisplayText&gt;&lt;record&gt;&lt;rec-number&gt;255&lt;/rec-number&gt;&lt;foreign-keys&gt;&lt;key app="EN" db-id="sxasv0zxffd0vieev5ax0p08222er2p0vwex" timestamp="1554101585"&gt;255&lt;/key&gt;&lt;/foreign-keys&gt;&lt;ref-type name="Journal Article"&gt;17&lt;/ref-type&gt;&lt;contributors&gt;&lt;authors&gt;&lt;author&gt;Wei, Lai&lt;/author&gt;&lt;author&gt;Kamae, Isao&lt;/author&gt;&lt;author&gt;Lee, Mei Hsuan&lt;/author&gt;&lt;author&gt;Li, Hong&lt;/author&gt;&lt;/authors&gt;&lt;/contributors&gt;&lt;titles&gt;&lt;title&gt;Hepatitis C viral infection disease burden in Asia&lt;/title&gt;&lt;secondary-title&gt;Value and Outcomes Spotlight&lt;/secondary-title&gt;&lt;/titles&gt;&lt;pages&gt;16-18&lt;/pages&gt;&lt;volume&gt;1&lt;/volume&gt;&lt;number&gt;3&lt;/number&gt;&lt;dates&gt;&lt;year&gt;2015&lt;/year&gt;&lt;/dates&gt;&lt;urls&gt;&lt;related-urls&gt;&lt;url&gt;https://www.ispor.org/docs/default-source/publications/value-outcomes-spotlight/may-june-2015/vos-hepatitis-c-in-asia.pdf?sfvrsn=9d7c841d_2&lt;/url&gt;&lt;/related-urls&gt;&lt;/urls&gt;&lt;access-date&gt;2019.03.29&lt;/access-date&gt;&lt;/record&gt;&lt;/Cite&gt;&lt;/EndNote&gt;</w:instrText>
      </w:r>
      <w:r w:rsidR="00BC3CF8" w:rsidRPr="001B3D7B">
        <w:rPr>
          <w:rFonts w:ascii="Book Antiqua" w:hAnsi="Book Antiqua"/>
          <w:b w:val="0"/>
          <w:sz w:val="24"/>
          <w:szCs w:val="24"/>
          <w:lang w:val="en-US"/>
        </w:rPr>
        <w:fldChar w:fldCharType="separate"/>
      </w:r>
      <w:r w:rsidR="00BC3CF8" w:rsidRPr="001B3D7B">
        <w:rPr>
          <w:rFonts w:ascii="Book Antiqua" w:hAnsi="Book Antiqua"/>
          <w:b w:val="0"/>
          <w:noProof/>
          <w:sz w:val="24"/>
          <w:szCs w:val="24"/>
          <w:vertAlign w:val="superscript"/>
          <w:lang w:val="en-US"/>
        </w:rPr>
        <w:t>[88]</w:t>
      </w:r>
      <w:r w:rsidR="00BC3CF8" w:rsidRPr="001B3D7B">
        <w:rPr>
          <w:rFonts w:ascii="Book Antiqua" w:hAnsi="Book Antiqua"/>
          <w:b w:val="0"/>
          <w:sz w:val="24"/>
          <w:szCs w:val="24"/>
          <w:lang w:val="en-US"/>
        </w:rPr>
        <w:fldChar w:fldCharType="end"/>
      </w:r>
      <w:r w:rsidR="009A4882" w:rsidRPr="001B3D7B">
        <w:rPr>
          <w:rFonts w:ascii="Book Antiqua" w:hAnsi="Book Antiqua"/>
          <w:b w:val="0"/>
          <w:sz w:val="24"/>
          <w:szCs w:val="24"/>
          <w:lang w:val="en-US"/>
        </w:rPr>
        <w:t>, 2015</w:t>
      </w:r>
      <w:r w:rsidR="00887364" w:rsidRPr="001B3D7B">
        <w:rPr>
          <w:rFonts w:ascii="Book Antiqua" w:hAnsi="Book Antiqua"/>
          <w:b w:val="0"/>
          <w:sz w:val="24"/>
          <w:szCs w:val="24"/>
          <w:lang w:val="en-US"/>
        </w:rPr>
        <w:t xml:space="preserve">. HCC: </w:t>
      </w:r>
      <w:r w:rsidR="00BC3CF8" w:rsidRPr="001B3D7B">
        <w:rPr>
          <w:rFonts w:ascii="Book Antiqua" w:hAnsi="Book Antiqua"/>
          <w:b w:val="0"/>
          <w:sz w:val="24"/>
          <w:szCs w:val="24"/>
          <w:lang w:val="en-US"/>
        </w:rPr>
        <w:t>H</w:t>
      </w:r>
      <w:r w:rsidR="00887364" w:rsidRPr="001B3D7B">
        <w:rPr>
          <w:rFonts w:ascii="Book Antiqua" w:hAnsi="Book Antiqua"/>
          <w:b w:val="0"/>
          <w:sz w:val="24"/>
          <w:szCs w:val="24"/>
          <w:lang w:val="en-US"/>
        </w:rPr>
        <w:t xml:space="preserve">epatocellular carcinoma. </w:t>
      </w:r>
    </w:p>
    <w:p w14:paraId="65AF27FA" w14:textId="77777777" w:rsidR="00376304" w:rsidRPr="001B3D7B" w:rsidRDefault="00376304" w:rsidP="004837A0">
      <w:pPr>
        <w:spacing w:after="0" w:line="360" w:lineRule="auto"/>
        <w:jc w:val="both"/>
        <w:rPr>
          <w:rFonts w:ascii="Book Antiqua" w:hAnsi="Book Antiqua"/>
          <w:sz w:val="24"/>
          <w:szCs w:val="24"/>
          <w:lang w:val="en-US"/>
        </w:rPr>
      </w:pPr>
    </w:p>
    <w:p w14:paraId="09D4A06B" w14:textId="43EF58A3" w:rsidR="00F76435" w:rsidRPr="001B3D7B" w:rsidRDefault="00F76435" w:rsidP="004837A0">
      <w:pPr>
        <w:spacing w:after="0" w:line="360" w:lineRule="auto"/>
        <w:jc w:val="both"/>
        <w:rPr>
          <w:rFonts w:ascii="Book Antiqua" w:hAnsi="Book Antiqua"/>
          <w:sz w:val="24"/>
          <w:szCs w:val="24"/>
          <w:lang w:val="en-US"/>
        </w:rPr>
      </w:pPr>
    </w:p>
    <w:p w14:paraId="0111AC6A" w14:textId="5C08929D" w:rsidR="00376304" w:rsidRPr="001B3D7B" w:rsidRDefault="00376304" w:rsidP="004837A0">
      <w:pPr>
        <w:spacing w:after="0" w:line="360" w:lineRule="auto"/>
        <w:jc w:val="both"/>
        <w:rPr>
          <w:rFonts w:ascii="Book Antiqua" w:hAnsi="Book Antiqua"/>
          <w:sz w:val="24"/>
          <w:szCs w:val="24"/>
          <w:lang w:val="en-US"/>
        </w:rPr>
      </w:pPr>
    </w:p>
    <w:p w14:paraId="4FED724B" w14:textId="6346783E" w:rsidR="00D90AE2" w:rsidRPr="001B3D7B" w:rsidRDefault="00D90AE2" w:rsidP="004837A0">
      <w:pPr>
        <w:spacing w:after="0" w:line="360" w:lineRule="auto"/>
        <w:jc w:val="both"/>
        <w:rPr>
          <w:rFonts w:ascii="Book Antiqua" w:hAnsi="Book Antiqua"/>
          <w:sz w:val="24"/>
          <w:szCs w:val="24"/>
          <w:lang w:val="en-US"/>
        </w:rPr>
      </w:pPr>
    </w:p>
    <w:p w14:paraId="217FC9ED" w14:textId="3A70461E" w:rsidR="00D90AE2" w:rsidRPr="001B3D7B" w:rsidRDefault="00D90AE2" w:rsidP="004837A0">
      <w:pPr>
        <w:spacing w:after="0" w:line="360" w:lineRule="auto"/>
        <w:jc w:val="both"/>
        <w:rPr>
          <w:rFonts w:ascii="Book Antiqua" w:hAnsi="Book Antiqua"/>
          <w:sz w:val="24"/>
          <w:szCs w:val="24"/>
          <w:lang w:val="en-US"/>
        </w:rPr>
      </w:pPr>
    </w:p>
    <w:p w14:paraId="003EC76B" w14:textId="2A20A57E" w:rsidR="00D90AE2" w:rsidRPr="001B3D7B" w:rsidRDefault="00D90AE2" w:rsidP="004837A0">
      <w:pPr>
        <w:spacing w:after="0" w:line="360" w:lineRule="auto"/>
        <w:jc w:val="both"/>
        <w:rPr>
          <w:rFonts w:ascii="Book Antiqua" w:hAnsi="Book Antiqua"/>
          <w:sz w:val="24"/>
          <w:szCs w:val="24"/>
          <w:lang w:val="en-US"/>
        </w:rPr>
      </w:pPr>
    </w:p>
    <w:p w14:paraId="4179898C" w14:textId="464CA3D9" w:rsidR="00D90AE2" w:rsidRPr="001B3D7B" w:rsidRDefault="00D90AE2" w:rsidP="004837A0">
      <w:pPr>
        <w:spacing w:after="0" w:line="360" w:lineRule="auto"/>
        <w:jc w:val="both"/>
        <w:rPr>
          <w:rFonts w:ascii="Book Antiqua" w:hAnsi="Book Antiqua"/>
          <w:sz w:val="24"/>
          <w:szCs w:val="24"/>
          <w:lang w:val="en-US"/>
        </w:rPr>
      </w:pPr>
    </w:p>
    <w:p w14:paraId="05368D0F" w14:textId="06A880A5" w:rsidR="00D90AE2" w:rsidRPr="001B3D7B" w:rsidRDefault="00D90AE2" w:rsidP="004837A0">
      <w:pPr>
        <w:spacing w:after="0" w:line="360" w:lineRule="auto"/>
        <w:jc w:val="both"/>
        <w:rPr>
          <w:rFonts w:ascii="Book Antiqua" w:hAnsi="Book Antiqua"/>
          <w:sz w:val="24"/>
          <w:szCs w:val="24"/>
          <w:lang w:val="en-US"/>
        </w:rPr>
      </w:pPr>
    </w:p>
    <w:p w14:paraId="095BF4B0" w14:textId="498FDA5C" w:rsidR="00D90AE2" w:rsidRPr="001B3D7B" w:rsidRDefault="00D90AE2" w:rsidP="004837A0">
      <w:pPr>
        <w:spacing w:after="0" w:line="360" w:lineRule="auto"/>
        <w:jc w:val="both"/>
        <w:rPr>
          <w:rFonts w:ascii="Book Antiqua" w:hAnsi="Book Antiqua"/>
          <w:sz w:val="24"/>
          <w:szCs w:val="24"/>
          <w:lang w:val="en-US"/>
        </w:rPr>
      </w:pPr>
    </w:p>
    <w:p w14:paraId="2EB8CAD9" w14:textId="462F31BA" w:rsidR="00D90AE2" w:rsidRPr="001B3D7B" w:rsidRDefault="00D90AE2" w:rsidP="004837A0">
      <w:pPr>
        <w:spacing w:after="0" w:line="360" w:lineRule="auto"/>
        <w:jc w:val="both"/>
        <w:rPr>
          <w:rFonts w:ascii="Book Antiqua" w:hAnsi="Book Antiqua"/>
          <w:sz w:val="24"/>
          <w:szCs w:val="24"/>
          <w:lang w:val="en-US"/>
        </w:rPr>
      </w:pPr>
    </w:p>
    <w:p w14:paraId="1B93861A" w14:textId="4EA6B11B" w:rsidR="00D90AE2" w:rsidRPr="001B3D7B" w:rsidRDefault="00D90AE2" w:rsidP="004837A0">
      <w:pPr>
        <w:spacing w:after="0" w:line="360" w:lineRule="auto"/>
        <w:jc w:val="both"/>
        <w:rPr>
          <w:rFonts w:ascii="Book Antiqua" w:hAnsi="Book Antiqua"/>
          <w:sz w:val="24"/>
          <w:szCs w:val="24"/>
          <w:lang w:val="en-US"/>
        </w:rPr>
      </w:pPr>
    </w:p>
    <w:p w14:paraId="6BE532F2" w14:textId="1541E966" w:rsidR="00D90AE2" w:rsidRPr="001B3D7B" w:rsidRDefault="00D90AE2" w:rsidP="004837A0">
      <w:pPr>
        <w:spacing w:after="0" w:line="360" w:lineRule="auto"/>
        <w:jc w:val="both"/>
        <w:rPr>
          <w:rFonts w:ascii="Book Antiqua" w:hAnsi="Book Antiqua"/>
          <w:sz w:val="24"/>
          <w:szCs w:val="24"/>
          <w:lang w:val="en-US"/>
        </w:rPr>
      </w:pPr>
    </w:p>
    <w:p w14:paraId="1CA3A37B" w14:textId="1469C888" w:rsidR="00D90AE2" w:rsidRPr="001B3D7B" w:rsidRDefault="00D90AE2" w:rsidP="004837A0">
      <w:pPr>
        <w:spacing w:after="0" w:line="360" w:lineRule="auto"/>
        <w:jc w:val="both"/>
        <w:rPr>
          <w:rFonts w:ascii="Book Antiqua" w:hAnsi="Book Antiqua"/>
          <w:sz w:val="24"/>
          <w:szCs w:val="24"/>
          <w:lang w:val="en-US"/>
        </w:rPr>
      </w:pPr>
    </w:p>
    <w:p w14:paraId="393EC653" w14:textId="770B7E10" w:rsidR="00D90AE2" w:rsidRPr="001B3D7B" w:rsidRDefault="00D90AE2" w:rsidP="004837A0">
      <w:pPr>
        <w:spacing w:after="0" w:line="360" w:lineRule="auto"/>
        <w:jc w:val="both"/>
        <w:rPr>
          <w:rFonts w:ascii="Book Antiqua" w:hAnsi="Book Antiqua"/>
          <w:sz w:val="24"/>
          <w:szCs w:val="24"/>
          <w:lang w:val="en-US"/>
        </w:rPr>
      </w:pPr>
    </w:p>
    <w:p w14:paraId="0EF01F0E" w14:textId="2B565318" w:rsidR="00D90AE2" w:rsidRPr="001B3D7B" w:rsidRDefault="00D90AE2" w:rsidP="004837A0">
      <w:pPr>
        <w:spacing w:after="0" w:line="360" w:lineRule="auto"/>
        <w:jc w:val="both"/>
        <w:rPr>
          <w:rFonts w:ascii="Book Antiqua" w:hAnsi="Book Antiqua"/>
          <w:sz w:val="24"/>
          <w:szCs w:val="24"/>
          <w:lang w:val="en-US"/>
        </w:rPr>
      </w:pPr>
      <w:r w:rsidRPr="001B3D7B">
        <w:rPr>
          <w:rFonts w:ascii="Book Antiqua" w:hAnsi="Book Antiqua"/>
          <w:noProof/>
          <w:sz w:val="24"/>
          <w:szCs w:val="24"/>
        </w:rPr>
        <w:drawing>
          <wp:inline distT="0" distB="0" distL="0" distR="0" wp14:anchorId="29BE90A5" wp14:editId="2C934750">
            <wp:extent cx="5791200" cy="4811151"/>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02519" cy="4820555"/>
                    </a:xfrm>
                    <a:prstGeom prst="rect">
                      <a:avLst/>
                    </a:prstGeom>
                  </pic:spPr>
                </pic:pic>
              </a:graphicData>
            </a:graphic>
          </wp:inline>
        </w:drawing>
      </w:r>
    </w:p>
    <w:p w14:paraId="14192685" w14:textId="156B4417" w:rsidR="00376304" w:rsidRPr="001B3D7B" w:rsidRDefault="00F2370C" w:rsidP="004837A0">
      <w:pPr>
        <w:pStyle w:val="Caption"/>
        <w:spacing w:after="0" w:line="360" w:lineRule="auto"/>
        <w:jc w:val="both"/>
        <w:rPr>
          <w:rFonts w:ascii="Book Antiqua" w:hAnsi="Book Antiqua"/>
          <w:sz w:val="24"/>
          <w:szCs w:val="24"/>
          <w:lang w:val="en-US"/>
        </w:rPr>
      </w:pPr>
      <w:bookmarkStart w:id="125" w:name="_Ref524609817"/>
      <w:r w:rsidRPr="001B3D7B">
        <w:rPr>
          <w:rFonts w:ascii="Book Antiqua" w:hAnsi="Book Antiqua"/>
          <w:sz w:val="24"/>
          <w:szCs w:val="24"/>
        </w:rPr>
        <w:t xml:space="preserve">Figure </w:t>
      </w:r>
      <w:r w:rsidRPr="001B3D7B">
        <w:rPr>
          <w:rFonts w:ascii="Book Antiqua" w:hAnsi="Book Antiqua"/>
          <w:sz w:val="24"/>
          <w:szCs w:val="24"/>
        </w:rPr>
        <w:fldChar w:fldCharType="begin"/>
      </w:r>
      <w:r w:rsidRPr="001B3D7B">
        <w:rPr>
          <w:rFonts w:ascii="Book Antiqua" w:hAnsi="Book Antiqua"/>
          <w:sz w:val="24"/>
          <w:szCs w:val="24"/>
        </w:rPr>
        <w:instrText xml:space="preserve"> SEQ Figure \* ARABIC </w:instrText>
      </w:r>
      <w:r w:rsidRPr="001B3D7B">
        <w:rPr>
          <w:rFonts w:ascii="Book Antiqua" w:hAnsi="Book Antiqua"/>
          <w:sz w:val="24"/>
          <w:szCs w:val="24"/>
        </w:rPr>
        <w:fldChar w:fldCharType="separate"/>
      </w:r>
      <w:r w:rsidR="00D43798" w:rsidRPr="001B3D7B">
        <w:rPr>
          <w:rFonts w:ascii="Book Antiqua" w:hAnsi="Book Antiqua"/>
          <w:noProof/>
          <w:sz w:val="24"/>
          <w:szCs w:val="24"/>
        </w:rPr>
        <w:t>4</w:t>
      </w:r>
      <w:r w:rsidRPr="001B3D7B">
        <w:rPr>
          <w:rFonts w:ascii="Book Antiqua" w:hAnsi="Book Antiqua"/>
          <w:sz w:val="24"/>
          <w:szCs w:val="24"/>
        </w:rPr>
        <w:fldChar w:fldCharType="end"/>
      </w:r>
      <w:bookmarkEnd w:id="125"/>
      <w:r w:rsidR="00376304" w:rsidRPr="001B3D7B">
        <w:rPr>
          <w:rFonts w:ascii="Book Antiqua" w:hAnsi="Book Antiqua"/>
          <w:sz w:val="24"/>
          <w:szCs w:val="24"/>
          <w:lang w:val="en-US"/>
        </w:rPr>
        <w:t xml:space="preserve"> Predicted reduction in </w:t>
      </w:r>
      <w:r w:rsidR="00D90AE2" w:rsidRPr="001B3D7B">
        <w:rPr>
          <w:rFonts w:ascii="Book Antiqua" w:hAnsi="Book Antiqua"/>
          <w:sz w:val="24"/>
          <w:szCs w:val="24"/>
          <w:lang w:val="en-US"/>
        </w:rPr>
        <w:t>hepatitis C virus</w:t>
      </w:r>
      <w:r w:rsidR="00376304" w:rsidRPr="001B3D7B">
        <w:rPr>
          <w:rFonts w:ascii="Book Antiqua" w:hAnsi="Book Antiqua"/>
          <w:sz w:val="24"/>
          <w:szCs w:val="24"/>
          <w:lang w:val="en-US"/>
        </w:rPr>
        <w:t xml:space="preserve">-related productivity loss with </w:t>
      </w:r>
      <w:r w:rsidR="00D90AE2" w:rsidRPr="001B3D7B">
        <w:rPr>
          <w:rFonts w:ascii="Book Antiqua" w:hAnsi="Book Antiqua"/>
          <w:sz w:val="24"/>
          <w:szCs w:val="24"/>
          <w:lang w:val="en-US"/>
        </w:rPr>
        <w:t>direct acting antiviral</w:t>
      </w:r>
      <w:r w:rsidR="00376304" w:rsidRPr="001B3D7B">
        <w:rPr>
          <w:rFonts w:ascii="Book Antiqua" w:hAnsi="Book Antiqua"/>
          <w:sz w:val="24"/>
          <w:szCs w:val="24"/>
          <w:lang w:val="en-US"/>
        </w:rPr>
        <w:t xml:space="preserve"> treatment.</w:t>
      </w:r>
      <w:r w:rsidR="005E1206" w:rsidRPr="001B3D7B">
        <w:rPr>
          <w:rFonts w:ascii="Book Antiqua" w:hAnsi="Book Antiqua"/>
          <w:sz w:val="24"/>
          <w:szCs w:val="24"/>
          <w:lang w:val="en-US"/>
        </w:rPr>
        <w:t xml:space="preserve"> </w:t>
      </w:r>
      <w:r w:rsidR="0016667B" w:rsidRPr="001B3D7B">
        <w:rPr>
          <w:rFonts w:ascii="Book Antiqua" w:hAnsi="Book Antiqua"/>
          <w:b w:val="0"/>
          <w:sz w:val="24"/>
          <w:szCs w:val="24"/>
          <w:lang w:val="en-US"/>
        </w:rPr>
        <w:t xml:space="preserve">Compared to no treatment, </w:t>
      </w:r>
      <w:r w:rsidR="00D90AE2" w:rsidRPr="001B3D7B">
        <w:rPr>
          <w:rFonts w:ascii="Book Antiqua" w:hAnsi="Book Antiqua"/>
          <w:b w:val="0"/>
          <w:sz w:val="24"/>
          <w:szCs w:val="24"/>
          <w:lang w:val="en-US"/>
        </w:rPr>
        <w:t>direct acting antiviral</w:t>
      </w:r>
      <w:r w:rsidR="0016667B" w:rsidRPr="001B3D7B">
        <w:rPr>
          <w:rFonts w:ascii="Book Antiqua" w:hAnsi="Book Antiqua"/>
          <w:b w:val="0"/>
          <w:sz w:val="24"/>
          <w:szCs w:val="24"/>
          <w:lang w:val="en-US"/>
        </w:rPr>
        <w:t xml:space="preserve"> </w:t>
      </w:r>
      <w:r w:rsidR="0016667B" w:rsidRPr="001B3D7B">
        <w:rPr>
          <w:rFonts w:ascii="Book Antiqua" w:hAnsi="Book Antiqua"/>
          <w:b w:val="0"/>
          <w:sz w:val="24"/>
          <w:szCs w:val="24"/>
          <w:lang w:val="en-US"/>
        </w:rPr>
        <w:lastRenderedPageBreak/>
        <w:t xml:space="preserve">treatment for GT1 </w:t>
      </w:r>
      <w:r w:rsidR="00D90AE2" w:rsidRPr="001B3D7B">
        <w:rPr>
          <w:rFonts w:ascii="Book Antiqua" w:hAnsi="Book Antiqua"/>
          <w:b w:val="0"/>
          <w:sz w:val="24"/>
          <w:szCs w:val="24"/>
          <w:lang w:val="en-US"/>
        </w:rPr>
        <w:t>hepatitis C virus</w:t>
      </w:r>
      <w:r w:rsidR="0016667B" w:rsidRPr="001B3D7B">
        <w:rPr>
          <w:rFonts w:ascii="Book Antiqua" w:hAnsi="Book Antiqua"/>
          <w:b w:val="0"/>
          <w:sz w:val="24"/>
          <w:szCs w:val="24"/>
          <w:lang w:val="en-US"/>
        </w:rPr>
        <w:t xml:space="preserve"> patients was predicted to reduce </w:t>
      </w:r>
      <w:r w:rsidR="00D73EB8" w:rsidRPr="001B3D7B">
        <w:rPr>
          <w:rFonts w:ascii="Book Antiqua" w:hAnsi="Book Antiqua"/>
          <w:b w:val="0"/>
          <w:sz w:val="24"/>
          <w:szCs w:val="24"/>
          <w:lang w:val="en-US"/>
        </w:rPr>
        <w:t>p</w:t>
      </w:r>
      <w:r w:rsidR="00024AD7" w:rsidRPr="001B3D7B">
        <w:rPr>
          <w:rFonts w:ascii="Book Antiqua" w:hAnsi="Book Antiqua"/>
          <w:b w:val="0"/>
          <w:sz w:val="24"/>
          <w:szCs w:val="24"/>
          <w:lang w:val="en-US"/>
        </w:rPr>
        <w:t>roductivity loss</w:t>
      </w:r>
      <w:r w:rsidR="0016667B" w:rsidRPr="001B3D7B">
        <w:rPr>
          <w:rFonts w:ascii="Book Antiqua" w:hAnsi="Book Antiqua"/>
          <w:b w:val="0"/>
          <w:sz w:val="24"/>
          <w:szCs w:val="24"/>
          <w:lang w:val="en-US"/>
        </w:rPr>
        <w:t xml:space="preserve"> </w:t>
      </w:r>
      <w:r w:rsidR="00024AD7" w:rsidRPr="001B3D7B">
        <w:rPr>
          <w:rFonts w:ascii="Book Antiqua" w:hAnsi="Book Antiqua"/>
          <w:b w:val="0"/>
          <w:sz w:val="24"/>
          <w:szCs w:val="24"/>
          <w:lang w:val="en-US"/>
        </w:rPr>
        <w:t>i</w:t>
      </w:r>
      <w:r w:rsidR="0016667B" w:rsidRPr="001B3D7B">
        <w:rPr>
          <w:rFonts w:ascii="Book Antiqua" w:hAnsi="Book Antiqua"/>
          <w:b w:val="0"/>
          <w:sz w:val="24"/>
          <w:szCs w:val="24"/>
          <w:lang w:val="en-US"/>
        </w:rPr>
        <w:t xml:space="preserve">n Singapore, </w:t>
      </w:r>
      <w:r w:rsidR="00024AD7" w:rsidRPr="001B3D7B">
        <w:rPr>
          <w:rFonts w:ascii="Book Antiqua" w:hAnsi="Book Antiqua"/>
          <w:b w:val="0"/>
          <w:sz w:val="24"/>
          <w:szCs w:val="24"/>
          <w:lang w:val="en-US"/>
        </w:rPr>
        <w:t>South Korea</w:t>
      </w:r>
      <w:r w:rsidR="0016667B" w:rsidRPr="001B3D7B">
        <w:rPr>
          <w:rFonts w:ascii="Book Antiqua" w:hAnsi="Book Antiqua"/>
          <w:b w:val="0"/>
          <w:sz w:val="24"/>
          <w:szCs w:val="24"/>
          <w:lang w:val="en-US"/>
        </w:rPr>
        <w:t xml:space="preserve"> (A</w:t>
      </w:r>
      <w:r w:rsidR="00D90AE2" w:rsidRPr="001B3D7B">
        <w:rPr>
          <w:rFonts w:ascii="Book Antiqua" w:hAnsi="Book Antiqua"/>
          <w:b w:val="0"/>
          <w:sz w:val="24"/>
          <w:szCs w:val="24"/>
          <w:lang w:val="en-US"/>
        </w:rPr>
        <w:t xml:space="preserve"> and </w:t>
      </w:r>
      <w:r w:rsidR="0016667B" w:rsidRPr="001B3D7B">
        <w:rPr>
          <w:rFonts w:ascii="Book Antiqua" w:hAnsi="Book Antiqua"/>
          <w:b w:val="0"/>
          <w:sz w:val="24"/>
          <w:szCs w:val="24"/>
          <w:lang w:val="en-US"/>
        </w:rPr>
        <w:t>B</w:t>
      </w:r>
      <w:r w:rsidR="00D90AE2" w:rsidRPr="001B3D7B">
        <w:rPr>
          <w:rFonts w:ascii="Book Antiqua" w:hAnsi="Book Antiqua"/>
          <w:b w:val="0"/>
          <w:sz w:val="24"/>
          <w:szCs w:val="24"/>
          <w:lang w:val="en-US"/>
        </w:rPr>
        <w:t>: A</w:t>
      </w:r>
      <w:r w:rsidR="0016667B" w:rsidRPr="001B3D7B">
        <w:rPr>
          <w:rFonts w:ascii="Book Antiqua" w:hAnsi="Book Antiqua"/>
          <w:b w:val="0"/>
          <w:sz w:val="24"/>
          <w:szCs w:val="24"/>
          <w:lang w:val="en-US"/>
        </w:rPr>
        <w:t xml:space="preserve">dapted </w:t>
      </w:r>
      <w:r w:rsidR="00152035" w:rsidRPr="001B3D7B">
        <w:rPr>
          <w:rFonts w:ascii="Book Antiqua" w:hAnsi="Book Antiqua"/>
          <w:b w:val="0"/>
          <w:sz w:val="24"/>
          <w:szCs w:val="24"/>
          <w:lang w:val="en-US"/>
        </w:rPr>
        <w:t xml:space="preserve">with permission </w:t>
      </w:r>
      <w:r w:rsidR="0016667B" w:rsidRPr="001B3D7B">
        <w:rPr>
          <w:rFonts w:ascii="Book Antiqua" w:hAnsi="Book Antiqua"/>
          <w:b w:val="0"/>
          <w:sz w:val="24"/>
          <w:szCs w:val="24"/>
          <w:lang w:val="en-US"/>
        </w:rPr>
        <w:t xml:space="preserve">from </w:t>
      </w:r>
      <w:proofErr w:type="spellStart"/>
      <w:r w:rsidR="0016667B" w:rsidRPr="001B3D7B">
        <w:rPr>
          <w:rFonts w:ascii="Book Antiqua" w:hAnsi="Book Antiqua"/>
          <w:b w:val="0"/>
          <w:sz w:val="24"/>
          <w:szCs w:val="24"/>
          <w:lang w:val="en-US"/>
        </w:rPr>
        <w:t>Younossi</w:t>
      </w:r>
      <w:proofErr w:type="spellEnd"/>
      <w:r w:rsidR="0016667B" w:rsidRPr="001B3D7B">
        <w:rPr>
          <w:rFonts w:ascii="Book Antiqua" w:hAnsi="Book Antiqua"/>
          <w:b w:val="0"/>
          <w:sz w:val="24"/>
          <w:szCs w:val="24"/>
          <w:lang w:val="en-US"/>
        </w:rPr>
        <w:t xml:space="preserve"> </w:t>
      </w:r>
      <w:r w:rsidR="0016667B" w:rsidRPr="001B3D7B">
        <w:rPr>
          <w:rFonts w:ascii="Book Antiqua" w:hAnsi="Book Antiqua"/>
          <w:b w:val="0"/>
          <w:i/>
          <w:sz w:val="24"/>
          <w:szCs w:val="24"/>
          <w:lang w:val="en-US"/>
        </w:rPr>
        <w:t>et al</w:t>
      </w:r>
      <w:r w:rsidR="00D90AE2" w:rsidRPr="001B3D7B">
        <w:rPr>
          <w:rFonts w:ascii="Book Antiqua" w:hAnsi="Book Antiqua"/>
          <w:b w:val="0"/>
          <w:sz w:val="24"/>
          <w:szCs w:val="24"/>
          <w:vertAlign w:val="superscript"/>
          <w:lang w:val="en-US"/>
        </w:rPr>
        <w:t>[</w:t>
      </w:r>
      <w:r w:rsidR="00D90AE2" w:rsidRPr="001B3D7B">
        <w:rPr>
          <w:rFonts w:ascii="Book Antiqua" w:hAnsi="Book Antiqua"/>
          <w:b w:val="0"/>
          <w:noProof/>
          <w:sz w:val="24"/>
          <w:szCs w:val="24"/>
          <w:vertAlign w:val="superscript"/>
          <w:lang w:val="en-US"/>
        </w:rPr>
        <w:t>104]</w:t>
      </w:r>
      <w:r w:rsidR="0016667B" w:rsidRPr="001B3D7B">
        <w:rPr>
          <w:rFonts w:ascii="Book Antiqua" w:hAnsi="Book Antiqua"/>
          <w:b w:val="0"/>
          <w:sz w:val="24"/>
          <w:szCs w:val="24"/>
          <w:lang w:val="en-US"/>
        </w:rPr>
        <w:t>, 2017) and China</w:t>
      </w:r>
      <w:r w:rsidR="000906F8" w:rsidRPr="001B3D7B">
        <w:rPr>
          <w:rFonts w:ascii="Book Antiqua" w:hAnsi="Book Antiqua"/>
          <w:b w:val="0"/>
          <w:sz w:val="24"/>
          <w:szCs w:val="24"/>
          <w:lang w:val="en-US"/>
        </w:rPr>
        <w:t xml:space="preserve"> (C</w:t>
      </w:r>
      <w:r w:rsidR="00D90AE2" w:rsidRPr="001B3D7B">
        <w:rPr>
          <w:rFonts w:ascii="Book Antiqua" w:hAnsi="Book Antiqua"/>
          <w:b w:val="0"/>
          <w:sz w:val="24"/>
          <w:szCs w:val="24"/>
          <w:lang w:val="en-US"/>
        </w:rPr>
        <w:t>: G</w:t>
      </w:r>
      <w:r w:rsidR="00826596" w:rsidRPr="001B3D7B">
        <w:rPr>
          <w:rFonts w:ascii="Book Antiqua" w:hAnsi="Book Antiqua"/>
          <w:b w:val="0"/>
          <w:sz w:val="24"/>
          <w:szCs w:val="24"/>
          <w:lang w:val="en-US"/>
        </w:rPr>
        <w:t xml:space="preserve">raph generated using data reported in </w:t>
      </w:r>
      <w:r w:rsidR="00127577" w:rsidRPr="001B3D7B">
        <w:rPr>
          <w:rFonts w:ascii="Book Antiqua" w:hAnsi="Book Antiqua"/>
          <w:b w:val="0"/>
          <w:sz w:val="24"/>
          <w:szCs w:val="24"/>
          <w:lang w:val="en-US"/>
        </w:rPr>
        <w:t xml:space="preserve">Ye </w:t>
      </w:r>
      <w:r w:rsidR="00127577" w:rsidRPr="001B3D7B">
        <w:rPr>
          <w:rFonts w:ascii="Book Antiqua" w:hAnsi="Book Antiqua"/>
          <w:b w:val="0"/>
          <w:i/>
          <w:sz w:val="24"/>
          <w:szCs w:val="24"/>
          <w:lang w:val="en-US"/>
        </w:rPr>
        <w:t>et al</w:t>
      </w:r>
      <w:r w:rsidR="00D90AE2" w:rsidRPr="001B3D7B">
        <w:rPr>
          <w:rFonts w:ascii="Book Antiqua" w:hAnsi="Book Antiqua"/>
          <w:b w:val="0"/>
          <w:sz w:val="24"/>
          <w:szCs w:val="24"/>
          <w:lang w:val="en-US"/>
        </w:rPr>
        <w:fldChar w:fldCharType="begin">
          <w:fldData xml:space="preserve">PEVuZE5vdGU+PENpdGU+PEF1dGhvcj5Zb3Vub3NzaTwvQXV0aG9yPjxZZWFyPjIwMTg8L1llYXI+
PFJlY051bT40NDwvUmVjTnVtPjxEaXNwbGF5VGV4dD48c3R5bGUgZmFjZT0ic3VwZXJzY3JpcHQi
Pls5MSwgMTA0XTwvc3R5bGU+PC9EaXNwbGF5VGV4dD48cmVjb3JkPjxyZWMtbnVtYmVyPjQ0PC9y
ZWMtbnVtYmVyPjxmb3JlaWduLWtleXM+PGtleSBhcHA9IkVOIiBkYi1pZD0ic3hhc3YwenhmZmQw
dmllZXY1YXgwcDA4MjIyZXIycDB2d2V4IiB0aW1lc3RhbXA9IjE1MTk2NDI4OTkiPjQ0PC9rZXk+
PGtleSBhcHA9IkVOV2ViIiBkYi1pZD0iIj4wPC9rZXk+PC9mb3JlaWduLWtleXM+PHJlZi10eXBl
IG5hbWU9IkpvdXJuYWwgQXJ0aWNsZSI+MTc8L3JlZi10eXBlPjxjb250cmlidXRvcnM+PGF1dGhv
cnM+PGF1dGhvcj5Zb3Vub3NzaSwgWi4gTS48L2F1dGhvcj48YXV0aG9yPkNoYW4sIEguIEwuIFku
PC9hdXRob3I+PGF1dGhvcj5EYW4sIFkuIFkuPC9hdXRob3I+PGF1dGhvcj5MZWUsIE0uIEguPC9h
dXRob3I+PGF1dGhvcj5MaW0sIFkuIFMuPC9hdXRob3I+PGF1dGhvcj5LcnVnZXIsIEUuPC9hdXRo
b3I+PGF1dGhvcj5UYW4sIFMuIEMuPC9hdXRob3I+PC9hdXRob3JzPjwvY29udHJpYnV0b3JzPjxh
dXRoLWFkZHJlc3M+Q2VudGVyIGZvciBMaXZlciBEaXNlYXNlcywgRGVwYXJ0bWVudCBvZiBNZWRp
Y2luZSwgSW5vdmEgRmFpcmZheCBIb3NwaXRhbCwgRmFsbHMgQ2h1cmNoLCBWQSwgVVNBLiYjeEQ7
QmV0dHkgYW5kIEd1eSBCZWF0dHkgQ2VudGVyIGZvciBJbnRlZ3JhdGVkIFJlc2VhcmNoLCBJbm92
YSBIZWFsdGggU3lzdGVtLCBGYWxscyBDaHVyY2gsIFZBLCBVU0EuJiN4RDtJbnN0aXR1dGUgb2Yg
RGlnZXN0aXZlIERpc2Vhc2UsIFRoZSBDaGluZXNlIFVuaXZlcnNpdHkgb2YgSG9uZyBLb25nLCBI
b25nIEtvbmcsIEhvbmcgS29uZy4mI3hEO1VuaXZlcnNpdHkgTWVkaWNpbmUgQ2x1c3RlciwgTmF0
aW9uYWwgVW5pdmVyc2l0eSBIb3NwaXRhbCwgU2luZ2Fwb3JlIENpdHksIFNpbmdhcG9yZS4mI3hE
O05hdGlvbmFsIFlhbmctTWluZyBVbml2ZXJzaXR5LCBUYWlwZWksIFRhaXdhbi4mI3hEO0RlcGFy
dG1lbnQgb2YgR2FzdHJvZW50ZXJvbG9neSwgQXNhbiBNZWRpY2FsIENlbnRyZSwgVW5pdmVyc2l0
eSBvZiBVbHNhbiBDb2xsZWdlIG9mIE1lZGljaW5lLCBTZW91bCwgU291dGggS29yZWEuJiN4RDtJ
TVMgSGVhbHRoLCBTaW5nYXBvcmUgQ2l0eSwgU2luZ2Fwb3JlLjwvYXV0aC1hZGRyZXNzPjx0aXRs
ZXM+PHRpdGxlPkltcGFjdCBvZiBsZWRpcGFzdmlyL3NvZm9zYnV2aXIgb24gdGhlIHdvcmsgcHJv
ZHVjdGl2aXR5IG9mIGdlbm90eXBlIDEgY2hyb25pYyBoZXBhdGl0aXMgQyBwYXRpZW50cyBpbiBB
c2lhPC90aXRsZT48c2Vjb25kYXJ5LXRpdGxlPkogVmlyYWwgSGVwYXQ8L3NlY29uZGFyeS10aXRs
ZT48L3RpdGxlcz48cGVyaW9kaWNhbD48ZnVsbC10aXRsZT5Kb3VybmFsIG9mIFZpcmFsIEhlcGF0
aXRpczwvZnVsbC10aXRsZT48YWJici0xPkouIFZpcmFsIEhlcGF0LjwvYWJici0xPjxhYmJyLTI+
SiBWaXJhbCBIZXBhdDwvYWJici0yPjwvcGVyaW9kaWNhbD48cGFnZXM+MjI4LTIzNTwvcGFnZXM+
PHZvbHVtZT4yNTwvdm9sdW1lPjxudW1iZXI+MzwvbnVtYmVyPjxlZGl0aW9uPjIwMTcvMTAvMjE8
L2VkaXRpb24+PGtleXdvcmRzPjxrZXl3b3JkPkFzaWE8L2tleXdvcmQ+PGtleXdvcmQ+ZWNvbm9t
aWM8L2tleXdvcmQ+PGtleXdvcmQ+aGVwYXRpdGlzIEM8L2tleXdvcmQ+PGtleXdvcmQ+cHJvZHVj
dGl2aXR5IGxvc3Nlczwva2V5d29yZD48a2V5d29yZD53b3JrIHByb2R1Y3Rpdml0eTwva2V5d29y
ZD48L2tleXdvcmRzPjxkYXRlcz48eWVhcj4yMDE4PC95ZWFyPjxwdWItZGF0ZXM+PGRhdGU+T2N0
IDIwPC9kYXRlPjwvcHViLWRhdGVzPjwvZGF0ZXM+PGlzYm4+MTM2NS0yODkzIChFbGVjdHJvbmlj
KSYjeEQ7MTM1Mi0wNTA0IChMaW5raW5nKTwvaXNibj48YWNjZXNzaW9uLW51bT4yOTA1MzkwOTwv
YWNjZXNzaW9uLW51bT48dXJscz48cmVsYXRlZC11cmxzPjx1cmw+aHR0cHM6Ly93d3cubmNiaS5u
bG0ubmloLmdvdi9wdWJtZWQvMjkwNTM5MDk8L3VybD48L3JlbGF0ZWQtdXJscz48L3VybHM+PGVs
ZWN0cm9uaWMtcmVzb3VyY2UtbnVtPjEwLjExMTEvanZoLjEyODA4PC9lbGVjdHJvbmljLXJlc291
cmNlLW51bT48L3JlY29yZD48L0NpdGU+PENpdGU+PEF1dGhvcj5ZZTwvQXV0aG9yPjxZZWFyPjIw
MTg8L1llYXI+PFJlY051bT4xODM8L1JlY051bT48cmVjb3JkPjxyZWMtbnVtYmVyPjE4MzwvcmVj
LW51bWJlcj48Zm9yZWlnbi1rZXlzPjxrZXkgYXBwPSJFTiIgZGItaWQ9InN4YXN2MHp4ZmZkMHZp
ZWV2NWF4MHAwODIyMmVyMnAwdndleCIgdGltZXN0YW1wPSIxNTI4MDk2NDQ0Ij4xODM8L2tleT48
L2ZvcmVpZ24ta2V5cz48cmVmLXR5cGUgbmFtZT0iQ29uZmVyZW5jZSBQYXBlciI+NDc8L3JlZi10
eXBlPjxjb250cmlidXRvcnM+PGF1dGhvcnM+PGF1dGhvcj5ZZSwgWC48L2F1dGhvcj48YXV0aG9y
Plh1LCBYLjwvYXV0aG9yPjxhdXRob3I+WGllLCBRLjwvYXV0aG9yPjxhdXRob3I+VGFuZywgSC48
L2F1dGhvcj48YXV0aG9yPlh1YW4sIEouPC9hdXRob3I+PC9hdXRob3JzPjwvY29udHJpYnV0b3Jz
Pjx0aXRsZXM+PHRpdGxlPkltcGFjdCBvZiBzb2Zvc2J1dmlyLWJhc2VkIHJlZ2ltZW5zIGZvciBj
aHJvbmljIGhlcGF0aXRpcyBDIGluZmVjdGlvbjogQSB3b3JrIHByb2R1Y3Rpdml0eSBtb2RlbCBm
cm9tIG1haW5sYW5kIENoaW5hPC90aXRsZT48c2Vjb25kYXJ5LXRpdGxlPlZhbHVlIEhlYWx0aCAy
MDE4OzIxIFN1cHBsIDI6IFByb2NlZWRpbmdzIG9mIElTUE9SIDh0aCBBc2lhLVBhY2lmaWMgQ29u
ZmVyZW5jZTwvc2Vjb25kYXJ5LXRpdGxlPjwvdGl0bGVzPjxwYWdlcz5TNjwvcGFnZXM+PHZvbHVt
ZT4yMTwvdm9sdW1lPjxudW1iZXI+UzI8L251bWJlcj48ZGF0ZXM+PHllYXI+MjAxODwveWVhcj48
cHViLWRhdGVzPjxkYXRlPjIwMTggU2VwIDgtMTE8L2RhdGU+PC9wdWItZGF0ZXM+PC9kYXRlcz48
cHViLWxvY2F0aW9uPlRva3lvLCBKYXBhbjwvcHViLWxvY2F0aW9uPjxwdWJsaXNoZXI+RWxzZXZp
ZXI8L3B1Ymxpc2hlcj48d29yay10eXBlPkFic3RyYWN0IElOMTwvd29yay10eXBlPjx1cmxzPjwv
dXJscz48L3JlY29yZD48L0NpdGU+PC9FbmROb3RlPn==
</w:fldData>
        </w:fldChar>
      </w:r>
      <w:r w:rsidR="00D90AE2" w:rsidRPr="001B3D7B">
        <w:rPr>
          <w:rFonts w:ascii="Book Antiqua" w:hAnsi="Book Antiqua"/>
          <w:b w:val="0"/>
          <w:sz w:val="24"/>
          <w:szCs w:val="24"/>
          <w:lang w:val="en-US"/>
        </w:rPr>
        <w:instrText xml:space="preserve"> ADDIN EN.CITE </w:instrText>
      </w:r>
      <w:r w:rsidR="00D90AE2" w:rsidRPr="001B3D7B">
        <w:rPr>
          <w:rFonts w:ascii="Book Antiqua" w:hAnsi="Book Antiqua"/>
          <w:b w:val="0"/>
          <w:sz w:val="24"/>
          <w:szCs w:val="24"/>
          <w:lang w:val="en-US"/>
        </w:rPr>
        <w:fldChar w:fldCharType="begin">
          <w:fldData xml:space="preserve">PEVuZE5vdGU+PENpdGU+PEF1dGhvcj5Zb3Vub3NzaTwvQXV0aG9yPjxZZWFyPjIwMTg8L1llYXI+
PFJlY051bT40NDwvUmVjTnVtPjxEaXNwbGF5VGV4dD48c3R5bGUgZmFjZT0ic3VwZXJzY3JpcHQi
Pls5MSwgMTA0XTwvc3R5bGU+PC9EaXNwbGF5VGV4dD48cmVjb3JkPjxyZWMtbnVtYmVyPjQ0PC9y
ZWMtbnVtYmVyPjxmb3JlaWduLWtleXM+PGtleSBhcHA9IkVOIiBkYi1pZD0ic3hhc3YwenhmZmQw
dmllZXY1YXgwcDA4MjIyZXIycDB2d2V4IiB0aW1lc3RhbXA9IjE1MTk2NDI4OTkiPjQ0PC9rZXk+
PGtleSBhcHA9IkVOV2ViIiBkYi1pZD0iIj4wPC9rZXk+PC9mb3JlaWduLWtleXM+PHJlZi10eXBl
IG5hbWU9IkpvdXJuYWwgQXJ0aWNsZSI+MTc8L3JlZi10eXBlPjxjb250cmlidXRvcnM+PGF1dGhv
cnM+PGF1dGhvcj5Zb3Vub3NzaSwgWi4gTS48L2F1dGhvcj48YXV0aG9yPkNoYW4sIEguIEwuIFku
PC9hdXRob3I+PGF1dGhvcj5EYW4sIFkuIFkuPC9hdXRob3I+PGF1dGhvcj5MZWUsIE0uIEguPC9h
dXRob3I+PGF1dGhvcj5MaW0sIFkuIFMuPC9hdXRob3I+PGF1dGhvcj5LcnVnZXIsIEUuPC9hdXRo
b3I+PGF1dGhvcj5UYW4sIFMuIEMuPC9hdXRob3I+PC9hdXRob3JzPjwvY29udHJpYnV0b3JzPjxh
dXRoLWFkZHJlc3M+Q2VudGVyIGZvciBMaXZlciBEaXNlYXNlcywgRGVwYXJ0bWVudCBvZiBNZWRp
Y2luZSwgSW5vdmEgRmFpcmZheCBIb3NwaXRhbCwgRmFsbHMgQ2h1cmNoLCBWQSwgVVNBLiYjeEQ7
QmV0dHkgYW5kIEd1eSBCZWF0dHkgQ2VudGVyIGZvciBJbnRlZ3JhdGVkIFJlc2VhcmNoLCBJbm92
YSBIZWFsdGggU3lzdGVtLCBGYWxscyBDaHVyY2gsIFZBLCBVU0EuJiN4RDtJbnN0aXR1dGUgb2Yg
RGlnZXN0aXZlIERpc2Vhc2UsIFRoZSBDaGluZXNlIFVuaXZlcnNpdHkgb2YgSG9uZyBLb25nLCBI
b25nIEtvbmcsIEhvbmcgS29uZy4mI3hEO1VuaXZlcnNpdHkgTWVkaWNpbmUgQ2x1c3RlciwgTmF0
aW9uYWwgVW5pdmVyc2l0eSBIb3NwaXRhbCwgU2luZ2Fwb3JlIENpdHksIFNpbmdhcG9yZS4mI3hE
O05hdGlvbmFsIFlhbmctTWluZyBVbml2ZXJzaXR5LCBUYWlwZWksIFRhaXdhbi4mI3hEO0RlcGFy
dG1lbnQgb2YgR2FzdHJvZW50ZXJvbG9neSwgQXNhbiBNZWRpY2FsIENlbnRyZSwgVW5pdmVyc2l0
eSBvZiBVbHNhbiBDb2xsZWdlIG9mIE1lZGljaW5lLCBTZW91bCwgU291dGggS29yZWEuJiN4RDtJ
TVMgSGVhbHRoLCBTaW5nYXBvcmUgQ2l0eSwgU2luZ2Fwb3JlLjwvYXV0aC1hZGRyZXNzPjx0aXRs
ZXM+PHRpdGxlPkltcGFjdCBvZiBsZWRpcGFzdmlyL3NvZm9zYnV2aXIgb24gdGhlIHdvcmsgcHJv
ZHVjdGl2aXR5IG9mIGdlbm90eXBlIDEgY2hyb25pYyBoZXBhdGl0aXMgQyBwYXRpZW50cyBpbiBB
c2lhPC90aXRsZT48c2Vjb25kYXJ5LXRpdGxlPkogVmlyYWwgSGVwYXQ8L3NlY29uZGFyeS10aXRs
ZT48L3RpdGxlcz48cGVyaW9kaWNhbD48ZnVsbC10aXRsZT5Kb3VybmFsIG9mIFZpcmFsIEhlcGF0
aXRpczwvZnVsbC10aXRsZT48YWJici0xPkouIFZpcmFsIEhlcGF0LjwvYWJici0xPjxhYmJyLTI+
SiBWaXJhbCBIZXBhdDwvYWJici0yPjwvcGVyaW9kaWNhbD48cGFnZXM+MjI4LTIzNTwvcGFnZXM+
PHZvbHVtZT4yNTwvdm9sdW1lPjxudW1iZXI+MzwvbnVtYmVyPjxlZGl0aW9uPjIwMTcvMTAvMjE8
L2VkaXRpb24+PGtleXdvcmRzPjxrZXl3b3JkPkFzaWE8L2tleXdvcmQ+PGtleXdvcmQ+ZWNvbm9t
aWM8L2tleXdvcmQ+PGtleXdvcmQ+aGVwYXRpdGlzIEM8L2tleXdvcmQ+PGtleXdvcmQ+cHJvZHVj
dGl2aXR5IGxvc3Nlczwva2V5d29yZD48a2V5d29yZD53b3JrIHByb2R1Y3Rpdml0eTwva2V5d29y
ZD48L2tleXdvcmRzPjxkYXRlcz48eWVhcj4yMDE4PC95ZWFyPjxwdWItZGF0ZXM+PGRhdGU+T2N0
IDIwPC9kYXRlPjwvcHViLWRhdGVzPjwvZGF0ZXM+PGlzYm4+MTM2NS0yODkzIChFbGVjdHJvbmlj
KSYjeEQ7MTM1Mi0wNTA0IChMaW5raW5nKTwvaXNibj48YWNjZXNzaW9uLW51bT4yOTA1MzkwOTwv
YWNjZXNzaW9uLW51bT48dXJscz48cmVsYXRlZC11cmxzPjx1cmw+aHR0cHM6Ly93d3cubmNiaS5u
bG0ubmloLmdvdi9wdWJtZWQvMjkwNTM5MDk8L3VybD48L3JlbGF0ZWQtdXJscz48L3VybHM+PGVs
ZWN0cm9uaWMtcmVzb3VyY2UtbnVtPjEwLjExMTEvanZoLjEyODA4PC9lbGVjdHJvbmljLXJlc291
cmNlLW51bT48L3JlY29yZD48L0NpdGU+PENpdGU+PEF1dGhvcj5ZZTwvQXV0aG9yPjxZZWFyPjIw
MTg8L1llYXI+PFJlY051bT4xODM8L1JlY051bT48cmVjb3JkPjxyZWMtbnVtYmVyPjE4MzwvcmVj
LW51bWJlcj48Zm9yZWlnbi1rZXlzPjxrZXkgYXBwPSJFTiIgZGItaWQ9InN4YXN2MHp4ZmZkMHZp
ZWV2NWF4MHAwODIyMmVyMnAwdndleCIgdGltZXN0YW1wPSIxNTI4MDk2NDQ0Ij4xODM8L2tleT48
L2ZvcmVpZ24ta2V5cz48cmVmLXR5cGUgbmFtZT0iQ29uZmVyZW5jZSBQYXBlciI+NDc8L3JlZi10
eXBlPjxjb250cmlidXRvcnM+PGF1dGhvcnM+PGF1dGhvcj5ZZSwgWC48L2F1dGhvcj48YXV0aG9y
Plh1LCBYLjwvYXV0aG9yPjxhdXRob3I+WGllLCBRLjwvYXV0aG9yPjxhdXRob3I+VGFuZywgSC48
L2F1dGhvcj48YXV0aG9yPlh1YW4sIEouPC9hdXRob3I+PC9hdXRob3JzPjwvY29udHJpYnV0b3Jz
Pjx0aXRsZXM+PHRpdGxlPkltcGFjdCBvZiBzb2Zvc2J1dmlyLWJhc2VkIHJlZ2ltZW5zIGZvciBj
aHJvbmljIGhlcGF0aXRpcyBDIGluZmVjdGlvbjogQSB3b3JrIHByb2R1Y3Rpdml0eSBtb2RlbCBm
cm9tIG1haW5sYW5kIENoaW5hPC90aXRsZT48c2Vjb25kYXJ5LXRpdGxlPlZhbHVlIEhlYWx0aCAy
MDE4OzIxIFN1cHBsIDI6IFByb2NlZWRpbmdzIG9mIElTUE9SIDh0aCBBc2lhLVBhY2lmaWMgQ29u
ZmVyZW5jZTwvc2Vjb25kYXJ5LXRpdGxlPjwvdGl0bGVzPjxwYWdlcz5TNjwvcGFnZXM+PHZvbHVt
ZT4yMTwvdm9sdW1lPjxudW1iZXI+UzI8L251bWJlcj48ZGF0ZXM+PHllYXI+MjAxODwveWVhcj48
cHViLWRhdGVzPjxkYXRlPjIwMTggU2VwIDgtMTE8L2RhdGU+PC9wdWItZGF0ZXM+PC9kYXRlcz48
cHViLWxvY2F0aW9uPlRva3lvLCBKYXBhbjwvcHViLWxvY2F0aW9uPjxwdWJsaXNoZXI+RWxzZXZp
ZXI8L3B1Ymxpc2hlcj48d29yay10eXBlPkFic3RyYWN0IElOMTwvd29yay10eXBlPjx1cmxzPjwv
dXJscz48L3JlY29yZD48L0NpdGU+PC9FbmROb3RlPn==
</w:fldData>
        </w:fldChar>
      </w:r>
      <w:r w:rsidR="00D90AE2" w:rsidRPr="001B3D7B">
        <w:rPr>
          <w:rFonts w:ascii="Book Antiqua" w:hAnsi="Book Antiqua"/>
          <w:b w:val="0"/>
          <w:sz w:val="24"/>
          <w:szCs w:val="24"/>
          <w:lang w:val="en-US"/>
        </w:rPr>
        <w:instrText xml:space="preserve"> ADDIN EN.CITE.DATA </w:instrText>
      </w:r>
      <w:r w:rsidR="00D90AE2" w:rsidRPr="001B3D7B">
        <w:rPr>
          <w:rFonts w:ascii="Book Antiqua" w:hAnsi="Book Antiqua"/>
          <w:b w:val="0"/>
          <w:sz w:val="24"/>
          <w:szCs w:val="24"/>
          <w:lang w:val="en-US"/>
        </w:rPr>
      </w:r>
      <w:r w:rsidR="00D90AE2" w:rsidRPr="001B3D7B">
        <w:rPr>
          <w:rFonts w:ascii="Book Antiqua" w:hAnsi="Book Antiqua"/>
          <w:b w:val="0"/>
          <w:sz w:val="24"/>
          <w:szCs w:val="24"/>
          <w:lang w:val="en-US"/>
        </w:rPr>
        <w:fldChar w:fldCharType="end"/>
      </w:r>
      <w:r w:rsidR="00D90AE2" w:rsidRPr="001B3D7B">
        <w:rPr>
          <w:rFonts w:ascii="Book Antiqua" w:hAnsi="Book Antiqua"/>
          <w:b w:val="0"/>
          <w:sz w:val="24"/>
          <w:szCs w:val="24"/>
          <w:lang w:val="en-US"/>
        </w:rPr>
      </w:r>
      <w:r w:rsidR="00D90AE2" w:rsidRPr="001B3D7B">
        <w:rPr>
          <w:rFonts w:ascii="Book Antiqua" w:hAnsi="Book Antiqua"/>
          <w:b w:val="0"/>
          <w:sz w:val="24"/>
          <w:szCs w:val="24"/>
          <w:lang w:val="en-US"/>
        </w:rPr>
        <w:fldChar w:fldCharType="separate"/>
      </w:r>
      <w:r w:rsidR="00D90AE2" w:rsidRPr="001B3D7B">
        <w:rPr>
          <w:rFonts w:ascii="Book Antiqua" w:hAnsi="Book Antiqua"/>
          <w:b w:val="0"/>
          <w:noProof/>
          <w:sz w:val="24"/>
          <w:szCs w:val="24"/>
          <w:vertAlign w:val="superscript"/>
          <w:lang w:val="en-US"/>
        </w:rPr>
        <w:t>[91]</w:t>
      </w:r>
      <w:r w:rsidR="00D90AE2" w:rsidRPr="001B3D7B">
        <w:rPr>
          <w:rFonts w:ascii="Book Antiqua" w:hAnsi="Book Antiqua"/>
          <w:b w:val="0"/>
          <w:sz w:val="24"/>
          <w:szCs w:val="24"/>
          <w:lang w:val="en-US"/>
        </w:rPr>
        <w:fldChar w:fldCharType="end"/>
      </w:r>
      <w:r w:rsidR="00127577" w:rsidRPr="001B3D7B">
        <w:rPr>
          <w:rFonts w:ascii="Book Antiqua" w:hAnsi="Book Antiqua"/>
          <w:b w:val="0"/>
          <w:sz w:val="24"/>
          <w:szCs w:val="24"/>
          <w:lang w:val="en-US"/>
        </w:rPr>
        <w:t>, 2018</w:t>
      </w:r>
      <w:r w:rsidR="000906F8" w:rsidRPr="001B3D7B">
        <w:rPr>
          <w:rFonts w:ascii="Book Antiqua" w:hAnsi="Book Antiqua"/>
          <w:b w:val="0"/>
          <w:sz w:val="24"/>
          <w:szCs w:val="24"/>
          <w:lang w:val="en-US"/>
        </w:rPr>
        <w:t>)</w:t>
      </w:r>
      <w:r w:rsidR="0016667B" w:rsidRPr="001B3D7B">
        <w:rPr>
          <w:rFonts w:ascii="Book Antiqua" w:hAnsi="Book Antiqua"/>
          <w:b w:val="0"/>
          <w:sz w:val="24"/>
          <w:szCs w:val="24"/>
          <w:lang w:val="en-US"/>
        </w:rPr>
        <w:t>; modelling was over a one-year time horizon.</w:t>
      </w:r>
      <w:r w:rsidR="00942A3E" w:rsidRPr="001B3D7B">
        <w:rPr>
          <w:rFonts w:ascii="Book Antiqua" w:hAnsi="Book Antiqua"/>
          <w:b w:val="0"/>
          <w:sz w:val="24"/>
          <w:szCs w:val="24"/>
          <w:lang w:val="en-US"/>
        </w:rPr>
        <w:t xml:space="preserve"> </w:t>
      </w:r>
    </w:p>
    <w:p w14:paraId="2CF37D42" w14:textId="77777777" w:rsidR="00376304" w:rsidRPr="001B3D7B" w:rsidRDefault="00376304" w:rsidP="004837A0">
      <w:pPr>
        <w:spacing w:after="0" w:line="360" w:lineRule="auto"/>
        <w:jc w:val="both"/>
        <w:rPr>
          <w:rFonts w:ascii="Book Antiqua" w:hAnsi="Book Antiqua"/>
          <w:sz w:val="24"/>
          <w:szCs w:val="24"/>
          <w:lang w:val="en-US"/>
        </w:rPr>
      </w:pPr>
    </w:p>
    <w:p w14:paraId="2A83F502" w14:textId="78568A80" w:rsidR="008372DD" w:rsidRPr="001B3D7B" w:rsidRDefault="007C5B75" w:rsidP="004837A0">
      <w:pPr>
        <w:spacing w:after="0" w:line="360" w:lineRule="auto"/>
        <w:jc w:val="both"/>
        <w:rPr>
          <w:rFonts w:ascii="Book Antiqua" w:eastAsiaTheme="majorEastAsia" w:hAnsi="Book Antiqua" w:cs="Tahoma"/>
          <w:b/>
          <w:sz w:val="24"/>
          <w:szCs w:val="24"/>
          <w:lang w:val="en-US"/>
        </w:rPr>
      </w:pPr>
      <w:r w:rsidRPr="001B3D7B">
        <w:rPr>
          <w:rFonts w:ascii="Book Antiqua" w:hAnsi="Book Antiqua" w:cs="Tahoma"/>
          <w:b/>
          <w:sz w:val="24"/>
          <w:szCs w:val="24"/>
          <w:lang w:val="en-US"/>
        </w:rPr>
        <w:br w:type="page"/>
      </w:r>
      <w:bookmarkStart w:id="126" w:name="_Ref524614812"/>
      <w:r w:rsidR="00FF2598" w:rsidRPr="001B3D7B">
        <w:rPr>
          <w:rFonts w:ascii="Book Antiqua" w:hAnsi="Book Antiqua"/>
          <w:b/>
          <w:sz w:val="24"/>
          <w:szCs w:val="24"/>
        </w:rPr>
        <w:lastRenderedPageBreak/>
        <w:t xml:space="preserve">Table </w:t>
      </w:r>
      <w:r w:rsidR="00FF2598" w:rsidRPr="001B3D7B">
        <w:rPr>
          <w:rFonts w:ascii="Book Antiqua" w:hAnsi="Book Antiqua"/>
          <w:b/>
          <w:sz w:val="24"/>
          <w:szCs w:val="24"/>
        </w:rPr>
        <w:fldChar w:fldCharType="begin"/>
      </w:r>
      <w:r w:rsidR="00FF2598" w:rsidRPr="001B3D7B">
        <w:rPr>
          <w:rFonts w:ascii="Book Antiqua" w:hAnsi="Book Antiqua"/>
          <w:b/>
          <w:sz w:val="24"/>
          <w:szCs w:val="24"/>
        </w:rPr>
        <w:instrText xml:space="preserve"> SEQ Table \* ARABIC </w:instrText>
      </w:r>
      <w:r w:rsidR="00FF2598" w:rsidRPr="001B3D7B">
        <w:rPr>
          <w:rFonts w:ascii="Book Antiqua" w:hAnsi="Book Antiqua"/>
          <w:b/>
          <w:sz w:val="24"/>
          <w:szCs w:val="24"/>
        </w:rPr>
        <w:fldChar w:fldCharType="separate"/>
      </w:r>
      <w:r w:rsidR="00D43798" w:rsidRPr="001B3D7B">
        <w:rPr>
          <w:rFonts w:ascii="Book Antiqua" w:hAnsi="Book Antiqua"/>
          <w:b/>
          <w:noProof/>
          <w:sz w:val="24"/>
          <w:szCs w:val="24"/>
        </w:rPr>
        <w:t>1</w:t>
      </w:r>
      <w:r w:rsidR="00FF2598" w:rsidRPr="001B3D7B">
        <w:rPr>
          <w:rFonts w:ascii="Book Antiqua" w:hAnsi="Book Antiqua"/>
          <w:b/>
          <w:sz w:val="24"/>
          <w:szCs w:val="24"/>
        </w:rPr>
        <w:fldChar w:fldCharType="end"/>
      </w:r>
      <w:bookmarkEnd w:id="126"/>
      <w:r w:rsidR="00BA399E" w:rsidRPr="001B3D7B">
        <w:rPr>
          <w:rFonts w:ascii="Book Antiqua" w:hAnsi="Book Antiqua" w:cs="Tahoma"/>
          <w:b/>
          <w:sz w:val="24"/>
          <w:szCs w:val="24"/>
          <w:lang w:val="en-US"/>
        </w:rPr>
        <w:t xml:space="preserve"> </w:t>
      </w:r>
      <w:r w:rsidR="008372DD" w:rsidRPr="001B3D7B">
        <w:rPr>
          <w:rFonts w:ascii="Book Antiqua" w:hAnsi="Book Antiqua" w:cs="Tahoma"/>
          <w:b/>
          <w:sz w:val="24"/>
          <w:szCs w:val="24"/>
          <w:lang w:val="en-US"/>
        </w:rPr>
        <w:t xml:space="preserve">Clinical efficacy of </w:t>
      </w:r>
      <w:r w:rsidR="000A4270" w:rsidRPr="001B3D7B">
        <w:rPr>
          <w:rFonts w:ascii="Book Antiqua" w:hAnsi="Book Antiqua"/>
          <w:b/>
          <w:sz w:val="24"/>
          <w:szCs w:val="24"/>
        </w:rPr>
        <w:t xml:space="preserve">Direct acting antiviral </w:t>
      </w:r>
      <w:r w:rsidR="008372DD" w:rsidRPr="001B3D7B">
        <w:rPr>
          <w:rFonts w:ascii="Book Antiqua" w:hAnsi="Book Antiqua" w:cs="Tahoma"/>
          <w:b/>
          <w:sz w:val="24"/>
          <w:szCs w:val="24"/>
          <w:lang w:val="en-US"/>
        </w:rPr>
        <w:t>in major empirical studies in China</w:t>
      </w:r>
    </w:p>
    <w:tbl>
      <w:tblPr>
        <w:tblStyle w:val="TableGrid"/>
        <w:tblW w:w="91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2268"/>
        <w:gridCol w:w="3497"/>
        <w:gridCol w:w="850"/>
      </w:tblGrid>
      <w:tr w:rsidR="001B3D7B" w:rsidRPr="001B3D7B" w14:paraId="7B19D9EF" w14:textId="0A4DAE06" w:rsidTr="00655A56">
        <w:trPr>
          <w:cantSplit/>
        </w:trPr>
        <w:tc>
          <w:tcPr>
            <w:tcW w:w="2552" w:type="dxa"/>
            <w:tcBorders>
              <w:top w:val="single" w:sz="4" w:space="0" w:color="auto"/>
              <w:bottom w:val="single" w:sz="4" w:space="0" w:color="auto"/>
            </w:tcBorders>
          </w:tcPr>
          <w:p w14:paraId="77C81CD9" w14:textId="77777777" w:rsidR="00655A56" w:rsidRPr="001B3D7B" w:rsidRDefault="00655A56" w:rsidP="004837A0">
            <w:pPr>
              <w:pStyle w:val="NoSpacing"/>
              <w:spacing w:line="360" w:lineRule="auto"/>
              <w:jc w:val="both"/>
              <w:rPr>
                <w:rFonts w:ascii="Book Antiqua" w:hAnsi="Book Antiqua" w:cs="Tahoma"/>
                <w:b/>
                <w:sz w:val="24"/>
                <w:szCs w:val="24"/>
                <w:lang w:val="en-US"/>
              </w:rPr>
            </w:pPr>
            <w:r w:rsidRPr="001B3D7B">
              <w:rPr>
                <w:rFonts w:ascii="Book Antiqua" w:hAnsi="Book Antiqua" w:cs="Tahoma"/>
                <w:b/>
                <w:sz w:val="24"/>
                <w:szCs w:val="24"/>
                <w:lang w:val="en-US"/>
              </w:rPr>
              <w:t>Study Information</w:t>
            </w:r>
          </w:p>
        </w:tc>
        <w:tc>
          <w:tcPr>
            <w:tcW w:w="2268" w:type="dxa"/>
            <w:tcBorders>
              <w:top w:val="single" w:sz="4" w:space="0" w:color="auto"/>
              <w:bottom w:val="single" w:sz="4" w:space="0" w:color="auto"/>
            </w:tcBorders>
          </w:tcPr>
          <w:p w14:paraId="5307B66E" w14:textId="77777777" w:rsidR="00655A56" w:rsidRPr="001B3D7B" w:rsidRDefault="00655A56" w:rsidP="004837A0">
            <w:pPr>
              <w:pStyle w:val="NoSpacing"/>
              <w:spacing w:line="360" w:lineRule="auto"/>
              <w:jc w:val="both"/>
              <w:rPr>
                <w:rFonts w:ascii="Book Antiqua" w:hAnsi="Book Antiqua" w:cs="Tahoma"/>
                <w:b/>
                <w:sz w:val="24"/>
                <w:szCs w:val="24"/>
                <w:lang w:val="en-US"/>
              </w:rPr>
            </w:pPr>
            <w:r w:rsidRPr="001B3D7B">
              <w:rPr>
                <w:rFonts w:ascii="Book Antiqua" w:hAnsi="Book Antiqua" w:cs="Tahoma"/>
                <w:b/>
                <w:sz w:val="24"/>
                <w:szCs w:val="24"/>
                <w:lang w:val="en-US"/>
              </w:rPr>
              <w:t>Study regimen</w:t>
            </w:r>
          </w:p>
        </w:tc>
        <w:tc>
          <w:tcPr>
            <w:tcW w:w="3497" w:type="dxa"/>
            <w:tcBorders>
              <w:top w:val="single" w:sz="4" w:space="0" w:color="auto"/>
              <w:bottom w:val="single" w:sz="4" w:space="0" w:color="auto"/>
            </w:tcBorders>
          </w:tcPr>
          <w:p w14:paraId="69EE6EB4" w14:textId="1B7EF601" w:rsidR="00655A56" w:rsidRPr="001B3D7B" w:rsidRDefault="00655A56" w:rsidP="004837A0">
            <w:pPr>
              <w:pStyle w:val="NoSpacing"/>
              <w:spacing w:line="360" w:lineRule="auto"/>
              <w:jc w:val="both"/>
              <w:rPr>
                <w:rFonts w:ascii="Book Antiqua" w:hAnsi="Book Antiqua" w:cs="Tahoma"/>
                <w:b/>
                <w:sz w:val="24"/>
                <w:szCs w:val="24"/>
                <w:lang w:val="en-US"/>
              </w:rPr>
            </w:pPr>
            <w:r w:rsidRPr="001B3D7B">
              <w:rPr>
                <w:rFonts w:ascii="Book Antiqua" w:hAnsi="Book Antiqua" w:cs="Tahoma"/>
                <w:b/>
                <w:sz w:val="24"/>
                <w:szCs w:val="24"/>
                <w:lang w:val="en-US"/>
              </w:rPr>
              <w:t xml:space="preserve">SVR12 </w:t>
            </w:r>
          </w:p>
        </w:tc>
        <w:tc>
          <w:tcPr>
            <w:tcW w:w="850" w:type="dxa"/>
            <w:tcBorders>
              <w:top w:val="single" w:sz="4" w:space="0" w:color="auto"/>
              <w:bottom w:val="single" w:sz="4" w:space="0" w:color="auto"/>
            </w:tcBorders>
          </w:tcPr>
          <w:p w14:paraId="0407D88E" w14:textId="732115BC" w:rsidR="00655A56" w:rsidRPr="00632011" w:rsidRDefault="00655A56" w:rsidP="004837A0">
            <w:pPr>
              <w:pStyle w:val="NoSpacing"/>
              <w:spacing w:line="360" w:lineRule="auto"/>
              <w:jc w:val="both"/>
              <w:rPr>
                <w:rFonts w:ascii="Book Antiqua" w:hAnsi="Book Antiqua" w:cs="Tahoma"/>
                <w:b/>
                <w:sz w:val="24"/>
                <w:szCs w:val="24"/>
                <w:lang w:val="en-US"/>
              </w:rPr>
            </w:pPr>
            <w:r w:rsidRPr="00632011">
              <w:rPr>
                <w:rFonts w:ascii="Book Antiqua" w:hAnsi="Book Antiqua" w:cs="Tahoma"/>
                <w:b/>
                <w:sz w:val="24"/>
                <w:szCs w:val="24"/>
                <w:lang w:val="en-US"/>
              </w:rPr>
              <w:t>Ref</w:t>
            </w:r>
            <w:r w:rsidR="00F44388" w:rsidRPr="00632011">
              <w:rPr>
                <w:rFonts w:ascii="Book Antiqua" w:hAnsi="Book Antiqua" w:cs="Tahoma"/>
                <w:b/>
                <w:sz w:val="24"/>
                <w:szCs w:val="24"/>
                <w:lang w:val="en-US"/>
              </w:rPr>
              <w:t>.</w:t>
            </w:r>
          </w:p>
        </w:tc>
      </w:tr>
      <w:tr w:rsidR="001B3D7B" w:rsidRPr="001B3D7B" w14:paraId="7ECCA36E" w14:textId="34ED00F7" w:rsidTr="00655A56">
        <w:trPr>
          <w:cantSplit/>
        </w:trPr>
        <w:tc>
          <w:tcPr>
            <w:tcW w:w="2552" w:type="dxa"/>
            <w:tcBorders>
              <w:top w:val="single" w:sz="4" w:space="0" w:color="auto"/>
            </w:tcBorders>
          </w:tcPr>
          <w:p w14:paraId="6201FED7" w14:textId="35A5F5DF"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Pivotal phase 3; </w:t>
            </w:r>
          </w:p>
          <w:p w14:paraId="019A5A0C" w14:textId="3AD63764"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patients;</w:t>
            </w:r>
          </w:p>
          <w:p w14:paraId="197D2CF8"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b</w:t>
            </w:r>
          </w:p>
          <w:p w14:paraId="7232D8D2" w14:textId="77777777" w:rsidR="00655A56" w:rsidRPr="001B3D7B" w:rsidRDefault="00655A56" w:rsidP="004837A0">
            <w:pPr>
              <w:pStyle w:val="NoSpacing"/>
              <w:spacing w:line="360" w:lineRule="auto"/>
              <w:jc w:val="both"/>
              <w:rPr>
                <w:rFonts w:ascii="Book Antiqua" w:hAnsi="Book Antiqua" w:cs="Tahoma"/>
                <w:sz w:val="24"/>
                <w:szCs w:val="24"/>
                <w:lang w:val="en-US"/>
              </w:rPr>
            </w:pPr>
          </w:p>
        </w:tc>
        <w:tc>
          <w:tcPr>
            <w:tcW w:w="2268" w:type="dxa"/>
            <w:tcBorders>
              <w:top w:val="single" w:sz="4" w:space="0" w:color="auto"/>
            </w:tcBorders>
          </w:tcPr>
          <w:p w14:paraId="23B4D482" w14:textId="064D0E6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DCV</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ASV</w:t>
            </w:r>
          </w:p>
          <w:p w14:paraId="6B4943C9" w14:textId="77777777" w:rsidR="00655A56" w:rsidRPr="001B3D7B" w:rsidRDefault="00655A56" w:rsidP="004837A0">
            <w:pPr>
              <w:pStyle w:val="NoSpacing"/>
              <w:spacing w:line="360" w:lineRule="auto"/>
              <w:jc w:val="both"/>
              <w:rPr>
                <w:rFonts w:ascii="Book Antiqua" w:hAnsi="Book Antiqua" w:cs="Tahoma"/>
                <w:sz w:val="24"/>
                <w:szCs w:val="24"/>
                <w:lang w:val="en-US"/>
              </w:rPr>
            </w:pPr>
          </w:p>
        </w:tc>
        <w:tc>
          <w:tcPr>
            <w:tcW w:w="3497" w:type="dxa"/>
            <w:tcBorders>
              <w:top w:val="single" w:sz="4" w:space="0" w:color="auto"/>
            </w:tcBorders>
          </w:tcPr>
          <w:p w14:paraId="74BA5793"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Non-cirrhotic: 92%</w:t>
            </w:r>
          </w:p>
          <w:p w14:paraId="2BBE8F6D" w14:textId="77C7F600"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Cirrhotic: 94%</w:t>
            </w:r>
          </w:p>
          <w:p w14:paraId="4891072A" w14:textId="77777777" w:rsidR="00655A56" w:rsidRPr="001B3D7B" w:rsidRDefault="00655A56" w:rsidP="004837A0">
            <w:pPr>
              <w:pStyle w:val="NoSpacing"/>
              <w:spacing w:line="360" w:lineRule="auto"/>
              <w:jc w:val="both"/>
              <w:rPr>
                <w:rFonts w:ascii="Book Antiqua" w:hAnsi="Book Antiqua" w:cs="Tahoma"/>
                <w:sz w:val="24"/>
                <w:szCs w:val="24"/>
                <w:lang w:val="en-US"/>
              </w:rPr>
            </w:pPr>
          </w:p>
        </w:tc>
        <w:tc>
          <w:tcPr>
            <w:tcW w:w="850" w:type="dxa"/>
            <w:tcBorders>
              <w:top w:val="single" w:sz="4" w:space="0" w:color="auto"/>
            </w:tcBorders>
          </w:tcPr>
          <w:p w14:paraId="74CB1AAB" w14:textId="77777777"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r>
            <w:r w:rsidRPr="00632011">
              <w:rPr>
                <w:rFonts w:ascii="Book Antiqua" w:hAnsi="Book Antiqua" w:cs="Tahoma"/>
                <w:sz w:val="24"/>
                <w:szCs w:val="24"/>
                <w:lang w:val="en-US"/>
              </w:rPr>
              <w:instrText xml:space="preserve"> ADDIN EN.CITE &lt;EndNote&gt;&lt;Cite&gt;&lt;Author&gt;Wei&lt;/Author&gt;&lt;Year&gt;2018&lt;/Year&gt;&lt;RecNum&gt;159&lt;/RecNum&gt;&lt;DisplayText&gt;&lt;style face="superscript"&gt;[45]&lt;/style&gt;&lt;/DisplayText&gt;&lt;record&gt;&lt;rec-number&gt;159&lt;/rec-number&gt;&lt;foreign-keys&gt;&lt;key app="EN" db-id="sxasv0zxffd0vieev5ax0p08222er2p0vwex" timestamp="1526049876"&gt;159&lt;/key&gt;&lt;/foreign-keys&gt;&lt;ref-type name="Journal Article"&gt;17&lt;/ref-type&gt;&lt;contributors&gt;&lt;authors&gt;&lt;author&gt;Wei, L.&lt;/author&gt;&lt;author&gt;Wang, F. S.&lt;/author&gt;&lt;author&gt;Zhang, M. X.&lt;/author&gt;&lt;author&gt;Jia, J. D.&lt;/author&gt;&lt;author&gt;Yakovlev, A. A.&lt;/author&gt;&lt;author&gt;Xie, W.&lt;/author&gt;&lt;author&gt;Burnevich, E.&lt;/author&gt;&lt;author&gt;Niu, J. Q.&lt;/author&gt;&lt;author&gt;Jung, Y. J.&lt;/author&gt;&lt;author&gt;Jiang, X. J.&lt;/author&gt;&lt;author&gt;Xu, M.&lt;/author&gt;&lt;author&gt;Chen, X. Y.&lt;/author&gt;&lt;author&gt;Xie, Q.&lt;/author&gt;&lt;author&gt;Li, J.&lt;/author&gt;&lt;author&gt;Hou, J. L.&lt;/author&gt;&lt;author&gt;Tang, H.&lt;/author&gt;&lt;author&gt;Dou, X. G.&lt;/author&gt;&lt;author&gt;Gandhi, Y.&lt;/author&gt;&lt;author&gt;Hu, W. H.&lt;/author&gt;&lt;author&gt;McPhee, F.&lt;/author&gt;&lt;author&gt;Noviello, S.&lt;/author&gt;&lt;author&gt;Treitel, M.&lt;/author&gt;&lt;author&gt;Mo, L.&lt;/author&gt;&lt;author&gt;Deng, J.&lt;/author&gt;&lt;/authors&gt;&lt;/contributors&gt;&lt;titles&gt;&lt;title&gt;Daclatasvir plus asunaprevir in treatment-naïve patients with hepatitis C virus genotype 1b infection&lt;/title&gt;&lt;secondary-title&gt;World journal of gastroenterology&lt;/secondary-title&gt;&lt;/titles&gt;&lt;periodical&gt;&lt;full-title&gt;World Journal of Gastroenterology&lt;/full-title&gt;&lt;abbr-1&gt;World J. Gastroenterol.&lt;/abbr-1&gt;&lt;abbr-2&gt;World J Gastroenterol&lt;/abbr-2&gt;&lt;/periodical&gt;&lt;pages&gt;1361-1372&lt;/pages&gt;&lt;volume&gt;24&lt;/volume&gt;&lt;number&gt;12&lt;/number&gt;&lt;dates&gt;&lt;year&gt;2018&lt;/year&gt;&lt;/dates&gt;&lt;accession-num&gt;29599611&lt;/accession-num&gt;&lt;urls&gt;&lt;related-urls&gt;&lt;url&gt;https://www.wjgnet.com/1007-9327/full/v24/i12/1361.htm&lt;/url&gt;&lt;/related-urls&gt;&lt;/urls&gt;&lt;electronic-resource-num&gt;10.3748/wjg.v24.i12.1361&lt;/electronic-resource-num&gt;&lt;access-date&gt;2018.05.09&lt;/access-date&gt;&lt;/record&gt;&lt;/Cite&gt;&lt;/EndNote&gt;</w:instrText>
            </w:r>
            <w:r w:rsidRPr="00632011">
              <w:rPr>
                <w:rFonts w:ascii="Book Antiqua" w:hAnsi="Book Antiqua" w:cs="Tahoma"/>
                <w:sz w:val="24"/>
                <w:szCs w:val="24"/>
                <w:lang w:val="en-US"/>
              </w:rPr>
              <w:fldChar w:fldCharType="separate"/>
            </w:r>
            <w:r w:rsidRPr="00632011">
              <w:rPr>
                <w:rFonts w:ascii="Book Antiqua" w:hAnsi="Book Antiqua" w:cs="Tahoma"/>
                <w:noProof/>
                <w:sz w:val="24"/>
                <w:szCs w:val="24"/>
                <w:lang w:val="en-US"/>
              </w:rPr>
              <w:t>[45]</w:t>
            </w:r>
            <w:r w:rsidRPr="00632011">
              <w:rPr>
                <w:rFonts w:ascii="Book Antiqua" w:hAnsi="Book Antiqua" w:cs="Tahoma"/>
                <w:sz w:val="24"/>
                <w:szCs w:val="24"/>
                <w:lang w:val="en-US"/>
              </w:rPr>
              <w:fldChar w:fldCharType="end"/>
            </w:r>
          </w:p>
          <w:p w14:paraId="205806D2" w14:textId="77777777" w:rsidR="00655A56" w:rsidRPr="00632011" w:rsidRDefault="00655A56" w:rsidP="004837A0">
            <w:pPr>
              <w:pStyle w:val="NoSpacing"/>
              <w:spacing w:line="360" w:lineRule="auto"/>
              <w:jc w:val="both"/>
              <w:rPr>
                <w:rFonts w:ascii="Book Antiqua" w:hAnsi="Book Antiqua" w:cs="Tahoma"/>
                <w:sz w:val="24"/>
                <w:szCs w:val="24"/>
                <w:lang w:val="en-US"/>
              </w:rPr>
            </w:pPr>
          </w:p>
        </w:tc>
      </w:tr>
      <w:tr w:rsidR="001B3D7B" w:rsidRPr="001B3D7B" w14:paraId="06E5F5B6" w14:textId="683491F4" w:rsidTr="00655A56">
        <w:trPr>
          <w:cantSplit/>
        </w:trPr>
        <w:tc>
          <w:tcPr>
            <w:tcW w:w="2552" w:type="dxa"/>
          </w:tcPr>
          <w:p w14:paraId="5CFD21B1" w14:textId="4717C6D4"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Pivotal phase 3b;</w:t>
            </w:r>
          </w:p>
          <w:p w14:paraId="76025EA3" w14:textId="76338223"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and TE patients;</w:t>
            </w:r>
          </w:p>
          <w:p w14:paraId="53F57D2A"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GT1, 2, 3, 6 </w:t>
            </w:r>
          </w:p>
          <w:p w14:paraId="0BCF881B" w14:textId="77777777" w:rsidR="00655A56" w:rsidRPr="001B3D7B" w:rsidRDefault="00655A56" w:rsidP="004837A0">
            <w:pPr>
              <w:pStyle w:val="NoSpacing"/>
              <w:spacing w:line="360" w:lineRule="auto"/>
              <w:jc w:val="both"/>
              <w:rPr>
                <w:rFonts w:ascii="Book Antiqua" w:hAnsi="Book Antiqua" w:cs="Tahoma"/>
                <w:sz w:val="24"/>
                <w:szCs w:val="24"/>
                <w:lang w:val="en-US"/>
              </w:rPr>
            </w:pPr>
          </w:p>
        </w:tc>
        <w:tc>
          <w:tcPr>
            <w:tcW w:w="2268" w:type="dxa"/>
          </w:tcPr>
          <w:p w14:paraId="33A5311A" w14:textId="06005D33"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SOF</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RBV</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PEG-IFN</w:t>
            </w:r>
          </w:p>
        </w:tc>
        <w:tc>
          <w:tcPr>
            <w:tcW w:w="3497" w:type="dxa"/>
          </w:tcPr>
          <w:p w14:paraId="63597C3F"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Non-cirrhotic GT1/2/3/6: 96%/93%/97%/100%</w:t>
            </w:r>
          </w:p>
          <w:p w14:paraId="7B0079DD" w14:textId="4A327218" w:rsidR="00655A56" w:rsidRPr="001B3D7B" w:rsidRDefault="00655A56" w:rsidP="004837A0">
            <w:pPr>
              <w:pStyle w:val="NoSpacing"/>
              <w:spacing w:line="360" w:lineRule="auto"/>
              <w:jc w:val="both"/>
              <w:rPr>
                <w:rFonts w:ascii="Book Antiqua" w:hAnsi="Book Antiqua" w:cs="Tahoma"/>
                <w:sz w:val="24"/>
                <w:szCs w:val="24"/>
                <w:vertAlign w:val="superscript"/>
                <w:lang w:val="en-US"/>
              </w:rPr>
            </w:pPr>
            <w:r w:rsidRPr="001B3D7B">
              <w:rPr>
                <w:rFonts w:ascii="Book Antiqua" w:hAnsi="Book Antiqua" w:cs="Tahoma"/>
                <w:sz w:val="24"/>
                <w:szCs w:val="24"/>
                <w:lang w:val="en-US"/>
              </w:rPr>
              <w:t>Cirrhotic GT1/2/3/6: 84%/88%/88%/50%</w:t>
            </w:r>
          </w:p>
          <w:p w14:paraId="32D279F2" w14:textId="77777777" w:rsidR="00655A56" w:rsidRPr="001B3D7B" w:rsidRDefault="00655A56" w:rsidP="004837A0">
            <w:pPr>
              <w:pStyle w:val="NoSpacing"/>
              <w:spacing w:line="360" w:lineRule="auto"/>
              <w:jc w:val="both"/>
              <w:rPr>
                <w:rFonts w:ascii="Book Antiqua" w:hAnsi="Book Antiqua" w:cs="Tahoma"/>
                <w:sz w:val="24"/>
                <w:szCs w:val="24"/>
                <w:lang w:val="en-US"/>
              </w:rPr>
            </w:pPr>
          </w:p>
          <w:p w14:paraId="06DF64AC" w14:textId="375579AC" w:rsidR="00655A56" w:rsidRPr="001B3D7B" w:rsidRDefault="00E12E7D"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w:t>
            </w:r>
            <w:r w:rsidR="00655A56" w:rsidRPr="001B3D7B">
              <w:rPr>
                <w:rFonts w:ascii="Book Antiqua" w:hAnsi="Book Antiqua" w:cs="Tahoma"/>
                <w:sz w:val="24"/>
                <w:szCs w:val="24"/>
                <w:lang w:val="en-US"/>
              </w:rPr>
              <w:t xml:space="preserve">GT6 with cirrhosis: </w:t>
            </w:r>
            <w:r w:rsidR="00655A56" w:rsidRPr="00B02F6A">
              <w:rPr>
                <w:rFonts w:ascii="Book Antiqua" w:hAnsi="Book Antiqua" w:cs="Tahoma"/>
                <w:i/>
                <w:sz w:val="24"/>
                <w:szCs w:val="24"/>
                <w:lang w:val="en-US"/>
              </w:rPr>
              <w:t>n</w:t>
            </w:r>
            <w:r w:rsidR="000074B0" w:rsidRPr="001B3D7B">
              <w:rPr>
                <w:rFonts w:ascii="Book Antiqua" w:hAnsi="Book Antiqua" w:cs="Tahoma"/>
                <w:sz w:val="24"/>
                <w:szCs w:val="24"/>
                <w:lang w:val="en-US"/>
              </w:rPr>
              <w:t xml:space="preserve"> </w:t>
            </w:r>
            <w:r w:rsidR="00655A56" w:rsidRPr="001B3D7B">
              <w:rPr>
                <w:rFonts w:ascii="Book Antiqua" w:hAnsi="Book Antiqua" w:cs="Tahoma"/>
                <w:sz w:val="24"/>
                <w:szCs w:val="24"/>
                <w:lang w:val="en-US"/>
              </w:rPr>
              <w:t>=</w:t>
            </w:r>
            <w:r w:rsidR="000074B0" w:rsidRPr="001B3D7B">
              <w:rPr>
                <w:rFonts w:ascii="Book Antiqua" w:hAnsi="Book Antiqua" w:cs="Tahoma"/>
                <w:sz w:val="24"/>
                <w:szCs w:val="24"/>
                <w:lang w:val="en-US"/>
              </w:rPr>
              <w:t xml:space="preserve"> </w:t>
            </w:r>
            <w:r w:rsidR="00655A56" w:rsidRPr="001B3D7B">
              <w:rPr>
                <w:rFonts w:ascii="Book Antiqua" w:hAnsi="Book Antiqua" w:cs="Tahoma"/>
                <w:sz w:val="24"/>
                <w:szCs w:val="24"/>
                <w:lang w:val="en-US"/>
              </w:rPr>
              <w:t>2</w:t>
            </w:r>
            <w:r w:rsidRPr="001B3D7B">
              <w:rPr>
                <w:rFonts w:ascii="Book Antiqua" w:hAnsi="Book Antiqua" w:cs="Tahoma"/>
                <w:sz w:val="24"/>
                <w:szCs w:val="24"/>
                <w:lang w:val="en-US"/>
              </w:rPr>
              <w:t>)</w:t>
            </w:r>
          </w:p>
          <w:p w14:paraId="5C501296" w14:textId="75D4FC49" w:rsidR="001F189D" w:rsidRPr="001B3D7B" w:rsidRDefault="001F189D" w:rsidP="004837A0">
            <w:pPr>
              <w:pStyle w:val="NoSpacing"/>
              <w:spacing w:line="360" w:lineRule="auto"/>
              <w:jc w:val="both"/>
              <w:rPr>
                <w:rFonts w:ascii="Book Antiqua" w:hAnsi="Book Antiqua" w:cs="Tahoma"/>
                <w:sz w:val="24"/>
                <w:szCs w:val="24"/>
                <w:lang w:val="en-US"/>
              </w:rPr>
            </w:pPr>
          </w:p>
        </w:tc>
        <w:tc>
          <w:tcPr>
            <w:tcW w:w="850" w:type="dxa"/>
          </w:tcPr>
          <w:p w14:paraId="2ECB03F0" w14:textId="3811DD1F"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632011">
              <w:rPr>
                <w:rFonts w:ascii="Book Antiqua" w:hAnsi="Book Antiqua" w:cs="Tahoma"/>
                <w:sz w:val="24"/>
                <w:szCs w:val="24"/>
                <w:lang w:val="en-US"/>
              </w:rPr>
              <w:instrText xml:space="preserve"> ADDIN EN.CITE </w:instrText>
            </w:r>
            <w:r w:rsidR="006235BD" w:rsidRPr="00632011">
              <w:rPr>
                <w:rFonts w:ascii="Book Antiqua" w:hAnsi="Book Antiqua" w:cs="Tahoma"/>
                <w:sz w:val="24"/>
                <w:szCs w:val="24"/>
                <w:lang w:val="en-US"/>
              </w:rPr>
              <w:fldChar w:fldCharType="begin">
                <w:fldData xml:space="preserve">PEVuZE5vdGU+PENpdGU+PEF1dGhvcj5XZWk8L0F1dGhvcj48WWVhcj4yMDE4PC9ZZWFyPjxSZWNO
dW0+MTYwPC9SZWNOdW0+PERpc3BsYXlUZXh0PjxzdHlsZSBmYWNlPSJzdXBlcnNjcmlwdCI+WzQ5
XTwvc3R5bGU+PC9EaXNwbGF5VGV4dD48cmVjb3JkPjxyZWMtbnVtYmVyPjE2MDwvcmVjLW51bWJl
cj48Zm9yZWlnbi1rZXlzPjxrZXkgYXBwPSJFTiIgZGItaWQ9InN4YXN2MHp4ZmZkMHZpZWV2NWF4
MHAwODIyMmVyMnAwdndleCIgdGltZXN0YW1wPSIxNTI2MDQ5ODc2Ij4xNjA8L2tleT48L2ZvcmVp
Z24ta2V5cz48cmVmLXR5cGUgbmFtZT0iSm91cm5hbCBBcnRpY2xlIj4xNzwvcmVmLXR5cGU+PGNv
bnRyaWJ1dG9ycz48YXV0aG9ycz48YXV0aG9yPldlaSwgTC48L2F1dGhvcj48YXV0aG9yPlhpZSwg
US48L2F1dGhvcj48YXV0aG9yPkhvdSwgSi4gTC48L2F1dGhvcj48YXV0aG9yPkppYSwgSi48L2F1
dGhvcj48YXV0aG9yPkxpLCBXLjwvYXV0aG9yPjxhdXRob3I+WHUsIE0uPC9hdXRob3I+PGF1dGhv
cj5MaSwgSi48L2F1dGhvcj48YXV0aG9yPld1LCBTLjwvYXV0aG9yPjxhdXRob3I+Q2hlbmcsIEou
PC9hdXRob3I+PGF1dGhvcj5KaWFuZywgSi48L2F1dGhvcj48YXV0aG9yPldhbmcsIEcuPC9hdXRo
b3I+PGF1dGhvcj5ZYW5nLCBZLjwvYXV0aG9yPjxhdXRob3I+TW91LCBaLjwvYXV0aG9yPjxhdXRo
b3I+R2FvLCBaLiBMLjwvYXV0aG9yPjxhdXRob3I+R29uZywgRy48L2F1dGhvcj48YXV0aG9yPk5p
dSwgSi4gUS48L2F1dGhvcj48YXV0aG9yPkh1LCBQLjwvYXV0aG9yPjxhdXRob3I+VGFuZywgSC48
L2F1dGhvcj48YXV0aG9yPkxpbiwgRi48L2F1dGhvcj48YXV0aG9yPkRvdSwgWC48L2F1dGhvcj48
YXV0aG9yPkxpLCBMLjwvYXV0aG9yPjxhdXRob3I+WmhhbmcsIEwuIEwuPC9hdXRob3I+PGF1dGhv
cj5OYW4sIFkuPC9hdXRob3I+PGF1dGhvcj5NYXNzZXR0bywgQi48L2F1dGhvcj48YXV0aG9yPllh
bmcsIEouIEMuPC9hdXRob3I+PGF1dGhvcj5Lbm94LCBTLiBKLjwvYXV0aG9yPjxhdXRob3I+S2Vy
c2V5LCBLLjwvYXV0aG9yPjxhdXRob3I+R2VybWFuLCBQLjwvYXV0aG9yPjxhdXRob3I+TW8sIEgu
PC9hdXRob3I+PGF1dGhvcj5KaWFuZywgRC48L2F1dGhvcj48YXV0aG9yPkJyYWluYXJkLCBELiBN
LjwvYXV0aG9yPjxhdXRob3I+SmlhbmcsIEouPC9hdXRob3I+PGF1dGhvcj5OaW5nLCBRLjwvYXV0
aG9yPjxhdXRob3I+RHVhbiwgWi48L2F1dGhvcj48L2F1dGhvcnM+PC9jb250cmlidXRvcnM+PHRp
dGxlcz48dGl0bGU+U29mb3NidXZpciBwbHVzIHJpYmF2aXJpbiB3aXRoIG9yIHdpdGhvdXQgcGVn
aW50ZXJmZXJvbiBmb3IgdGhlIHRyZWF0bWVudCBvZiBoZXBhdGl0aXMgQyB2aXJ1czogUmVzdWx0
cyBmcm9tIGEgcGhhc2UgM2Igc3R1ZHkgaW4gQ2hpbmE8L3RpdGxlPjxzZWNvbmRhcnktdGl0bGU+
Sm91cm5hbCBvZiBnYXN0cm9lbnRlcm9sb2d5IGFuZCBoZXBhdG9sb2d5PC9zZWNvbmRhcnktdGl0
bGU+PC90aXRsZXM+PHBlcmlvZGljYWw+PGZ1bGwtdGl0bGU+Sm91cm5hbCBvZiBHYXN0cm9lbnRl
cm9sb2d5IGFuZCBIZXBhdG9sb2d5PC9mdWxsLXRpdGxlPjxhYmJyLTE+Si4gR2FzdHJvZW50ZXJv
bC4gSGVwYXRvbC48L2FiYnItMT48YWJici0yPkogR2FzdHJvZW50ZXJvbCBIZXBhdG9sPC9hYmJy
LTI+PGFiYnItMz5Kb3VybmFsIG9mIEdhc3Ryb2VudGVyb2xvZ3kgJmFtcDsgSGVwYXRvbG9neTwv
YWJici0zPjwvcGVyaW9kaWNhbD48cGFnZXM+MTE2OC0xMTc2PC9wYWdlcz48dm9sdW1lPjMzPC92
b2x1bWU+PG51bWJlcj42PC9udW1iZXI+PGRhdGVzPjx5ZWFyPjIwMTg8L3llYXI+PC9kYXRlcz48
aXNibj4wODE1LTkzMTk8L2lzYm4+PGFjY2Vzc2lvbi1udW0+MjkzODA0MTU8L2FjY2Vzc2lvbi1u
dW0+PHVybHM+PHJlbGF0ZWQtdXJscz48dXJsPmh0dHBzOi8vb25saW5lbGlicmFyeS53aWxleS5j
b20vZG9pL2VwZGYvMTAuMTExMS9qZ2guMTQxMDI8L3VybD48L3JlbGF0ZWQtdXJscz48L3VybHM+
PGVsZWN0cm9uaWMtcmVzb3VyY2UtbnVtPjEwLjExMTEvamdoLjE0MTAyPC9lbGVjdHJvbmljLXJl
c291cmNlLW51bT48YWNjZXNzLWRhdGU+MjAxOC4wNS4wOTwvYWNjZXNzLWRhdGU+PC9yZWNvcmQ+
PC9DaXRlPjwvRW5kTm90ZT5=
</w:fldData>
              </w:fldChar>
            </w:r>
            <w:r w:rsidR="006235BD" w:rsidRPr="00632011">
              <w:rPr>
                <w:rFonts w:ascii="Book Antiqua" w:hAnsi="Book Antiqua" w:cs="Tahoma"/>
                <w:sz w:val="24"/>
                <w:szCs w:val="24"/>
                <w:lang w:val="en-US"/>
              </w:rPr>
              <w:instrText xml:space="preserve"> ADDIN EN.CITE.DATA </w:instrText>
            </w:r>
            <w:r w:rsidR="006235BD" w:rsidRPr="00632011">
              <w:rPr>
                <w:rFonts w:ascii="Book Antiqua" w:hAnsi="Book Antiqua" w:cs="Tahoma"/>
                <w:sz w:val="24"/>
                <w:szCs w:val="24"/>
                <w:lang w:val="en-US"/>
              </w:rPr>
            </w:r>
            <w:r w:rsidR="006235BD" w:rsidRPr="00632011">
              <w:rPr>
                <w:rFonts w:ascii="Book Antiqua" w:hAnsi="Book Antiqua" w:cs="Tahoma"/>
                <w:sz w:val="24"/>
                <w:szCs w:val="24"/>
                <w:lang w:val="en-US"/>
              </w:rPr>
              <w:fldChar w:fldCharType="end"/>
            </w:r>
            <w:r w:rsidRPr="00632011">
              <w:rPr>
                <w:rFonts w:ascii="Book Antiqua" w:hAnsi="Book Antiqua" w:cs="Tahoma"/>
                <w:sz w:val="24"/>
                <w:szCs w:val="24"/>
                <w:lang w:val="en-US"/>
              </w:rPr>
            </w:r>
            <w:r w:rsidRPr="00632011">
              <w:rPr>
                <w:rFonts w:ascii="Book Antiqua" w:hAnsi="Book Antiqua" w:cs="Tahoma"/>
                <w:sz w:val="24"/>
                <w:szCs w:val="24"/>
                <w:lang w:val="en-US"/>
              </w:rPr>
              <w:fldChar w:fldCharType="separate"/>
            </w:r>
            <w:r w:rsidR="006235BD" w:rsidRPr="00632011">
              <w:rPr>
                <w:rFonts w:ascii="Book Antiqua" w:hAnsi="Book Antiqua" w:cs="Tahoma"/>
                <w:noProof/>
                <w:sz w:val="24"/>
                <w:szCs w:val="24"/>
                <w:lang w:val="en-US"/>
              </w:rPr>
              <w:t>[49]</w:t>
            </w:r>
            <w:r w:rsidRPr="00632011">
              <w:rPr>
                <w:rFonts w:ascii="Book Antiqua" w:hAnsi="Book Antiqua" w:cs="Tahoma"/>
                <w:sz w:val="24"/>
                <w:szCs w:val="24"/>
                <w:lang w:val="en-US"/>
              </w:rPr>
              <w:fldChar w:fldCharType="end"/>
            </w:r>
          </w:p>
          <w:p w14:paraId="66085004" w14:textId="77777777" w:rsidR="00655A56" w:rsidRPr="00632011" w:rsidRDefault="00655A56" w:rsidP="004837A0">
            <w:pPr>
              <w:pStyle w:val="NoSpacing"/>
              <w:spacing w:line="360" w:lineRule="auto"/>
              <w:jc w:val="both"/>
              <w:rPr>
                <w:rFonts w:ascii="Book Antiqua" w:hAnsi="Book Antiqua" w:cs="Tahoma"/>
                <w:sz w:val="24"/>
                <w:szCs w:val="24"/>
                <w:lang w:val="en-US"/>
              </w:rPr>
            </w:pPr>
          </w:p>
        </w:tc>
      </w:tr>
      <w:tr w:rsidR="001B3D7B" w:rsidRPr="001B3D7B" w14:paraId="7FFB40AC" w14:textId="23CDD395" w:rsidTr="00655A56">
        <w:trPr>
          <w:cantSplit/>
        </w:trPr>
        <w:tc>
          <w:tcPr>
            <w:tcW w:w="2552" w:type="dxa"/>
          </w:tcPr>
          <w:p w14:paraId="65B0EC7F" w14:textId="311471BA"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Pivotal phase 3b; </w:t>
            </w:r>
          </w:p>
          <w:p w14:paraId="4F6DBA86" w14:textId="785BAD88"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and TE patients;</w:t>
            </w:r>
          </w:p>
          <w:p w14:paraId="3F998038"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b</w:t>
            </w:r>
          </w:p>
          <w:p w14:paraId="7ED8C081" w14:textId="77777777" w:rsidR="00655A56" w:rsidRPr="001B3D7B" w:rsidRDefault="00655A56" w:rsidP="004837A0">
            <w:pPr>
              <w:pStyle w:val="NoSpacing"/>
              <w:spacing w:line="360" w:lineRule="auto"/>
              <w:jc w:val="both"/>
              <w:rPr>
                <w:rFonts w:ascii="Book Antiqua" w:hAnsi="Book Antiqua" w:cs="Tahoma"/>
                <w:sz w:val="24"/>
                <w:szCs w:val="24"/>
                <w:lang w:val="en-US"/>
              </w:rPr>
            </w:pPr>
          </w:p>
        </w:tc>
        <w:tc>
          <w:tcPr>
            <w:tcW w:w="2268" w:type="dxa"/>
          </w:tcPr>
          <w:p w14:paraId="5C5DFEBC"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LDV/SOF</w:t>
            </w:r>
          </w:p>
        </w:tc>
        <w:tc>
          <w:tcPr>
            <w:tcW w:w="3497" w:type="dxa"/>
          </w:tcPr>
          <w:p w14:paraId="1D026577"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100% </w:t>
            </w:r>
          </w:p>
        </w:tc>
        <w:tc>
          <w:tcPr>
            <w:tcW w:w="850" w:type="dxa"/>
          </w:tcPr>
          <w:p w14:paraId="6271EE91" w14:textId="7FFA9BAC"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r>
            <w:r w:rsidR="006235BD" w:rsidRPr="00632011">
              <w:rPr>
                <w:rFonts w:ascii="Book Antiqua" w:hAnsi="Book Antiqua" w:cs="Tahoma"/>
                <w:sz w:val="24"/>
                <w:szCs w:val="24"/>
                <w:lang w:val="en-US"/>
              </w:rPr>
              <w:instrText xml:space="preserve"> ADDIN EN.CITE &lt;EndNote&gt;&lt;Cite&gt;&lt;Author&gt;Wei&lt;/Author&gt;&lt;Year&gt;2018&lt;/Year&gt;&lt;RecNum&gt;158&lt;/RecNum&gt;&lt;DisplayText&gt;&lt;style face="superscript"&gt;[46]&lt;/style&gt;&lt;/DisplayText&gt;&lt;record&gt;&lt;rec-number&gt;158&lt;/rec-number&gt;&lt;foreign-keys&gt;&lt;key app="EN" db-id="sxasv0zxffd0vieev5ax0p08222er2p0vwex" timestamp="1526049876"&gt;158&lt;/key&gt;&lt;/foreign-keys&gt;&lt;ref-type name="Journal Article"&gt;17&lt;/ref-type&gt;&lt;contributors&gt;&lt;authors&gt;&lt;author&gt;Wei, L.&lt;/author&gt;&lt;author&gt;Xie, Q.&lt;/author&gt;&lt;author&gt;Hou, J. L.&lt;/author&gt;&lt;author&gt;Tang, H.&lt;/author&gt;&lt;author&gt;Ning, Q.&lt;/author&gt;&lt;author&gt;Cheng, J.&lt;/author&gt;&lt;author&gt;Nan, Y.&lt;/author&gt;&lt;author&gt;Zhang, L.&lt;/author&gt;&lt;author&gt;Li, J.&lt;/author&gt;&lt;author&gt;Jiang, J.&lt;/author&gt;&lt;author&gt;McNabb, B.&lt;/author&gt;&lt;author&gt;Zhang, F.&lt;/author&gt;&lt;author&gt;Camus, G.&lt;/author&gt;&lt;author&gt;Mo, H.&lt;/author&gt;&lt;author&gt;Osinusi, A.&lt;/author&gt;&lt;author&gt;Brainard, D. M.&lt;/author&gt;&lt;author&gt;Gong, G.&lt;/author&gt;&lt;author&gt;Mou, Z.&lt;/author&gt;&lt;author&gt;Wu, S.&lt;/author&gt;&lt;author&gt;Wang, G.&lt;/author&gt;&lt;author&gt;Hu, P.&lt;/author&gt;&lt;author&gt;Gao, Y.&lt;/author&gt;&lt;author&gt;Jia, J.&lt;/author&gt;&lt;author&gt;Duan, Z.&lt;/author&gt;&lt;/authors&gt;&lt;/contributors&gt;&lt;titles&gt;&lt;title&gt;Ledipasvir/sofosbuvir for treatment-naive and treatment-experienced Chinese patients with genotype 1 HCV: an open-label, phase 3b study&lt;/title&gt;&lt;secondary-title&gt;Hepatology international&lt;/secondary-title&gt;&lt;/titles&gt;&lt;periodical&gt;&lt;full-title&gt;Hepatology International&lt;/full-title&gt;&lt;abbr-1&gt;Hepatol. Int.&lt;/abbr-1&gt;&lt;abbr-2&gt;Hepatol Int&lt;/abbr-2&gt;&lt;/periodical&gt;&lt;pages&gt;126-132&lt;/pages&gt;&lt;volume&gt;12&lt;/volume&gt;&lt;number&gt;2&lt;/number&gt;&lt;dates&gt;&lt;year&gt;2018&lt;/year&gt;&lt;/dates&gt;&lt;isbn&gt;1936-0533&lt;/isbn&gt;&lt;accession-num&gt;29637511&lt;/accession-num&gt;&lt;urls&gt;&lt;related-urls&gt;&lt;url&gt;https://link.springer.com/article/10.1007%2Fs12072-018-9856-z&lt;/url&gt;&lt;/related-urls&gt;&lt;/urls&gt;&lt;electronic-resource-num&gt;10.1007/s12072-018-9856-z&lt;/electronic-resource-num&gt;&lt;access-date&gt;2018.05.09&lt;/access-date&gt;&lt;/record&gt;&lt;/Cite&gt;&lt;/EndNote&gt;</w:instrText>
            </w:r>
            <w:r w:rsidRPr="00632011">
              <w:rPr>
                <w:rFonts w:ascii="Book Antiqua" w:hAnsi="Book Antiqua" w:cs="Tahoma"/>
                <w:sz w:val="24"/>
                <w:szCs w:val="24"/>
                <w:lang w:val="en-US"/>
              </w:rPr>
              <w:fldChar w:fldCharType="separate"/>
            </w:r>
            <w:r w:rsidR="006235BD" w:rsidRPr="00632011">
              <w:rPr>
                <w:rFonts w:ascii="Book Antiqua" w:hAnsi="Book Antiqua" w:cs="Tahoma"/>
                <w:noProof/>
                <w:sz w:val="24"/>
                <w:szCs w:val="24"/>
                <w:lang w:val="en-US"/>
              </w:rPr>
              <w:t>[46]</w:t>
            </w:r>
            <w:r w:rsidRPr="00632011">
              <w:rPr>
                <w:rFonts w:ascii="Book Antiqua" w:hAnsi="Book Antiqua" w:cs="Tahoma"/>
                <w:sz w:val="24"/>
                <w:szCs w:val="24"/>
                <w:lang w:val="en-US"/>
              </w:rPr>
              <w:fldChar w:fldCharType="end"/>
            </w:r>
          </w:p>
        </w:tc>
      </w:tr>
      <w:tr w:rsidR="001B3D7B" w:rsidRPr="001B3D7B" w14:paraId="3138B1FA" w14:textId="295A55B2" w:rsidTr="00655A56">
        <w:trPr>
          <w:cantSplit/>
        </w:trPr>
        <w:tc>
          <w:tcPr>
            <w:tcW w:w="2552" w:type="dxa"/>
          </w:tcPr>
          <w:p w14:paraId="37976241" w14:textId="701D26C0"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Pivotal phase 3;</w:t>
            </w:r>
          </w:p>
          <w:p w14:paraId="0A2CAC1B" w14:textId="296486C4"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and TE patients;</w:t>
            </w:r>
          </w:p>
          <w:p w14:paraId="5CE36FF2" w14:textId="30AFD3EB"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b, 2, 3, 6</w:t>
            </w:r>
          </w:p>
        </w:tc>
        <w:tc>
          <w:tcPr>
            <w:tcW w:w="2268" w:type="dxa"/>
          </w:tcPr>
          <w:p w14:paraId="1C4A75DA" w14:textId="73F4EEC9"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SOF/VEL</w:t>
            </w:r>
          </w:p>
        </w:tc>
        <w:tc>
          <w:tcPr>
            <w:tcW w:w="3497" w:type="dxa"/>
          </w:tcPr>
          <w:p w14:paraId="1C95DB85" w14:textId="0C4FD212"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b/2/3/6: 100%/100%/83%/100%</w:t>
            </w:r>
          </w:p>
          <w:p w14:paraId="4C00B6D8" w14:textId="1A08D177" w:rsidR="00655A56" w:rsidRPr="001B3D7B" w:rsidRDefault="00655A56" w:rsidP="004837A0">
            <w:pPr>
              <w:pStyle w:val="NoSpacing"/>
              <w:spacing w:line="360" w:lineRule="auto"/>
              <w:jc w:val="both"/>
              <w:rPr>
                <w:rFonts w:ascii="Book Antiqua" w:hAnsi="Book Antiqua" w:cs="Tahoma"/>
                <w:sz w:val="24"/>
                <w:szCs w:val="24"/>
                <w:lang w:val="en-US"/>
              </w:rPr>
            </w:pPr>
          </w:p>
          <w:p w14:paraId="60CED2C3" w14:textId="018D6376" w:rsidR="001F189D" w:rsidRPr="001B3D7B" w:rsidRDefault="00E12E7D"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w:t>
            </w:r>
            <w:r w:rsidR="001F189D" w:rsidRPr="001B3D7B">
              <w:rPr>
                <w:rFonts w:ascii="Book Antiqua" w:hAnsi="Book Antiqua" w:cs="Tahoma"/>
                <w:sz w:val="24"/>
                <w:szCs w:val="24"/>
                <w:lang w:val="en-US"/>
              </w:rPr>
              <w:t xml:space="preserve">Subgroup SVR12: </w:t>
            </w:r>
          </w:p>
          <w:p w14:paraId="04713EB0" w14:textId="28E7D478"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GT3a: 91%; </w:t>
            </w:r>
          </w:p>
          <w:p w14:paraId="5F587E53" w14:textId="282D6615"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3b non-cirrhotic/cirrhotic: 96%/50%</w:t>
            </w:r>
            <w:r w:rsidR="00E12E7D" w:rsidRPr="001B3D7B">
              <w:rPr>
                <w:rFonts w:ascii="Book Antiqua" w:hAnsi="Book Antiqua" w:cs="Tahoma"/>
                <w:sz w:val="24"/>
                <w:szCs w:val="24"/>
                <w:lang w:val="en-US"/>
              </w:rPr>
              <w:t>)</w:t>
            </w:r>
          </w:p>
          <w:p w14:paraId="6F97E4FD" w14:textId="3C13506A" w:rsidR="00655A56" w:rsidRPr="001B3D7B" w:rsidRDefault="00655A56" w:rsidP="004837A0">
            <w:pPr>
              <w:pStyle w:val="NoSpacing"/>
              <w:spacing w:line="360" w:lineRule="auto"/>
              <w:jc w:val="both"/>
              <w:rPr>
                <w:rFonts w:ascii="Book Antiqua" w:hAnsi="Book Antiqua" w:cs="Tahoma"/>
                <w:sz w:val="24"/>
                <w:szCs w:val="24"/>
                <w:lang w:val="en-US"/>
              </w:rPr>
            </w:pPr>
          </w:p>
        </w:tc>
        <w:tc>
          <w:tcPr>
            <w:tcW w:w="850" w:type="dxa"/>
          </w:tcPr>
          <w:p w14:paraId="12E37ADA" w14:textId="2311E235"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r>
            <w:r w:rsidR="006235BD" w:rsidRPr="00632011">
              <w:rPr>
                <w:rFonts w:ascii="Book Antiqua" w:hAnsi="Book Antiqua" w:cs="Tahoma"/>
                <w:sz w:val="24"/>
                <w:szCs w:val="24"/>
                <w:lang w:val="en-US"/>
              </w:rPr>
              <w:instrText xml:space="preserve"> ADDIN EN.CITE &lt;EndNote&gt;&lt;Cite&gt;&lt;Author&gt;Wei&lt;/Author&gt;&lt;Year&gt;2018&lt;/Year&gt;&lt;RecNum&gt;233&lt;/RecNum&gt;&lt;DisplayText&gt;&lt;style face="superscript"&gt;[50]&lt;/style&gt;&lt;/DisplayText&gt;&lt;record&gt;&lt;rec-number&gt;233&lt;/rec-number&gt;&lt;foreign-keys&gt;&lt;key app="EN" db-id="sxasv0zxffd0vieev5ax0p08222er2p0vwex" timestamp="1545878587"&gt;233&lt;/key&gt;&lt;/foreign-keys&gt;&lt;ref-type name="Conference Paper"&gt;47&lt;/ref-type&gt;&lt;contributors&gt;&lt;authors&gt;&lt;author&gt;Wei, Lai&lt;/author&gt;&lt;author&gt;Xie, Qing&lt;/author&gt;&lt;author&gt;Huang, Yan&lt;/author&gt;&lt;author&gt;Wu, Shanming&lt;/author&gt;&lt;author&gt;Xu, Min&lt;/author&gt;&lt;author&gt;Tang, Hong&lt;/author&gt;&lt;author&gt;Cheng, Jun&lt;/author&gt;&lt;author&gt;Gao, Yanhang&lt;/author&gt;&lt;author&gt;Mou, Zhuangbo&lt;/author&gt;&lt;author&gt;Dou, Xiaoguang&lt;/author&gt;&lt;author&gt;Nan, Yuemin&lt;/author&gt;&lt;author&gt;Ning, Qin&lt;/author&gt;&lt;author&gt;Mao, Yimin&lt;/author&gt;&lt;author&gt;Stamm, Luisa&lt;/author&gt;&lt;author&gt;Lu, Sophia&lt;/author&gt;&lt;author&gt;Dvory-Sobol, Hadas&lt;/author&gt;&lt;author&gt;Mo, Hongmei&lt;/author&gt;&lt;author&gt;Brainard, Diana&lt;/author&gt;&lt;author&gt;Yang, Yongfeng&lt;/author&gt;&lt;author&gt;Wang, Guiqiang&lt;/author&gt;&lt;author&gt;Hu, Peng&lt;/author&gt;&lt;author&gt;Zhang, Lunli&lt;/author&gt;&lt;author&gt;Gao, Zhiliang&lt;/author&gt;&lt;author&gt;Lin, Feng&lt;/author&gt;&lt;author&gt;Shang, Jia&lt;/author&gt;&lt;author&gt;Gong, Guozhong&lt;/author&gt;&lt;author&gt;Li, Jun&lt;/author&gt;&lt;author&gt;Su, Minghua&lt;/author&gt;&lt;author&gt;Duan, Zhongping&lt;/author&gt;&lt;author&gt;Hou, Jinlin&lt;/author&gt;&lt;author&gt;Jia, Jidong&lt;/author&gt;&lt;/authors&gt;&lt;/contributors&gt;&lt;titles&gt;&lt;title&gt;Safety and Efficacy of sofosbuvir/velpatasvir in genotype 1-6 HCV-infected patientes in China: Results from a phase 3 clinial trial&lt;/title&gt;&lt;secondary-title&gt;Hepatology 2018;68 Suppl 1: Proceedings of the 69th Annual Meeting of the American Association for the Study of Liver Diseases&lt;/secondary-title&gt;&lt;/titles&gt;&lt;pages&gt;379A&lt;/pages&gt;&lt;volume&gt;68&lt;/volume&gt;&lt;number&gt;Suppl 1&lt;/number&gt;&lt;dates&gt;&lt;year&gt;2018&lt;/year&gt;&lt;pub-dates&gt;&lt;date&gt;2018 Nov 9-13&lt;/date&gt;&lt;/pub-dates&gt;&lt;/dates&gt;&lt;pub-location&gt;San Francisco, USA&lt;/pub-location&gt;&lt;publisher&gt;John Wiley &amp;amp; Sons&lt;/publisher&gt;&lt;work-type&gt;Abstract 637&lt;/work-type&gt;&lt;urls&gt;&lt;/urls&gt;&lt;/record&gt;&lt;/Cite&gt;&lt;/EndNote&gt;</w:instrText>
            </w:r>
            <w:r w:rsidRPr="00632011">
              <w:rPr>
                <w:rFonts w:ascii="Book Antiqua" w:hAnsi="Book Antiqua" w:cs="Tahoma"/>
                <w:sz w:val="24"/>
                <w:szCs w:val="24"/>
                <w:lang w:val="en-US"/>
              </w:rPr>
              <w:fldChar w:fldCharType="separate"/>
            </w:r>
            <w:r w:rsidR="006235BD" w:rsidRPr="00632011">
              <w:rPr>
                <w:rFonts w:ascii="Book Antiqua" w:hAnsi="Book Antiqua" w:cs="Tahoma"/>
                <w:noProof/>
                <w:sz w:val="24"/>
                <w:szCs w:val="24"/>
                <w:lang w:val="en-US"/>
              </w:rPr>
              <w:t>[50]</w:t>
            </w:r>
            <w:r w:rsidRPr="00632011">
              <w:rPr>
                <w:rFonts w:ascii="Book Antiqua" w:hAnsi="Book Antiqua" w:cs="Tahoma"/>
                <w:sz w:val="24"/>
                <w:szCs w:val="24"/>
                <w:lang w:val="en-US"/>
              </w:rPr>
              <w:fldChar w:fldCharType="end"/>
            </w:r>
          </w:p>
        </w:tc>
      </w:tr>
      <w:tr w:rsidR="001B3D7B" w:rsidRPr="001B3D7B" w14:paraId="0739A4ED" w14:textId="68CE7FE3" w:rsidTr="00655A56">
        <w:trPr>
          <w:cantSplit/>
        </w:trPr>
        <w:tc>
          <w:tcPr>
            <w:tcW w:w="2552" w:type="dxa"/>
            <w:shd w:val="clear" w:color="auto" w:fill="auto"/>
          </w:tcPr>
          <w:p w14:paraId="6CADAF60"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Pivotal phase 3;</w:t>
            </w:r>
          </w:p>
          <w:p w14:paraId="7C3ACC49" w14:textId="60ACB198"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patients;</w:t>
            </w:r>
          </w:p>
          <w:p w14:paraId="4D5FBE2E" w14:textId="286265A5"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 6</w:t>
            </w:r>
          </w:p>
        </w:tc>
        <w:tc>
          <w:tcPr>
            <w:tcW w:w="2268" w:type="dxa"/>
            <w:shd w:val="clear" w:color="auto" w:fill="auto"/>
          </w:tcPr>
          <w:p w14:paraId="6D0FCCA4" w14:textId="358133FA"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EBR/GZR</w:t>
            </w:r>
          </w:p>
        </w:tc>
        <w:tc>
          <w:tcPr>
            <w:tcW w:w="3497" w:type="dxa"/>
            <w:shd w:val="clear" w:color="auto" w:fill="auto"/>
          </w:tcPr>
          <w:p w14:paraId="71C7B71A"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6:</w:t>
            </w:r>
          </w:p>
          <w:p w14:paraId="46598E44"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97%/80%</w:t>
            </w:r>
          </w:p>
          <w:p w14:paraId="53286D82" w14:textId="3284EF33"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GT1: 140/146 </w:t>
            </w:r>
            <w:r w:rsidR="00E12E7D" w:rsidRPr="001B3D7B">
              <w:rPr>
                <w:rFonts w:ascii="Book Antiqua" w:hAnsi="Book Antiqua" w:cs="Tahoma"/>
                <w:sz w:val="24"/>
                <w:szCs w:val="24"/>
                <w:lang w:val="en-US"/>
              </w:rPr>
              <w:t xml:space="preserve">patients </w:t>
            </w:r>
            <w:r w:rsidRPr="001B3D7B">
              <w:rPr>
                <w:rFonts w:ascii="Book Antiqua" w:hAnsi="Book Antiqua" w:cs="Tahoma"/>
                <w:sz w:val="24"/>
                <w:szCs w:val="24"/>
                <w:lang w:val="en-US"/>
              </w:rPr>
              <w:t>were GT1b;</w:t>
            </w:r>
            <w:r w:rsidR="00E12E7D" w:rsidRPr="001B3D7B">
              <w:rPr>
                <w:rFonts w:ascii="Book Antiqua" w:hAnsi="Book Antiqua" w:cs="Tahoma"/>
                <w:sz w:val="24"/>
                <w:szCs w:val="24"/>
                <w:lang w:val="en-US"/>
              </w:rPr>
              <w:t xml:space="preserve"> </w:t>
            </w:r>
            <w:r w:rsidRPr="001B3D7B">
              <w:rPr>
                <w:rFonts w:ascii="Book Antiqua" w:hAnsi="Book Antiqua" w:cs="Tahoma"/>
                <w:sz w:val="24"/>
                <w:szCs w:val="24"/>
                <w:lang w:val="en-US"/>
              </w:rPr>
              <w:t xml:space="preserve">GT6: </w:t>
            </w:r>
            <w:r w:rsidRPr="00632011">
              <w:rPr>
                <w:rFonts w:ascii="Book Antiqua" w:hAnsi="Book Antiqua" w:cs="Tahoma"/>
                <w:i/>
                <w:sz w:val="24"/>
                <w:szCs w:val="24"/>
                <w:lang w:val="en-US"/>
              </w:rPr>
              <w:t>n</w:t>
            </w:r>
            <w:r w:rsidR="00A929C7"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A929C7" w:rsidRPr="001B3D7B">
              <w:rPr>
                <w:rFonts w:ascii="Book Antiqua" w:hAnsi="Book Antiqua" w:cs="Tahoma"/>
                <w:sz w:val="24"/>
                <w:szCs w:val="24"/>
                <w:lang w:val="en-US"/>
              </w:rPr>
              <w:t xml:space="preserve"> </w:t>
            </w:r>
            <w:r w:rsidRPr="001B3D7B">
              <w:rPr>
                <w:rFonts w:ascii="Book Antiqua" w:hAnsi="Book Antiqua" w:cs="Tahoma"/>
                <w:sz w:val="24"/>
                <w:szCs w:val="24"/>
                <w:lang w:val="en-US"/>
              </w:rPr>
              <w:t>5)</w:t>
            </w:r>
          </w:p>
          <w:p w14:paraId="122A98EE" w14:textId="01206752" w:rsidR="00655A56" w:rsidRPr="001B3D7B" w:rsidRDefault="00655A56" w:rsidP="004837A0">
            <w:pPr>
              <w:pStyle w:val="NoSpacing"/>
              <w:spacing w:line="360" w:lineRule="auto"/>
              <w:jc w:val="both"/>
              <w:rPr>
                <w:rFonts w:ascii="Book Antiqua" w:hAnsi="Book Antiqua" w:cs="Tahoma"/>
                <w:sz w:val="24"/>
                <w:szCs w:val="24"/>
                <w:lang w:val="en-US"/>
              </w:rPr>
            </w:pPr>
          </w:p>
        </w:tc>
        <w:tc>
          <w:tcPr>
            <w:tcW w:w="850" w:type="dxa"/>
          </w:tcPr>
          <w:p w14:paraId="043C7166" w14:textId="583BDCAC"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fldData xml:space="preserve">PEVuZE5vdGU+PENpdGU+PEF1dGhvcj5XZWk8L0F1dGhvcj48WWVhcj4yMDE5PC9ZZWFyPjxSZWNO
dW0+MjM3PC9SZWNOdW0+PERpc3BsYXlUZXh0PjxzdHlsZSBmYWNlPSJzdXBlcnNjcmlwdCI+WzQ4
XTwvc3R5bGU+PC9EaXNwbGF5VGV4dD48cmVjb3JkPjxyZWMtbnVtYmVyPjIzNzwvcmVjLW51bWJl
cj48Zm9yZWlnbi1rZXlzPjxrZXkgYXBwPSJFTiIgZGItaWQ9InN4YXN2MHp4ZmZkMHZpZWV2NWF4
MHAwODIyMmVyMnAwdndleCIgdGltZXN0YW1wPSIxNTUzNTcwNzI1Ij4yMzc8L2tleT48L2ZvcmVp
Z24ta2V5cz48cmVmLXR5cGUgbmFtZT0iSm91cm5hbCBBcnRpY2xlIj4xNzwvcmVmLXR5cGU+PGNv
bnRyaWJ1dG9ycz48YXV0aG9ycz48YXV0aG9yPldlaSwgTC48L2F1dGhvcj48YXV0aG9yPkppYSwg
Si4gRC48L2F1dGhvcj48YXV0aG9yPldhbmcsIEYuIFMuPC9hdXRob3I+PGF1dGhvcj5OaXUsIEou
IFEuPC9hdXRob3I+PGF1dGhvcj5aaGFvLCBYLiBNLjwvYXV0aG9yPjxhdXRob3I+TXUsIFMuPC9h
dXRob3I+PGF1dGhvcj5MaWFuZywgTC4gVy48L2F1dGhvcj48YXV0aG9yPldhbmcsIFouPC9hdXRo
b3I+PGF1dGhvcj5Id2FuZywgUC48L2F1dGhvcj48YXV0aG9yPlJvYmVydHNvbiwgTS4gTi48L2F1
dGhvcj48YXV0aG9yPkluZ3JhdmFsbG8sIFAuPC9hdXRob3I+PGF1dGhvcj5Bc2FudGUtQXBwaWFo
LCBFLjwvYXV0aG9yPjxhdXRob3I+V2VpLCBCLjwvYXV0aG9yPjxhdXRob3I+RXZhbnMsIEIuPC9h
dXRob3I+PGF1dGhvcj5IYW5uYSwgRy4gSi48L2F1dGhvcj48YXV0aG9yPlRhbHdhbmksIFIuPC9h
dXRob3I+PGF1dGhvcj5EdWFuLCBaLiBQLjwvYXV0aG9yPjxhdXRob3I+WmhkYW5vdiwgSy48L2F1
dGhvcj48YXV0aG9yPkNoZW5nLCBQLiBOLjwvYXV0aG9yPjxhdXRob3I+VGFud2FuZGVlLCBULjwv
YXV0aG9yPjxhdXRob3I+Tmd1eWVuLCBWLiBLLjwvYXV0aG9yPjxhdXRob3I+SGVvLCBKLjwvYXV0
aG9yPjxhdXRob3I+SXNha292LCBWLjwvYXV0aG9yPjxhdXRob3I+R2VvcmdlLCBKLjwvYXV0aG9y
PjwvYXV0aG9ycz48L2NvbnRyaWJ1dG9ycz48YXV0aC1hZGRyZXNzPlBla2luZyBVbml2ZXJzaXR5
IEhlcGF0b2xvZ3kgSW5zdGl0dXRlLCBCZWlqaW5nIEtleSBMYWJvcmF0b3J5IGZvciBIZXBhdGl0
aXMgQyBhbmQgSW1tdW5vdGhlcmFweSBmb3IgTGl2ZXIgRGlzZWFzZSwgUGVraW5nIFVuaXZlcnNp
dHkgUGVvcGxlJmFwb3M7cyBIb3NwaXRhbCwgQmVpamluZywgQ2hpbmEuJiN4RDtMaXZlciBSZXNl
YXJjaCBDZW50ZXIsIEJlaWppbmcgRnJpZW5kc2hpcCBIb3NwaXRhbCwgQ2FwaXRhbCBNZWRpY2Fs
IFVuaXZlcnNpdHksIEJlaWppbmcgS2V5IExhYm9yYXRvcnkgb2YgVHJhbnNsYXRpb25hbCBNZWRp
Y2luZSBvbiBDaXJyaG9zaXMsIE5hdGlvbmFsIENsaW5pY2FsIFJlc2VhcmNoIENlbnRlciBmb3Ig
RGlnZXN0aXZlIERpc2Vhc2VzLCBDYXBpdGFsIE1lZGljYWwgVW5pdmVyc2l0eSwgQmVpamluZywg
Q2hpbmEuJiN4RDtUcmVhdG1lbnQgYW5kIFJlc2VhcmNoIENlbnRlciBmb3IgSW5mZWN0aW91cyBE
aXNlYXNlcywgQmVpamluZyAzMDIgSG9zcGl0YWwsIEJlaWppbmcsIENoaW5hLiYjeEQ7RGVwYXJ0
bWVudCBvZiBIZXBhdG9sb2d5LCBGaXJzdCBIb3NwaXRhbCwgSmlsaW4gVW5pdmVyc2l0eSwgQ2hh
bmdjaHVuLCBKaWxpbiwgQ2hpbmEuJiN4RDtNZXJjayBTaGFycCAmYW1wOyBEb2htZSwgQ2FwaXRh
bCBNZWRpY2FsIFVuaXZlcnNpdHksIEJlaWppbmcsIENoaW5hLiYjeEQ7TWVyY2sgJmFtcDsgQ28u
LCBJbmMuLCBLZW5pbHdvcnRoLCBOZXcgSmVyc2V5LCBVU0EuJiN4RDtBcnRpZmljaWFsIExpdmVy
IENlbnRlciwgQmVpamluZyBZb3VBbiBIb3NwaXRhbCwgQ2FwaXRhbCBNZWRpY2FsIFVuaXZlcnNp
dHksIEJlaWppbmcsIENoaW5hLiYjeEQ7TWlsaXRhcnkgTWVkaWNhbCBBY2FkZW15IG4uYS4gUy5N
LiBLaXJvdiwgU3QuIFBldGVyc2J1cmcsIFJ1c3NpYS4mI3hEO05hdGlvbmFsIENoZW5nIEt1bmcg
VW5pdmVyc2l0eSwgVGFpbmFuLCBUYWl3YW4uJiN4RDtEZXBhcnRtZW50IG9mIE1lZGljaW5lLCBG
YWN1bHR5IG9mIE1lZGljaW5lIFNpcmlyYWogSG9zcGl0YWwsIEJhbmdrb2ssIFRoYWlsYW5kLiYj
eEQ7TmF0aW9uYWwgSG9zcGl0YWwgb2YgVHJvcGljYWwgRGlzZWFzZXMsIEhhbm9pLCBWaWV0bmFt
LiYjeEQ7Q29sbGVnZSBvZiBNZWRpY2luZSwgUHVzYW4gTmF0aW9uYWwgVW5pdmVyc2l0eSBhbmQg
TWVkaWNhbCBSZXNlYXJjaCBJbnN0aXR1dGUsIFB1c2FuIE5hdGlvbmFsIFVuaXZlcnNpdHkgSG9z
cGl0YWwsIEJ1c2FuLCBSZXB1YmxpYyBvZiBLb3JlYS4mI3hEO0RlcGFydG1lbnQgb2YgR2FzdHJv
ZW50ZXJvbG9neSBhbmQgSGVwYXRvbG9neSwgRmVkZXJhbCBSZXNlYXJjaCBDZW50ZXIgb2YgTnV0
cml0aW9uIGFuZCBCaW90ZWNobm9sb2d5LCBNb3Njb3csIFJ1c3NpYS4mI3hEO1N0b3JyIExpdmVy
IENlbnRyZSwgV2VzdG1lYWQgSW5zdGl0dXRlIGZvciBNZWRpY2FsIFJlc2VhcmNoLCBXZXN0bWVh
ZCBIb3NwaXRhbCBhbmQgVW5pdmVyc2l0eSBvZiBTeWRuZXksIFdlc3RtZWFkLCBOZXcgU291dGgg
V2FsZXMsIEF1c3RyYWxpYS48L2F1dGgtYWRkcmVzcz48dGl0bGVzPjx0aXRsZT5FZmZpY2FjeSBh
bmQgc2FmZXR5IG9mIGVsYmFzdmlyL2dyYXpvcHJldmlyIGluIHBhcnRpY2lwYW50cyB3aXRoIGhl
cGF0aXRpcyBDIHZpcnVzIGdlbm90eXBlIDEsIDQsIG9yIDYgaW5mZWN0aW9uIGZyb20gdGhlIEFz
aWEtUGFjaWZpYyByZWdpb24gYW5kIFJ1c3NpYTogRmluYWwgcmVzdWx0cyBmcm9tIHRoZSByYW5k
b21pemVkIEMtQ09SQUwgc3R1ZHk8L3RpdGxlPjxzZWNvbmRhcnktdGl0bGU+SiBHYXN0cm9lbnRl
cm9sIEhlcGF0b2w8L3NlY29uZGFyeS10aXRsZT48YWx0LXRpdGxlPkpvdXJuYWwgb2YgZ2FzdHJv
ZW50ZXJvbG9neSBhbmQgaGVwYXRvbG9neTwvYWx0LXRpdGxlPjwvdGl0bGVzPjx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3BlcmlvZGljYWw+PGFs
dC1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2Fs
dC1wZXJpb2RpY2FsPjxwYWdlcz4xMi0yMTwvcGFnZXM+PHZvbHVtZT4zNDwvdm9sdW1lPjxudW1i
ZXI+MTwvbnVtYmVyPjxlZGl0aW9uPjIwMTgvMTAvMTM8L2VkaXRpb24+PGtleXdvcmRzPjxrZXl3
b3JkPipIQ1YgY2xpbmljYWwgdHJpYWxzPC9rZXl3b3JkPjxrZXl3b3JkPipIQ1YgdHJlYXRtZW50
PC9rZXl3b3JkPjxrZXl3b3JkPipoZXBhdGl0aXMgQywgY2xpbmljYWw8L2tleXdvcmQ+PC9rZXl3
b3Jkcz48ZGF0ZXM+PHllYXI+MjAxOTwveWVhcj48cHViLWRhdGVzPjxkYXRlPkphbjwvZGF0ZT48
L3B1Yi1kYXRlcz48L2RhdGVzPjxpc2JuPjA4MTUtOTMxOTwvaXNibj48YWNjZXNzaW9uLW51bT4z
MDMxMTcwMTwvYWNjZXNzaW9uLW51bT48dXJscz48cmVsYXRlZC11cmxzPjx1cmw+aHR0cHM6Ly9v
bmxpbmVsaWJyYXJ5LndpbGV5LmNvbS9kb2kvZnVsbC8xMC4xMTExL2pnaC4xNDUwOTwvdXJsPjwv
cmVsYXRlZC11cmxzPjwvdXJscz48ZWxlY3Ryb25pYy1yZXNvdXJjZS1udW0+MTAuMTExMS9qZ2gu
MTQ1MDk8L2VsZWN0cm9uaWMtcmVzb3VyY2UtbnVtPjxyZW1vdGUtZGF0YWJhc2UtcHJvdmlkZXI+
TkxNPC9yZW1vdGUtZGF0YWJhc2UtcHJvdmlkZXI+PGxhbmd1YWdlPmVuZzwvbGFuZ3VhZ2U+PGFj
Y2Vzcy1kYXRlPjIwMTkuMDMuMjY8L2FjY2Vzcy1kYXRlPjwvcmVjb3JkPjwvQ2l0ZT48L0VuZE5v
dGU+AG==
</w:fldData>
              </w:fldChar>
            </w:r>
            <w:r w:rsidR="006235BD" w:rsidRPr="00632011">
              <w:rPr>
                <w:rFonts w:ascii="Book Antiqua" w:hAnsi="Book Antiqua" w:cs="Tahoma"/>
                <w:sz w:val="24"/>
                <w:szCs w:val="24"/>
                <w:lang w:val="en-US"/>
              </w:rPr>
              <w:instrText xml:space="preserve"> ADDIN EN.CITE </w:instrText>
            </w:r>
            <w:r w:rsidR="006235BD" w:rsidRPr="00632011">
              <w:rPr>
                <w:rFonts w:ascii="Book Antiqua" w:hAnsi="Book Antiqua" w:cs="Tahoma"/>
                <w:sz w:val="24"/>
                <w:szCs w:val="24"/>
                <w:lang w:val="en-US"/>
              </w:rPr>
              <w:fldChar w:fldCharType="begin">
                <w:fldData xml:space="preserve">PEVuZE5vdGU+PENpdGU+PEF1dGhvcj5XZWk8L0F1dGhvcj48WWVhcj4yMDE5PC9ZZWFyPjxSZWNO
dW0+MjM3PC9SZWNOdW0+PERpc3BsYXlUZXh0PjxzdHlsZSBmYWNlPSJzdXBlcnNjcmlwdCI+WzQ4
XTwvc3R5bGU+PC9EaXNwbGF5VGV4dD48cmVjb3JkPjxyZWMtbnVtYmVyPjIzNzwvcmVjLW51bWJl
cj48Zm9yZWlnbi1rZXlzPjxrZXkgYXBwPSJFTiIgZGItaWQ9InN4YXN2MHp4ZmZkMHZpZWV2NWF4
MHAwODIyMmVyMnAwdndleCIgdGltZXN0YW1wPSIxNTUzNTcwNzI1Ij4yMzc8L2tleT48L2ZvcmVp
Z24ta2V5cz48cmVmLXR5cGUgbmFtZT0iSm91cm5hbCBBcnRpY2xlIj4xNzwvcmVmLXR5cGU+PGNv
bnRyaWJ1dG9ycz48YXV0aG9ycz48YXV0aG9yPldlaSwgTC48L2F1dGhvcj48YXV0aG9yPkppYSwg
Si4gRC48L2F1dGhvcj48YXV0aG9yPldhbmcsIEYuIFMuPC9hdXRob3I+PGF1dGhvcj5OaXUsIEou
IFEuPC9hdXRob3I+PGF1dGhvcj5aaGFvLCBYLiBNLjwvYXV0aG9yPjxhdXRob3I+TXUsIFMuPC9h
dXRob3I+PGF1dGhvcj5MaWFuZywgTC4gVy48L2F1dGhvcj48YXV0aG9yPldhbmcsIFouPC9hdXRo
b3I+PGF1dGhvcj5Id2FuZywgUC48L2F1dGhvcj48YXV0aG9yPlJvYmVydHNvbiwgTS4gTi48L2F1
dGhvcj48YXV0aG9yPkluZ3JhdmFsbG8sIFAuPC9hdXRob3I+PGF1dGhvcj5Bc2FudGUtQXBwaWFo
LCBFLjwvYXV0aG9yPjxhdXRob3I+V2VpLCBCLjwvYXV0aG9yPjxhdXRob3I+RXZhbnMsIEIuPC9h
dXRob3I+PGF1dGhvcj5IYW5uYSwgRy4gSi48L2F1dGhvcj48YXV0aG9yPlRhbHdhbmksIFIuPC9h
dXRob3I+PGF1dGhvcj5EdWFuLCBaLiBQLjwvYXV0aG9yPjxhdXRob3I+WmhkYW5vdiwgSy48L2F1
dGhvcj48YXV0aG9yPkNoZW5nLCBQLiBOLjwvYXV0aG9yPjxhdXRob3I+VGFud2FuZGVlLCBULjwv
YXV0aG9yPjxhdXRob3I+Tmd1eWVuLCBWLiBLLjwvYXV0aG9yPjxhdXRob3I+SGVvLCBKLjwvYXV0
aG9yPjxhdXRob3I+SXNha292LCBWLjwvYXV0aG9yPjxhdXRob3I+R2VvcmdlLCBKLjwvYXV0aG9y
PjwvYXV0aG9ycz48L2NvbnRyaWJ1dG9ycz48YXV0aC1hZGRyZXNzPlBla2luZyBVbml2ZXJzaXR5
IEhlcGF0b2xvZ3kgSW5zdGl0dXRlLCBCZWlqaW5nIEtleSBMYWJvcmF0b3J5IGZvciBIZXBhdGl0
aXMgQyBhbmQgSW1tdW5vdGhlcmFweSBmb3IgTGl2ZXIgRGlzZWFzZSwgUGVraW5nIFVuaXZlcnNp
dHkgUGVvcGxlJmFwb3M7cyBIb3NwaXRhbCwgQmVpamluZywgQ2hpbmEuJiN4RDtMaXZlciBSZXNl
YXJjaCBDZW50ZXIsIEJlaWppbmcgRnJpZW5kc2hpcCBIb3NwaXRhbCwgQ2FwaXRhbCBNZWRpY2Fs
IFVuaXZlcnNpdHksIEJlaWppbmcgS2V5IExhYm9yYXRvcnkgb2YgVHJhbnNsYXRpb25hbCBNZWRp
Y2luZSBvbiBDaXJyaG9zaXMsIE5hdGlvbmFsIENsaW5pY2FsIFJlc2VhcmNoIENlbnRlciBmb3Ig
RGlnZXN0aXZlIERpc2Vhc2VzLCBDYXBpdGFsIE1lZGljYWwgVW5pdmVyc2l0eSwgQmVpamluZywg
Q2hpbmEuJiN4RDtUcmVhdG1lbnQgYW5kIFJlc2VhcmNoIENlbnRlciBmb3IgSW5mZWN0aW91cyBE
aXNlYXNlcywgQmVpamluZyAzMDIgSG9zcGl0YWwsIEJlaWppbmcsIENoaW5hLiYjeEQ7RGVwYXJ0
bWVudCBvZiBIZXBhdG9sb2d5LCBGaXJzdCBIb3NwaXRhbCwgSmlsaW4gVW5pdmVyc2l0eSwgQ2hh
bmdjaHVuLCBKaWxpbiwgQ2hpbmEuJiN4RDtNZXJjayBTaGFycCAmYW1wOyBEb2htZSwgQ2FwaXRh
bCBNZWRpY2FsIFVuaXZlcnNpdHksIEJlaWppbmcsIENoaW5hLiYjeEQ7TWVyY2sgJmFtcDsgQ28u
LCBJbmMuLCBLZW5pbHdvcnRoLCBOZXcgSmVyc2V5LCBVU0EuJiN4RDtBcnRpZmljaWFsIExpdmVy
IENlbnRlciwgQmVpamluZyBZb3VBbiBIb3NwaXRhbCwgQ2FwaXRhbCBNZWRpY2FsIFVuaXZlcnNp
dHksIEJlaWppbmcsIENoaW5hLiYjeEQ7TWlsaXRhcnkgTWVkaWNhbCBBY2FkZW15IG4uYS4gUy5N
LiBLaXJvdiwgU3QuIFBldGVyc2J1cmcsIFJ1c3NpYS4mI3hEO05hdGlvbmFsIENoZW5nIEt1bmcg
VW5pdmVyc2l0eSwgVGFpbmFuLCBUYWl3YW4uJiN4RDtEZXBhcnRtZW50IG9mIE1lZGljaW5lLCBG
YWN1bHR5IG9mIE1lZGljaW5lIFNpcmlyYWogSG9zcGl0YWwsIEJhbmdrb2ssIFRoYWlsYW5kLiYj
eEQ7TmF0aW9uYWwgSG9zcGl0YWwgb2YgVHJvcGljYWwgRGlzZWFzZXMsIEhhbm9pLCBWaWV0bmFt
LiYjeEQ7Q29sbGVnZSBvZiBNZWRpY2luZSwgUHVzYW4gTmF0aW9uYWwgVW5pdmVyc2l0eSBhbmQg
TWVkaWNhbCBSZXNlYXJjaCBJbnN0aXR1dGUsIFB1c2FuIE5hdGlvbmFsIFVuaXZlcnNpdHkgSG9z
cGl0YWwsIEJ1c2FuLCBSZXB1YmxpYyBvZiBLb3JlYS4mI3hEO0RlcGFydG1lbnQgb2YgR2FzdHJv
ZW50ZXJvbG9neSBhbmQgSGVwYXRvbG9neSwgRmVkZXJhbCBSZXNlYXJjaCBDZW50ZXIgb2YgTnV0
cml0aW9uIGFuZCBCaW90ZWNobm9sb2d5LCBNb3Njb3csIFJ1c3NpYS4mI3hEO1N0b3JyIExpdmVy
IENlbnRyZSwgV2VzdG1lYWQgSW5zdGl0dXRlIGZvciBNZWRpY2FsIFJlc2VhcmNoLCBXZXN0bWVh
ZCBIb3NwaXRhbCBhbmQgVW5pdmVyc2l0eSBvZiBTeWRuZXksIFdlc3RtZWFkLCBOZXcgU291dGgg
V2FsZXMsIEF1c3RyYWxpYS48L2F1dGgtYWRkcmVzcz48dGl0bGVzPjx0aXRsZT5FZmZpY2FjeSBh
bmQgc2FmZXR5IG9mIGVsYmFzdmlyL2dyYXpvcHJldmlyIGluIHBhcnRpY2lwYW50cyB3aXRoIGhl
cGF0aXRpcyBDIHZpcnVzIGdlbm90eXBlIDEsIDQsIG9yIDYgaW5mZWN0aW9uIGZyb20gdGhlIEFz
aWEtUGFjaWZpYyByZWdpb24gYW5kIFJ1c3NpYTogRmluYWwgcmVzdWx0cyBmcm9tIHRoZSByYW5k
b21pemVkIEMtQ09SQUwgc3R1ZHk8L3RpdGxlPjxzZWNvbmRhcnktdGl0bGU+SiBHYXN0cm9lbnRl
cm9sIEhlcGF0b2w8L3NlY29uZGFyeS10aXRsZT48YWx0LXRpdGxlPkpvdXJuYWwgb2YgZ2FzdHJv
ZW50ZXJvbG9neSBhbmQgaGVwYXRvbG9neTwvYWx0LXRpdGxlPjwvdGl0bGVzPjx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3BlcmlvZGljYWw+PGFs
dC1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2Fs
dC1wZXJpb2RpY2FsPjxwYWdlcz4xMi0yMTwvcGFnZXM+PHZvbHVtZT4zNDwvdm9sdW1lPjxudW1i
ZXI+MTwvbnVtYmVyPjxlZGl0aW9uPjIwMTgvMTAvMTM8L2VkaXRpb24+PGtleXdvcmRzPjxrZXl3
b3JkPipIQ1YgY2xpbmljYWwgdHJpYWxzPC9rZXl3b3JkPjxrZXl3b3JkPipIQ1YgdHJlYXRtZW50
PC9rZXl3b3JkPjxrZXl3b3JkPipoZXBhdGl0aXMgQywgY2xpbmljYWw8L2tleXdvcmQ+PC9rZXl3
b3Jkcz48ZGF0ZXM+PHllYXI+MjAxOTwveWVhcj48cHViLWRhdGVzPjxkYXRlPkphbjwvZGF0ZT48
L3B1Yi1kYXRlcz48L2RhdGVzPjxpc2JuPjA4MTUtOTMxOTwvaXNibj48YWNjZXNzaW9uLW51bT4z
MDMxMTcwMTwvYWNjZXNzaW9uLW51bT48dXJscz48cmVsYXRlZC11cmxzPjx1cmw+aHR0cHM6Ly9v
bmxpbmVsaWJyYXJ5LndpbGV5LmNvbS9kb2kvZnVsbC8xMC4xMTExL2pnaC4xNDUwOTwvdXJsPjwv
cmVsYXRlZC11cmxzPjwvdXJscz48ZWxlY3Ryb25pYy1yZXNvdXJjZS1udW0+MTAuMTExMS9qZ2gu
MTQ1MDk8L2VsZWN0cm9uaWMtcmVzb3VyY2UtbnVtPjxyZW1vdGUtZGF0YWJhc2UtcHJvdmlkZXI+
TkxNPC9yZW1vdGUtZGF0YWJhc2UtcHJvdmlkZXI+PGxhbmd1YWdlPmVuZzwvbGFuZ3VhZ2U+PGFj
Y2Vzcy1kYXRlPjIwMTkuMDMuMjY8L2FjY2Vzcy1kYXRlPjwvcmVjb3JkPjwvQ2l0ZT48L0VuZE5v
dGU+AG==
</w:fldData>
              </w:fldChar>
            </w:r>
            <w:r w:rsidR="006235BD" w:rsidRPr="00632011">
              <w:rPr>
                <w:rFonts w:ascii="Book Antiqua" w:hAnsi="Book Antiqua" w:cs="Tahoma"/>
                <w:sz w:val="24"/>
                <w:szCs w:val="24"/>
                <w:lang w:val="en-US"/>
              </w:rPr>
              <w:instrText xml:space="preserve"> ADDIN EN.CITE.DATA </w:instrText>
            </w:r>
            <w:r w:rsidR="006235BD" w:rsidRPr="00632011">
              <w:rPr>
                <w:rFonts w:ascii="Book Antiqua" w:hAnsi="Book Antiqua" w:cs="Tahoma"/>
                <w:sz w:val="24"/>
                <w:szCs w:val="24"/>
                <w:lang w:val="en-US"/>
              </w:rPr>
            </w:r>
            <w:r w:rsidR="006235BD" w:rsidRPr="00632011">
              <w:rPr>
                <w:rFonts w:ascii="Book Antiqua" w:hAnsi="Book Antiqua" w:cs="Tahoma"/>
                <w:sz w:val="24"/>
                <w:szCs w:val="24"/>
                <w:lang w:val="en-US"/>
              </w:rPr>
              <w:fldChar w:fldCharType="end"/>
            </w:r>
            <w:r w:rsidRPr="00632011">
              <w:rPr>
                <w:rFonts w:ascii="Book Antiqua" w:hAnsi="Book Antiqua" w:cs="Tahoma"/>
                <w:sz w:val="24"/>
                <w:szCs w:val="24"/>
                <w:lang w:val="en-US"/>
              </w:rPr>
            </w:r>
            <w:r w:rsidRPr="00632011">
              <w:rPr>
                <w:rFonts w:ascii="Book Antiqua" w:hAnsi="Book Antiqua" w:cs="Tahoma"/>
                <w:sz w:val="24"/>
                <w:szCs w:val="24"/>
                <w:lang w:val="en-US"/>
              </w:rPr>
              <w:fldChar w:fldCharType="separate"/>
            </w:r>
            <w:r w:rsidR="006235BD" w:rsidRPr="00632011">
              <w:rPr>
                <w:rFonts w:ascii="Book Antiqua" w:hAnsi="Book Antiqua" w:cs="Tahoma"/>
                <w:noProof/>
                <w:sz w:val="24"/>
                <w:szCs w:val="24"/>
                <w:lang w:val="en-US"/>
              </w:rPr>
              <w:t>[48]</w:t>
            </w:r>
            <w:r w:rsidRPr="00632011">
              <w:rPr>
                <w:rFonts w:ascii="Book Antiqua" w:hAnsi="Book Antiqua" w:cs="Tahoma"/>
                <w:sz w:val="24"/>
                <w:szCs w:val="24"/>
                <w:lang w:val="en-US"/>
              </w:rPr>
              <w:fldChar w:fldCharType="end"/>
            </w:r>
          </w:p>
        </w:tc>
      </w:tr>
      <w:tr w:rsidR="001B3D7B" w:rsidRPr="001B3D7B" w14:paraId="1FFD7E48" w14:textId="7436429C" w:rsidTr="00655A56">
        <w:trPr>
          <w:cantSplit/>
        </w:trPr>
        <w:tc>
          <w:tcPr>
            <w:tcW w:w="2552" w:type="dxa"/>
            <w:shd w:val="clear" w:color="auto" w:fill="auto"/>
          </w:tcPr>
          <w:p w14:paraId="44A567F3"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lastRenderedPageBreak/>
              <w:t xml:space="preserve">Pivotal phase 3; </w:t>
            </w:r>
          </w:p>
          <w:p w14:paraId="72FC1CA4"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and TE patients;</w:t>
            </w:r>
          </w:p>
          <w:p w14:paraId="3B859E13" w14:textId="7777777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GT1b</w:t>
            </w:r>
          </w:p>
          <w:p w14:paraId="234AF5A1" w14:textId="50FE0153" w:rsidR="00655A56" w:rsidRPr="001B3D7B" w:rsidRDefault="00655A56" w:rsidP="004837A0">
            <w:pPr>
              <w:pStyle w:val="NoSpacing"/>
              <w:spacing w:line="360" w:lineRule="auto"/>
              <w:jc w:val="both"/>
              <w:rPr>
                <w:rFonts w:ascii="Book Antiqua" w:hAnsi="Book Antiqua" w:cs="Tahoma"/>
                <w:sz w:val="24"/>
                <w:szCs w:val="24"/>
                <w:lang w:val="en-US"/>
              </w:rPr>
            </w:pPr>
          </w:p>
        </w:tc>
        <w:tc>
          <w:tcPr>
            <w:tcW w:w="2268" w:type="dxa"/>
            <w:shd w:val="clear" w:color="auto" w:fill="auto"/>
          </w:tcPr>
          <w:p w14:paraId="0DBDF6E9" w14:textId="59E3A83E"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O/P/r</w:t>
            </w:r>
            <w:r w:rsidR="00C019BD"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C019BD" w:rsidRPr="001B3D7B">
              <w:rPr>
                <w:rFonts w:ascii="Book Antiqua" w:hAnsi="Book Antiqua" w:cs="Tahoma"/>
                <w:sz w:val="24"/>
                <w:szCs w:val="24"/>
                <w:lang w:val="en-US"/>
              </w:rPr>
              <w:t xml:space="preserve"> </w:t>
            </w:r>
            <w:r w:rsidRPr="001B3D7B">
              <w:rPr>
                <w:rFonts w:ascii="Book Antiqua" w:hAnsi="Book Antiqua" w:cs="Tahoma"/>
                <w:sz w:val="24"/>
                <w:szCs w:val="24"/>
                <w:lang w:val="en-US"/>
              </w:rPr>
              <w:t>D</w:t>
            </w:r>
          </w:p>
        </w:tc>
        <w:tc>
          <w:tcPr>
            <w:tcW w:w="3497" w:type="dxa"/>
            <w:shd w:val="clear" w:color="auto" w:fill="auto"/>
          </w:tcPr>
          <w:p w14:paraId="4BB5FED1" w14:textId="65298E4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99%</w:t>
            </w:r>
            <w:r w:rsidR="00C019BD" w:rsidRPr="001B3D7B">
              <w:rPr>
                <w:rFonts w:ascii="Book Antiqua" w:hAnsi="Book Antiqua" w:cs="Tahoma"/>
                <w:sz w:val="24"/>
                <w:szCs w:val="24"/>
                <w:lang w:val="en-US"/>
              </w:rPr>
              <w:t>–</w:t>
            </w:r>
            <w:r w:rsidRPr="001B3D7B">
              <w:rPr>
                <w:rFonts w:ascii="Book Antiqua" w:hAnsi="Book Antiqua" w:cs="Tahoma"/>
                <w:sz w:val="24"/>
                <w:szCs w:val="24"/>
                <w:lang w:val="en-US"/>
              </w:rPr>
              <w:t>100%</w:t>
            </w:r>
          </w:p>
        </w:tc>
        <w:tc>
          <w:tcPr>
            <w:tcW w:w="850" w:type="dxa"/>
          </w:tcPr>
          <w:p w14:paraId="5E0E32A5" w14:textId="5032FD03"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fldData xml:space="preserve">PEVuZE5vdGU+PENpdGU+PEF1dGhvcj5XZWk8L0F1dGhvcj48WWVhcj4yMDE4PC9ZZWFyPjxSZWNO
dW0+MjQ0PC9SZWNOdW0+PERpc3BsYXlUZXh0PjxzdHlsZSBmYWNlPSJzdXBlcnNjcmlwdCI+WzQ3
XTwvc3R5bGU+PC9EaXNwbGF5VGV4dD48cmVjb3JkPjxyZWMtbnVtYmVyPjI0NDwvcmVjLW51bWJl
cj48Zm9yZWlnbi1rZXlzPjxrZXkgYXBwPSJFTiIgZGItaWQ9InN4YXN2MHp4ZmZkMHZpZWV2NWF4
MHAwODIyMmVyMnAwdndleCIgdGltZXN0YW1wPSIxNTUzNzQyNzc1Ij4yNDQ8L2tleT48L2ZvcmVp
Z24ta2V5cz48cmVmLXR5cGUgbmFtZT0iSm91cm5hbCBBcnRpY2xlIj4xNzwvcmVmLXR5cGU+PGNv
bnRyaWJ1dG9ycz48YXV0aG9ycz48YXV0aG9yPldlaSwgTC48L2F1dGhvcj48YXV0aG9yPkNoZW5n
LCBKLjwvYXV0aG9yPjxhdXRob3I+THVvLCBKLjwvYXV0aG9yPjxhdXRob3I+TGksIFouIFAuPC9h
dXRob3I+PGF1dGhvcj5EdWFuLCBKLiBMLjwvYXV0aG9yPjxhdXRob3I+SG91LCBKLiBELjwvYXV0
aG9yPjxhdXRob3I+SmlhLCBNLiBYLjwvYXV0aG9yPjxhdXRob3I+WmhhbmcsIFkuPC9hdXRob3I+
PGF1dGhvcj5IdWFuZywgUS48L2F1dGhvcj48YXV0aG9yPlhpZSwgRy4gSi48L2F1dGhvcj48YXV0
aG9yPldhbmcsIEQuIEwuPC9hdXRob3I+PGF1dGhvcj5ZYW5nLCBXLjwvYXV0aG9yPjxhdXRob3I+
WmhhbywgQy4gWS48L2F1dGhvcj48YXV0aG9yPlpoYW8sIEcuPC9hdXRob3I+PGF1dGhvcj5UYW5n
LCBTLiBNLjwvYXV0aG9yPjxhdXRob3I+TGluLCBHLiBaLjwvYXV0aG9yPjxhdXRob3I+R29uZywg
Si4gSi48L2F1dGhvcj48YXV0aG9yPk5pdSwgWi4gTC48L2F1dGhvcj48YXV0aG9yPkdhbywgSi4g
Ri48L2F1dGhvcj48YXV0aG9yPlNhcmFoLCBLLiBCLjwvYXV0aG9yPjxhdXRob3I+TGluZGEsIEYu
PC9hdXRob3I+PGF1dGhvcj5OaWxvdWZhciwgTS48L2F1dGhvcj48YXV0aG9yPldhbmcsIFkuPC9h
dXRob3I+PGF1dGhvcj5XYW5nLCBKLjwvYXV0aG9yPjwvYXV0aG9ycz48L2NvbnRyaWJ1dG9ycz48
YXV0aC1hZGRyZXNzPlBla2luZyBVbml2ZXJzaXR5IFBlb3BsZSZhcG9zO3MgSG9zcGl0YWwsIEJl
aWppbmcgMTAwMDQ0LCBDaGluYS4mI3hEO0JlaWppbmcgRGl0YW4gSG9zcGl0YWwsIENhcGl0YWwg
TWVkaWNhbCBVbml2ZXJzaXR5LCBCZWlqaW5nIDEwMDAxNSwgQ2hpbmEuJiN4RDtBYmJWaWUgSW5j
LiwgTm9ydGggQ2hpY2FnbyA2MDA2NCwgSUwsIFVTQS4mI3hEO0ppYW5nc3UgUHJvdmluY2UgSG9z
cGl0YWwsIE5hbmppbmcgMjEwMDI5LCBDaGluYS4mI3hEO0JlaWppbmcgWW91JmFwb3M7YW4gSG9z
cGl0YWwsIENhcGl0YWwgTWVkaWNhbCBVbml2ZXJzaXR5LCBCZWlqaW5nIDEwMDA2OSwgQ2hpbmEu
JiN4RDtOYW4gRmFuZyBIb3NwaXRhbCwgR3Vhbmd6aG91IDUxMDUxNSwgQ2hpbmEuJiN4RDtCZWlq
aW5nIEZyaWVuZHNoaXAgSG9zcGl0YWwsIENhcGl0YWwgTWVkaWNhbCBVbml2ZXJzaXR5LCBCZWlq
aW5nIDEwMDA1MCwgQ2hpbmEuJiN4RDtTaGVueWFuZyA2dGggUGVvcGxlJmFwb3M7cyBIb3NwaXRh
bCwgU2hlbnlhbmcgMTEwMDA2LCBDaGluYS4mI3hEO1hpYW5neWEgSG9zcGl0YWwgQ2VudHJhbCBT
b3V0aCBVbml2ZXJzaXR5LCBDaGFuZ3NoYSA0MTAwMDgsIENoaW5hLiYjeEQ7UnVpIEppbiBIb3Nw
aXRhbCwgU2hhbmdoYWkgSmlhbyBUb25nIFVuaXZlcnNpdHkgU2Nob29sIG9mIE1lZGljaW5lLCBT
aGFuZ2hhaSAyMDAwMjUsIENoaW5hLiYjeEQ7UGVraW5nIFVuaXZlcnNpdHkgRmlyc3QgSG9zcGl0
YWwsIEJlaWppbmcgMTAwMDM0LCBDaGluYS4mI3hEO1VuaW9uIEhvc3BpdGFsIFRvbmdqaSBNZWNp
Y2FsIENvbGxlZ2UsIEh1YXpob25nIFVuaXZlcnNpdHkgb2YgU2NpZW5jZSBhbmQgVGVjaG5vbG9n
eSwgV3VoYW4gNDMwMDIyLCBDaGluYS4mI3hEO05hbmppbmcgMm5kIEhvc3BpdGFsLCBOYW5qaW5n
IDIxMDAyOCwgQ2hpbmEuJiN4RDtUaGUgM3JkIEhvc3BpdGFsIG9mIEhlYmVpIE1lZGljYWwgVW5p
dmVyc2l0eSwgU2hpamlhemh1YW5nIDUwMDAwMCwgQ2hpbmEuJiN4RDtXZXN0IENoaW5hIFNjaG9v
bCBvZiBNZWRpY2luZSwgQ2hlbmdkdSA2MTAwNDEsIENoaW5hLiYjeEQ7VGhlIDFzdCBIb3NwaXRh
bCBvZiBYaSZhcG9zO2FuIEppYW90b25nIFVuaXZlZXJzaXR5LCBYaSZhcG9zO2FuIDcxMDA2NSwg
Q2hpbmEuJiN4RDtUaGUgMm5kIEhvc3BpdGFsIG9mIENlbnRyYWwgU291dGggVW5pdmVyc2l0eSwg
Q2hhbmdzaGEgNDEwMDExLCBDaGluYS4mI3hEO1RoZSAxc3QgSG9zcGl0YWwgb2YgSmlsaW4gVW5p
dmVyc2l0eSwgQ2hhbmdjaHVuIDEzMDAyMSwgQ2hpbmEuJiN4RDtUaGUgM3JkIEhvc3BpdGFsLCBT
dW4gWWF5LXNlbiBIb3NwaXRhbCwgR3Vhbmd6aG91IDUxMDYzMCwgQ2hpbmEuJiN4RDtBYmJWaWUu
IENoaW5hLiBTaGFuZ2hhaSAyMDAwNDEsIENoaW5hLiYjeEQ7U2hhbmdoYWkgUHVibGljIEhlYWx0
aCBDbGluaWNhbCBDZW50ZXIsIFNoYW5naGFpIDIwMTUwOCwgQ2hpbmEuPC9hdXRoLWFkZHJlc3M+
PHRpdGxlcz48dGl0bGU+RWZmaWNhY3kgYW5kIHNhZmV0eSBvZiBwYXJpdGFwcmV2aXIvcml0b25h
dmlyL29tYml0YXN2aXIgY29tYmluZWQgd2l0aCBkYXNhYnV2aXIgaW4gbm9uLWNpcnJob3RpYyBB
c2lhbiBhZHVsdCBwYXRpZW50cyB3aXRoIG5ld2x5IGRpYWdub3NlZCBhbmQgdHJlYXRlZCBjaHJv
bmljIEhDViBnZW5vdHlwZSAxYiBpbmZlY3Rpb246IGEgcmFuZG9taXplZCwgZG91YmxlLWJsaW5k
LCBwbGFjZWJvLWNvbnRyb2xsZWQgc3R1ZHkgLSBDaGluYSBkYXRhPC90aXRsZT48c2Vjb25kYXJ5
LXRpdGxlPlpob25naHVhIEdhbiBaYW5nIEJpbmcgWmEgWmhpPC9zZWNvbmRhcnktdGl0bGU+PGFs
dC10aXRsZT5aaG9uZ2h1YSBnYW4gemFuZyBiaW5nIHphIHpoaSA9IFpob25naHVhIGdhbnphbmdi
aW5nIHphemhpID0gQ2hpbmVzZSBqb3VybmFsIG9mIGhlcGF0b2xvZ3k8L2FsdC10aXRsZT48L3Rp
dGxlcz48cGVyaW9kaWNhbD48ZnVsbC10aXRsZT5aaG9uZ2h1YSBHYW4gWmFuZyBCaW5nIFphIFpo
aS4gWmhvbmdodWEgR2FuemFuZ2JpbmcgWmF6aGkuIENoaW5lc2UgSm91cm5hbCBvZiBIZXBhdG9s
b2d5PC9mdWxsLXRpdGxlPjxhYmJyLTE+WmhvbmdodWEgR2FuIFphbmcgQmluZyBaYSBaaGk8L2Fi
YnItMT48YWJici0yPlpob25naHVhIEdhbiBaYW5nIEJpbmcgWmEgWmhpPC9hYmJyLTI+PC9wZXJp
b2RpY2FsPjxwYWdlcz4zNTktMzY0PC9wYWdlcz48dm9sdW1lPjI2PC92b2x1bWU+PG51bWJlcj41
PC9udW1iZXI+PGVkaXRpb24+MjAxOC8wNy8xMzwvZWRpdGlvbj48a2V5d29yZHM+PGtleXdvcmQ+
QWR1bHQ8L2tleXdvcmQ+PGtleXdvcmQ+QWxhbmluZSBUcmFuc2FtaW5hc2U8L2tleXdvcmQ+PGtl
eXdvcmQ+QW5pbGlkZXM8L2tleXdvcmQ+PGtleXdvcmQ+QW50aXZpcmFsIEFnZW50czwva2V5d29y
ZD48a2V5d29yZD5Bc2lhbiBDb250aW5lbnRhbCBBbmNlc3RyeSBHcm91cDwva2V5d29yZD48a2V5
d29yZD5Bc3BhcnRhdGUgQW1pbm90cmFuc2ZlcmFzZXM8L2tleXdvcmQ+PGtleXdvcmQ+QmlsaXJ1
YmluPC9rZXl3b3JkPjxrZXl3b3JkPkNhcmJhbWF0ZXM8L2tleXdvcmQ+PGtleXdvcmQ+Q2hpbmE8
L2tleXdvcmQ+PGtleXdvcmQ+RG91YmxlLUJsaW5kIE1ldGhvZDwva2V5d29yZD48a2V5d29yZD5E
cnVnIFRoZXJhcHksIENvbWJpbmF0aW9uPC9rZXl3b3JkPjxrZXl3b3JkPkdlbm90eXBlPC9rZXl3
b3JkPjxrZXl3b3JkPkhlcGFjaXZpcnVzPC9rZXl3b3JkPjxrZXl3b3JkPipIZXBhdGl0aXMgQywg
Q2hyb25pYzwva2V5d29yZD48a2V5d29yZD5IdW1hbnM8L2tleXdvcmQ+PGtleXdvcmQ+SW50ZXJm
ZXJvbi1hbHBoYTwva2V5d29yZD48a2V5d29yZD5NYWNyb2N5Y2xpYyBDb21wb3VuZHM8L2tleXdv
cmQ+PGtleXdvcmQ+UmliYXZpcmluPC9rZXl3b3JkPjxrZXl3b3JkPlJpdG9uYXZpcjwva2V5d29y
ZD48a2V5d29yZD5TdWxmb25hbWlkZXM8L2tleXdvcmQ+PGtleXdvcmQ+VXJhY2lsL2FuYWxvZ3Mg
JmFtcDsgZGVyaXZhdGl2ZXM8L2tleXdvcmQ+PGtleXdvcmQ+RGlyZWN0LWFjdGluZyBhbnRpdmly
YWwgYWdlbnQ8L2tleXdvcmQ+PGtleXdvcmQ+SGVwYXRpdGlzIEMsIGNocm9uaWM8L2tleXdvcmQ+
PGtleXdvcmQ+U2FmZXR5PC9rZXl3b3JkPjwva2V5d29yZHM+PGRhdGVzPjx5ZWFyPjIwMTg8L3ll
YXI+PHB1Yi1kYXRlcz48ZGF0ZT5NYXkgMjA8L2RhdGU+PC9wdWItZGF0ZXM+PC9kYXRlcz48aXNi
bj4xMDA3LTM0MTggKFByaW50KSYjeEQ7MTAwNy0zNDE4PC9pc2JuPjxhY2Nlc3Npb24tbnVtPjI5
OTk2MjA0PC9hY2Nlc3Npb24tbnVtPjx1cmxzPjxyZWxhdGVkLXVybHM+PHVybD5odHRwOi8vemhn
emJ6ei55aWlnbGUuY29tL0NONTAxMTEzMjAxODA1LzEwNDkwMzYuaHRtP2xvY2FsZT16aF9DTjwv
dXJsPjwvcmVsYXRlZC11cmxzPjwvdXJscz48ZWxlY3Ryb25pYy1yZXNvdXJjZS1udW0+MTAuMzc2
MC9jbWEuai5pc3NuLjEwMDctMzQxOC4yMDE4LjA1LjAwOTwvZWxlY3Ryb25pYy1yZXNvdXJjZS1u
dW0+PHJlbW90ZS1kYXRhYmFzZS1wcm92aWRlcj5OTE08L3JlbW90ZS1kYXRhYmFzZS1wcm92aWRl
cj48bGFuZ3VhZ2U+Y2hpPC9sYW5ndWFnZT48L3JlY29yZD48L0NpdGU+PC9FbmROb3RlPn==
</w:fldData>
              </w:fldChar>
            </w:r>
            <w:r w:rsidR="006235BD" w:rsidRPr="00632011">
              <w:rPr>
                <w:rFonts w:ascii="Book Antiqua" w:hAnsi="Book Antiqua" w:cs="Tahoma"/>
                <w:sz w:val="24"/>
                <w:szCs w:val="24"/>
                <w:lang w:val="en-US"/>
              </w:rPr>
              <w:instrText xml:space="preserve"> ADDIN EN.CITE </w:instrText>
            </w:r>
            <w:r w:rsidR="006235BD" w:rsidRPr="00632011">
              <w:rPr>
                <w:rFonts w:ascii="Book Antiqua" w:hAnsi="Book Antiqua" w:cs="Tahoma"/>
                <w:sz w:val="24"/>
                <w:szCs w:val="24"/>
                <w:lang w:val="en-US"/>
              </w:rPr>
              <w:fldChar w:fldCharType="begin">
                <w:fldData xml:space="preserve">PEVuZE5vdGU+PENpdGU+PEF1dGhvcj5XZWk8L0F1dGhvcj48WWVhcj4yMDE4PC9ZZWFyPjxSZWNO
dW0+MjQ0PC9SZWNOdW0+PERpc3BsYXlUZXh0PjxzdHlsZSBmYWNlPSJzdXBlcnNjcmlwdCI+WzQ3
XTwvc3R5bGU+PC9EaXNwbGF5VGV4dD48cmVjb3JkPjxyZWMtbnVtYmVyPjI0NDwvcmVjLW51bWJl
cj48Zm9yZWlnbi1rZXlzPjxrZXkgYXBwPSJFTiIgZGItaWQ9InN4YXN2MHp4ZmZkMHZpZWV2NWF4
MHAwODIyMmVyMnAwdndleCIgdGltZXN0YW1wPSIxNTUzNzQyNzc1Ij4yNDQ8L2tleT48L2ZvcmVp
Z24ta2V5cz48cmVmLXR5cGUgbmFtZT0iSm91cm5hbCBBcnRpY2xlIj4xNzwvcmVmLXR5cGU+PGNv
bnRyaWJ1dG9ycz48YXV0aG9ycz48YXV0aG9yPldlaSwgTC48L2F1dGhvcj48YXV0aG9yPkNoZW5n
LCBKLjwvYXV0aG9yPjxhdXRob3I+THVvLCBKLjwvYXV0aG9yPjxhdXRob3I+TGksIFouIFAuPC9h
dXRob3I+PGF1dGhvcj5EdWFuLCBKLiBMLjwvYXV0aG9yPjxhdXRob3I+SG91LCBKLiBELjwvYXV0
aG9yPjxhdXRob3I+SmlhLCBNLiBYLjwvYXV0aG9yPjxhdXRob3I+WmhhbmcsIFkuPC9hdXRob3I+
PGF1dGhvcj5IdWFuZywgUS48L2F1dGhvcj48YXV0aG9yPlhpZSwgRy4gSi48L2F1dGhvcj48YXV0
aG9yPldhbmcsIEQuIEwuPC9hdXRob3I+PGF1dGhvcj5ZYW5nLCBXLjwvYXV0aG9yPjxhdXRob3I+
WmhhbywgQy4gWS48L2F1dGhvcj48YXV0aG9yPlpoYW8sIEcuPC9hdXRob3I+PGF1dGhvcj5UYW5n
LCBTLiBNLjwvYXV0aG9yPjxhdXRob3I+TGluLCBHLiBaLjwvYXV0aG9yPjxhdXRob3I+R29uZywg
Si4gSi48L2F1dGhvcj48YXV0aG9yPk5pdSwgWi4gTC48L2F1dGhvcj48YXV0aG9yPkdhbywgSi4g
Ri48L2F1dGhvcj48YXV0aG9yPlNhcmFoLCBLLiBCLjwvYXV0aG9yPjxhdXRob3I+TGluZGEsIEYu
PC9hdXRob3I+PGF1dGhvcj5OaWxvdWZhciwgTS48L2F1dGhvcj48YXV0aG9yPldhbmcsIFkuPC9h
dXRob3I+PGF1dGhvcj5XYW5nLCBKLjwvYXV0aG9yPjwvYXV0aG9ycz48L2NvbnRyaWJ1dG9ycz48
YXV0aC1hZGRyZXNzPlBla2luZyBVbml2ZXJzaXR5IFBlb3BsZSZhcG9zO3MgSG9zcGl0YWwsIEJl
aWppbmcgMTAwMDQ0LCBDaGluYS4mI3hEO0JlaWppbmcgRGl0YW4gSG9zcGl0YWwsIENhcGl0YWwg
TWVkaWNhbCBVbml2ZXJzaXR5LCBCZWlqaW5nIDEwMDAxNSwgQ2hpbmEuJiN4RDtBYmJWaWUgSW5j
LiwgTm9ydGggQ2hpY2FnbyA2MDA2NCwgSUwsIFVTQS4mI3hEO0ppYW5nc3UgUHJvdmluY2UgSG9z
cGl0YWwsIE5hbmppbmcgMjEwMDI5LCBDaGluYS4mI3hEO0JlaWppbmcgWW91JmFwb3M7YW4gSG9z
cGl0YWwsIENhcGl0YWwgTWVkaWNhbCBVbml2ZXJzaXR5LCBCZWlqaW5nIDEwMDA2OSwgQ2hpbmEu
JiN4RDtOYW4gRmFuZyBIb3NwaXRhbCwgR3Vhbmd6aG91IDUxMDUxNSwgQ2hpbmEuJiN4RDtCZWlq
aW5nIEZyaWVuZHNoaXAgSG9zcGl0YWwsIENhcGl0YWwgTWVkaWNhbCBVbml2ZXJzaXR5LCBCZWlq
aW5nIDEwMDA1MCwgQ2hpbmEuJiN4RDtTaGVueWFuZyA2dGggUGVvcGxlJmFwb3M7cyBIb3NwaXRh
bCwgU2hlbnlhbmcgMTEwMDA2LCBDaGluYS4mI3hEO1hpYW5neWEgSG9zcGl0YWwgQ2VudHJhbCBT
b3V0aCBVbml2ZXJzaXR5LCBDaGFuZ3NoYSA0MTAwMDgsIENoaW5hLiYjeEQ7UnVpIEppbiBIb3Nw
aXRhbCwgU2hhbmdoYWkgSmlhbyBUb25nIFVuaXZlcnNpdHkgU2Nob29sIG9mIE1lZGljaW5lLCBT
aGFuZ2hhaSAyMDAwMjUsIENoaW5hLiYjeEQ7UGVraW5nIFVuaXZlcnNpdHkgRmlyc3QgSG9zcGl0
YWwsIEJlaWppbmcgMTAwMDM0LCBDaGluYS4mI3hEO1VuaW9uIEhvc3BpdGFsIFRvbmdqaSBNZWNp
Y2FsIENvbGxlZ2UsIEh1YXpob25nIFVuaXZlcnNpdHkgb2YgU2NpZW5jZSBhbmQgVGVjaG5vbG9n
eSwgV3VoYW4gNDMwMDIyLCBDaGluYS4mI3hEO05hbmppbmcgMm5kIEhvc3BpdGFsLCBOYW5qaW5n
IDIxMDAyOCwgQ2hpbmEuJiN4RDtUaGUgM3JkIEhvc3BpdGFsIG9mIEhlYmVpIE1lZGljYWwgVW5p
dmVyc2l0eSwgU2hpamlhemh1YW5nIDUwMDAwMCwgQ2hpbmEuJiN4RDtXZXN0IENoaW5hIFNjaG9v
bCBvZiBNZWRpY2luZSwgQ2hlbmdkdSA2MTAwNDEsIENoaW5hLiYjeEQ7VGhlIDFzdCBIb3NwaXRh
bCBvZiBYaSZhcG9zO2FuIEppYW90b25nIFVuaXZlZXJzaXR5LCBYaSZhcG9zO2FuIDcxMDA2NSwg
Q2hpbmEuJiN4RDtUaGUgMm5kIEhvc3BpdGFsIG9mIENlbnRyYWwgU291dGggVW5pdmVyc2l0eSwg
Q2hhbmdzaGEgNDEwMDExLCBDaGluYS4mI3hEO1RoZSAxc3QgSG9zcGl0YWwgb2YgSmlsaW4gVW5p
dmVyc2l0eSwgQ2hhbmdjaHVuIDEzMDAyMSwgQ2hpbmEuJiN4RDtUaGUgM3JkIEhvc3BpdGFsLCBT
dW4gWWF5LXNlbiBIb3NwaXRhbCwgR3Vhbmd6aG91IDUxMDYzMCwgQ2hpbmEuJiN4RDtBYmJWaWUu
IENoaW5hLiBTaGFuZ2hhaSAyMDAwNDEsIENoaW5hLiYjeEQ7U2hhbmdoYWkgUHVibGljIEhlYWx0
aCBDbGluaWNhbCBDZW50ZXIsIFNoYW5naGFpIDIwMTUwOCwgQ2hpbmEuPC9hdXRoLWFkZHJlc3M+
PHRpdGxlcz48dGl0bGU+RWZmaWNhY3kgYW5kIHNhZmV0eSBvZiBwYXJpdGFwcmV2aXIvcml0b25h
dmlyL29tYml0YXN2aXIgY29tYmluZWQgd2l0aCBkYXNhYnV2aXIgaW4gbm9uLWNpcnJob3RpYyBB
c2lhbiBhZHVsdCBwYXRpZW50cyB3aXRoIG5ld2x5IGRpYWdub3NlZCBhbmQgdHJlYXRlZCBjaHJv
bmljIEhDViBnZW5vdHlwZSAxYiBpbmZlY3Rpb246IGEgcmFuZG9taXplZCwgZG91YmxlLWJsaW5k
LCBwbGFjZWJvLWNvbnRyb2xsZWQgc3R1ZHkgLSBDaGluYSBkYXRhPC90aXRsZT48c2Vjb25kYXJ5
LXRpdGxlPlpob25naHVhIEdhbiBaYW5nIEJpbmcgWmEgWmhpPC9zZWNvbmRhcnktdGl0bGU+PGFs
dC10aXRsZT5aaG9uZ2h1YSBnYW4gemFuZyBiaW5nIHphIHpoaSA9IFpob25naHVhIGdhbnphbmdi
aW5nIHphemhpID0gQ2hpbmVzZSBqb3VybmFsIG9mIGhlcGF0b2xvZ3k8L2FsdC10aXRsZT48L3Rp
dGxlcz48cGVyaW9kaWNhbD48ZnVsbC10aXRsZT5aaG9uZ2h1YSBHYW4gWmFuZyBCaW5nIFphIFpo
aS4gWmhvbmdodWEgR2FuemFuZ2JpbmcgWmF6aGkuIENoaW5lc2UgSm91cm5hbCBvZiBIZXBhdG9s
b2d5PC9mdWxsLXRpdGxlPjxhYmJyLTE+WmhvbmdodWEgR2FuIFphbmcgQmluZyBaYSBaaGk8L2Fi
YnItMT48YWJici0yPlpob25naHVhIEdhbiBaYW5nIEJpbmcgWmEgWmhpPC9hYmJyLTI+PC9wZXJp
b2RpY2FsPjxwYWdlcz4zNTktMzY0PC9wYWdlcz48dm9sdW1lPjI2PC92b2x1bWU+PG51bWJlcj41
PC9udW1iZXI+PGVkaXRpb24+MjAxOC8wNy8xMzwvZWRpdGlvbj48a2V5d29yZHM+PGtleXdvcmQ+
QWR1bHQ8L2tleXdvcmQ+PGtleXdvcmQ+QWxhbmluZSBUcmFuc2FtaW5hc2U8L2tleXdvcmQ+PGtl
eXdvcmQ+QW5pbGlkZXM8L2tleXdvcmQ+PGtleXdvcmQ+QW50aXZpcmFsIEFnZW50czwva2V5d29y
ZD48a2V5d29yZD5Bc2lhbiBDb250aW5lbnRhbCBBbmNlc3RyeSBHcm91cDwva2V5d29yZD48a2V5
d29yZD5Bc3BhcnRhdGUgQW1pbm90cmFuc2ZlcmFzZXM8L2tleXdvcmQ+PGtleXdvcmQ+QmlsaXJ1
YmluPC9rZXl3b3JkPjxrZXl3b3JkPkNhcmJhbWF0ZXM8L2tleXdvcmQ+PGtleXdvcmQ+Q2hpbmE8
L2tleXdvcmQ+PGtleXdvcmQ+RG91YmxlLUJsaW5kIE1ldGhvZDwva2V5d29yZD48a2V5d29yZD5E
cnVnIFRoZXJhcHksIENvbWJpbmF0aW9uPC9rZXl3b3JkPjxrZXl3b3JkPkdlbm90eXBlPC9rZXl3
b3JkPjxrZXl3b3JkPkhlcGFjaXZpcnVzPC9rZXl3b3JkPjxrZXl3b3JkPipIZXBhdGl0aXMgQywg
Q2hyb25pYzwva2V5d29yZD48a2V5d29yZD5IdW1hbnM8L2tleXdvcmQ+PGtleXdvcmQ+SW50ZXJm
ZXJvbi1hbHBoYTwva2V5d29yZD48a2V5d29yZD5NYWNyb2N5Y2xpYyBDb21wb3VuZHM8L2tleXdv
cmQ+PGtleXdvcmQ+UmliYXZpcmluPC9rZXl3b3JkPjxrZXl3b3JkPlJpdG9uYXZpcjwva2V5d29y
ZD48a2V5d29yZD5TdWxmb25hbWlkZXM8L2tleXdvcmQ+PGtleXdvcmQ+VXJhY2lsL2FuYWxvZ3Mg
JmFtcDsgZGVyaXZhdGl2ZXM8L2tleXdvcmQ+PGtleXdvcmQ+RGlyZWN0LWFjdGluZyBhbnRpdmly
YWwgYWdlbnQ8L2tleXdvcmQ+PGtleXdvcmQ+SGVwYXRpdGlzIEMsIGNocm9uaWM8L2tleXdvcmQ+
PGtleXdvcmQ+U2FmZXR5PC9rZXl3b3JkPjwva2V5d29yZHM+PGRhdGVzPjx5ZWFyPjIwMTg8L3ll
YXI+PHB1Yi1kYXRlcz48ZGF0ZT5NYXkgMjA8L2RhdGU+PC9wdWItZGF0ZXM+PC9kYXRlcz48aXNi
bj4xMDA3LTM0MTggKFByaW50KSYjeEQ7MTAwNy0zNDE4PC9pc2JuPjxhY2Nlc3Npb24tbnVtPjI5
OTk2MjA0PC9hY2Nlc3Npb24tbnVtPjx1cmxzPjxyZWxhdGVkLXVybHM+PHVybD5odHRwOi8vemhn
emJ6ei55aWlnbGUuY29tL0NONTAxMTEzMjAxODA1LzEwNDkwMzYuaHRtP2xvY2FsZT16aF9DTjwv
dXJsPjwvcmVsYXRlZC11cmxzPjwvdXJscz48ZWxlY3Ryb25pYy1yZXNvdXJjZS1udW0+MTAuMzc2
MC9jbWEuai5pc3NuLjEwMDctMzQxOC4yMDE4LjA1LjAwOTwvZWxlY3Ryb25pYy1yZXNvdXJjZS1u
dW0+PHJlbW90ZS1kYXRhYmFzZS1wcm92aWRlcj5OTE08L3JlbW90ZS1kYXRhYmFzZS1wcm92aWRl
cj48bGFuZ3VhZ2U+Y2hpPC9sYW5ndWFnZT48L3JlY29yZD48L0NpdGU+PC9FbmROb3RlPn==
</w:fldData>
              </w:fldChar>
            </w:r>
            <w:r w:rsidR="006235BD" w:rsidRPr="00632011">
              <w:rPr>
                <w:rFonts w:ascii="Book Antiqua" w:hAnsi="Book Antiqua" w:cs="Tahoma"/>
                <w:sz w:val="24"/>
                <w:szCs w:val="24"/>
                <w:lang w:val="en-US"/>
              </w:rPr>
              <w:instrText xml:space="preserve"> ADDIN EN.CITE.DATA </w:instrText>
            </w:r>
            <w:r w:rsidR="006235BD" w:rsidRPr="00632011">
              <w:rPr>
                <w:rFonts w:ascii="Book Antiqua" w:hAnsi="Book Antiqua" w:cs="Tahoma"/>
                <w:sz w:val="24"/>
                <w:szCs w:val="24"/>
                <w:lang w:val="en-US"/>
              </w:rPr>
            </w:r>
            <w:r w:rsidR="006235BD" w:rsidRPr="00632011">
              <w:rPr>
                <w:rFonts w:ascii="Book Antiqua" w:hAnsi="Book Antiqua" w:cs="Tahoma"/>
                <w:sz w:val="24"/>
                <w:szCs w:val="24"/>
                <w:lang w:val="en-US"/>
              </w:rPr>
              <w:fldChar w:fldCharType="end"/>
            </w:r>
            <w:r w:rsidRPr="00632011">
              <w:rPr>
                <w:rFonts w:ascii="Book Antiqua" w:hAnsi="Book Antiqua" w:cs="Tahoma"/>
                <w:sz w:val="24"/>
                <w:szCs w:val="24"/>
                <w:lang w:val="en-US"/>
              </w:rPr>
            </w:r>
            <w:r w:rsidRPr="00632011">
              <w:rPr>
                <w:rFonts w:ascii="Book Antiqua" w:hAnsi="Book Antiqua" w:cs="Tahoma"/>
                <w:sz w:val="24"/>
                <w:szCs w:val="24"/>
                <w:lang w:val="en-US"/>
              </w:rPr>
              <w:fldChar w:fldCharType="separate"/>
            </w:r>
            <w:r w:rsidR="006235BD" w:rsidRPr="00632011">
              <w:rPr>
                <w:rFonts w:ascii="Book Antiqua" w:hAnsi="Book Antiqua" w:cs="Tahoma"/>
                <w:noProof/>
                <w:sz w:val="24"/>
                <w:szCs w:val="24"/>
                <w:lang w:val="en-US"/>
              </w:rPr>
              <w:t>[47]</w:t>
            </w:r>
            <w:r w:rsidRPr="00632011">
              <w:rPr>
                <w:rFonts w:ascii="Book Antiqua" w:hAnsi="Book Antiqua" w:cs="Tahoma"/>
                <w:sz w:val="24"/>
                <w:szCs w:val="24"/>
                <w:lang w:val="en-US"/>
              </w:rPr>
              <w:fldChar w:fldCharType="end"/>
            </w:r>
          </w:p>
        </w:tc>
      </w:tr>
      <w:tr w:rsidR="001B3D7B" w:rsidRPr="001B3D7B" w14:paraId="3EB48066" w14:textId="67F380D0" w:rsidTr="00655A56">
        <w:trPr>
          <w:cantSplit/>
        </w:trPr>
        <w:tc>
          <w:tcPr>
            <w:tcW w:w="2552" w:type="dxa"/>
          </w:tcPr>
          <w:p w14:paraId="5A15C6DD" w14:textId="0C91531F"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Prospective cohort;</w:t>
            </w:r>
          </w:p>
          <w:p w14:paraId="107AE5D4" w14:textId="3CF92A9F"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E;</w:t>
            </w:r>
          </w:p>
          <w:p w14:paraId="55CFABD0" w14:textId="129ABAB1"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 xml:space="preserve">GT1b </w:t>
            </w:r>
          </w:p>
          <w:p w14:paraId="1AFF3470" w14:textId="54F8C089" w:rsidR="00655A56" w:rsidRPr="001B3D7B" w:rsidRDefault="00655A56" w:rsidP="004837A0">
            <w:pPr>
              <w:pStyle w:val="NoSpacing"/>
              <w:spacing w:line="360" w:lineRule="auto"/>
              <w:jc w:val="both"/>
              <w:rPr>
                <w:rFonts w:ascii="Book Antiqua" w:hAnsi="Book Antiqua" w:cs="Tahoma"/>
                <w:sz w:val="24"/>
                <w:szCs w:val="24"/>
                <w:lang w:val="en-US"/>
              </w:rPr>
            </w:pPr>
          </w:p>
        </w:tc>
        <w:tc>
          <w:tcPr>
            <w:tcW w:w="2268" w:type="dxa"/>
          </w:tcPr>
          <w:p w14:paraId="4B8B796A" w14:textId="56DFD91A"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SOF</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DCV</w:t>
            </w:r>
          </w:p>
          <w:p w14:paraId="40BDB159" w14:textId="0AD56B86"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LDV/SOF</w:t>
            </w:r>
          </w:p>
          <w:p w14:paraId="48497501" w14:textId="4B41546B"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PEG-IFN</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w:t>
            </w:r>
            <w:r w:rsidR="003A4082" w:rsidRPr="001B3D7B">
              <w:rPr>
                <w:rFonts w:ascii="Book Antiqua" w:hAnsi="Book Antiqua" w:cs="Tahoma"/>
                <w:sz w:val="24"/>
                <w:szCs w:val="24"/>
                <w:lang w:val="en-US"/>
              </w:rPr>
              <w:t xml:space="preserve"> </w:t>
            </w:r>
            <w:r w:rsidRPr="001B3D7B">
              <w:rPr>
                <w:rFonts w:ascii="Book Antiqua" w:hAnsi="Book Antiqua" w:cs="Tahoma"/>
                <w:sz w:val="24"/>
                <w:szCs w:val="24"/>
                <w:lang w:val="en-US"/>
              </w:rPr>
              <w:t>RBV</w:t>
            </w:r>
          </w:p>
        </w:tc>
        <w:tc>
          <w:tcPr>
            <w:tcW w:w="3497" w:type="dxa"/>
          </w:tcPr>
          <w:p w14:paraId="451A80C1" w14:textId="75332F0D"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100% (SVR24)</w:t>
            </w:r>
          </w:p>
          <w:p w14:paraId="24CA3A57" w14:textId="48FCD6AB"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100% (SVR24)</w:t>
            </w:r>
          </w:p>
          <w:p w14:paraId="7D2CE75B" w14:textId="23B42FF0"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28% (SVR24)</w:t>
            </w:r>
          </w:p>
        </w:tc>
        <w:tc>
          <w:tcPr>
            <w:tcW w:w="850" w:type="dxa"/>
          </w:tcPr>
          <w:p w14:paraId="1229892E" w14:textId="311264A1"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632011">
              <w:rPr>
                <w:rFonts w:ascii="Book Antiqua" w:hAnsi="Book Antiqua" w:cs="Tahoma"/>
                <w:sz w:val="24"/>
                <w:szCs w:val="24"/>
                <w:lang w:val="en-US"/>
              </w:rPr>
              <w:instrText xml:space="preserve"> ADDIN EN.CITE </w:instrText>
            </w:r>
            <w:r w:rsidR="00BB156C" w:rsidRPr="00632011">
              <w:rPr>
                <w:rFonts w:ascii="Book Antiqua" w:hAnsi="Book Antiqua" w:cs="Tahoma"/>
                <w:sz w:val="24"/>
                <w:szCs w:val="24"/>
                <w:lang w:val="en-US"/>
              </w:rPr>
              <w:fldChar w:fldCharType="begin">
                <w:fldData xml:space="preserve">PEVuZE5vdGU+PENpdGU+PEF1dGhvcj5KaTwvQXV0aG9yPjxZZWFyPjIwMTY8L1llYXI+PFJlY051
bT40ODwvUmVjTnVtPjxEaXNwbGF5VGV4dD48c3R5bGUgZmFjZT0ic3VwZXJzY3JpcHQiPls1M108
L3N0eWxlPjwvRGlzcGxheVRleHQ+PHJlY29yZD48cmVjLW51bWJlcj40ODwvcmVjLW51bWJlcj48
Zm9yZWlnbi1rZXlzPjxrZXkgYXBwPSJFTiIgZGItaWQ9InN4YXN2MHp4ZmZkMHZpZWV2NWF4MHAw
ODIyMmVyMnAwdndleCIgdGltZXN0YW1wPSIxNTE5NjQ0MzM2Ij40ODwva2V5PjxrZXkgYXBwPSJF
TldlYiIgZGItaWQ9IiI+MDwva2V5PjwvZm9yZWlnbi1rZXlzPjxyZWYtdHlwZSBuYW1lPSJKb3Vy
bmFsIEFydGljbGUiPjE3PC9yZWYtdHlwZT48Y29udHJpYnV0b3JzPjxhdXRob3JzPjxhdXRob3I+
SmksIEQuPC9hdXRob3I+PGF1dGhvcj5DaGVuLCBHLiBGLjwvYXV0aG9yPjxhdXRob3I+V2FuZywg
Qy48L2F1dGhvcj48YXV0aG9yPldhbmcsIFkuIEQuPC9hdXRob3I+PGF1dGhvcj5TaGFvLCBRLjwv
YXV0aG9yPjxhdXRob3I+TGksIEIuPC9hdXRob3I+PGF1dGhvcj5aaGFvLCBKLjwvYXV0aG9yPjxh
dXRob3I+WW91LCBTLiBMLjwvYXV0aG9yPjxhdXRob3I+SHUsIEouIEguPC9hdXRob3I+PGF1dGhv
cj5MaXUsIEouIEwuPC9hdXRob3I+PGF1dGhvcj5OaXUsIFguIFguPC9hdXRob3I+PGF1dGhvcj5D
aGVuLCBKLjwvYXV0aG9yPjxhdXRob3I+THUsIEwuPC9hdXRob3I+PGF1dGhvcj5XdSwgVi48L2F1
dGhvcj48YXV0aG9yPkxhdSwgRy48L2F1dGhvcj48L2F1dGhvcnM+PC9jb250cmlidXRvcnM+PGF1
dGgtYWRkcmVzcz5TZWNvbmQgTGl2ZXIgQ2lycmhvc2lzIERpYWdub3NpcyBhbmQgVHJlYXRtZW50
IENlbnRlciwgQmVpamluZyAzMDIgSG9zcGl0YWwsIEJlaWppbmcsIENoaW5hLiYjeEQ7TGl2ZXIg
RmFpbHVyZSBUcmVhdG1lbnQgYW5kIFJlc2VhcmNoIENlbnRlciwgQmVpamluZyAzMDIgSG9zcGl0
YWwsIEJlaWppbmcsIENoaW5hLiYjeEQ7RGl2aXNpb24gb2YgR2FzdHJvZW50ZXJvbG9neSBhbmQg
SGVwYXRvbG9neSwgSHVtYW5pdHkgYW5kIEhlYWx0aCBNZWRpY2FsIENlbnRyZSwgSG9uZyBLb25n
IFMuQS5SLiwgQ2hpbmEuJiN4RDtTdGF0ZSBLZXkgTGFib3JhdG9yeSBvZiBPcmdhbiBGYWlsdXJl
IFJlc2VhcmNoLCBHdWFuZ2RvbmcgUHJvdmluY2lhbCBLZXkgTGFib3JhdG9yeSBvZiBWaXJhbCBI
ZXBhdGl0aXMgUmVzZWFyY2gsIERlcGFydG1lbnQgb2YgSW5mZWN0aW91cyBEaXNlYXNlcywgTmFu
ZmFuZyBIb3NwaXRhbCwgU291dGhlcm4gTWVkaWNhbCBVbml2ZXJzaXR5LCBHdWFuZ3pob3UsIENo
aW5hLiYjeEQ7U2Vjb25kIExpdmVyIENpcnJob3NpcyBEaWFnbm9zaXMgYW5kIFRyZWF0bWVudCBD
ZW50ZXIsIEJlaWppbmcgMzAyIEhvc3BpdGFsLCBCZWlqaW5nLCBDaGluYS4gZ2trbGF1QG5ldHZp
Z2F0b3IuY29tLiYjeEQ7RGl2aXNpb24gb2YgR2FzdHJvZW50ZXJvbG9neSBhbmQgSGVwYXRvbG9n
eSwgSHVtYW5pdHkgYW5kIEhlYWx0aCBNZWRpY2FsIENlbnRyZSwgSG9uZyBLb25nIFMuQS5SLiwg
Q2hpbmEuIGdra2xhdUBuZXR2aWdhdG9yLmNvbS4mI3hEO0luc3RpdHV0ZSBvZiBUcmFuc2xhdGlv
bmFsIEhlcGF0b2xvZ3ksIEJlaWppbmcgMzAyIEhvc3BpdGFsLCBCZWlqaW5nLCBDaGluYS4gZ2tr
bGF1QG5ldHZpZ2F0b3IuY29tLjwvYXV0aC1hZGRyZXNzPjx0aXRsZXM+PHRpdGxlPlR3ZWx2ZS13
ZWVrIHJpYmF2aXJpbi1mcmVlIGRpcmVjdC1hY3RpbmcgYW50aXZpcmFscyBmb3IgdHJlYXRtZW50
LWV4cGVyaWVuY2VkIENoaW5lc2Ugd2l0aCBIQ1YgZ2Vub3R5cGUgMWIgaW5mZWN0aW9uIGluY2x1
ZGluZyBjaXJyaG90aWMgcGF0aWVudHM8L3RpdGxlPjxzZWNvbmRhcnktdGl0bGU+SGVwYXRvbCBJ
bnQ8L3NlY29uZGFyeS10aXRsZT48L3RpdGxlcz48cGVyaW9kaWNhbD48ZnVsbC10aXRsZT5IZXBh
dG9sb2d5IEludGVybmF0aW9uYWw8L2Z1bGwtdGl0bGU+PGFiYnItMT5IZXBhdG9sLiBJbnQuPC9h
YmJyLTE+PGFiYnItMj5IZXBhdG9sIEludDwvYWJici0yPjwvcGVyaW9kaWNhbD48cGFnZXM+Nzg5
LTk4PC9wYWdlcz48dm9sdW1lPjEwPC92b2x1bWU+PG51bWJlcj41PC9udW1iZXI+PGVkaXRpb24+
MjAxNi8wNy8yMzwvZWRpdGlvbj48a2V5d29yZHM+PGtleXdvcmQ+QWRvbGVzY2VudDwva2V5d29y
ZD48a2V5d29yZD5BZHVsdDwva2V5d29yZD48a2V5d29yZD5BZ2VkPC9rZXl3b3JkPjxrZXl3b3Jk
PkFudGl2aXJhbCBBZ2VudHMvKmFkbWluaXN0cmF0aW9uICZhbXA7IGRvc2FnZS9lY29ub21pY3M8
L2tleXdvcmQ+PGtleXdvcmQ+Q2hpbmE8L2tleXdvcmQ+PGtleXdvcmQ+Q29zdC1CZW5lZml0IEFu
YWx5c2lzPC9rZXl3b3JkPjxrZXl3b3JkPkRydWcgVGhlcmFweSwgQ29tYmluYXRpb24vKmVjb25v
bWljczwva2V5d29yZD48a2V5d29yZD5GZW1hbGU8L2tleXdvcmQ+PGtleXdvcmQ+R2Vub3R5cGU8
L2tleXdvcmQ+PGtleXdvcmQ+SGVwYWNpdmlydXMvZHJ1ZyBlZmZlY3RzLypnZW5ldGljczwva2V5
d29yZD48a2V5d29yZD5IZXBhdGl0aXMgQywgQ2hyb25pYy8qZHJ1ZyB0aGVyYXB5L2Vjb25vbWlj
cy92aXJvbG9neTwva2V5d29yZD48a2V5d29yZD5IdW1hbnM8L2tleXdvcmQ+PGtleXdvcmQ+TGl2
ZXIgQ2lycmhvc2lzLypkcnVnIHRoZXJhcHkvZWNvbm9taWNzL3Zpcm9sb2d5PC9rZXl3b3JkPjxr
ZXl3b3JkPk1hbGU8L2tleXdvcmQ+PGtleXdvcmQ+TWlkZGxlIEFnZWQ8L2tleXdvcmQ+PGtleXdv
cmQ+UHJvc3BlY3RpdmUgU3R1ZGllczwva2V5d29yZD48a2V5d29yZD5SaWJhdmlyaW4vYWRtaW5p
c3RyYXRpb24gJmFtcDsgZG9zYWdlPC9rZXl3b3JkPjxrZXl3b3JkPlRyZWF0bWVudCBPdXRjb21l
PC9rZXl3b3JkPjxrZXl3b3JkPllvdW5nIEFkdWx0PC9rZXl3b3JkPjxrZXl3b3JkPipDaHJvbmlj
IGhlcGF0aXRpcyBDPC9rZXl3b3JkPjxrZXl3b3JkPipEaXJlY3QtYWN0aW5nIGFudGl2aXJhbHM8
L2tleXdvcmQ+PGtleXdvcmQ+Kkdlbm90eXBlIDFiPC9rZXl3b3JkPjxrZXl3b3JkPipSaWJhdmly
aW4tZnJlZTwva2V5d29yZD48L2tleXdvcmRzPjxkYXRlcz48eWVhcj4yMDE2PC95ZWFyPjxwdWIt
ZGF0ZXM+PGRhdGU+U2VwPC9kYXRlPjwvcHViLWRhdGVzPjwvZGF0ZXM+PGlzYm4+MTkzNi0wNTQx
IChFbGVjdHJvbmljKSYjeEQ7MTkzNi0wNTMzIChMaW5raW5nKTwvaXNibj48YWNjZXNzaW9uLW51
bT4yNzQ0MzM0NzwvYWNjZXNzaW9uLW51bT48dXJscz48cmVsYXRlZC11cmxzPjx1cmw+aHR0cHM6
Ly93d3cubmNiaS5ubG0ubmloLmdvdi9wdWJtZWQvMjc0NDMzNDc8L3VybD48L3JlbGF0ZWQtdXJs
cz48L3VybHM+PGVsZWN0cm9uaWMtcmVzb3VyY2UtbnVtPjEwLjEwMDcvczEyMDcyLTAxNi05NzU1
LTA8L2VsZWN0cm9uaWMtcmVzb3VyY2UtbnVtPjwvcmVjb3JkPjwvQ2l0ZT48L0VuZE5vdGU+AG==
</w:fldData>
              </w:fldChar>
            </w:r>
            <w:r w:rsidR="00BB156C" w:rsidRPr="00632011">
              <w:rPr>
                <w:rFonts w:ascii="Book Antiqua" w:hAnsi="Book Antiqua" w:cs="Tahoma"/>
                <w:sz w:val="24"/>
                <w:szCs w:val="24"/>
                <w:lang w:val="en-US"/>
              </w:rPr>
              <w:instrText xml:space="preserve"> ADDIN EN.CITE.DATA </w:instrText>
            </w:r>
            <w:r w:rsidR="00BB156C" w:rsidRPr="00632011">
              <w:rPr>
                <w:rFonts w:ascii="Book Antiqua" w:hAnsi="Book Antiqua" w:cs="Tahoma"/>
                <w:sz w:val="24"/>
                <w:szCs w:val="24"/>
                <w:lang w:val="en-US"/>
              </w:rPr>
            </w:r>
            <w:r w:rsidR="00BB156C" w:rsidRPr="00632011">
              <w:rPr>
                <w:rFonts w:ascii="Book Antiqua" w:hAnsi="Book Antiqua" w:cs="Tahoma"/>
                <w:sz w:val="24"/>
                <w:szCs w:val="24"/>
                <w:lang w:val="en-US"/>
              </w:rPr>
              <w:fldChar w:fldCharType="end"/>
            </w:r>
            <w:r w:rsidRPr="00632011">
              <w:rPr>
                <w:rFonts w:ascii="Book Antiqua" w:hAnsi="Book Antiqua" w:cs="Tahoma"/>
                <w:sz w:val="24"/>
                <w:szCs w:val="24"/>
                <w:lang w:val="en-US"/>
              </w:rPr>
            </w:r>
            <w:r w:rsidRPr="00632011">
              <w:rPr>
                <w:rFonts w:ascii="Book Antiqua" w:hAnsi="Book Antiqua" w:cs="Tahoma"/>
                <w:sz w:val="24"/>
                <w:szCs w:val="24"/>
                <w:lang w:val="en-US"/>
              </w:rPr>
              <w:fldChar w:fldCharType="separate"/>
            </w:r>
            <w:r w:rsidR="00BB156C" w:rsidRPr="00632011">
              <w:rPr>
                <w:rFonts w:ascii="Book Antiqua" w:hAnsi="Book Antiqua" w:cs="Tahoma"/>
                <w:noProof/>
                <w:sz w:val="24"/>
                <w:szCs w:val="24"/>
                <w:lang w:val="en-US"/>
              </w:rPr>
              <w:t>[53]</w:t>
            </w:r>
            <w:r w:rsidRPr="00632011">
              <w:rPr>
                <w:rFonts w:ascii="Book Antiqua" w:hAnsi="Book Antiqua" w:cs="Tahoma"/>
                <w:sz w:val="24"/>
                <w:szCs w:val="24"/>
                <w:lang w:val="en-US"/>
              </w:rPr>
              <w:fldChar w:fldCharType="end"/>
            </w:r>
          </w:p>
          <w:p w14:paraId="306FD3C6" w14:textId="77777777" w:rsidR="00655A56" w:rsidRPr="00632011" w:rsidRDefault="00655A56" w:rsidP="004837A0">
            <w:pPr>
              <w:pStyle w:val="NoSpacing"/>
              <w:spacing w:line="360" w:lineRule="auto"/>
              <w:jc w:val="both"/>
              <w:rPr>
                <w:rFonts w:ascii="Book Antiqua" w:hAnsi="Book Antiqua" w:cs="Tahoma"/>
                <w:sz w:val="24"/>
                <w:szCs w:val="24"/>
                <w:lang w:val="en-US"/>
              </w:rPr>
            </w:pPr>
          </w:p>
        </w:tc>
      </w:tr>
      <w:tr w:rsidR="001B3D7B" w:rsidRPr="001B3D7B" w14:paraId="4AFC0F96" w14:textId="6AEB7F85" w:rsidTr="00655A56">
        <w:trPr>
          <w:cantSplit/>
        </w:trPr>
        <w:tc>
          <w:tcPr>
            <w:tcW w:w="2552" w:type="dxa"/>
            <w:tcBorders>
              <w:bottom w:val="single" w:sz="4" w:space="0" w:color="auto"/>
            </w:tcBorders>
          </w:tcPr>
          <w:p w14:paraId="7E78392D" w14:textId="4737301F"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Real-world study;</w:t>
            </w:r>
          </w:p>
          <w:p w14:paraId="65366589" w14:textId="7CE2D75A"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TN and TE HCV patients with DCC</w:t>
            </w:r>
          </w:p>
        </w:tc>
        <w:tc>
          <w:tcPr>
            <w:tcW w:w="2268" w:type="dxa"/>
            <w:tcBorders>
              <w:bottom w:val="single" w:sz="4" w:space="0" w:color="auto"/>
            </w:tcBorders>
          </w:tcPr>
          <w:p w14:paraId="72E23213" w14:textId="502C30E7"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SOF-containing regimens</w:t>
            </w:r>
          </w:p>
        </w:tc>
        <w:tc>
          <w:tcPr>
            <w:tcW w:w="3497" w:type="dxa"/>
            <w:tcBorders>
              <w:bottom w:val="single" w:sz="4" w:space="0" w:color="auto"/>
            </w:tcBorders>
          </w:tcPr>
          <w:p w14:paraId="6AA80606" w14:textId="03BDDB4E" w:rsidR="00655A56" w:rsidRPr="001B3D7B" w:rsidRDefault="00655A56" w:rsidP="004837A0">
            <w:pPr>
              <w:pStyle w:val="NoSpacing"/>
              <w:spacing w:line="360" w:lineRule="auto"/>
              <w:jc w:val="both"/>
              <w:rPr>
                <w:rFonts w:ascii="Book Antiqua" w:hAnsi="Book Antiqua" w:cs="Tahoma"/>
                <w:sz w:val="24"/>
                <w:szCs w:val="24"/>
                <w:lang w:val="en-US"/>
              </w:rPr>
            </w:pPr>
            <w:r w:rsidRPr="001B3D7B">
              <w:rPr>
                <w:rFonts w:ascii="Book Antiqua" w:hAnsi="Book Antiqua" w:cs="Tahoma"/>
                <w:sz w:val="24"/>
                <w:szCs w:val="24"/>
                <w:lang w:val="en-US"/>
              </w:rPr>
              <w:t>90%; with significant improvement in hepatic function among SVR patients</w:t>
            </w:r>
          </w:p>
        </w:tc>
        <w:tc>
          <w:tcPr>
            <w:tcW w:w="850" w:type="dxa"/>
            <w:tcBorders>
              <w:bottom w:val="single" w:sz="4" w:space="0" w:color="auto"/>
            </w:tcBorders>
          </w:tcPr>
          <w:p w14:paraId="5E80679A" w14:textId="645E6F4F" w:rsidR="00655A56" w:rsidRPr="00632011" w:rsidRDefault="00655A56" w:rsidP="004837A0">
            <w:pPr>
              <w:pStyle w:val="NoSpacing"/>
              <w:spacing w:line="360" w:lineRule="auto"/>
              <w:jc w:val="both"/>
              <w:rPr>
                <w:rFonts w:ascii="Book Antiqua" w:hAnsi="Book Antiqua" w:cs="Tahoma"/>
                <w:sz w:val="24"/>
                <w:szCs w:val="24"/>
                <w:lang w:val="en-US"/>
              </w:rPr>
            </w:pPr>
            <w:r w:rsidRPr="00632011">
              <w:rPr>
                <w:rFonts w:ascii="Book Antiqua" w:hAnsi="Book Antiqua" w:cs="Tahoma"/>
                <w:sz w:val="24"/>
                <w:szCs w:val="24"/>
                <w:lang w:val="en-US"/>
              </w:rPr>
              <w:fldChar w:fldCharType="begin"/>
            </w:r>
            <w:r w:rsidR="00BB156C" w:rsidRPr="00632011">
              <w:rPr>
                <w:rFonts w:ascii="Book Antiqua" w:hAnsi="Book Antiqua" w:cs="Tahoma"/>
                <w:sz w:val="24"/>
                <w:szCs w:val="24"/>
                <w:lang w:val="en-US"/>
              </w:rPr>
              <w:instrText xml:space="preserve"> ADDIN EN.CITE &lt;EndNote&gt;&lt;Cite&gt;&lt;Author&gt;Ji&lt;/Author&gt;&lt;Year&gt;2017&lt;/Year&gt;&lt;RecNum&gt;77&lt;/RecNum&gt;&lt;DisplayText&gt;&lt;style face="superscript"&gt;[54]&lt;/style&gt;&lt;/DisplayText&gt;&lt;record&gt;&lt;rec-number&gt;77&lt;/rec-number&gt;&lt;foreign-keys&gt;&lt;key app="EN" db-id="sxasv0zxffd0vieev5ax0p08222er2p0vwex" timestamp="1523615512"&gt;77&lt;/key&gt;&lt;/foreign-keys&gt;&lt;ref-type name="Journal Article"&gt;17&lt;/ref-type&gt;&lt;contributors&gt;&lt;authors&gt;&lt;author&gt;Ji, Fanpu&lt;/author&gt;&lt;author&gt;Wang, Wenjun&lt;/author&gt;&lt;author&gt;Dang, Shuangsuo&lt;/author&gt;&lt;author&gt;Wang, Shengbang&lt;/author&gt;&lt;author&gt;Li, Burong&lt;/author&gt;&lt;author&gt;Bai, Dan&lt;/author&gt;&lt;author&gt;Zhao, Wenxue&lt;/author&gt;&lt;author&gt;Deng, Hong&lt;/author&gt;&lt;author&gt;Tian, Changyin&lt;/author&gt;&lt;author&gt;Li, Zongfang&lt;/author&gt;&lt;/authors&gt;&lt;/contributors&gt;&lt;titles&gt;&lt;title&gt;Outcomes after sofosbuvir-containing regimens for hepatitis C virus in patients with decompensated cirrhosis: a real-world study&lt;/title&gt;&lt;secondary-title&gt;Infectious agents and cancer&lt;/secondary-title&gt;&lt;/titles&gt;&lt;periodical&gt;&lt;full-title&gt;Infectious Agents and Cancer&lt;/full-title&gt;&lt;abbr-1&gt;Infect. Agent. Cancer&lt;/abbr-1&gt;&lt;abbr-2&gt;Infect Agent Cancer&lt;/abbr-2&gt;&lt;abbr-3&gt;Infectious Agents &amp;amp; Cancer&lt;/abbr-3&gt;&lt;/periodical&gt;&lt;pages&gt;48&lt;/pages&gt;&lt;volume&gt;12&lt;/volume&gt;&lt;dates&gt;&lt;year&gt;2017&lt;/year&gt;&lt;/dates&gt;&lt;isbn&gt;1750-9378&lt;/isbn&gt;&lt;accession-num&gt;28924449&lt;/accession-num&gt;&lt;urls&gt;&lt;/urls&gt;&lt;electronic-resource-num&gt;10.1186/s13027-017-0158-1&lt;/electronic-resource-num&gt;&lt;/record&gt;&lt;/Cite&gt;&lt;/EndNote&gt;</w:instrText>
            </w:r>
            <w:r w:rsidRPr="00632011">
              <w:rPr>
                <w:rFonts w:ascii="Book Antiqua" w:hAnsi="Book Antiqua" w:cs="Tahoma"/>
                <w:sz w:val="24"/>
                <w:szCs w:val="24"/>
                <w:lang w:val="en-US"/>
              </w:rPr>
              <w:fldChar w:fldCharType="separate"/>
            </w:r>
            <w:r w:rsidR="00BB156C" w:rsidRPr="00632011">
              <w:rPr>
                <w:rFonts w:ascii="Book Antiqua" w:hAnsi="Book Antiqua" w:cs="Tahoma"/>
                <w:noProof/>
                <w:sz w:val="24"/>
                <w:szCs w:val="24"/>
                <w:lang w:val="en-US"/>
              </w:rPr>
              <w:t>[54]</w:t>
            </w:r>
            <w:r w:rsidRPr="00632011">
              <w:rPr>
                <w:rFonts w:ascii="Book Antiqua" w:hAnsi="Book Antiqua" w:cs="Tahoma"/>
                <w:sz w:val="24"/>
                <w:szCs w:val="24"/>
                <w:lang w:val="en-US"/>
              </w:rPr>
              <w:fldChar w:fldCharType="end"/>
            </w:r>
          </w:p>
          <w:p w14:paraId="4BA6A1FB" w14:textId="77777777" w:rsidR="00655A56" w:rsidRPr="00632011" w:rsidRDefault="00655A56" w:rsidP="004837A0">
            <w:pPr>
              <w:pStyle w:val="NoSpacing"/>
              <w:spacing w:line="360" w:lineRule="auto"/>
              <w:jc w:val="both"/>
              <w:rPr>
                <w:rFonts w:ascii="Book Antiqua" w:hAnsi="Book Antiqua" w:cs="Tahoma"/>
                <w:sz w:val="24"/>
                <w:szCs w:val="24"/>
                <w:lang w:val="en-US"/>
              </w:rPr>
            </w:pPr>
          </w:p>
        </w:tc>
      </w:tr>
    </w:tbl>
    <w:p w14:paraId="5898AEF0" w14:textId="63FAB58C" w:rsidR="00D90AE2" w:rsidRPr="001B3D7B" w:rsidRDefault="00190195" w:rsidP="004837A0">
      <w:pPr>
        <w:spacing w:after="0" w:line="360" w:lineRule="auto"/>
        <w:jc w:val="both"/>
        <w:rPr>
          <w:rFonts w:ascii="Book Antiqua" w:hAnsi="Book Antiqua"/>
          <w:sz w:val="24"/>
          <w:szCs w:val="24"/>
        </w:rPr>
      </w:pPr>
      <w:bookmarkStart w:id="127" w:name="_Hlk525320139"/>
      <w:r w:rsidRPr="001B3D7B">
        <w:rPr>
          <w:rFonts w:ascii="Book Antiqua" w:hAnsi="Book Antiqua"/>
          <w:sz w:val="24"/>
          <w:szCs w:val="24"/>
        </w:rPr>
        <w:t xml:space="preserve">ASV: </w:t>
      </w:r>
      <w:proofErr w:type="spellStart"/>
      <w:r w:rsidR="00D90AE2" w:rsidRPr="001B3D7B">
        <w:rPr>
          <w:rFonts w:ascii="Book Antiqua" w:hAnsi="Book Antiqua"/>
          <w:sz w:val="24"/>
          <w:szCs w:val="24"/>
        </w:rPr>
        <w:t>A</w:t>
      </w:r>
      <w:r w:rsidRPr="001B3D7B">
        <w:rPr>
          <w:rFonts w:ascii="Book Antiqua" w:hAnsi="Book Antiqua"/>
          <w:sz w:val="24"/>
          <w:szCs w:val="24"/>
        </w:rPr>
        <w:t>sunaprevir</w:t>
      </w:r>
      <w:proofErr w:type="spellEnd"/>
      <w:r w:rsidRPr="001B3D7B">
        <w:rPr>
          <w:rFonts w:ascii="Book Antiqua" w:hAnsi="Book Antiqua"/>
          <w:sz w:val="24"/>
          <w:szCs w:val="24"/>
        </w:rPr>
        <w:t>;</w:t>
      </w:r>
      <w:r w:rsidR="000A4270" w:rsidRPr="001B3D7B">
        <w:rPr>
          <w:rFonts w:ascii="Book Antiqua" w:hAnsi="Book Antiqua"/>
          <w:sz w:val="24"/>
          <w:szCs w:val="24"/>
        </w:rPr>
        <w:t xml:space="preserve"> </w:t>
      </w:r>
      <w:r w:rsidRPr="001B3D7B">
        <w:rPr>
          <w:rFonts w:ascii="Book Antiqua" w:hAnsi="Book Antiqua"/>
          <w:sz w:val="24"/>
          <w:szCs w:val="24"/>
        </w:rPr>
        <w:t xml:space="preserve">DCC: </w:t>
      </w:r>
      <w:r w:rsidR="00D90AE2" w:rsidRPr="001B3D7B">
        <w:rPr>
          <w:rFonts w:ascii="Book Antiqua" w:hAnsi="Book Antiqua"/>
          <w:sz w:val="24"/>
          <w:szCs w:val="24"/>
        </w:rPr>
        <w:t>D</w:t>
      </w:r>
      <w:r w:rsidRPr="001B3D7B">
        <w:rPr>
          <w:rFonts w:ascii="Book Antiqua" w:hAnsi="Book Antiqua"/>
          <w:sz w:val="24"/>
          <w:szCs w:val="24"/>
        </w:rPr>
        <w:t xml:space="preserve">ecompensated cirrhosis; DCV: </w:t>
      </w:r>
      <w:r w:rsidR="00D90AE2" w:rsidRPr="001B3D7B">
        <w:rPr>
          <w:rFonts w:ascii="Book Antiqua" w:hAnsi="Book Antiqua"/>
          <w:sz w:val="24"/>
          <w:szCs w:val="24"/>
        </w:rPr>
        <w:t>D</w:t>
      </w:r>
      <w:r w:rsidRPr="001B3D7B">
        <w:rPr>
          <w:rFonts w:ascii="Book Antiqua" w:hAnsi="Book Antiqua"/>
          <w:sz w:val="24"/>
          <w:szCs w:val="24"/>
        </w:rPr>
        <w:t xml:space="preserve">aclatasvir; </w:t>
      </w:r>
      <w:r w:rsidR="005A3C48" w:rsidRPr="001B3D7B">
        <w:rPr>
          <w:rFonts w:ascii="Book Antiqua" w:hAnsi="Book Antiqua"/>
          <w:sz w:val="24"/>
          <w:szCs w:val="24"/>
        </w:rPr>
        <w:t xml:space="preserve">EBR: </w:t>
      </w:r>
      <w:r w:rsidR="00D90AE2" w:rsidRPr="001B3D7B">
        <w:rPr>
          <w:rFonts w:ascii="Book Antiqua" w:hAnsi="Book Antiqua"/>
          <w:sz w:val="24"/>
          <w:szCs w:val="24"/>
        </w:rPr>
        <w:t>E</w:t>
      </w:r>
      <w:r w:rsidR="005A3C48" w:rsidRPr="001B3D7B">
        <w:rPr>
          <w:rFonts w:ascii="Book Antiqua" w:hAnsi="Book Antiqua"/>
          <w:sz w:val="24"/>
          <w:szCs w:val="24"/>
        </w:rPr>
        <w:t xml:space="preserve">lbasvir; </w:t>
      </w:r>
      <w:r w:rsidR="005C3B69" w:rsidRPr="001B3D7B">
        <w:rPr>
          <w:rFonts w:ascii="Book Antiqua" w:hAnsi="Book Antiqua"/>
          <w:sz w:val="24"/>
          <w:szCs w:val="24"/>
        </w:rPr>
        <w:t xml:space="preserve">GT: </w:t>
      </w:r>
      <w:r w:rsidR="00D90AE2" w:rsidRPr="001B3D7B">
        <w:rPr>
          <w:rFonts w:ascii="Book Antiqua" w:hAnsi="Book Antiqua"/>
          <w:sz w:val="24"/>
          <w:szCs w:val="24"/>
        </w:rPr>
        <w:t>G</w:t>
      </w:r>
      <w:r w:rsidR="005C3B69" w:rsidRPr="001B3D7B">
        <w:rPr>
          <w:rFonts w:ascii="Book Antiqua" w:hAnsi="Book Antiqua"/>
          <w:sz w:val="24"/>
          <w:szCs w:val="24"/>
        </w:rPr>
        <w:t>enotype;</w:t>
      </w:r>
      <w:r w:rsidRPr="001B3D7B">
        <w:rPr>
          <w:rFonts w:ascii="Book Antiqua" w:hAnsi="Book Antiqua"/>
          <w:sz w:val="24"/>
          <w:szCs w:val="24"/>
        </w:rPr>
        <w:t xml:space="preserve"> </w:t>
      </w:r>
      <w:r w:rsidR="006B5D89" w:rsidRPr="001B3D7B">
        <w:rPr>
          <w:rFonts w:ascii="Book Antiqua" w:hAnsi="Book Antiqua"/>
          <w:sz w:val="24"/>
          <w:szCs w:val="24"/>
        </w:rPr>
        <w:t xml:space="preserve">GZR: </w:t>
      </w:r>
      <w:r w:rsidR="00D90AE2" w:rsidRPr="001B3D7B">
        <w:rPr>
          <w:rFonts w:ascii="Book Antiqua" w:hAnsi="Book Antiqua"/>
          <w:sz w:val="24"/>
          <w:szCs w:val="24"/>
        </w:rPr>
        <w:t>G</w:t>
      </w:r>
      <w:r w:rsidR="006B5D89" w:rsidRPr="001B3D7B">
        <w:rPr>
          <w:rFonts w:ascii="Book Antiqua" w:hAnsi="Book Antiqua"/>
          <w:sz w:val="24"/>
          <w:szCs w:val="24"/>
        </w:rPr>
        <w:t xml:space="preserve">razoprevir; </w:t>
      </w:r>
      <w:r w:rsidRPr="001B3D7B">
        <w:rPr>
          <w:rFonts w:ascii="Book Antiqua" w:hAnsi="Book Antiqua"/>
          <w:sz w:val="24"/>
          <w:szCs w:val="24"/>
        </w:rPr>
        <w:t xml:space="preserve">HCV: </w:t>
      </w:r>
      <w:r w:rsidR="00D90AE2" w:rsidRPr="001B3D7B">
        <w:rPr>
          <w:rFonts w:ascii="Book Antiqua" w:hAnsi="Book Antiqua"/>
          <w:sz w:val="24"/>
          <w:szCs w:val="24"/>
        </w:rPr>
        <w:t>H</w:t>
      </w:r>
      <w:r w:rsidRPr="001B3D7B">
        <w:rPr>
          <w:rFonts w:ascii="Book Antiqua" w:hAnsi="Book Antiqua"/>
          <w:sz w:val="24"/>
          <w:szCs w:val="24"/>
        </w:rPr>
        <w:t>epatit</w:t>
      </w:r>
      <w:r w:rsidR="001C2158" w:rsidRPr="001B3D7B">
        <w:rPr>
          <w:rFonts w:ascii="Book Antiqua" w:hAnsi="Book Antiqua"/>
          <w:sz w:val="24"/>
          <w:szCs w:val="24"/>
        </w:rPr>
        <w:t xml:space="preserve">is C virus; LDV: </w:t>
      </w:r>
      <w:r w:rsidR="00D90AE2" w:rsidRPr="001B3D7B">
        <w:rPr>
          <w:rFonts w:ascii="Book Antiqua" w:hAnsi="Book Antiqua"/>
          <w:sz w:val="24"/>
          <w:szCs w:val="24"/>
        </w:rPr>
        <w:t>L</w:t>
      </w:r>
      <w:r w:rsidR="001C2158" w:rsidRPr="001B3D7B">
        <w:rPr>
          <w:rFonts w:ascii="Book Antiqua" w:hAnsi="Book Antiqua"/>
          <w:sz w:val="24"/>
          <w:szCs w:val="24"/>
        </w:rPr>
        <w:t xml:space="preserve">edipasvir; </w:t>
      </w:r>
      <w:r w:rsidR="006B5D89" w:rsidRPr="001B3D7B">
        <w:rPr>
          <w:rFonts w:ascii="Book Antiqua" w:hAnsi="Book Antiqua"/>
          <w:sz w:val="24"/>
          <w:szCs w:val="24"/>
        </w:rPr>
        <w:t>O/P/r</w:t>
      </w:r>
      <w:r w:rsidR="0093531A" w:rsidRPr="001B3D7B">
        <w:rPr>
          <w:rFonts w:ascii="Book Antiqua" w:hAnsi="Book Antiqua"/>
          <w:sz w:val="24"/>
          <w:szCs w:val="24"/>
        </w:rPr>
        <w:t xml:space="preserve"> </w:t>
      </w:r>
      <w:r w:rsidR="006B5D89" w:rsidRPr="001B3D7B">
        <w:rPr>
          <w:rFonts w:ascii="Book Antiqua" w:hAnsi="Book Antiqua"/>
          <w:sz w:val="24"/>
          <w:szCs w:val="24"/>
        </w:rPr>
        <w:t>+</w:t>
      </w:r>
      <w:r w:rsidR="0093531A" w:rsidRPr="001B3D7B">
        <w:rPr>
          <w:rFonts w:ascii="Book Antiqua" w:hAnsi="Book Antiqua"/>
          <w:sz w:val="24"/>
          <w:szCs w:val="24"/>
        </w:rPr>
        <w:t xml:space="preserve"> </w:t>
      </w:r>
      <w:r w:rsidR="006B5D89" w:rsidRPr="001B3D7B">
        <w:rPr>
          <w:rFonts w:ascii="Book Antiqua" w:hAnsi="Book Antiqua"/>
          <w:sz w:val="24"/>
          <w:szCs w:val="24"/>
        </w:rPr>
        <w:t xml:space="preserve">D: </w:t>
      </w:r>
      <w:proofErr w:type="spellStart"/>
      <w:r w:rsidR="00D90AE2" w:rsidRPr="001B3D7B">
        <w:rPr>
          <w:rFonts w:ascii="Book Antiqua" w:hAnsi="Book Antiqua"/>
          <w:sz w:val="24"/>
          <w:szCs w:val="24"/>
        </w:rPr>
        <w:t>O</w:t>
      </w:r>
      <w:r w:rsidR="006B5D89" w:rsidRPr="001B3D7B">
        <w:rPr>
          <w:rFonts w:ascii="Book Antiqua" w:hAnsi="Book Antiqua"/>
          <w:sz w:val="24"/>
          <w:szCs w:val="24"/>
        </w:rPr>
        <w:t>mbitasvir</w:t>
      </w:r>
      <w:proofErr w:type="spellEnd"/>
      <w:r w:rsidR="006B5D89" w:rsidRPr="001B3D7B">
        <w:rPr>
          <w:rFonts w:ascii="Book Antiqua" w:hAnsi="Book Antiqua"/>
          <w:sz w:val="24"/>
          <w:szCs w:val="24"/>
        </w:rPr>
        <w:t>/</w:t>
      </w:r>
      <w:proofErr w:type="spellStart"/>
      <w:r w:rsidR="006B5D89" w:rsidRPr="001B3D7B">
        <w:rPr>
          <w:rFonts w:ascii="Book Antiqua" w:hAnsi="Book Antiqua"/>
          <w:sz w:val="24"/>
          <w:szCs w:val="24"/>
        </w:rPr>
        <w:t>paritaprevir</w:t>
      </w:r>
      <w:proofErr w:type="spellEnd"/>
      <w:r w:rsidR="006B5D89" w:rsidRPr="001B3D7B">
        <w:rPr>
          <w:rFonts w:ascii="Book Antiqua" w:hAnsi="Book Antiqua"/>
          <w:sz w:val="24"/>
          <w:szCs w:val="24"/>
        </w:rPr>
        <w:t xml:space="preserve">/ritonavir plus dasabuvir; </w:t>
      </w:r>
      <w:r w:rsidR="001C2158" w:rsidRPr="001B3D7B">
        <w:rPr>
          <w:rFonts w:ascii="Book Antiqua" w:hAnsi="Book Antiqua"/>
          <w:sz w:val="24"/>
          <w:szCs w:val="24"/>
        </w:rPr>
        <w:t>PEG-</w:t>
      </w:r>
      <w:r w:rsidRPr="001B3D7B">
        <w:rPr>
          <w:rFonts w:ascii="Book Antiqua" w:hAnsi="Book Antiqua"/>
          <w:sz w:val="24"/>
          <w:szCs w:val="24"/>
        </w:rPr>
        <w:t xml:space="preserve">IFN: </w:t>
      </w:r>
      <w:r w:rsidR="00D90AE2" w:rsidRPr="001B3D7B">
        <w:rPr>
          <w:rFonts w:ascii="Book Antiqua" w:hAnsi="Book Antiqua"/>
          <w:sz w:val="24"/>
          <w:szCs w:val="24"/>
        </w:rPr>
        <w:t>P</w:t>
      </w:r>
      <w:r w:rsidRPr="001B3D7B">
        <w:rPr>
          <w:rFonts w:ascii="Book Antiqua" w:hAnsi="Book Antiqua"/>
          <w:sz w:val="24"/>
          <w:szCs w:val="24"/>
        </w:rPr>
        <w:t xml:space="preserve">egylated-interferon; RBV: </w:t>
      </w:r>
      <w:r w:rsidR="00D90AE2" w:rsidRPr="001B3D7B">
        <w:rPr>
          <w:rFonts w:ascii="Book Antiqua" w:hAnsi="Book Antiqua"/>
          <w:sz w:val="24"/>
          <w:szCs w:val="24"/>
        </w:rPr>
        <w:t>R</w:t>
      </w:r>
      <w:r w:rsidRPr="001B3D7B">
        <w:rPr>
          <w:rFonts w:ascii="Book Antiqua" w:hAnsi="Book Antiqua"/>
          <w:sz w:val="24"/>
          <w:szCs w:val="24"/>
        </w:rPr>
        <w:t xml:space="preserve">ibavirin; SOF: </w:t>
      </w:r>
      <w:r w:rsidR="00D90AE2" w:rsidRPr="001B3D7B">
        <w:rPr>
          <w:rFonts w:ascii="Book Antiqua" w:hAnsi="Book Antiqua"/>
          <w:sz w:val="24"/>
          <w:szCs w:val="24"/>
        </w:rPr>
        <w:t>S</w:t>
      </w:r>
      <w:r w:rsidRPr="001B3D7B">
        <w:rPr>
          <w:rFonts w:ascii="Book Antiqua" w:hAnsi="Book Antiqua"/>
          <w:sz w:val="24"/>
          <w:szCs w:val="24"/>
        </w:rPr>
        <w:t xml:space="preserve">ofosbuvir; SVR: </w:t>
      </w:r>
      <w:r w:rsidR="00D90AE2" w:rsidRPr="001B3D7B">
        <w:rPr>
          <w:rFonts w:ascii="Book Antiqua" w:hAnsi="Book Antiqua"/>
          <w:sz w:val="24"/>
          <w:szCs w:val="24"/>
        </w:rPr>
        <w:t>S</w:t>
      </w:r>
      <w:r w:rsidRPr="001B3D7B">
        <w:rPr>
          <w:rFonts w:ascii="Book Antiqua" w:hAnsi="Book Antiqua"/>
          <w:sz w:val="24"/>
          <w:szCs w:val="24"/>
        </w:rPr>
        <w:t>ustained virologic response;</w:t>
      </w:r>
      <w:r w:rsidR="005C3B69" w:rsidRPr="001B3D7B">
        <w:rPr>
          <w:rFonts w:ascii="Book Antiqua" w:hAnsi="Book Antiqua"/>
          <w:sz w:val="24"/>
          <w:szCs w:val="24"/>
        </w:rPr>
        <w:t xml:space="preserve"> </w:t>
      </w:r>
      <w:r w:rsidR="008372DD" w:rsidRPr="001B3D7B">
        <w:rPr>
          <w:rFonts w:ascii="Book Antiqua" w:hAnsi="Book Antiqua"/>
          <w:sz w:val="24"/>
          <w:szCs w:val="24"/>
        </w:rPr>
        <w:t xml:space="preserve">TE: </w:t>
      </w:r>
      <w:r w:rsidR="00D90AE2" w:rsidRPr="001B3D7B">
        <w:rPr>
          <w:rFonts w:ascii="Book Antiqua" w:hAnsi="Book Antiqua"/>
          <w:sz w:val="24"/>
          <w:szCs w:val="24"/>
        </w:rPr>
        <w:t>T</w:t>
      </w:r>
      <w:r w:rsidR="008372DD" w:rsidRPr="001B3D7B">
        <w:rPr>
          <w:rFonts w:ascii="Book Antiqua" w:hAnsi="Book Antiqua"/>
          <w:sz w:val="24"/>
          <w:szCs w:val="24"/>
        </w:rPr>
        <w:t xml:space="preserve">reatment experienced; TN: </w:t>
      </w:r>
      <w:r w:rsidR="00D90AE2" w:rsidRPr="001B3D7B">
        <w:rPr>
          <w:rFonts w:ascii="Book Antiqua" w:hAnsi="Book Antiqua"/>
          <w:sz w:val="24"/>
          <w:szCs w:val="24"/>
        </w:rPr>
        <w:t>T</w:t>
      </w:r>
      <w:r w:rsidR="008372DD" w:rsidRPr="001B3D7B">
        <w:rPr>
          <w:rFonts w:ascii="Book Antiqua" w:hAnsi="Book Antiqua"/>
          <w:sz w:val="24"/>
          <w:szCs w:val="24"/>
        </w:rPr>
        <w:t>reatment naïve</w:t>
      </w:r>
      <w:r w:rsidR="009C7F48" w:rsidRPr="001B3D7B">
        <w:rPr>
          <w:rFonts w:ascii="Book Antiqua" w:hAnsi="Book Antiqua"/>
          <w:sz w:val="24"/>
          <w:szCs w:val="24"/>
        </w:rPr>
        <w:t xml:space="preserve">; VEL: </w:t>
      </w:r>
      <w:proofErr w:type="spellStart"/>
      <w:r w:rsidR="00D90AE2" w:rsidRPr="001B3D7B">
        <w:rPr>
          <w:rFonts w:ascii="Book Antiqua" w:hAnsi="Book Antiqua"/>
          <w:sz w:val="24"/>
          <w:szCs w:val="24"/>
        </w:rPr>
        <w:t>V</w:t>
      </w:r>
      <w:r w:rsidR="009C7F48" w:rsidRPr="001B3D7B">
        <w:rPr>
          <w:rFonts w:ascii="Book Antiqua" w:hAnsi="Book Antiqua"/>
          <w:sz w:val="24"/>
          <w:szCs w:val="24"/>
        </w:rPr>
        <w:t>elpatasvir</w:t>
      </w:r>
      <w:proofErr w:type="spellEnd"/>
      <w:r w:rsidR="008372DD" w:rsidRPr="001B3D7B">
        <w:rPr>
          <w:rFonts w:ascii="Book Antiqua" w:hAnsi="Book Antiqua"/>
          <w:sz w:val="24"/>
          <w:szCs w:val="24"/>
        </w:rPr>
        <w:t>.</w:t>
      </w:r>
      <w:bookmarkStart w:id="128" w:name="_Ref524610268"/>
      <w:bookmarkEnd w:id="127"/>
    </w:p>
    <w:p w14:paraId="56235DD5" w14:textId="77777777" w:rsidR="00D90AE2" w:rsidRPr="001B3D7B" w:rsidRDefault="00D90AE2" w:rsidP="004837A0">
      <w:pPr>
        <w:spacing w:after="0" w:line="360" w:lineRule="auto"/>
        <w:jc w:val="both"/>
        <w:rPr>
          <w:rFonts w:ascii="Book Antiqua" w:hAnsi="Book Antiqua"/>
          <w:sz w:val="24"/>
          <w:szCs w:val="24"/>
        </w:rPr>
      </w:pPr>
    </w:p>
    <w:p w14:paraId="431D2852" w14:textId="77777777" w:rsidR="00D90AE2" w:rsidRPr="001B3D7B" w:rsidRDefault="00D90AE2" w:rsidP="004837A0">
      <w:pPr>
        <w:spacing w:after="0" w:line="360" w:lineRule="auto"/>
        <w:rPr>
          <w:rFonts w:ascii="Book Antiqua" w:hAnsi="Book Antiqua"/>
          <w:sz w:val="24"/>
          <w:szCs w:val="24"/>
        </w:rPr>
      </w:pPr>
      <w:r w:rsidRPr="001B3D7B">
        <w:rPr>
          <w:rFonts w:ascii="Book Antiqua" w:hAnsi="Book Antiqua"/>
          <w:sz w:val="24"/>
          <w:szCs w:val="24"/>
        </w:rPr>
        <w:br w:type="page"/>
      </w:r>
    </w:p>
    <w:p w14:paraId="6C6F34C5" w14:textId="25D3A2E6" w:rsidR="0036489A" w:rsidRPr="001B3D7B" w:rsidRDefault="0063636C" w:rsidP="004837A0">
      <w:pPr>
        <w:spacing w:after="0" w:line="360" w:lineRule="auto"/>
        <w:jc w:val="both"/>
        <w:rPr>
          <w:rFonts w:ascii="Book Antiqua" w:hAnsi="Book Antiqua"/>
          <w:sz w:val="24"/>
          <w:szCs w:val="24"/>
        </w:rPr>
      </w:pPr>
      <w:r w:rsidRPr="001B3D7B">
        <w:rPr>
          <w:rFonts w:ascii="Book Antiqua" w:hAnsi="Book Antiqua"/>
          <w:b/>
          <w:sz w:val="24"/>
          <w:szCs w:val="24"/>
        </w:rPr>
        <w:lastRenderedPageBreak/>
        <w:t>Table</w:t>
      </w:r>
      <w:bookmarkEnd w:id="128"/>
      <w:r w:rsidR="00343168" w:rsidRPr="001B3D7B">
        <w:rPr>
          <w:rFonts w:ascii="Book Antiqua" w:hAnsi="Book Antiqua"/>
          <w:b/>
          <w:sz w:val="24"/>
          <w:szCs w:val="24"/>
        </w:rPr>
        <w:t xml:space="preserve"> 2 </w:t>
      </w:r>
      <w:r w:rsidR="008372DD" w:rsidRPr="001B3D7B">
        <w:rPr>
          <w:rFonts w:ascii="Book Antiqua" w:hAnsi="Book Antiqua" w:cs="Tahoma"/>
          <w:b/>
          <w:sz w:val="24"/>
          <w:szCs w:val="24"/>
          <w:lang w:val="en-US"/>
        </w:rPr>
        <w:t xml:space="preserve">Model predicted long-term clinical outcomes of using </w:t>
      </w:r>
      <w:r w:rsidR="00343168" w:rsidRPr="001B3D7B">
        <w:rPr>
          <w:rFonts w:ascii="Book Antiqua" w:hAnsi="Book Antiqua"/>
          <w:b/>
          <w:sz w:val="24"/>
          <w:szCs w:val="24"/>
        </w:rPr>
        <w:t>direct acting antivirals</w:t>
      </w:r>
      <w:r w:rsidR="008372DD" w:rsidRPr="001B3D7B">
        <w:rPr>
          <w:rFonts w:ascii="Book Antiqua" w:hAnsi="Book Antiqua" w:cs="Tahoma"/>
          <w:b/>
          <w:sz w:val="24"/>
          <w:szCs w:val="24"/>
          <w:lang w:val="en-US"/>
        </w:rPr>
        <w:t xml:space="preserve"> in China</w:t>
      </w:r>
    </w:p>
    <w:tbl>
      <w:tblPr>
        <w:tblStyle w:val="10"/>
        <w:tblW w:w="99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3"/>
        <w:gridCol w:w="1843"/>
        <w:gridCol w:w="1494"/>
        <w:gridCol w:w="1494"/>
        <w:gridCol w:w="1494"/>
        <w:gridCol w:w="1495"/>
      </w:tblGrid>
      <w:tr w:rsidR="001B3D7B" w:rsidRPr="001B3D7B" w14:paraId="4F5ED7DF" w14:textId="77777777" w:rsidTr="004837A0">
        <w:trPr>
          <w:cantSplit/>
          <w:trHeight w:val="435"/>
        </w:trPr>
        <w:tc>
          <w:tcPr>
            <w:tcW w:w="2093" w:type="dxa"/>
            <w:vMerge w:val="restart"/>
            <w:tcBorders>
              <w:top w:val="single" w:sz="4" w:space="0" w:color="auto"/>
            </w:tcBorders>
          </w:tcPr>
          <w:p w14:paraId="45B9BE2E" w14:textId="77777777" w:rsidR="004837A0" w:rsidRPr="001B3D7B" w:rsidRDefault="004837A0" w:rsidP="004837A0">
            <w:pPr>
              <w:spacing w:line="360" w:lineRule="auto"/>
              <w:rPr>
                <w:rFonts w:ascii="Book Antiqua" w:eastAsia="SimSun" w:hAnsi="Book Antiqua" w:cs="SimSun"/>
                <w:b/>
                <w:sz w:val="24"/>
                <w:szCs w:val="24"/>
              </w:rPr>
            </w:pPr>
            <w:r w:rsidRPr="001B3D7B">
              <w:rPr>
                <w:rFonts w:ascii="Book Antiqua" w:eastAsia="SimSun" w:hAnsi="Book Antiqua" w:cs="SimSun"/>
                <w:b/>
                <w:sz w:val="24"/>
                <w:szCs w:val="24"/>
              </w:rPr>
              <w:t>Study Information</w:t>
            </w:r>
          </w:p>
        </w:tc>
        <w:tc>
          <w:tcPr>
            <w:tcW w:w="1843" w:type="dxa"/>
            <w:vMerge w:val="restart"/>
            <w:tcBorders>
              <w:top w:val="single" w:sz="4" w:space="0" w:color="auto"/>
            </w:tcBorders>
          </w:tcPr>
          <w:p w14:paraId="01C1D2CA" w14:textId="77777777" w:rsidR="004837A0" w:rsidRPr="001B3D7B" w:rsidRDefault="004837A0" w:rsidP="004837A0">
            <w:pPr>
              <w:spacing w:line="360" w:lineRule="auto"/>
              <w:rPr>
                <w:rFonts w:ascii="Book Antiqua" w:eastAsia="SimSun" w:hAnsi="Book Antiqua" w:cs="SimSun"/>
                <w:b/>
                <w:sz w:val="24"/>
                <w:szCs w:val="24"/>
              </w:rPr>
            </w:pPr>
            <w:r w:rsidRPr="001B3D7B">
              <w:rPr>
                <w:rFonts w:ascii="Book Antiqua" w:eastAsia="SimSun" w:hAnsi="Book Antiqua" w:cs="SimSun"/>
                <w:b/>
                <w:sz w:val="24"/>
                <w:szCs w:val="24"/>
              </w:rPr>
              <w:t>Regimens compared</w:t>
            </w:r>
          </w:p>
        </w:tc>
        <w:tc>
          <w:tcPr>
            <w:tcW w:w="5977" w:type="dxa"/>
            <w:gridSpan w:val="4"/>
            <w:tcBorders>
              <w:top w:val="single" w:sz="4" w:space="0" w:color="auto"/>
              <w:bottom w:val="single" w:sz="4" w:space="0" w:color="FFFFFF"/>
            </w:tcBorders>
          </w:tcPr>
          <w:p w14:paraId="03C04E54" w14:textId="77777777" w:rsidR="004837A0" w:rsidRPr="001B3D7B" w:rsidRDefault="004837A0" w:rsidP="004837A0">
            <w:pPr>
              <w:spacing w:line="360" w:lineRule="auto"/>
              <w:jc w:val="center"/>
              <w:rPr>
                <w:rFonts w:ascii="Book Antiqua" w:eastAsia="SimSun" w:hAnsi="Book Antiqua" w:cs="SimSun"/>
                <w:b/>
                <w:sz w:val="24"/>
                <w:szCs w:val="24"/>
              </w:rPr>
            </w:pPr>
            <w:r w:rsidRPr="001B3D7B">
              <w:rPr>
                <w:rFonts w:ascii="Book Antiqua" w:eastAsia="SimSun" w:hAnsi="Book Antiqua" w:cs="SimSun"/>
                <w:b/>
                <w:sz w:val="24"/>
                <w:szCs w:val="24"/>
              </w:rPr>
              <w:t xml:space="preserve">Predicted reduction in liver sequelae </w:t>
            </w:r>
            <w:r w:rsidRPr="001B3D7B">
              <w:rPr>
                <w:rFonts w:ascii="Book Antiqua" w:eastAsia="SimSun" w:hAnsi="Book Antiqua" w:cs="SimSun"/>
                <w:b/>
                <w:sz w:val="24"/>
                <w:szCs w:val="24"/>
              </w:rPr>
              <w:br/>
              <w:t>relative to PR therapy</w:t>
            </w:r>
          </w:p>
          <w:p w14:paraId="03898FD0" w14:textId="77777777" w:rsidR="004837A0" w:rsidRPr="001B3D7B" w:rsidRDefault="004837A0" w:rsidP="004837A0">
            <w:pPr>
              <w:spacing w:line="360" w:lineRule="auto"/>
              <w:jc w:val="center"/>
              <w:rPr>
                <w:rFonts w:ascii="Book Antiqua" w:eastAsia="SimSun" w:hAnsi="Book Antiqua" w:cs="SimSun"/>
                <w:b/>
                <w:sz w:val="24"/>
                <w:szCs w:val="24"/>
              </w:rPr>
            </w:pPr>
          </w:p>
        </w:tc>
      </w:tr>
      <w:tr w:rsidR="001B3D7B" w:rsidRPr="001B3D7B" w14:paraId="4CFCE0EC" w14:textId="77777777" w:rsidTr="004837A0">
        <w:trPr>
          <w:cantSplit/>
          <w:trHeight w:val="435"/>
        </w:trPr>
        <w:tc>
          <w:tcPr>
            <w:tcW w:w="2093" w:type="dxa"/>
            <w:vMerge/>
            <w:tcBorders>
              <w:bottom w:val="single" w:sz="4" w:space="0" w:color="auto"/>
            </w:tcBorders>
          </w:tcPr>
          <w:p w14:paraId="048C753D" w14:textId="77777777" w:rsidR="004837A0" w:rsidRPr="001B3D7B" w:rsidRDefault="004837A0" w:rsidP="004837A0">
            <w:pPr>
              <w:spacing w:line="360" w:lineRule="auto"/>
              <w:rPr>
                <w:rFonts w:ascii="Book Antiqua" w:eastAsia="SimSun" w:hAnsi="Book Antiqua" w:cs="SimSun"/>
                <w:b/>
                <w:sz w:val="24"/>
                <w:szCs w:val="24"/>
              </w:rPr>
            </w:pPr>
          </w:p>
        </w:tc>
        <w:tc>
          <w:tcPr>
            <w:tcW w:w="1843" w:type="dxa"/>
            <w:vMerge/>
            <w:tcBorders>
              <w:bottom w:val="single" w:sz="4" w:space="0" w:color="auto"/>
            </w:tcBorders>
          </w:tcPr>
          <w:p w14:paraId="1B7A4EF9" w14:textId="77777777" w:rsidR="004837A0" w:rsidRPr="001B3D7B" w:rsidRDefault="004837A0" w:rsidP="004837A0">
            <w:pPr>
              <w:spacing w:line="360" w:lineRule="auto"/>
              <w:rPr>
                <w:rFonts w:ascii="Book Antiqua" w:eastAsia="SimSun" w:hAnsi="Book Antiqua" w:cs="SimSun"/>
                <w:b/>
                <w:sz w:val="24"/>
                <w:szCs w:val="24"/>
              </w:rPr>
            </w:pPr>
          </w:p>
        </w:tc>
        <w:tc>
          <w:tcPr>
            <w:tcW w:w="1494" w:type="dxa"/>
            <w:tcBorders>
              <w:top w:val="single" w:sz="4" w:space="0" w:color="FFFFFF"/>
              <w:bottom w:val="single" w:sz="4" w:space="0" w:color="auto"/>
            </w:tcBorders>
          </w:tcPr>
          <w:p w14:paraId="3E346792" w14:textId="77777777" w:rsidR="004837A0" w:rsidRPr="001B3D7B" w:rsidRDefault="004837A0" w:rsidP="004837A0">
            <w:pPr>
              <w:spacing w:line="360" w:lineRule="auto"/>
              <w:rPr>
                <w:rFonts w:ascii="Book Antiqua" w:eastAsia="SimSun" w:hAnsi="Book Antiqua" w:cs="SimSun"/>
                <w:b/>
                <w:sz w:val="24"/>
                <w:szCs w:val="24"/>
              </w:rPr>
            </w:pPr>
            <w:r w:rsidRPr="001B3D7B">
              <w:rPr>
                <w:rFonts w:ascii="Book Antiqua" w:eastAsia="SimSun" w:hAnsi="Book Antiqua" w:cs="SimSun"/>
                <w:b/>
                <w:sz w:val="24"/>
                <w:szCs w:val="24"/>
              </w:rPr>
              <w:t>DCC</w:t>
            </w:r>
          </w:p>
        </w:tc>
        <w:tc>
          <w:tcPr>
            <w:tcW w:w="1494" w:type="dxa"/>
            <w:tcBorders>
              <w:top w:val="single" w:sz="4" w:space="0" w:color="FFFFFF"/>
              <w:bottom w:val="single" w:sz="4" w:space="0" w:color="auto"/>
            </w:tcBorders>
          </w:tcPr>
          <w:p w14:paraId="7B761FF5" w14:textId="77777777" w:rsidR="004837A0" w:rsidRPr="001B3D7B" w:rsidRDefault="004837A0" w:rsidP="004837A0">
            <w:pPr>
              <w:spacing w:line="360" w:lineRule="auto"/>
              <w:rPr>
                <w:rFonts w:ascii="Book Antiqua" w:eastAsia="SimSun" w:hAnsi="Book Antiqua" w:cs="SimSun"/>
                <w:b/>
                <w:sz w:val="24"/>
                <w:szCs w:val="24"/>
              </w:rPr>
            </w:pPr>
            <w:r w:rsidRPr="001B3D7B">
              <w:rPr>
                <w:rFonts w:ascii="Book Antiqua" w:eastAsia="SimSun" w:hAnsi="Book Antiqua" w:cs="SimSun"/>
                <w:b/>
                <w:sz w:val="24"/>
                <w:szCs w:val="24"/>
              </w:rPr>
              <w:t>HCC</w:t>
            </w:r>
          </w:p>
        </w:tc>
        <w:tc>
          <w:tcPr>
            <w:tcW w:w="1494" w:type="dxa"/>
            <w:tcBorders>
              <w:top w:val="single" w:sz="4" w:space="0" w:color="FFFFFF"/>
              <w:bottom w:val="single" w:sz="4" w:space="0" w:color="auto"/>
            </w:tcBorders>
          </w:tcPr>
          <w:p w14:paraId="7DB4E4A0" w14:textId="77777777" w:rsidR="004837A0" w:rsidRPr="001B3D7B" w:rsidRDefault="004837A0" w:rsidP="004837A0">
            <w:pPr>
              <w:spacing w:line="360" w:lineRule="auto"/>
              <w:rPr>
                <w:rFonts w:ascii="Book Antiqua" w:eastAsia="SimSun" w:hAnsi="Book Antiqua" w:cs="SimSun"/>
                <w:b/>
                <w:sz w:val="24"/>
                <w:szCs w:val="24"/>
              </w:rPr>
            </w:pPr>
            <w:r w:rsidRPr="001B3D7B">
              <w:rPr>
                <w:rFonts w:ascii="Book Antiqua" w:eastAsia="SimSun" w:hAnsi="Book Antiqua" w:cs="SimSun"/>
                <w:b/>
                <w:sz w:val="24"/>
                <w:szCs w:val="24"/>
              </w:rPr>
              <w:t>Liver transplant</w:t>
            </w:r>
          </w:p>
        </w:tc>
        <w:tc>
          <w:tcPr>
            <w:tcW w:w="1495" w:type="dxa"/>
            <w:tcBorders>
              <w:top w:val="single" w:sz="4" w:space="0" w:color="FFFFFF"/>
              <w:bottom w:val="single" w:sz="4" w:space="0" w:color="auto"/>
            </w:tcBorders>
          </w:tcPr>
          <w:p w14:paraId="1FB3BA40" w14:textId="77777777" w:rsidR="004837A0" w:rsidRPr="001B3D7B" w:rsidRDefault="004837A0" w:rsidP="004837A0">
            <w:pPr>
              <w:spacing w:line="360" w:lineRule="auto"/>
              <w:rPr>
                <w:rFonts w:ascii="Book Antiqua" w:eastAsia="SimSun" w:hAnsi="Book Antiqua" w:cs="SimSun"/>
                <w:b/>
                <w:sz w:val="24"/>
                <w:szCs w:val="24"/>
              </w:rPr>
            </w:pPr>
            <w:r w:rsidRPr="001B3D7B">
              <w:rPr>
                <w:rFonts w:ascii="Book Antiqua" w:eastAsia="SimSun" w:hAnsi="Book Antiqua" w:cs="SimSun"/>
                <w:b/>
                <w:sz w:val="24"/>
                <w:szCs w:val="24"/>
              </w:rPr>
              <w:t>Liver-related death</w:t>
            </w:r>
          </w:p>
        </w:tc>
      </w:tr>
      <w:tr w:rsidR="001B3D7B" w:rsidRPr="001B3D7B" w14:paraId="5C5E4E8C" w14:textId="77777777" w:rsidTr="00B629AA">
        <w:trPr>
          <w:cantSplit/>
        </w:trPr>
        <w:tc>
          <w:tcPr>
            <w:tcW w:w="2093" w:type="dxa"/>
            <w:tcBorders>
              <w:top w:val="single" w:sz="4" w:space="0" w:color="auto"/>
            </w:tcBorders>
          </w:tcPr>
          <w:p w14:paraId="1C4D9601"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Simulating 10000 Chinese CHC patients over a lifetime horizon</w:t>
            </w:r>
          </w:p>
          <w:p w14:paraId="678056CA"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 xml:space="preserve">GT1b, 2, 3, 6 </w:t>
            </w:r>
          </w:p>
          <w:p w14:paraId="418E6697" w14:textId="77777777" w:rsidR="004837A0" w:rsidRPr="001B3D7B" w:rsidRDefault="004837A0" w:rsidP="004837A0">
            <w:pPr>
              <w:spacing w:line="360" w:lineRule="auto"/>
              <w:rPr>
                <w:rFonts w:ascii="Book Antiqua" w:eastAsia="SimSun" w:hAnsi="Book Antiqua" w:cs="SimSun"/>
                <w:sz w:val="24"/>
                <w:szCs w:val="24"/>
              </w:rPr>
            </w:pPr>
          </w:p>
        </w:tc>
        <w:tc>
          <w:tcPr>
            <w:tcW w:w="1843" w:type="dxa"/>
            <w:tcBorders>
              <w:top w:val="single" w:sz="4" w:space="0" w:color="auto"/>
            </w:tcBorders>
          </w:tcPr>
          <w:p w14:paraId="0F027537"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GLE/PIB</w:t>
            </w:r>
            <w:r w:rsidRPr="001B3D7B">
              <w:rPr>
                <w:rFonts w:ascii="Book Antiqua" w:eastAsia="SimSun" w:hAnsi="Book Antiqua" w:cs="SimSun"/>
                <w:sz w:val="24"/>
                <w:szCs w:val="24"/>
              </w:rPr>
              <w:fldChar w:fldCharType="begin"/>
            </w:r>
            <w:r w:rsidRPr="001B3D7B">
              <w:rPr>
                <w:rFonts w:ascii="Book Antiqua" w:eastAsia="SimSun" w:hAnsi="Book Antiqua" w:cs="SimSun"/>
                <w:sz w:val="24"/>
                <w:szCs w:val="24"/>
              </w:rPr>
              <w:instrText xml:space="preserve"> ADDIN EN.CITE &lt;EndNote&gt;&lt;Cite&gt;&lt;Author&gt;Wu&lt;/Author&gt;&lt;Year&gt;2019&lt;/Year&gt;&lt;RecNum&gt;234&lt;/RecNum&gt;&lt;DisplayText&gt;&lt;style face="superscript"&gt;[57]&lt;/style&gt;&lt;/DisplayText&gt;&lt;record&gt;&lt;rec-number&gt;234&lt;/rec-number&gt;&lt;foreign-keys&gt;&lt;key app="EN" db-id="sxasv0zxffd0vieev5ax0p08222er2p0vwex" timestamp="1553518617"&gt;234&lt;/key&gt;&lt;/foreign-keys&gt;&lt;ref-type name="Conference Paper"&gt;47&lt;/ref-type&gt;&lt;contributors&gt;&lt;authors&gt;&lt;author&gt;Wu, Jiuhong&lt;/author&gt;&lt;author&gt;Wu, Bin&lt;/author&gt;&lt;author&gt;Xu, Xiaoyuan&lt;/author&gt;&lt;author&gt;Ye, Xiaoguang&lt;/author&gt;&lt;author&gt;Zhang, Wenhong&lt;/author&gt;&lt;/authors&gt;&lt;/contributors&gt;&lt;titles&gt;&lt;title&gt;Long-term health outcomes of pan-genotypic direct-acting antiviral treatment of chronic hepatitis C in China&lt;/title&gt;&lt;secondary-title&gt;Hepatol Int 2019;13 Suppl 1: Proceedings of the 28th Annual Conference of APASL&lt;/secondary-title&gt;&lt;/titles&gt;&lt;pages&gt;S93&lt;/pages&gt;&lt;volume&gt;13&lt;/volume&gt;&lt;number&gt;S1&lt;/number&gt;&lt;dates&gt;&lt;year&gt;2019&lt;/year&gt;&lt;pub-dates&gt;&lt;date&gt;2019 Feb 20-24&lt;/date&gt;&lt;/pub-dates&gt;&lt;/dates&gt;&lt;pub-location&gt;Manila, the Philippines&lt;/pub-location&gt;&lt;publisher&gt;Springer&lt;/publisher&gt;&lt;work-type&gt;Abstract #604&lt;/work-type&gt;&lt;urls&gt;&lt;related-urls&gt;&lt;url&gt;https://link.springer.com/content/pdf/10.1007%2Fs12072-019-09936-5.pdf&lt;/url&gt;&lt;/related-urls&gt;&lt;/urls&gt;&lt;/record&gt;&lt;/Cite&gt;&lt;/EndNote&gt;</w:instrText>
            </w:r>
            <w:r w:rsidRPr="001B3D7B">
              <w:rPr>
                <w:rFonts w:ascii="Book Antiqua" w:eastAsia="SimSun" w:hAnsi="Book Antiqua" w:cs="SimSun"/>
                <w:sz w:val="24"/>
                <w:szCs w:val="24"/>
              </w:rPr>
              <w:fldChar w:fldCharType="separate"/>
            </w:r>
            <w:r w:rsidRPr="001B3D7B">
              <w:rPr>
                <w:rFonts w:ascii="Book Antiqua" w:eastAsia="SimSun" w:hAnsi="Book Antiqua" w:cs="SimSun"/>
                <w:sz w:val="24"/>
                <w:szCs w:val="24"/>
                <w:vertAlign w:val="superscript"/>
              </w:rPr>
              <w:t>[57]</w:t>
            </w:r>
            <w:r w:rsidRPr="001B3D7B">
              <w:rPr>
                <w:rFonts w:ascii="Book Antiqua" w:eastAsia="SimSun" w:hAnsi="Book Antiqua" w:cs="SimSun"/>
                <w:sz w:val="24"/>
                <w:szCs w:val="24"/>
              </w:rPr>
              <w:fldChar w:fldCharType="end"/>
            </w:r>
          </w:p>
          <w:p w14:paraId="6C5787F5"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SOF/VEL</w:t>
            </w:r>
            <w:r w:rsidRPr="001B3D7B">
              <w:rPr>
                <w:rFonts w:ascii="Book Antiqua" w:eastAsia="SimSun" w:hAnsi="Book Antiqua" w:cs="SimSun"/>
                <w:sz w:val="24"/>
                <w:szCs w:val="24"/>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Pr="001B3D7B">
              <w:rPr>
                <w:rFonts w:ascii="Book Antiqua" w:eastAsia="SimSun" w:hAnsi="Book Antiqua" w:cs="SimSun"/>
                <w:sz w:val="24"/>
                <w:szCs w:val="24"/>
              </w:rPr>
              <w:instrText xml:space="preserve"> ADDIN EN.CITE </w:instrText>
            </w:r>
            <w:r w:rsidRPr="001B3D7B">
              <w:rPr>
                <w:rFonts w:ascii="Book Antiqua" w:eastAsia="SimSun" w:hAnsi="Book Antiqua" w:cs="SimSun"/>
                <w:sz w:val="24"/>
                <w:szCs w:val="24"/>
              </w:rPr>
              <w:fldChar w:fldCharType="begin">
                <w:fldData xml:space="preserve">PEVuZE5vdGU+PENpdGU+PEF1dGhvcj5UYW5nPC9BdXRob3I+PFllYXI+MjAxODwvWWVhcj48UmVj
TnVtPjE4NzwvUmVjTnVtPjxEaXNwbGF5VGV4dD48c3R5bGUgZmFjZT0ic3VwZXJzY3JpcHQiPls1
NiwgNTddPC9zdHlsZT48L0Rpc3BsYXlUZXh0PjxyZWNvcmQ+PHJlYy1udW1iZXI+MTg3PC9yZWMt
bnVtYmVyPjxmb3JlaWduLWtleXM+PGtleSBhcHA9IkVOIiBkYi1pZD0ic3hhc3YwenhmZmQwdmll
ZXY1YXgwcDA4MjIyZXIycDB2d2V4IiB0aW1lc3RhbXA9IjE1MjgzNDYyOTkiPjE4Nzwva2V5Pjwv
Zm9yZWlnbi1rZXlzPjxyZWYtdHlwZSBuYW1lPSJDb25mZXJlbmNlIFBhcGVyIj40NzwvcmVmLXR5
cGU+PGNvbnRyaWJ1dG9ycz48YXV0aG9ycz48YXV0aG9yPlRhbmcsIEguPC9hdXRob3I+PGF1dGhv
cj5XdSwgSi48L2F1dGhvcj48YXV0aG9yPld1LCBCLjwvYXV0aG9yPjxhdXRob3I+WHUsIFguPC9h
dXRob3I+PGF1dGhvcj5ZZSwgWC48L2F1dGhvcj48YXV0aG9yPlpoYW5nLCBXLjwvYXV0aG9yPjwv
YXV0aG9ycz48L2NvbnRyaWJ1dG9ycz48dGl0bGVzPjx0aXRsZT5Mb25nLXRlcm0gb3V0Y29tZXMg
YXNzb2NpYXRlZCB3aXRoIHNvZm9zYnV2aXItYmFzZWQgcmVnaW1lbnMgZm9yIHRyZWF0bWVudCBv
ZiBjaHJvbmljIGhlcGF0aXRpcyBDIGluIENoaW5hPC90aXRsZT48c2Vjb25kYXJ5LXRpdGxlPlZh
bHVlIEhlYWx0aCAyMDE4OzIxIFN1cHBsIDI6IFByb2NlZWRpbmdzIG9mIElTUE9SIDh0aCBBc2lh
LVBhY2lmaWMgQ29uZmVyZW5jZTwvc2Vjb25kYXJ5LXRpdGxlPjwvdGl0bGVzPjxwYWdlcz5TNjU8
L3BhZ2VzPjx2b2x1bWU+MjE8L3ZvbHVtZT48bnVtYmVyPlMyPC9udW1iZXI+PGRhdGVzPjx5ZWFy
PjIwMTg8L3llYXI+PHB1Yi1kYXRlcz48ZGF0ZT4yMDE4IFNlcCA4LTExPC9kYXRlPjwvcHViLWRh
dGVzPjwvZGF0ZXM+PHB1Yi1sb2NhdGlvbj5Ub2t5bywgSmFwYW48L3B1Yi1sb2NhdGlvbj48cHVi
bGlzaGVyPkVsc2V2aWVyPC9wdWJsaXNoZXI+PHdvcmstdHlwZT5BYnN0cmFjdCBQSU4yMzwvd29y
ay10eXBlPjx1cmxzPjwvdXJscz48L3JlY29yZD48L0NpdGU+PENpdGU+PEF1dGhvcj5XdTwvQXV0
aG9yPjxZZWFyPjIwMTk8L1llYXI+PFJlY051bT4yMzQ8L1JlY051bT48cmVjb3JkPjxyZWMtbnVt
YmVyPjIzNDwvcmVjLW51bWJlcj48Zm9yZWlnbi1rZXlzPjxrZXkgYXBwPSJFTiIgZGItaWQ9InN4
YXN2MHp4ZmZkMHZpZWV2NWF4MHAwODIyMmVyMnAwdndleCIgdGltZXN0YW1wPSIxNTUzNTE4NjE3
Ij4yMzQ8L2tleT48L2ZvcmVpZ24ta2V5cz48cmVmLXR5cGUgbmFtZT0iQ29uZmVyZW5jZSBQYXBl
ciI+NDc8L3JlZi10eXBlPjxjb250cmlidXRvcnM+PGF1dGhvcnM+PGF1dGhvcj5XdSwgSml1aG9u
ZzwvYXV0aG9yPjxhdXRob3I+V3UsIEJpbjwvYXV0aG9yPjxhdXRob3I+WHUsIFhpYW95dWFuPC9h
dXRob3I+PGF1dGhvcj5ZZSwgWGlhb2d1YW5nPC9hdXRob3I+PGF1dGhvcj5aaGFuZywgV2VuaG9u
ZzwvYXV0aG9yPjwvYXV0aG9ycz48L2NvbnRyaWJ1dG9ycz48dGl0bGVzPjx0aXRsZT5Mb25nLXRl
cm0gaGVhbHRoIG91dGNvbWVzIG9mIHBhbi1nZW5vdHlwaWMgZGlyZWN0LWFjdGluZyBhbnRpdmly
YWwgdHJlYXRtZW50IG9mIGNocm9uaWMgaGVwYXRpdGlzIEMgaW4gQ2hpbmE8L3RpdGxlPjxzZWNv
bmRhcnktdGl0bGU+SGVwYXRvbCBJbnQgMjAxOTsxMyBTdXBwbCAxOiBQcm9jZWVkaW5ncyBvZiB0
aGUgMjh0aCBBbm51YWwgQ29uZmVyZW5jZSBvZiBBUEFTTDwvc2Vjb25kYXJ5LXRpdGxlPjwvdGl0
bGVzPjxwYWdlcz5TOTM8L3BhZ2VzPjx2b2x1bWU+MTM8L3ZvbHVtZT48bnVtYmVyPlMxPC9udW1i
ZXI+PGRhdGVzPjx5ZWFyPjIwMTk8L3llYXI+PHB1Yi1kYXRlcz48ZGF0ZT4yMDE5IEZlYiAyMC0y
NDwvZGF0ZT48L3B1Yi1kYXRlcz48L2RhdGVzPjxwdWItbG9jYXRpb24+TWFuaWxhLCB0aGUgUGhp
bGlwcGluZXM8L3B1Yi1sb2NhdGlvbj48cHVibGlzaGVyPlNwcmluZ2VyPC9wdWJsaXNoZXI+PHdv
cmstdHlwZT5BYnN0cmFjdCAjNjA0PC93b3JrLXR5cGU+PHVybHM+PHJlbGF0ZWQtdXJscz48dXJs
Pmh0dHBzOi8vbGluay5zcHJpbmdlci5jb20vY29udGVudC9wZGYvMTAuMTAwNyUyRnMxMjA3Mi0w
MTktMDk5MzYtNS5wZGY8L3VybD48L3JlbGF0ZWQtdXJscz48L3VybHM+PC9yZWNvcmQ+PC9DaXRl
PjwvRW5kTm90ZT4A
</w:fldData>
              </w:fldChar>
            </w:r>
            <w:r w:rsidRPr="001B3D7B">
              <w:rPr>
                <w:rFonts w:ascii="Book Antiqua" w:eastAsia="SimSun" w:hAnsi="Book Antiqua" w:cs="SimSun"/>
                <w:sz w:val="24"/>
                <w:szCs w:val="24"/>
              </w:rPr>
              <w:instrText xml:space="preserve"> ADDIN EN.CITE.DATA </w:instrText>
            </w:r>
            <w:r w:rsidRPr="001B3D7B">
              <w:rPr>
                <w:rFonts w:ascii="Book Antiqua" w:eastAsia="SimSun" w:hAnsi="Book Antiqua" w:cs="SimSun"/>
                <w:sz w:val="24"/>
                <w:szCs w:val="24"/>
              </w:rPr>
            </w:r>
            <w:r w:rsidRPr="001B3D7B">
              <w:rPr>
                <w:rFonts w:ascii="Book Antiqua" w:eastAsia="SimSun" w:hAnsi="Book Antiqua" w:cs="SimSun"/>
                <w:sz w:val="24"/>
                <w:szCs w:val="24"/>
              </w:rPr>
              <w:fldChar w:fldCharType="end"/>
            </w:r>
            <w:r w:rsidRPr="001B3D7B">
              <w:rPr>
                <w:rFonts w:ascii="Book Antiqua" w:eastAsia="SimSun" w:hAnsi="Book Antiqua" w:cs="SimSun"/>
                <w:sz w:val="24"/>
                <w:szCs w:val="24"/>
              </w:rPr>
            </w:r>
            <w:r w:rsidRPr="001B3D7B">
              <w:rPr>
                <w:rFonts w:ascii="Book Antiqua" w:eastAsia="SimSun" w:hAnsi="Book Antiqua" w:cs="SimSun"/>
                <w:sz w:val="24"/>
                <w:szCs w:val="24"/>
              </w:rPr>
              <w:fldChar w:fldCharType="separate"/>
            </w:r>
            <w:r w:rsidRPr="001B3D7B">
              <w:rPr>
                <w:rFonts w:ascii="Book Antiqua" w:eastAsia="SimSun" w:hAnsi="Book Antiqua" w:cs="SimSun"/>
                <w:sz w:val="24"/>
                <w:szCs w:val="24"/>
                <w:vertAlign w:val="superscript"/>
              </w:rPr>
              <w:t>[56, 57]</w:t>
            </w:r>
            <w:r w:rsidRPr="001B3D7B">
              <w:rPr>
                <w:rFonts w:ascii="Book Antiqua" w:eastAsia="SimSun" w:hAnsi="Book Antiqua" w:cs="SimSun"/>
                <w:sz w:val="24"/>
                <w:szCs w:val="24"/>
              </w:rPr>
              <w:fldChar w:fldCharType="end"/>
            </w:r>
          </w:p>
          <w:p w14:paraId="7507BF0E"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DCV + ASV</w:t>
            </w:r>
            <w:r w:rsidRPr="001B3D7B">
              <w:rPr>
                <w:rFonts w:ascii="Book Antiqua" w:eastAsia="SimSun" w:hAnsi="Book Antiqua" w:cs="SimSun"/>
                <w:sz w:val="24"/>
                <w:szCs w:val="24"/>
              </w:rPr>
              <w:fldChar w:fldCharType="begin"/>
            </w:r>
            <w:r w:rsidRPr="001B3D7B">
              <w:rPr>
                <w:rFonts w:ascii="Book Antiqua" w:eastAsia="SimSun" w:hAnsi="Book Antiqua" w:cs="SimSun"/>
                <w:sz w:val="24"/>
                <w:szCs w:val="24"/>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Pr="001B3D7B">
              <w:rPr>
                <w:rFonts w:ascii="Book Antiqua" w:eastAsia="SimSun" w:hAnsi="Book Antiqua" w:cs="SimSun"/>
                <w:sz w:val="24"/>
                <w:szCs w:val="24"/>
              </w:rPr>
              <w:fldChar w:fldCharType="separate"/>
            </w:r>
            <w:r w:rsidRPr="001B3D7B">
              <w:rPr>
                <w:rFonts w:ascii="Book Antiqua" w:eastAsia="SimSun" w:hAnsi="Book Antiqua" w:cs="SimSun"/>
                <w:sz w:val="24"/>
                <w:szCs w:val="24"/>
                <w:vertAlign w:val="superscript"/>
              </w:rPr>
              <w:t>[56]</w:t>
            </w:r>
            <w:r w:rsidRPr="001B3D7B">
              <w:rPr>
                <w:rFonts w:ascii="Book Antiqua" w:eastAsia="SimSun" w:hAnsi="Book Antiqua" w:cs="SimSun"/>
                <w:sz w:val="24"/>
                <w:szCs w:val="24"/>
              </w:rPr>
              <w:fldChar w:fldCharType="end"/>
            </w:r>
          </w:p>
          <w:p w14:paraId="4539826F"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O/P/r + D</w:t>
            </w:r>
            <w:r w:rsidRPr="001B3D7B">
              <w:rPr>
                <w:rFonts w:ascii="Book Antiqua" w:eastAsia="SimSun" w:hAnsi="Book Antiqua" w:cs="SimSun"/>
                <w:sz w:val="24"/>
                <w:szCs w:val="24"/>
              </w:rPr>
              <w:fldChar w:fldCharType="begin"/>
            </w:r>
            <w:r w:rsidRPr="001B3D7B">
              <w:rPr>
                <w:rFonts w:ascii="Book Antiqua" w:eastAsia="SimSun" w:hAnsi="Book Antiqua" w:cs="SimSun"/>
                <w:sz w:val="24"/>
                <w:szCs w:val="24"/>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Pr="001B3D7B">
              <w:rPr>
                <w:rFonts w:ascii="Book Antiqua" w:eastAsia="SimSun" w:hAnsi="Book Antiqua" w:cs="SimSun"/>
                <w:sz w:val="24"/>
                <w:szCs w:val="24"/>
              </w:rPr>
              <w:fldChar w:fldCharType="separate"/>
            </w:r>
            <w:r w:rsidRPr="001B3D7B">
              <w:rPr>
                <w:rFonts w:ascii="Book Antiqua" w:eastAsia="SimSun" w:hAnsi="Book Antiqua" w:cs="SimSun"/>
                <w:sz w:val="24"/>
                <w:szCs w:val="24"/>
                <w:vertAlign w:val="superscript"/>
              </w:rPr>
              <w:t>[56]</w:t>
            </w:r>
            <w:r w:rsidRPr="001B3D7B">
              <w:rPr>
                <w:rFonts w:ascii="Book Antiqua" w:eastAsia="SimSun" w:hAnsi="Book Antiqua" w:cs="SimSun"/>
                <w:sz w:val="24"/>
                <w:szCs w:val="24"/>
              </w:rPr>
              <w:fldChar w:fldCharType="end"/>
            </w:r>
          </w:p>
          <w:p w14:paraId="4A4DAA06"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EBR/GZR</w:t>
            </w:r>
            <w:r w:rsidRPr="001B3D7B">
              <w:rPr>
                <w:rFonts w:ascii="Book Antiqua" w:eastAsia="SimSun" w:hAnsi="Book Antiqua" w:cs="SimSun"/>
                <w:sz w:val="24"/>
                <w:szCs w:val="24"/>
              </w:rPr>
              <w:fldChar w:fldCharType="begin"/>
            </w:r>
            <w:r w:rsidRPr="001B3D7B">
              <w:rPr>
                <w:rFonts w:ascii="Book Antiqua" w:eastAsia="SimSun" w:hAnsi="Book Antiqua" w:cs="SimSun"/>
                <w:sz w:val="24"/>
                <w:szCs w:val="24"/>
              </w:rPr>
              <w:instrText xml:space="preserve"> ADDIN EN.CITE &lt;EndNote&gt;&lt;Cite&gt;&lt;Author&gt;Tang&lt;/Author&gt;&lt;Year&gt;2018&lt;/Year&gt;&lt;RecNum&gt;187&lt;/RecNum&gt;&lt;DisplayText&gt;&lt;style face="superscript"&gt;[56]&lt;/style&gt;&lt;/DisplayText&gt;&lt;record&gt;&lt;rec-number&gt;187&lt;/rec-number&gt;&lt;foreign-keys&gt;&lt;key app="EN" db-id="sxasv0zxffd0vieev5ax0p08222er2p0vwex" timestamp="1528346299"&gt;187&lt;/key&gt;&lt;/foreign-keys&gt;&lt;ref-type name="Conference Paper"&gt;47&lt;/ref-type&gt;&lt;contributors&gt;&lt;authors&gt;&lt;author&gt;Tang, H.&lt;/author&gt;&lt;author&gt;Wu, J.&lt;/author&gt;&lt;author&gt;Wu, B.&lt;/author&gt;&lt;author&gt;Xu, X.&lt;/author&gt;&lt;author&gt;Ye, X.&lt;/author&gt;&lt;author&gt;Zhang, W.&lt;/author&gt;&lt;/authors&gt;&lt;/contributors&gt;&lt;titles&gt;&lt;title&gt;Long-term outcomes associated with sofosbuvir-based regimens for treatment of chronic hepatitis C in China&lt;/title&gt;&lt;secondary-title&gt;Value Health 2018;21 Suppl 2: Proceedings of ISPOR 8th Asia-Pacific Conference&lt;/secondary-title&gt;&lt;/titles&gt;&lt;pages&gt;S65&lt;/pages&gt;&lt;volume&gt;21&lt;/volume&gt;&lt;number&gt;S2&lt;/number&gt;&lt;dates&gt;&lt;year&gt;2018&lt;/year&gt;&lt;pub-dates&gt;&lt;date&gt;2018 Sep 8-11&lt;/date&gt;&lt;/pub-dates&gt;&lt;/dates&gt;&lt;pub-location&gt;Tokyo, Japan&lt;/pub-location&gt;&lt;publisher&gt;Elsevier&lt;/publisher&gt;&lt;work-type&gt;Abstract PIN23&lt;/work-type&gt;&lt;urls&gt;&lt;/urls&gt;&lt;/record&gt;&lt;/Cite&gt;&lt;/EndNote&gt;</w:instrText>
            </w:r>
            <w:r w:rsidRPr="001B3D7B">
              <w:rPr>
                <w:rFonts w:ascii="Book Antiqua" w:eastAsia="SimSun" w:hAnsi="Book Antiqua" w:cs="SimSun"/>
                <w:sz w:val="24"/>
                <w:szCs w:val="24"/>
              </w:rPr>
              <w:fldChar w:fldCharType="separate"/>
            </w:r>
            <w:r w:rsidRPr="001B3D7B">
              <w:rPr>
                <w:rFonts w:ascii="Book Antiqua" w:eastAsia="SimSun" w:hAnsi="Book Antiqua" w:cs="SimSun"/>
                <w:sz w:val="24"/>
                <w:szCs w:val="24"/>
                <w:vertAlign w:val="superscript"/>
              </w:rPr>
              <w:t>[56]</w:t>
            </w:r>
            <w:r w:rsidRPr="001B3D7B">
              <w:rPr>
                <w:rFonts w:ascii="Book Antiqua" w:eastAsia="SimSun" w:hAnsi="Book Antiqua" w:cs="SimSun"/>
                <w:sz w:val="24"/>
                <w:szCs w:val="24"/>
              </w:rPr>
              <w:fldChar w:fldCharType="end"/>
            </w:r>
          </w:p>
        </w:tc>
        <w:tc>
          <w:tcPr>
            <w:tcW w:w="1494" w:type="dxa"/>
            <w:tcBorders>
              <w:top w:val="single" w:sz="4" w:space="0" w:color="auto"/>
            </w:tcBorders>
          </w:tcPr>
          <w:p w14:paraId="20808FE2"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5%</w:t>
            </w:r>
          </w:p>
          <w:p w14:paraId="7F1C938F"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6%</w:t>
            </w:r>
          </w:p>
          <w:p w14:paraId="0655D993"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1%</w:t>
            </w:r>
          </w:p>
          <w:p w14:paraId="2688A35C"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9%</w:t>
            </w:r>
          </w:p>
          <w:p w14:paraId="62EFDAC9"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9%</w:t>
            </w:r>
          </w:p>
        </w:tc>
        <w:tc>
          <w:tcPr>
            <w:tcW w:w="1494" w:type="dxa"/>
            <w:tcBorders>
              <w:top w:val="single" w:sz="4" w:space="0" w:color="auto"/>
            </w:tcBorders>
          </w:tcPr>
          <w:p w14:paraId="26A92D1C"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0%</w:t>
            </w:r>
          </w:p>
          <w:p w14:paraId="433447B7"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1%</w:t>
            </w:r>
          </w:p>
          <w:p w14:paraId="47B00854"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48%</w:t>
            </w:r>
          </w:p>
          <w:p w14:paraId="473C57FB"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5%</w:t>
            </w:r>
          </w:p>
          <w:p w14:paraId="71080D60"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5%</w:t>
            </w:r>
          </w:p>
        </w:tc>
        <w:tc>
          <w:tcPr>
            <w:tcW w:w="1494" w:type="dxa"/>
            <w:tcBorders>
              <w:top w:val="single" w:sz="4" w:space="0" w:color="auto"/>
            </w:tcBorders>
          </w:tcPr>
          <w:p w14:paraId="5CF609DE"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5%</w:t>
            </w:r>
          </w:p>
          <w:p w14:paraId="65E57C5D"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6%</w:t>
            </w:r>
          </w:p>
          <w:p w14:paraId="2FE0D926"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1%</w:t>
            </w:r>
          </w:p>
          <w:p w14:paraId="5FF746B8"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9%</w:t>
            </w:r>
          </w:p>
          <w:p w14:paraId="2C60D85D"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9%</w:t>
            </w:r>
          </w:p>
        </w:tc>
        <w:tc>
          <w:tcPr>
            <w:tcW w:w="1495" w:type="dxa"/>
            <w:tcBorders>
              <w:top w:val="single" w:sz="4" w:space="0" w:color="auto"/>
            </w:tcBorders>
          </w:tcPr>
          <w:p w14:paraId="1A592142"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2%</w:t>
            </w:r>
          </w:p>
          <w:p w14:paraId="685DA0AA"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93%</w:t>
            </w:r>
          </w:p>
          <w:p w14:paraId="6AE982BB"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49%</w:t>
            </w:r>
          </w:p>
          <w:p w14:paraId="1B492C22"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7%</w:t>
            </w:r>
          </w:p>
          <w:p w14:paraId="612ED2EA" w14:textId="77777777" w:rsidR="004837A0" w:rsidRPr="001B3D7B" w:rsidRDefault="004837A0" w:rsidP="004837A0">
            <w:pPr>
              <w:spacing w:line="360" w:lineRule="auto"/>
              <w:rPr>
                <w:rFonts w:ascii="Book Antiqua" w:eastAsia="SimSun" w:hAnsi="Book Antiqua" w:cs="SimSun"/>
                <w:sz w:val="24"/>
                <w:szCs w:val="24"/>
              </w:rPr>
            </w:pPr>
            <w:r w:rsidRPr="001B3D7B">
              <w:rPr>
                <w:rFonts w:ascii="Book Antiqua" w:eastAsia="SimSun" w:hAnsi="Book Antiqua" w:cs="SimSun"/>
                <w:sz w:val="24"/>
                <w:szCs w:val="24"/>
              </w:rPr>
              <w:t>-57%</w:t>
            </w:r>
          </w:p>
        </w:tc>
      </w:tr>
    </w:tbl>
    <w:p w14:paraId="75420A8B" w14:textId="4795426A" w:rsidR="008372DD" w:rsidRPr="001B3D7B" w:rsidRDefault="00F168A2" w:rsidP="004837A0">
      <w:pPr>
        <w:spacing w:after="0" w:line="360" w:lineRule="auto"/>
        <w:jc w:val="both"/>
        <w:rPr>
          <w:rFonts w:ascii="Book Antiqua" w:hAnsi="Book Antiqua"/>
          <w:sz w:val="24"/>
          <w:szCs w:val="24"/>
          <w:lang w:val="en-US"/>
        </w:rPr>
      </w:pPr>
      <w:r w:rsidRPr="001B3D7B">
        <w:rPr>
          <w:rFonts w:ascii="Book Antiqua" w:hAnsi="Book Antiqua"/>
          <w:sz w:val="24"/>
          <w:szCs w:val="24"/>
        </w:rPr>
        <w:t xml:space="preserve">ASV: </w:t>
      </w:r>
      <w:proofErr w:type="spellStart"/>
      <w:r w:rsidR="004837A0" w:rsidRPr="001B3D7B">
        <w:rPr>
          <w:rFonts w:ascii="Book Antiqua" w:hAnsi="Book Antiqua"/>
          <w:sz w:val="24"/>
          <w:szCs w:val="24"/>
        </w:rPr>
        <w:t>A</w:t>
      </w:r>
      <w:r w:rsidRPr="001B3D7B">
        <w:rPr>
          <w:rFonts w:ascii="Book Antiqua" w:hAnsi="Book Antiqua"/>
          <w:sz w:val="24"/>
          <w:szCs w:val="24"/>
        </w:rPr>
        <w:t>sunaprevir</w:t>
      </w:r>
      <w:proofErr w:type="spellEnd"/>
      <w:r w:rsidRPr="001B3D7B">
        <w:rPr>
          <w:rFonts w:ascii="Book Antiqua" w:hAnsi="Book Antiqua"/>
          <w:sz w:val="24"/>
          <w:szCs w:val="24"/>
        </w:rPr>
        <w:t xml:space="preserve">; CHC: </w:t>
      </w:r>
      <w:r w:rsidR="004837A0" w:rsidRPr="001B3D7B">
        <w:rPr>
          <w:rFonts w:ascii="Book Antiqua" w:hAnsi="Book Antiqua"/>
          <w:sz w:val="24"/>
          <w:szCs w:val="24"/>
        </w:rPr>
        <w:t>C</w:t>
      </w:r>
      <w:r w:rsidRPr="001B3D7B">
        <w:rPr>
          <w:rFonts w:ascii="Book Antiqua" w:hAnsi="Book Antiqua"/>
          <w:sz w:val="24"/>
          <w:szCs w:val="24"/>
        </w:rPr>
        <w:t xml:space="preserve">hronic hepatitis C; DCC: </w:t>
      </w:r>
      <w:r w:rsidR="004837A0" w:rsidRPr="001B3D7B">
        <w:rPr>
          <w:rFonts w:ascii="Book Antiqua" w:hAnsi="Book Antiqua"/>
          <w:sz w:val="24"/>
          <w:szCs w:val="24"/>
        </w:rPr>
        <w:t>D</w:t>
      </w:r>
      <w:r w:rsidRPr="001B3D7B">
        <w:rPr>
          <w:rFonts w:ascii="Book Antiqua" w:hAnsi="Book Antiqua"/>
          <w:sz w:val="24"/>
          <w:szCs w:val="24"/>
        </w:rPr>
        <w:t xml:space="preserve">ecompensated cirrhosis; DCV: </w:t>
      </w:r>
      <w:r w:rsidR="004837A0" w:rsidRPr="001B3D7B">
        <w:rPr>
          <w:rFonts w:ascii="Book Antiqua" w:hAnsi="Book Antiqua"/>
          <w:sz w:val="24"/>
          <w:szCs w:val="24"/>
        </w:rPr>
        <w:t>D</w:t>
      </w:r>
      <w:r w:rsidRPr="001B3D7B">
        <w:rPr>
          <w:rFonts w:ascii="Book Antiqua" w:hAnsi="Book Antiqua"/>
          <w:sz w:val="24"/>
          <w:szCs w:val="24"/>
        </w:rPr>
        <w:t xml:space="preserve">aclatasvir; EBR: </w:t>
      </w:r>
      <w:r w:rsidR="004837A0" w:rsidRPr="001B3D7B">
        <w:rPr>
          <w:rFonts w:ascii="Book Antiqua" w:hAnsi="Book Antiqua"/>
          <w:sz w:val="24"/>
          <w:szCs w:val="24"/>
        </w:rPr>
        <w:t>E</w:t>
      </w:r>
      <w:r w:rsidRPr="001B3D7B">
        <w:rPr>
          <w:rFonts w:ascii="Book Antiqua" w:hAnsi="Book Antiqua"/>
          <w:sz w:val="24"/>
          <w:szCs w:val="24"/>
        </w:rPr>
        <w:t xml:space="preserve">lbasvir; GT: </w:t>
      </w:r>
      <w:r w:rsidR="004837A0" w:rsidRPr="001B3D7B">
        <w:rPr>
          <w:rFonts w:ascii="Book Antiqua" w:hAnsi="Book Antiqua"/>
          <w:sz w:val="24"/>
          <w:szCs w:val="24"/>
        </w:rPr>
        <w:t>G</w:t>
      </w:r>
      <w:r w:rsidRPr="001B3D7B">
        <w:rPr>
          <w:rFonts w:ascii="Book Antiqua" w:hAnsi="Book Antiqua"/>
          <w:sz w:val="24"/>
          <w:szCs w:val="24"/>
        </w:rPr>
        <w:t xml:space="preserve">enotype; GZR: </w:t>
      </w:r>
      <w:r w:rsidR="004837A0" w:rsidRPr="001B3D7B">
        <w:rPr>
          <w:rFonts w:ascii="Book Antiqua" w:hAnsi="Book Antiqua"/>
          <w:sz w:val="24"/>
          <w:szCs w:val="24"/>
        </w:rPr>
        <w:t>G</w:t>
      </w:r>
      <w:r w:rsidRPr="001B3D7B">
        <w:rPr>
          <w:rFonts w:ascii="Book Antiqua" w:hAnsi="Book Antiqua"/>
          <w:sz w:val="24"/>
          <w:szCs w:val="24"/>
        </w:rPr>
        <w:t xml:space="preserve">razoprevir; HCC: </w:t>
      </w:r>
      <w:r w:rsidR="004837A0" w:rsidRPr="001B3D7B">
        <w:rPr>
          <w:rFonts w:ascii="Book Antiqua" w:hAnsi="Book Antiqua"/>
          <w:sz w:val="24"/>
          <w:szCs w:val="24"/>
        </w:rPr>
        <w:t>H</w:t>
      </w:r>
      <w:r w:rsidRPr="001B3D7B">
        <w:rPr>
          <w:rFonts w:ascii="Book Antiqua" w:hAnsi="Book Antiqua"/>
          <w:sz w:val="24"/>
          <w:szCs w:val="24"/>
        </w:rPr>
        <w:t>epatocellular carcinoma; O/P/r</w:t>
      </w:r>
      <w:r w:rsidR="0093531A" w:rsidRPr="001B3D7B">
        <w:rPr>
          <w:rFonts w:ascii="Book Antiqua" w:hAnsi="Book Antiqua"/>
          <w:sz w:val="24"/>
          <w:szCs w:val="24"/>
        </w:rPr>
        <w:t xml:space="preserve"> </w:t>
      </w:r>
      <w:r w:rsidRPr="001B3D7B">
        <w:rPr>
          <w:rFonts w:ascii="Book Antiqua" w:hAnsi="Book Antiqua"/>
          <w:sz w:val="24"/>
          <w:szCs w:val="24"/>
        </w:rPr>
        <w:t>+</w:t>
      </w:r>
      <w:r w:rsidR="0093531A" w:rsidRPr="001B3D7B">
        <w:rPr>
          <w:rFonts w:ascii="Book Antiqua" w:hAnsi="Book Antiqua"/>
          <w:sz w:val="24"/>
          <w:szCs w:val="24"/>
        </w:rPr>
        <w:t xml:space="preserve"> </w:t>
      </w:r>
      <w:r w:rsidRPr="001B3D7B">
        <w:rPr>
          <w:rFonts w:ascii="Book Antiqua" w:hAnsi="Book Antiqua"/>
          <w:sz w:val="24"/>
          <w:szCs w:val="24"/>
        </w:rPr>
        <w:t xml:space="preserve">D: </w:t>
      </w:r>
      <w:proofErr w:type="spellStart"/>
      <w:r w:rsidR="004837A0" w:rsidRPr="001B3D7B">
        <w:rPr>
          <w:rFonts w:ascii="Book Antiqua" w:hAnsi="Book Antiqua"/>
          <w:sz w:val="24"/>
          <w:szCs w:val="24"/>
        </w:rPr>
        <w:t>O</w:t>
      </w:r>
      <w:r w:rsidRPr="001B3D7B">
        <w:rPr>
          <w:rFonts w:ascii="Book Antiqua" w:hAnsi="Book Antiqua"/>
          <w:sz w:val="24"/>
          <w:szCs w:val="24"/>
        </w:rPr>
        <w:t>mbitasvir</w:t>
      </w:r>
      <w:proofErr w:type="spellEnd"/>
      <w:r w:rsidRPr="001B3D7B">
        <w:rPr>
          <w:rFonts w:ascii="Book Antiqua" w:hAnsi="Book Antiqua"/>
          <w:sz w:val="24"/>
          <w:szCs w:val="24"/>
        </w:rPr>
        <w:t>/</w:t>
      </w:r>
      <w:proofErr w:type="spellStart"/>
      <w:r w:rsidRPr="001B3D7B">
        <w:rPr>
          <w:rFonts w:ascii="Book Antiqua" w:hAnsi="Book Antiqua"/>
          <w:sz w:val="24"/>
          <w:szCs w:val="24"/>
        </w:rPr>
        <w:t>paritaprevir</w:t>
      </w:r>
      <w:proofErr w:type="spellEnd"/>
      <w:r w:rsidRPr="001B3D7B">
        <w:rPr>
          <w:rFonts w:ascii="Book Antiqua" w:hAnsi="Book Antiqua"/>
          <w:sz w:val="24"/>
          <w:szCs w:val="24"/>
        </w:rPr>
        <w:t>/ritonavir plus dasabuvir</w:t>
      </w:r>
      <w:r w:rsidR="00E20F2A" w:rsidRPr="001B3D7B">
        <w:rPr>
          <w:rFonts w:ascii="Book Antiqua" w:hAnsi="Book Antiqua"/>
          <w:sz w:val="24"/>
          <w:szCs w:val="24"/>
        </w:rPr>
        <w:t xml:space="preserve">; </w:t>
      </w:r>
      <w:r w:rsidRPr="001B3D7B">
        <w:rPr>
          <w:rFonts w:ascii="Book Antiqua" w:hAnsi="Book Antiqua"/>
          <w:sz w:val="24"/>
          <w:szCs w:val="24"/>
        </w:rPr>
        <w:t xml:space="preserve">PR: </w:t>
      </w:r>
      <w:r w:rsidR="004837A0" w:rsidRPr="001B3D7B">
        <w:rPr>
          <w:rFonts w:ascii="Book Antiqua" w:hAnsi="Book Antiqua"/>
          <w:sz w:val="24"/>
          <w:szCs w:val="24"/>
        </w:rPr>
        <w:t>P</w:t>
      </w:r>
      <w:r w:rsidRPr="001B3D7B">
        <w:rPr>
          <w:rFonts w:ascii="Book Antiqua" w:hAnsi="Book Antiqua"/>
          <w:sz w:val="24"/>
          <w:szCs w:val="24"/>
        </w:rPr>
        <w:t xml:space="preserve">egylated-interferon plus ribavirin; RBV: </w:t>
      </w:r>
      <w:r w:rsidR="004837A0" w:rsidRPr="001B3D7B">
        <w:rPr>
          <w:rFonts w:ascii="Book Antiqua" w:hAnsi="Book Antiqua"/>
          <w:sz w:val="24"/>
          <w:szCs w:val="24"/>
        </w:rPr>
        <w:t>R</w:t>
      </w:r>
      <w:r w:rsidRPr="001B3D7B">
        <w:rPr>
          <w:rFonts w:ascii="Book Antiqua" w:hAnsi="Book Antiqua"/>
          <w:sz w:val="24"/>
          <w:szCs w:val="24"/>
        </w:rPr>
        <w:t xml:space="preserve">ibavirin; SOF: </w:t>
      </w:r>
      <w:r w:rsidR="004837A0" w:rsidRPr="001B3D7B">
        <w:rPr>
          <w:rFonts w:ascii="Book Antiqua" w:hAnsi="Book Antiqua"/>
          <w:sz w:val="24"/>
          <w:szCs w:val="24"/>
        </w:rPr>
        <w:t>S</w:t>
      </w:r>
      <w:r w:rsidRPr="001B3D7B">
        <w:rPr>
          <w:rFonts w:ascii="Book Antiqua" w:hAnsi="Book Antiqua"/>
          <w:sz w:val="24"/>
          <w:szCs w:val="24"/>
        </w:rPr>
        <w:t xml:space="preserve">ofosbuvir; VEL: </w:t>
      </w:r>
      <w:proofErr w:type="spellStart"/>
      <w:r w:rsidR="004837A0" w:rsidRPr="001B3D7B">
        <w:rPr>
          <w:rFonts w:ascii="Book Antiqua" w:hAnsi="Book Antiqua"/>
          <w:sz w:val="24"/>
          <w:szCs w:val="24"/>
        </w:rPr>
        <w:t>V</w:t>
      </w:r>
      <w:r w:rsidRPr="001B3D7B">
        <w:rPr>
          <w:rFonts w:ascii="Book Antiqua" w:hAnsi="Book Antiqua"/>
          <w:sz w:val="24"/>
          <w:szCs w:val="24"/>
        </w:rPr>
        <w:t>elpatasvir</w:t>
      </w:r>
      <w:proofErr w:type="spellEnd"/>
      <w:r w:rsidRPr="001B3D7B">
        <w:rPr>
          <w:rFonts w:ascii="Book Antiqua" w:hAnsi="Book Antiqua"/>
          <w:sz w:val="24"/>
          <w:szCs w:val="24"/>
        </w:rPr>
        <w:t>.</w:t>
      </w:r>
    </w:p>
    <w:p w14:paraId="7A8A78F2" w14:textId="5AD80B98" w:rsidR="008372DD" w:rsidRPr="001B3D7B" w:rsidRDefault="008372DD" w:rsidP="004837A0">
      <w:pPr>
        <w:spacing w:after="0" w:line="360" w:lineRule="auto"/>
        <w:jc w:val="both"/>
        <w:rPr>
          <w:rFonts w:ascii="Book Antiqua" w:eastAsiaTheme="majorEastAsia" w:hAnsi="Book Antiqua" w:cs="Tahoma"/>
          <w:b/>
          <w:bCs/>
          <w:sz w:val="24"/>
          <w:szCs w:val="24"/>
          <w:lang w:val="en-US"/>
        </w:rPr>
      </w:pPr>
    </w:p>
    <w:sectPr w:rsidR="008372DD" w:rsidRPr="001B3D7B" w:rsidSect="00185972">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94972" w14:textId="77777777" w:rsidR="007963E2" w:rsidRDefault="007963E2" w:rsidP="004B21A6">
      <w:pPr>
        <w:spacing w:after="0" w:line="240" w:lineRule="auto"/>
      </w:pPr>
      <w:r>
        <w:separator/>
      </w:r>
    </w:p>
  </w:endnote>
  <w:endnote w:type="continuationSeparator" w:id="0">
    <w:p w14:paraId="31C713AD" w14:textId="77777777" w:rsidR="007963E2" w:rsidRDefault="007963E2" w:rsidP="004B21A6">
      <w:pPr>
        <w:spacing w:after="0" w:line="240" w:lineRule="auto"/>
      </w:pPr>
      <w:r>
        <w:continuationSeparator/>
      </w:r>
    </w:p>
  </w:endnote>
  <w:endnote w:type="continuationNotice" w:id="1">
    <w:p w14:paraId="70FF5842" w14:textId="77777777" w:rsidR="007963E2" w:rsidRDefault="007963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haker 2 Lancet">
    <w:altName w:val="Calibri"/>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D9274" w14:textId="62B50A7B" w:rsidR="006A654E" w:rsidRDefault="006A654E">
    <w:pPr>
      <w:pStyle w:val="Footer"/>
    </w:pPr>
  </w:p>
  <w:p w14:paraId="5B8E8E37" w14:textId="77777777" w:rsidR="006A654E" w:rsidRDefault="006A65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FAFC9" w14:textId="77777777" w:rsidR="007963E2" w:rsidRDefault="007963E2" w:rsidP="004B21A6">
      <w:pPr>
        <w:spacing w:after="0" w:line="240" w:lineRule="auto"/>
      </w:pPr>
      <w:r>
        <w:separator/>
      </w:r>
    </w:p>
  </w:footnote>
  <w:footnote w:type="continuationSeparator" w:id="0">
    <w:p w14:paraId="71439B6B" w14:textId="77777777" w:rsidR="007963E2" w:rsidRDefault="007963E2" w:rsidP="004B21A6">
      <w:pPr>
        <w:spacing w:after="0" w:line="240" w:lineRule="auto"/>
      </w:pPr>
      <w:r>
        <w:continuationSeparator/>
      </w:r>
    </w:p>
  </w:footnote>
  <w:footnote w:type="continuationNotice" w:id="1">
    <w:p w14:paraId="3BE3B736" w14:textId="77777777" w:rsidR="007963E2" w:rsidRDefault="007963E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844EBFE"/>
    <w:lvl w:ilvl="0">
      <w:start w:val="1"/>
      <w:numFmt w:val="bullet"/>
      <w:pStyle w:val="ListBullet"/>
      <w:lvlText w:val=""/>
      <w:lvlJc w:val="left"/>
      <w:pPr>
        <w:tabs>
          <w:tab w:val="num" w:pos="-4396"/>
        </w:tabs>
        <w:ind w:left="-4396" w:hanging="360"/>
      </w:pPr>
      <w:rPr>
        <w:rFonts w:ascii="Symbol" w:hAnsi="Symbol" w:hint="default"/>
      </w:rPr>
    </w:lvl>
  </w:abstractNum>
  <w:abstractNum w:abstractNumId="1" w15:restartNumberingAfterBreak="0">
    <w:nsid w:val="04236A89"/>
    <w:multiLevelType w:val="hybridMultilevel"/>
    <w:tmpl w:val="CB14372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057766E4"/>
    <w:multiLevelType w:val="hybridMultilevel"/>
    <w:tmpl w:val="013482F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 w15:restartNumberingAfterBreak="0">
    <w:nsid w:val="06841AAA"/>
    <w:multiLevelType w:val="hybridMultilevel"/>
    <w:tmpl w:val="30102E8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4" w15:restartNumberingAfterBreak="0">
    <w:nsid w:val="06A93E6C"/>
    <w:multiLevelType w:val="hybridMultilevel"/>
    <w:tmpl w:val="0FA8088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0713029B"/>
    <w:multiLevelType w:val="hybridMultilevel"/>
    <w:tmpl w:val="48E637A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2946092"/>
    <w:multiLevelType w:val="hybridMultilevel"/>
    <w:tmpl w:val="CE9A986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7" w15:restartNumberingAfterBreak="0">
    <w:nsid w:val="17E147E2"/>
    <w:multiLevelType w:val="hybridMultilevel"/>
    <w:tmpl w:val="B6183E10"/>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8" w15:restartNumberingAfterBreak="0">
    <w:nsid w:val="234378B3"/>
    <w:multiLevelType w:val="hybridMultilevel"/>
    <w:tmpl w:val="8B6EA13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251306B0"/>
    <w:multiLevelType w:val="hybridMultilevel"/>
    <w:tmpl w:val="E9585E82"/>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0" w15:restartNumberingAfterBreak="0">
    <w:nsid w:val="27495200"/>
    <w:multiLevelType w:val="hybridMultilevel"/>
    <w:tmpl w:val="12F249D4"/>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1" w15:restartNumberingAfterBreak="0">
    <w:nsid w:val="31CA5E61"/>
    <w:multiLevelType w:val="hybridMultilevel"/>
    <w:tmpl w:val="F574096C"/>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43339EB"/>
    <w:multiLevelType w:val="hybridMultilevel"/>
    <w:tmpl w:val="7CA2E32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3" w15:restartNumberingAfterBreak="0">
    <w:nsid w:val="3ABC730B"/>
    <w:multiLevelType w:val="hybridMultilevel"/>
    <w:tmpl w:val="9FBC6B28"/>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4" w15:restartNumberingAfterBreak="0">
    <w:nsid w:val="3F0E2E63"/>
    <w:multiLevelType w:val="hybridMultilevel"/>
    <w:tmpl w:val="69B4B9BC"/>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4C0A7327"/>
    <w:multiLevelType w:val="hybridMultilevel"/>
    <w:tmpl w:val="DE2493D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6" w15:restartNumberingAfterBreak="0">
    <w:nsid w:val="59DC1B31"/>
    <w:multiLevelType w:val="hybridMultilevel"/>
    <w:tmpl w:val="CA14E288"/>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5EE11FD5"/>
    <w:multiLevelType w:val="hybridMultilevel"/>
    <w:tmpl w:val="F0BE696A"/>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8" w15:restartNumberingAfterBreak="0">
    <w:nsid w:val="62860C27"/>
    <w:multiLevelType w:val="hybridMultilevel"/>
    <w:tmpl w:val="E57A35EE"/>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686D7E31"/>
    <w:multiLevelType w:val="hybridMultilevel"/>
    <w:tmpl w:val="7F704F96"/>
    <w:lvl w:ilvl="0" w:tplc="48090001">
      <w:start w:val="1"/>
      <w:numFmt w:val="bullet"/>
      <w:lvlText w:val=""/>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19"/>
  </w:num>
  <w:num w:numId="2">
    <w:abstractNumId w:val="17"/>
  </w:num>
  <w:num w:numId="3">
    <w:abstractNumId w:val="7"/>
  </w:num>
  <w:num w:numId="4">
    <w:abstractNumId w:val="10"/>
  </w:num>
  <w:num w:numId="5">
    <w:abstractNumId w:val="0"/>
  </w:num>
  <w:num w:numId="6">
    <w:abstractNumId w:val="9"/>
  </w:num>
  <w:num w:numId="7">
    <w:abstractNumId w:val="12"/>
  </w:num>
  <w:num w:numId="8">
    <w:abstractNumId w:val="11"/>
  </w:num>
  <w:num w:numId="9">
    <w:abstractNumId w:val="16"/>
  </w:num>
  <w:num w:numId="10">
    <w:abstractNumId w:val="4"/>
  </w:num>
  <w:num w:numId="11">
    <w:abstractNumId w:val="5"/>
  </w:num>
  <w:num w:numId="12">
    <w:abstractNumId w:val="8"/>
  </w:num>
  <w:num w:numId="13">
    <w:abstractNumId w:val="14"/>
  </w:num>
  <w:num w:numId="14">
    <w:abstractNumId w:val="18"/>
  </w:num>
  <w:num w:numId="15">
    <w:abstractNumId w:val="15"/>
  </w:num>
  <w:num w:numId="16">
    <w:abstractNumId w:val="2"/>
  </w:num>
  <w:num w:numId="17">
    <w:abstractNumId w:val="6"/>
  </w:num>
  <w:num w:numId="18">
    <w:abstractNumId w:val="1"/>
  </w:num>
  <w:num w:numId="19">
    <w:abstractNumId w:val="13"/>
  </w:num>
  <w:num w:numId="20">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J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asv0zxffd0vieev5ax0p08222er2p0vwex&quot;&gt;CHN HCV Cure MS&lt;record-ids&gt;&lt;item&gt;1&lt;/item&gt;&lt;item&gt;2&lt;/item&gt;&lt;item&gt;4&lt;/item&gt;&lt;item&gt;5&lt;/item&gt;&lt;item&gt;6&lt;/item&gt;&lt;item&gt;12&lt;/item&gt;&lt;item&gt;13&lt;/item&gt;&lt;item&gt;14&lt;/item&gt;&lt;item&gt;17&lt;/item&gt;&lt;item&gt;18&lt;/item&gt;&lt;item&gt;19&lt;/item&gt;&lt;item&gt;20&lt;/item&gt;&lt;item&gt;21&lt;/item&gt;&lt;item&gt;23&lt;/item&gt;&lt;item&gt;25&lt;/item&gt;&lt;item&gt;26&lt;/item&gt;&lt;item&gt;27&lt;/item&gt;&lt;item&gt;30&lt;/item&gt;&lt;item&gt;32&lt;/item&gt;&lt;item&gt;33&lt;/item&gt;&lt;item&gt;34&lt;/item&gt;&lt;item&gt;35&lt;/item&gt;&lt;item&gt;36&lt;/item&gt;&lt;item&gt;41&lt;/item&gt;&lt;item&gt;42&lt;/item&gt;&lt;item&gt;43&lt;/item&gt;&lt;item&gt;44&lt;/item&gt;&lt;item&gt;47&lt;/item&gt;&lt;item&gt;48&lt;/item&gt;&lt;item&gt;51&lt;/item&gt;&lt;item&gt;54&lt;/item&gt;&lt;item&gt;66&lt;/item&gt;&lt;item&gt;67&lt;/item&gt;&lt;item&gt;68&lt;/item&gt;&lt;item&gt;75&lt;/item&gt;&lt;item&gt;77&lt;/item&gt;&lt;item&gt;80&lt;/item&gt;&lt;item&gt;83&lt;/item&gt;&lt;item&gt;84&lt;/item&gt;&lt;item&gt;86&lt;/item&gt;&lt;item&gt;87&lt;/item&gt;&lt;item&gt;88&lt;/item&gt;&lt;item&gt;89&lt;/item&gt;&lt;item&gt;90&lt;/item&gt;&lt;item&gt;91&lt;/item&gt;&lt;item&gt;92&lt;/item&gt;&lt;item&gt;93&lt;/item&gt;&lt;item&gt;94&lt;/item&gt;&lt;item&gt;95&lt;/item&gt;&lt;item&gt;96&lt;/item&gt;&lt;item&gt;97&lt;/item&gt;&lt;item&gt;99&lt;/item&gt;&lt;item&gt;100&lt;/item&gt;&lt;item&gt;102&lt;/item&gt;&lt;item&gt;104&lt;/item&gt;&lt;item&gt;105&lt;/item&gt;&lt;item&gt;106&lt;/item&gt;&lt;item&gt;111&lt;/item&gt;&lt;item&gt;112&lt;/item&gt;&lt;item&gt;113&lt;/item&gt;&lt;item&gt;114&lt;/item&gt;&lt;item&gt;115&lt;/item&gt;&lt;item&gt;116&lt;/item&gt;&lt;item&gt;117&lt;/item&gt;&lt;item&gt;118&lt;/item&gt;&lt;item&gt;119&lt;/item&gt;&lt;item&gt;120&lt;/item&gt;&lt;item&gt;121&lt;/item&gt;&lt;item&gt;122&lt;/item&gt;&lt;item&gt;126&lt;/item&gt;&lt;item&gt;128&lt;/item&gt;&lt;item&gt;131&lt;/item&gt;&lt;item&gt;132&lt;/item&gt;&lt;item&gt;134&lt;/item&gt;&lt;item&gt;135&lt;/item&gt;&lt;item&gt;139&lt;/item&gt;&lt;item&gt;141&lt;/item&gt;&lt;item&gt;143&lt;/item&gt;&lt;item&gt;147&lt;/item&gt;&lt;item&gt;148&lt;/item&gt;&lt;item&gt;155&lt;/item&gt;&lt;item&gt;156&lt;/item&gt;&lt;item&gt;157&lt;/item&gt;&lt;item&gt;158&lt;/item&gt;&lt;item&gt;159&lt;/item&gt;&lt;item&gt;160&lt;/item&gt;&lt;item&gt;166&lt;/item&gt;&lt;item&gt;167&lt;/item&gt;&lt;item&gt;169&lt;/item&gt;&lt;item&gt;170&lt;/item&gt;&lt;item&gt;171&lt;/item&gt;&lt;item&gt;174&lt;/item&gt;&lt;item&gt;175&lt;/item&gt;&lt;item&gt;179&lt;/item&gt;&lt;item&gt;182&lt;/item&gt;&lt;item&gt;183&lt;/item&gt;&lt;item&gt;185&lt;/item&gt;&lt;item&gt;186&lt;/item&gt;&lt;item&gt;187&lt;/item&gt;&lt;item&gt;188&lt;/item&gt;&lt;item&gt;190&lt;/item&gt;&lt;item&gt;191&lt;/item&gt;&lt;item&gt;192&lt;/item&gt;&lt;item&gt;194&lt;/item&gt;&lt;item&gt;195&lt;/item&gt;&lt;item&gt;196&lt;/item&gt;&lt;item&gt;197&lt;/item&gt;&lt;item&gt;200&lt;/item&gt;&lt;item&gt;201&lt;/item&gt;&lt;item&gt;203&lt;/item&gt;&lt;item&gt;204&lt;/item&gt;&lt;item&gt;205&lt;/item&gt;&lt;item&gt;206&lt;/item&gt;&lt;item&gt;208&lt;/item&gt;&lt;item&gt;210&lt;/item&gt;&lt;item&gt;215&lt;/item&gt;&lt;item&gt;233&lt;/item&gt;&lt;item&gt;234&lt;/item&gt;&lt;item&gt;235&lt;/item&gt;&lt;item&gt;237&lt;/item&gt;&lt;item&gt;239&lt;/item&gt;&lt;item&gt;240&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record-ids&gt;&lt;/item&gt;&lt;/Libraries&gt;"/>
  </w:docVars>
  <w:rsids>
    <w:rsidRoot w:val="005D795D"/>
    <w:rsid w:val="00000390"/>
    <w:rsid w:val="0000045F"/>
    <w:rsid w:val="000005C4"/>
    <w:rsid w:val="000015FD"/>
    <w:rsid w:val="00001818"/>
    <w:rsid w:val="00001D7A"/>
    <w:rsid w:val="0000208B"/>
    <w:rsid w:val="00002FA6"/>
    <w:rsid w:val="000030BD"/>
    <w:rsid w:val="00003938"/>
    <w:rsid w:val="00003B87"/>
    <w:rsid w:val="0000499E"/>
    <w:rsid w:val="00004E4B"/>
    <w:rsid w:val="0000553B"/>
    <w:rsid w:val="00005949"/>
    <w:rsid w:val="00005CF3"/>
    <w:rsid w:val="00006FAD"/>
    <w:rsid w:val="000070F7"/>
    <w:rsid w:val="000074B0"/>
    <w:rsid w:val="00007DF6"/>
    <w:rsid w:val="00010214"/>
    <w:rsid w:val="0001042F"/>
    <w:rsid w:val="000106AB"/>
    <w:rsid w:val="00010A87"/>
    <w:rsid w:val="00010D6F"/>
    <w:rsid w:val="000112CF"/>
    <w:rsid w:val="00011B0C"/>
    <w:rsid w:val="00011EA5"/>
    <w:rsid w:val="000125C6"/>
    <w:rsid w:val="000126A2"/>
    <w:rsid w:val="00012C7C"/>
    <w:rsid w:val="00014902"/>
    <w:rsid w:val="00014F0A"/>
    <w:rsid w:val="0001500B"/>
    <w:rsid w:val="000153CD"/>
    <w:rsid w:val="000156CB"/>
    <w:rsid w:val="0001658C"/>
    <w:rsid w:val="000167E2"/>
    <w:rsid w:val="00016C49"/>
    <w:rsid w:val="000177D9"/>
    <w:rsid w:val="00020288"/>
    <w:rsid w:val="000203B5"/>
    <w:rsid w:val="0002054F"/>
    <w:rsid w:val="00020783"/>
    <w:rsid w:val="000209BC"/>
    <w:rsid w:val="00020A15"/>
    <w:rsid w:val="000215C2"/>
    <w:rsid w:val="00021A10"/>
    <w:rsid w:val="00022E53"/>
    <w:rsid w:val="00023920"/>
    <w:rsid w:val="000240E4"/>
    <w:rsid w:val="000240E8"/>
    <w:rsid w:val="0002411A"/>
    <w:rsid w:val="000242C2"/>
    <w:rsid w:val="000245EF"/>
    <w:rsid w:val="0002472F"/>
    <w:rsid w:val="00024AB3"/>
    <w:rsid w:val="00024AD7"/>
    <w:rsid w:val="00025773"/>
    <w:rsid w:val="00025F8F"/>
    <w:rsid w:val="000261DD"/>
    <w:rsid w:val="00026CE3"/>
    <w:rsid w:val="00026CF9"/>
    <w:rsid w:val="000271D7"/>
    <w:rsid w:val="000273A1"/>
    <w:rsid w:val="0002752C"/>
    <w:rsid w:val="0002765D"/>
    <w:rsid w:val="000279BD"/>
    <w:rsid w:val="00027CAA"/>
    <w:rsid w:val="00027DDD"/>
    <w:rsid w:val="00027FE8"/>
    <w:rsid w:val="00030446"/>
    <w:rsid w:val="0003086E"/>
    <w:rsid w:val="0003099E"/>
    <w:rsid w:val="00030DDB"/>
    <w:rsid w:val="00031C53"/>
    <w:rsid w:val="0003201E"/>
    <w:rsid w:val="00032745"/>
    <w:rsid w:val="00032A71"/>
    <w:rsid w:val="00032E41"/>
    <w:rsid w:val="0003322C"/>
    <w:rsid w:val="000339D5"/>
    <w:rsid w:val="00034861"/>
    <w:rsid w:val="000352BB"/>
    <w:rsid w:val="0003584E"/>
    <w:rsid w:val="00035A4E"/>
    <w:rsid w:val="00036985"/>
    <w:rsid w:val="00036ACF"/>
    <w:rsid w:val="00037058"/>
    <w:rsid w:val="00037346"/>
    <w:rsid w:val="00040EDA"/>
    <w:rsid w:val="000416DC"/>
    <w:rsid w:val="00041A65"/>
    <w:rsid w:val="00041FB4"/>
    <w:rsid w:val="00042353"/>
    <w:rsid w:val="0004297B"/>
    <w:rsid w:val="00042DB3"/>
    <w:rsid w:val="0004347C"/>
    <w:rsid w:val="00043760"/>
    <w:rsid w:val="00043F6E"/>
    <w:rsid w:val="00044434"/>
    <w:rsid w:val="000452A9"/>
    <w:rsid w:val="000468D6"/>
    <w:rsid w:val="0004692A"/>
    <w:rsid w:val="00046A35"/>
    <w:rsid w:val="00046E50"/>
    <w:rsid w:val="00046EB9"/>
    <w:rsid w:val="000475C4"/>
    <w:rsid w:val="00047C75"/>
    <w:rsid w:val="000502E8"/>
    <w:rsid w:val="00050653"/>
    <w:rsid w:val="000506B7"/>
    <w:rsid w:val="000508A5"/>
    <w:rsid w:val="00050A46"/>
    <w:rsid w:val="00050B78"/>
    <w:rsid w:val="00050D0E"/>
    <w:rsid w:val="00050E41"/>
    <w:rsid w:val="00051226"/>
    <w:rsid w:val="000512ED"/>
    <w:rsid w:val="0005138A"/>
    <w:rsid w:val="00051703"/>
    <w:rsid w:val="000517F4"/>
    <w:rsid w:val="00051B2A"/>
    <w:rsid w:val="00052392"/>
    <w:rsid w:val="0005244D"/>
    <w:rsid w:val="000535E6"/>
    <w:rsid w:val="00053E13"/>
    <w:rsid w:val="000544D2"/>
    <w:rsid w:val="000546B8"/>
    <w:rsid w:val="00054755"/>
    <w:rsid w:val="000549C4"/>
    <w:rsid w:val="00054E39"/>
    <w:rsid w:val="00055C45"/>
    <w:rsid w:val="00055FD9"/>
    <w:rsid w:val="000563D3"/>
    <w:rsid w:val="00056470"/>
    <w:rsid w:val="000566CB"/>
    <w:rsid w:val="00056850"/>
    <w:rsid w:val="000568C9"/>
    <w:rsid w:val="00056DBC"/>
    <w:rsid w:val="0005746A"/>
    <w:rsid w:val="00057A0A"/>
    <w:rsid w:val="00057B15"/>
    <w:rsid w:val="000601C3"/>
    <w:rsid w:val="00060465"/>
    <w:rsid w:val="00060527"/>
    <w:rsid w:val="000605AF"/>
    <w:rsid w:val="000606DB"/>
    <w:rsid w:val="00060B77"/>
    <w:rsid w:val="00060FFE"/>
    <w:rsid w:val="00061AC9"/>
    <w:rsid w:val="00061F70"/>
    <w:rsid w:val="00063097"/>
    <w:rsid w:val="000636F3"/>
    <w:rsid w:val="0006428F"/>
    <w:rsid w:val="00064310"/>
    <w:rsid w:val="00064FEC"/>
    <w:rsid w:val="00065571"/>
    <w:rsid w:val="0006570B"/>
    <w:rsid w:val="0006585B"/>
    <w:rsid w:val="00065A28"/>
    <w:rsid w:val="00065A6A"/>
    <w:rsid w:val="00065AE5"/>
    <w:rsid w:val="00065E87"/>
    <w:rsid w:val="0006601F"/>
    <w:rsid w:val="0006604B"/>
    <w:rsid w:val="00066431"/>
    <w:rsid w:val="000667EE"/>
    <w:rsid w:val="00066B36"/>
    <w:rsid w:val="00066BF1"/>
    <w:rsid w:val="00066FB2"/>
    <w:rsid w:val="000676AD"/>
    <w:rsid w:val="00067AB9"/>
    <w:rsid w:val="00067E6C"/>
    <w:rsid w:val="0007035E"/>
    <w:rsid w:val="00070A46"/>
    <w:rsid w:val="00070AF3"/>
    <w:rsid w:val="000711A3"/>
    <w:rsid w:val="00071B4F"/>
    <w:rsid w:val="00072491"/>
    <w:rsid w:val="00072EB8"/>
    <w:rsid w:val="000735AC"/>
    <w:rsid w:val="00073A3F"/>
    <w:rsid w:val="00073A71"/>
    <w:rsid w:val="00073A72"/>
    <w:rsid w:val="0007474C"/>
    <w:rsid w:val="00074774"/>
    <w:rsid w:val="000749A9"/>
    <w:rsid w:val="000758BA"/>
    <w:rsid w:val="00075F91"/>
    <w:rsid w:val="000765F7"/>
    <w:rsid w:val="00076813"/>
    <w:rsid w:val="00076E88"/>
    <w:rsid w:val="00077666"/>
    <w:rsid w:val="00080EA8"/>
    <w:rsid w:val="000812F5"/>
    <w:rsid w:val="00081649"/>
    <w:rsid w:val="000816CA"/>
    <w:rsid w:val="000819AF"/>
    <w:rsid w:val="00082C12"/>
    <w:rsid w:val="0008370A"/>
    <w:rsid w:val="000839A5"/>
    <w:rsid w:val="00083B68"/>
    <w:rsid w:val="00083C5C"/>
    <w:rsid w:val="00085781"/>
    <w:rsid w:val="00085CBE"/>
    <w:rsid w:val="00086119"/>
    <w:rsid w:val="000862E6"/>
    <w:rsid w:val="000865FA"/>
    <w:rsid w:val="00086729"/>
    <w:rsid w:val="000868E8"/>
    <w:rsid w:val="00086D05"/>
    <w:rsid w:val="00087E12"/>
    <w:rsid w:val="0009047F"/>
    <w:rsid w:val="000906F8"/>
    <w:rsid w:val="000913AD"/>
    <w:rsid w:val="00091C3D"/>
    <w:rsid w:val="00092B4C"/>
    <w:rsid w:val="00092E2B"/>
    <w:rsid w:val="000938F9"/>
    <w:rsid w:val="00093A16"/>
    <w:rsid w:val="000944AA"/>
    <w:rsid w:val="00095033"/>
    <w:rsid w:val="000952D7"/>
    <w:rsid w:val="00095440"/>
    <w:rsid w:val="00095473"/>
    <w:rsid w:val="0009563B"/>
    <w:rsid w:val="00096405"/>
    <w:rsid w:val="00096C7C"/>
    <w:rsid w:val="000975E2"/>
    <w:rsid w:val="0009778E"/>
    <w:rsid w:val="00097CEB"/>
    <w:rsid w:val="000A0211"/>
    <w:rsid w:val="000A0DC6"/>
    <w:rsid w:val="000A0EC7"/>
    <w:rsid w:val="000A1113"/>
    <w:rsid w:val="000A1617"/>
    <w:rsid w:val="000A1AD6"/>
    <w:rsid w:val="000A1CDC"/>
    <w:rsid w:val="000A2104"/>
    <w:rsid w:val="000A25C1"/>
    <w:rsid w:val="000A29BB"/>
    <w:rsid w:val="000A29BF"/>
    <w:rsid w:val="000A3783"/>
    <w:rsid w:val="000A4270"/>
    <w:rsid w:val="000A4760"/>
    <w:rsid w:val="000A4F83"/>
    <w:rsid w:val="000A55C2"/>
    <w:rsid w:val="000A614D"/>
    <w:rsid w:val="000A6427"/>
    <w:rsid w:val="000A6DCD"/>
    <w:rsid w:val="000A72DE"/>
    <w:rsid w:val="000A7B9C"/>
    <w:rsid w:val="000B0BE5"/>
    <w:rsid w:val="000B0D2E"/>
    <w:rsid w:val="000B0D6D"/>
    <w:rsid w:val="000B13B9"/>
    <w:rsid w:val="000B13BF"/>
    <w:rsid w:val="000B164D"/>
    <w:rsid w:val="000B2160"/>
    <w:rsid w:val="000B249F"/>
    <w:rsid w:val="000B27F2"/>
    <w:rsid w:val="000B292A"/>
    <w:rsid w:val="000B3061"/>
    <w:rsid w:val="000B3426"/>
    <w:rsid w:val="000B3510"/>
    <w:rsid w:val="000B3873"/>
    <w:rsid w:val="000B404B"/>
    <w:rsid w:val="000B46A5"/>
    <w:rsid w:val="000B499F"/>
    <w:rsid w:val="000B5108"/>
    <w:rsid w:val="000B637D"/>
    <w:rsid w:val="000B6C26"/>
    <w:rsid w:val="000B6FDA"/>
    <w:rsid w:val="000B7C15"/>
    <w:rsid w:val="000C00C5"/>
    <w:rsid w:val="000C011A"/>
    <w:rsid w:val="000C03C2"/>
    <w:rsid w:val="000C05EA"/>
    <w:rsid w:val="000C0EA5"/>
    <w:rsid w:val="000C1572"/>
    <w:rsid w:val="000C1727"/>
    <w:rsid w:val="000C1CA9"/>
    <w:rsid w:val="000C1F29"/>
    <w:rsid w:val="000C2E0C"/>
    <w:rsid w:val="000C31A1"/>
    <w:rsid w:val="000C390C"/>
    <w:rsid w:val="000C3BD0"/>
    <w:rsid w:val="000C3BE9"/>
    <w:rsid w:val="000C3C26"/>
    <w:rsid w:val="000C4007"/>
    <w:rsid w:val="000C4529"/>
    <w:rsid w:val="000C5592"/>
    <w:rsid w:val="000C613A"/>
    <w:rsid w:val="000C689C"/>
    <w:rsid w:val="000C6C8A"/>
    <w:rsid w:val="000C6EA5"/>
    <w:rsid w:val="000C73D5"/>
    <w:rsid w:val="000C74E9"/>
    <w:rsid w:val="000C7704"/>
    <w:rsid w:val="000C7788"/>
    <w:rsid w:val="000C7A7B"/>
    <w:rsid w:val="000D0C71"/>
    <w:rsid w:val="000D1837"/>
    <w:rsid w:val="000D22B5"/>
    <w:rsid w:val="000D242A"/>
    <w:rsid w:val="000D28E5"/>
    <w:rsid w:val="000D2CF6"/>
    <w:rsid w:val="000D2CF8"/>
    <w:rsid w:val="000D38AB"/>
    <w:rsid w:val="000D4A2A"/>
    <w:rsid w:val="000D4DC9"/>
    <w:rsid w:val="000D558A"/>
    <w:rsid w:val="000D5D59"/>
    <w:rsid w:val="000D5EB5"/>
    <w:rsid w:val="000D5EC3"/>
    <w:rsid w:val="000D602C"/>
    <w:rsid w:val="000D62B1"/>
    <w:rsid w:val="000D6497"/>
    <w:rsid w:val="000E017B"/>
    <w:rsid w:val="000E0692"/>
    <w:rsid w:val="000E0E50"/>
    <w:rsid w:val="000E102C"/>
    <w:rsid w:val="000E1136"/>
    <w:rsid w:val="000E1562"/>
    <w:rsid w:val="000E1813"/>
    <w:rsid w:val="000E204A"/>
    <w:rsid w:val="000E2134"/>
    <w:rsid w:val="000E2220"/>
    <w:rsid w:val="000E2999"/>
    <w:rsid w:val="000E2A7D"/>
    <w:rsid w:val="000E2FC0"/>
    <w:rsid w:val="000E318D"/>
    <w:rsid w:val="000E3B29"/>
    <w:rsid w:val="000E464D"/>
    <w:rsid w:val="000E48B2"/>
    <w:rsid w:val="000E4C0F"/>
    <w:rsid w:val="000E4E93"/>
    <w:rsid w:val="000E55BF"/>
    <w:rsid w:val="000E6F0E"/>
    <w:rsid w:val="000E7336"/>
    <w:rsid w:val="000E7576"/>
    <w:rsid w:val="000E7601"/>
    <w:rsid w:val="000E77F1"/>
    <w:rsid w:val="000E79F0"/>
    <w:rsid w:val="000F035A"/>
    <w:rsid w:val="000F1FA8"/>
    <w:rsid w:val="000F2181"/>
    <w:rsid w:val="000F26FF"/>
    <w:rsid w:val="000F29DB"/>
    <w:rsid w:val="000F3A15"/>
    <w:rsid w:val="000F43D9"/>
    <w:rsid w:val="000F46B7"/>
    <w:rsid w:val="000F4E37"/>
    <w:rsid w:val="000F4ED1"/>
    <w:rsid w:val="000F56AF"/>
    <w:rsid w:val="000F5C5B"/>
    <w:rsid w:val="000F647A"/>
    <w:rsid w:val="000F6CA0"/>
    <w:rsid w:val="000F6D2C"/>
    <w:rsid w:val="000F746E"/>
    <w:rsid w:val="000F795B"/>
    <w:rsid w:val="00100232"/>
    <w:rsid w:val="00100BAE"/>
    <w:rsid w:val="00100FEA"/>
    <w:rsid w:val="00101427"/>
    <w:rsid w:val="00102CC0"/>
    <w:rsid w:val="001034F4"/>
    <w:rsid w:val="00103746"/>
    <w:rsid w:val="00103A40"/>
    <w:rsid w:val="00103CE7"/>
    <w:rsid w:val="0010680D"/>
    <w:rsid w:val="00107204"/>
    <w:rsid w:val="00107407"/>
    <w:rsid w:val="00107B56"/>
    <w:rsid w:val="001101BB"/>
    <w:rsid w:val="001101CD"/>
    <w:rsid w:val="001104F3"/>
    <w:rsid w:val="00110A1C"/>
    <w:rsid w:val="00111088"/>
    <w:rsid w:val="00111A36"/>
    <w:rsid w:val="00112246"/>
    <w:rsid w:val="00112496"/>
    <w:rsid w:val="00112BC5"/>
    <w:rsid w:val="00113583"/>
    <w:rsid w:val="00114373"/>
    <w:rsid w:val="00115137"/>
    <w:rsid w:val="001154EE"/>
    <w:rsid w:val="00115966"/>
    <w:rsid w:val="00115C18"/>
    <w:rsid w:val="00115D81"/>
    <w:rsid w:val="0011658F"/>
    <w:rsid w:val="001167F8"/>
    <w:rsid w:val="00116909"/>
    <w:rsid w:val="00116A3E"/>
    <w:rsid w:val="001178ED"/>
    <w:rsid w:val="00117E92"/>
    <w:rsid w:val="00120133"/>
    <w:rsid w:val="001201AA"/>
    <w:rsid w:val="0012086E"/>
    <w:rsid w:val="00120C24"/>
    <w:rsid w:val="00121401"/>
    <w:rsid w:val="001216A4"/>
    <w:rsid w:val="00121C1C"/>
    <w:rsid w:val="00121E10"/>
    <w:rsid w:val="0012206E"/>
    <w:rsid w:val="00122559"/>
    <w:rsid w:val="00122AAC"/>
    <w:rsid w:val="00123544"/>
    <w:rsid w:val="0012381A"/>
    <w:rsid w:val="0012397A"/>
    <w:rsid w:val="00123AC9"/>
    <w:rsid w:val="00124974"/>
    <w:rsid w:val="00125B45"/>
    <w:rsid w:val="00125C47"/>
    <w:rsid w:val="00125C87"/>
    <w:rsid w:val="00125D71"/>
    <w:rsid w:val="00125F6D"/>
    <w:rsid w:val="0012678E"/>
    <w:rsid w:val="00127172"/>
    <w:rsid w:val="00127402"/>
    <w:rsid w:val="00127467"/>
    <w:rsid w:val="001274DA"/>
    <w:rsid w:val="00127577"/>
    <w:rsid w:val="00130362"/>
    <w:rsid w:val="00130529"/>
    <w:rsid w:val="00130B3A"/>
    <w:rsid w:val="00130BC4"/>
    <w:rsid w:val="00130D4D"/>
    <w:rsid w:val="00131257"/>
    <w:rsid w:val="00131A90"/>
    <w:rsid w:val="00131B70"/>
    <w:rsid w:val="0013249C"/>
    <w:rsid w:val="001328FB"/>
    <w:rsid w:val="00132CA7"/>
    <w:rsid w:val="00133513"/>
    <w:rsid w:val="001342F0"/>
    <w:rsid w:val="001348E8"/>
    <w:rsid w:val="00135803"/>
    <w:rsid w:val="00135940"/>
    <w:rsid w:val="00136071"/>
    <w:rsid w:val="001362D6"/>
    <w:rsid w:val="00136A2B"/>
    <w:rsid w:val="00136CDD"/>
    <w:rsid w:val="00137991"/>
    <w:rsid w:val="00140AB9"/>
    <w:rsid w:val="00140DE0"/>
    <w:rsid w:val="00141A7D"/>
    <w:rsid w:val="00141E24"/>
    <w:rsid w:val="00141F61"/>
    <w:rsid w:val="00141FCA"/>
    <w:rsid w:val="00142655"/>
    <w:rsid w:val="00142754"/>
    <w:rsid w:val="0014278A"/>
    <w:rsid w:val="00142EF2"/>
    <w:rsid w:val="001430CF"/>
    <w:rsid w:val="00143213"/>
    <w:rsid w:val="0014321A"/>
    <w:rsid w:val="00143699"/>
    <w:rsid w:val="00143C7D"/>
    <w:rsid w:val="00143D46"/>
    <w:rsid w:val="001461BA"/>
    <w:rsid w:val="00146B22"/>
    <w:rsid w:val="001503FD"/>
    <w:rsid w:val="00150457"/>
    <w:rsid w:val="00150899"/>
    <w:rsid w:val="00150919"/>
    <w:rsid w:val="00150941"/>
    <w:rsid w:val="00150F11"/>
    <w:rsid w:val="0015103F"/>
    <w:rsid w:val="00151661"/>
    <w:rsid w:val="001517C5"/>
    <w:rsid w:val="00152035"/>
    <w:rsid w:val="00152216"/>
    <w:rsid w:val="0015232E"/>
    <w:rsid w:val="0015244D"/>
    <w:rsid w:val="00152804"/>
    <w:rsid w:val="00152A6C"/>
    <w:rsid w:val="00153235"/>
    <w:rsid w:val="0015335B"/>
    <w:rsid w:val="0015364B"/>
    <w:rsid w:val="0015370C"/>
    <w:rsid w:val="00155390"/>
    <w:rsid w:val="00155549"/>
    <w:rsid w:val="00155DA4"/>
    <w:rsid w:val="00156911"/>
    <w:rsid w:val="001573FA"/>
    <w:rsid w:val="00157458"/>
    <w:rsid w:val="00157E57"/>
    <w:rsid w:val="001602C3"/>
    <w:rsid w:val="00160D2B"/>
    <w:rsid w:val="0016213B"/>
    <w:rsid w:val="001628F0"/>
    <w:rsid w:val="00164148"/>
    <w:rsid w:val="0016492F"/>
    <w:rsid w:val="001649B5"/>
    <w:rsid w:val="00164C02"/>
    <w:rsid w:val="00164C85"/>
    <w:rsid w:val="00165359"/>
    <w:rsid w:val="00165496"/>
    <w:rsid w:val="001665DB"/>
    <w:rsid w:val="0016667B"/>
    <w:rsid w:val="00166838"/>
    <w:rsid w:val="00166AC2"/>
    <w:rsid w:val="00166B85"/>
    <w:rsid w:val="0016714B"/>
    <w:rsid w:val="001677DB"/>
    <w:rsid w:val="00167E2A"/>
    <w:rsid w:val="001703B1"/>
    <w:rsid w:val="001705D1"/>
    <w:rsid w:val="0017084C"/>
    <w:rsid w:val="0017098E"/>
    <w:rsid w:val="00170E3D"/>
    <w:rsid w:val="001710A4"/>
    <w:rsid w:val="00171762"/>
    <w:rsid w:val="0017191D"/>
    <w:rsid w:val="00171C90"/>
    <w:rsid w:val="00172121"/>
    <w:rsid w:val="001723D0"/>
    <w:rsid w:val="00172E73"/>
    <w:rsid w:val="00172FCD"/>
    <w:rsid w:val="0017386D"/>
    <w:rsid w:val="00174109"/>
    <w:rsid w:val="001742AB"/>
    <w:rsid w:val="00174ABA"/>
    <w:rsid w:val="00174C03"/>
    <w:rsid w:val="0017504D"/>
    <w:rsid w:val="00175340"/>
    <w:rsid w:val="001754F3"/>
    <w:rsid w:val="001758B4"/>
    <w:rsid w:val="001761A9"/>
    <w:rsid w:val="00176219"/>
    <w:rsid w:val="001769C8"/>
    <w:rsid w:val="00176A84"/>
    <w:rsid w:val="00176C85"/>
    <w:rsid w:val="0017715E"/>
    <w:rsid w:val="00177D25"/>
    <w:rsid w:val="00180167"/>
    <w:rsid w:val="001814BE"/>
    <w:rsid w:val="00183246"/>
    <w:rsid w:val="00183C3D"/>
    <w:rsid w:val="0018410D"/>
    <w:rsid w:val="001842F8"/>
    <w:rsid w:val="00184B2B"/>
    <w:rsid w:val="00184CB8"/>
    <w:rsid w:val="0018503E"/>
    <w:rsid w:val="001851D8"/>
    <w:rsid w:val="001852AD"/>
    <w:rsid w:val="00185972"/>
    <w:rsid w:val="00185DE5"/>
    <w:rsid w:val="00186965"/>
    <w:rsid w:val="00186CA9"/>
    <w:rsid w:val="0018799A"/>
    <w:rsid w:val="00190195"/>
    <w:rsid w:val="001902B1"/>
    <w:rsid w:val="001904DD"/>
    <w:rsid w:val="00190CF9"/>
    <w:rsid w:val="00190F84"/>
    <w:rsid w:val="0019160E"/>
    <w:rsid w:val="00191730"/>
    <w:rsid w:val="001918DB"/>
    <w:rsid w:val="001920D7"/>
    <w:rsid w:val="001924E8"/>
    <w:rsid w:val="00192956"/>
    <w:rsid w:val="00192C26"/>
    <w:rsid w:val="0019300A"/>
    <w:rsid w:val="00193314"/>
    <w:rsid w:val="00193463"/>
    <w:rsid w:val="0019368C"/>
    <w:rsid w:val="00193E4F"/>
    <w:rsid w:val="001945A7"/>
    <w:rsid w:val="001945B7"/>
    <w:rsid w:val="00194FB9"/>
    <w:rsid w:val="001952D3"/>
    <w:rsid w:val="00195E88"/>
    <w:rsid w:val="00196666"/>
    <w:rsid w:val="00196E04"/>
    <w:rsid w:val="001970AB"/>
    <w:rsid w:val="00197BE5"/>
    <w:rsid w:val="00197D66"/>
    <w:rsid w:val="00197EDB"/>
    <w:rsid w:val="00197F9F"/>
    <w:rsid w:val="001A0BA0"/>
    <w:rsid w:val="001A0C79"/>
    <w:rsid w:val="001A10FD"/>
    <w:rsid w:val="001A185D"/>
    <w:rsid w:val="001A1A95"/>
    <w:rsid w:val="001A22B4"/>
    <w:rsid w:val="001A22CF"/>
    <w:rsid w:val="001A269E"/>
    <w:rsid w:val="001A26C5"/>
    <w:rsid w:val="001A2B18"/>
    <w:rsid w:val="001A30C8"/>
    <w:rsid w:val="001A32D9"/>
    <w:rsid w:val="001A3CAE"/>
    <w:rsid w:val="001A4872"/>
    <w:rsid w:val="001A4AEB"/>
    <w:rsid w:val="001A4D29"/>
    <w:rsid w:val="001A4ED2"/>
    <w:rsid w:val="001A5C25"/>
    <w:rsid w:val="001A5DF8"/>
    <w:rsid w:val="001A6281"/>
    <w:rsid w:val="001A7471"/>
    <w:rsid w:val="001A7A81"/>
    <w:rsid w:val="001A7D5D"/>
    <w:rsid w:val="001B01A9"/>
    <w:rsid w:val="001B04D6"/>
    <w:rsid w:val="001B0747"/>
    <w:rsid w:val="001B21CB"/>
    <w:rsid w:val="001B21FA"/>
    <w:rsid w:val="001B2742"/>
    <w:rsid w:val="001B2AAB"/>
    <w:rsid w:val="001B2AC8"/>
    <w:rsid w:val="001B2DD9"/>
    <w:rsid w:val="001B3D06"/>
    <w:rsid w:val="001B3D7B"/>
    <w:rsid w:val="001B3E04"/>
    <w:rsid w:val="001B4518"/>
    <w:rsid w:val="001B49FA"/>
    <w:rsid w:val="001B4DD5"/>
    <w:rsid w:val="001B5531"/>
    <w:rsid w:val="001B6D06"/>
    <w:rsid w:val="001B6DE9"/>
    <w:rsid w:val="001B6F23"/>
    <w:rsid w:val="001B7A84"/>
    <w:rsid w:val="001B7F21"/>
    <w:rsid w:val="001B7F83"/>
    <w:rsid w:val="001C2158"/>
    <w:rsid w:val="001C2328"/>
    <w:rsid w:val="001C237C"/>
    <w:rsid w:val="001C290C"/>
    <w:rsid w:val="001C2B8E"/>
    <w:rsid w:val="001C2E60"/>
    <w:rsid w:val="001C3739"/>
    <w:rsid w:val="001C3F9D"/>
    <w:rsid w:val="001C3FAF"/>
    <w:rsid w:val="001C4197"/>
    <w:rsid w:val="001C4518"/>
    <w:rsid w:val="001C48B6"/>
    <w:rsid w:val="001C4D2F"/>
    <w:rsid w:val="001C57AC"/>
    <w:rsid w:val="001C5D44"/>
    <w:rsid w:val="001C702D"/>
    <w:rsid w:val="001C72DA"/>
    <w:rsid w:val="001C7729"/>
    <w:rsid w:val="001D0053"/>
    <w:rsid w:val="001D06A3"/>
    <w:rsid w:val="001D091C"/>
    <w:rsid w:val="001D0FA5"/>
    <w:rsid w:val="001D152B"/>
    <w:rsid w:val="001D183A"/>
    <w:rsid w:val="001D188A"/>
    <w:rsid w:val="001D1B8B"/>
    <w:rsid w:val="001D27FF"/>
    <w:rsid w:val="001D3019"/>
    <w:rsid w:val="001D31BE"/>
    <w:rsid w:val="001D364E"/>
    <w:rsid w:val="001D4397"/>
    <w:rsid w:val="001D4612"/>
    <w:rsid w:val="001D495B"/>
    <w:rsid w:val="001D50EE"/>
    <w:rsid w:val="001D5969"/>
    <w:rsid w:val="001D59A1"/>
    <w:rsid w:val="001D6D9B"/>
    <w:rsid w:val="001D6EB4"/>
    <w:rsid w:val="001D6F6F"/>
    <w:rsid w:val="001E034D"/>
    <w:rsid w:val="001E042F"/>
    <w:rsid w:val="001E0772"/>
    <w:rsid w:val="001E0C65"/>
    <w:rsid w:val="001E0F67"/>
    <w:rsid w:val="001E106C"/>
    <w:rsid w:val="001E1F85"/>
    <w:rsid w:val="001E1FCF"/>
    <w:rsid w:val="001E23EA"/>
    <w:rsid w:val="001E30A3"/>
    <w:rsid w:val="001E323C"/>
    <w:rsid w:val="001E3559"/>
    <w:rsid w:val="001E403A"/>
    <w:rsid w:val="001E411B"/>
    <w:rsid w:val="001E4A32"/>
    <w:rsid w:val="001E4DA7"/>
    <w:rsid w:val="001E57E9"/>
    <w:rsid w:val="001E5D07"/>
    <w:rsid w:val="001E61DC"/>
    <w:rsid w:val="001E6553"/>
    <w:rsid w:val="001E6630"/>
    <w:rsid w:val="001E674E"/>
    <w:rsid w:val="001E6885"/>
    <w:rsid w:val="001E6B01"/>
    <w:rsid w:val="001E6DF7"/>
    <w:rsid w:val="001E710F"/>
    <w:rsid w:val="001E7437"/>
    <w:rsid w:val="001E7754"/>
    <w:rsid w:val="001F0011"/>
    <w:rsid w:val="001F0190"/>
    <w:rsid w:val="001F0BCC"/>
    <w:rsid w:val="001F0DDC"/>
    <w:rsid w:val="001F10CC"/>
    <w:rsid w:val="001F1565"/>
    <w:rsid w:val="001F189D"/>
    <w:rsid w:val="001F1C26"/>
    <w:rsid w:val="001F2089"/>
    <w:rsid w:val="001F23D7"/>
    <w:rsid w:val="001F28BD"/>
    <w:rsid w:val="001F2940"/>
    <w:rsid w:val="001F2BA6"/>
    <w:rsid w:val="001F3393"/>
    <w:rsid w:val="001F384B"/>
    <w:rsid w:val="001F394F"/>
    <w:rsid w:val="001F3F59"/>
    <w:rsid w:val="001F42AC"/>
    <w:rsid w:val="001F4565"/>
    <w:rsid w:val="001F4A57"/>
    <w:rsid w:val="001F4BD1"/>
    <w:rsid w:val="001F4E01"/>
    <w:rsid w:val="001F4EB9"/>
    <w:rsid w:val="001F4FFD"/>
    <w:rsid w:val="001F5FE8"/>
    <w:rsid w:val="001F62B2"/>
    <w:rsid w:val="001F64CD"/>
    <w:rsid w:val="001F6F45"/>
    <w:rsid w:val="001F6F4B"/>
    <w:rsid w:val="001F745E"/>
    <w:rsid w:val="001F7B10"/>
    <w:rsid w:val="00200408"/>
    <w:rsid w:val="0020068D"/>
    <w:rsid w:val="002006A8"/>
    <w:rsid w:val="00201173"/>
    <w:rsid w:val="00201445"/>
    <w:rsid w:val="00201842"/>
    <w:rsid w:val="00201844"/>
    <w:rsid w:val="00201E36"/>
    <w:rsid w:val="00201F7A"/>
    <w:rsid w:val="002027C1"/>
    <w:rsid w:val="00202C16"/>
    <w:rsid w:val="00203E73"/>
    <w:rsid w:val="00203F8F"/>
    <w:rsid w:val="002042EE"/>
    <w:rsid w:val="00204C1D"/>
    <w:rsid w:val="00204C6F"/>
    <w:rsid w:val="00204DCF"/>
    <w:rsid w:val="00204F06"/>
    <w:rsid w:val="00205386"/>
    <w:rsid w:val="0020568E"/>
    <w:rsid w:val="002059D8"/>
    <w:rsid w:val="002066A4"/>
    <w:rsid w:val="00206C84"/>
    <w:rsid w:val="00206DBA"/>
    <w:rsid w:val="00207B7F"/>
    <w:rsid w:val="00207B97"/>
    <w:rsid w:val="002100C2"/>
    <w:rsid w:val="00210281"/>
    <w:rsid w:val="00211650"/>
    <w:rsid w:val="00211A9C"/>
    <w:rsid w:val="00211D5C"/>
    <w:rsid w:val="0021219F"/>
    <w:rsid w:val="00212C7B"/>
    <w:rsid w:val="00212C9F"/>
    <w:rsid w:val="002136BE"/>
    <w:rsid w:val="00213998"/>
    <w:rsid w:val="002141CC"/>
    <w:rsid w:val="00214544"/>
    <w:rsid w:val="0021460F"/>
    <w:rsid w:val="00214747"/>
    <w:rsid w:val="00215000"/>
    <w:rsid w:val="002154BB"/>
    <w:rsid w:val="00215D4C"/>
    <w:rsid w:val="00216B38"/>
    <w:rsid w:val="00217296"/>
    <w:rsid w:val="00217A98"/>
    <w:rsid w:val="00220007"/>
    <w:rsid w:val="0022007B"/>
    <w:rsid w:val="00220DE7"/>
    <w:rsid w:val="002216E5"/>
    <w:rsid w:val="00222679"/>
    <w:rsid w:val="00222A04"/>
    <w:rsid w:val="00222B54"/>
    <w:rsid w:val="00223ECE"/>
    <w:rsid w:val="00223F30"/>
    <w:rsid w:val="00223F63"/>
    <w:rsid w:val="00223F94"/>
    <w:rsid w:val="0022427D"/>
    <w:rsid w:val="002249EC"/>
    <w:rsid w:val="0022531F"/>
    <w:rsid w:val="002253C0"/>
    <w:rsid w:val="00225684"/>
    <w:rsid w:val="0022574A"/>
    <w:rsid w:val="00225EB0"/>
    <w:rsid w:val="00226247"/>
    <w:rsid w:val="00226284"/>
    <w:rsid w:val="002262FB"/>
    <w:rsid w:val="002263BC"/>
    <w:rsid w:val="0022644D"/>
    <w:rsid w:val="002266EE"/>
    <w:rsid w:val="00226D58"/>
    <w:rsid w:val="00227F1F"/>
    <w:rsid w:val="002302BC"/>
    <w:rsid w:val="00230701"/>
    <w:rsid w:val="002307D4"/>
    <w:rsid w:val="00230BE5"/>
    <w:rsid w:val="00230D61"/>
    <w:rsid w:val="00230E2E"/>
    <w:rsid w:val="00231555"/>
    <w:rsid w:val="00231950"/>
    <w:rsid w:val="002319F4"/>
    <w:rsid w:val="00231C7C"/>
    <w:rsid w:val="00231E25"/>
    <w:rsid w:val="00231E90"/>
    <w:rsid w:val="00232692"/>
    <w:rsid w:val="002337A4"/>
    <w:rsid w:val="0023389A"/>
    <w:rsid w:val="00233C79"/>
    <w:rsid w:val="00233F91"/>
    <w:rsid w:val="002341B1"/>
    <w:rsid w:val="002345FA"/>
    <w:rsid w:val="00234900"/>
    <w:rsid w:val="00234A52"/>
    <w:rsid w:val="002350DF"/>
    <w:rsid w:val="0023526C"/>
    <w:rsid w:val="00236278"/>
    <w:rsid w:val="002362D7"/>
    <w:rsid w:val="00236CE0"/>
    <w:rsid w:val="00237472"/>
    <w:rsid w:val="00237F4A"/>
    <w:rsid w:val="00240D6D"/>
    <w:rsid w:val="002412BB"/>
    <w:rsid w:val="00241315"/>
    <w:rsid w:val="002413F0"/>
    <w:rsid w:val="00241982"/>
    <w:rsid w:val="002420A3"/>
    <w:rsid w:val="00242143"/>
    <w:rsid w:val="00242207"/>
    <w:rsid w:val="0024300E"/>
    <w:rsid w:val="002430B6"/>
    <w:rsid w:val="00243AD6"/>
    <w:rsid w:val="0024401F"/>
    <w:rsid w:val="002447B7"/>
    <w:rsid w:val="00244C9C"/>
    <w:rsid w:val="00244E17"/>
    <w:rsid w:val="00244EC9"/>
    <w:rsid w:val="002455AE"/>
    <w:rsid w:val="00245DCF"/>
    <w:rsid w:val="00245E95"/>
    <w:rsid w:val="0024679F"/>
    <w:rsid w:val="00246BB0"/>
    <w:rsid w:val="0024713C"/>
    <w:rsid w:val="00247227"/>
    <w:rsid w:val="002473C4"/>
    <w:rsid w:val="00247529"/>
    <w:rsid w:val="00247909"/>
    <w:rsid w:val="00247F99"/>
    <w:rsid w:val="00250220"/>
    <w:rsid w:val="002502EC"/>
    <w:rsid w:val="00250414"/>
    <w:rsid w:val="00250741"/>
    <w:rsid w:val="00252573"/>
    <w:rsid w:val="002525E9"/>
    <w:rsid w:val="0025278E"/>
    <w:rsid w:val="00252926"/>
    <w:rsid w:val="00252974"/>
    <w:rsid w:val="002533BB"/>
    <w:rsid w:val="00253582"/>
    <w:rsid w:val="00253B70"/>
    <w:rsid w:val="00254F28"/>
    <w:rsid w:val="00254F43"/>
    <w:rsid w:val="00255312"/>
    <w:rsid w:val="00255938"/>
    <w:rsid w:val="00255E1D"/>
    <w:rsid w:val="002562BC"/>
    <w:rsid w:val="00256623"/>
    <w:rsid w:val="002568DE"/>
    <w:rsid w:val="00257334"/>
    <w:rsid w:val="00257867"/>
    <w:rsid w:val="0026063C"/>
    <w:rsid w:val="002606E0"/>
    <w:rsid w:val="00260AFC"/>
    <w:rsid w:val="0026109D"/>
    <w:rsid w:val="0026136D"/>
    <w:rsid w:val="002613BA"/>
    <w:rsid w:val="00261A13"/>
    <w:rsid w:val="00261AF6"/>
    <w:rsid w:val="00261E8B"/>
    <w:rsid w:val="00262381"/>
    <w:rsid w:val="0026239E"/>
    <w:rsid w:val="00262441"/>
    <w:rsid w:val="0026257A"/>
    <w:rsid w:val="002626F5"/>
    <w:rsid w:val="00262F18"/>
    <w:rsid w:val="00263319"/>
    <w:rsid w:val="00263BCB"/>
    <w:rsid w:val="00264A4D"/>
    <w:rsid w:val="00264CE1"/>
    <w:rsid w:val="00265721"/>
    <w:rsid w:val="00265C6D"/>
    <w:rsid w:val="00265C78"/>
    <w:rsid w:val="00266240"/>
    <w:rsid w:val="0026647B"/>
    <w:rsid w:val="002669F9"/>
    <w:rsid w:val="00266D1D"/>
    <w:rsid w:val="002676B4"/>
    <w:rsid w:val="002676BE"/>
    <w:rsid w:val="002679C7"/>
    <w:rsid w:val="00267D10"/>
    <w:rsid w:val="0027001A"/>
    <w:rsid w:val="0027013F"/>
    <w:rsid w:val="00270211"/>
    <w:rsid w:val="002702EA"/>
    <w:rsid w:val="002702EB"/>
    <w:rsid w:val="00270B1A"/>
    <w:rsid w:val="00270F87"/>
    <w:rsid w:val="00271230"/>
    <w:rsid w:val="0027154E"/>
    <w:rsid w:val="002716AD"/>
    <w:rsid w:val="00271901"/>
    <w:rsid w:val="002724C3"/>
    <w:rsid w:val="002727FA"/>
    <w:rsid w:val="00273DD5"/>
    <w:rsid w:val="00274029"/>
    <w:rsid w:val="00274B74"/>
    <w:rsid w:val="002750D9"/>
    <w:rsid w:val="00275169"/>
    <w:rsid w:val="002751B6"/>
    <w:rsid w:val="002751BA"/>
    <w:rsid w:val="002758AB"/>
    <w:rsid w:val="00275DC6"/>
    <w:rsid w:val="0027638B"/>
    <w:rsid w:val="002763DC"/>
    <w:rsid w:val="00276593"/>
    <w:rsid w:val="00276622"/>
    <w:rsid w:val="00276736"/>
    <w:rsid w:val="0027703E"/>
    <w:rsid w:val="002772AD"/>
    <w:rsid w:val="002775BF"/>
    <w:rsid w:val="002777F9"/>
    <w:rsid w:val="00277848"/>
    <w:rsid w:val="00277D29"/>
    <w:rsid w:val="00277D74"/>
    <w:rsid w:val="0028083D"/>
    <w:rsid w:val="00280ABA"/>
    <w:rsid w:val="00280DF3"/>
    <w:rsid w:val="00280F25"/>
    <w:rsid w:val="0028133E"/>
    <w:rsid w:val="00281475"/>
    <w:rsid w:val="00281485"/>
    <w:rsid w:val="002820A0"/>
    <w:rsid w:val="00282DDF"/>
    <w:rsid w:val="00283165"/>
    <w:rsid w:val="0028390F"/>
    <w:rsid w:val="00284055"/>
    <w:rsid w:val="002840D1"/>
    <w:rsid w:val="00284255"/>
    <w:rsid w:val="002848EB"/>
    <w:rsid w:val="00285337"/>
    <w:rsid w:val="00285701"/>
    <w:rsid w:val="0028587D"/>
    <w:rsid w:val="002859B7"/>
    <w:rsid w:val="0028654B"/>
    <w:rsid w:val="00286707"/>
    <w:rsid w:val="00286B2C"/>
    <w:rsid w:val="00287993"/>
    <w:rsid w:val="0029120D"/>
    <w:rsid w:val="00291AA7"/>
    <w:rsid w:val="0029225F"/>
    <w:rsid w:val="0029264D"/>
    <w:rsid w:val="00292CE0"/>
    <w:rsid w:val="00293033"/>
    <w:rsid w:val="002930B6"/>
    <w:rsid w:val="00293FCC"/>
    <w:rsid w:val="00294816"/>
    <w:rsid w:val="002948D4"/>
    <w:rsid w:val="00294A2D"/>
    <w:rsid w:val="00295335"/>
    <w:rsid w:val="0029592E"/>
    <w:rsid w:val="0029642D"/>
    <w:rsid w:val="0029659F"/>
    <w:rsid w:val="00296FFC"/>
    <w:rsid w:val="00297232"/>
    <w:rsid w:val="002973C5"/>
    <w:rsid w:val="00297977"/>
    <w:rsid w:val="00297C1B"/>
    <w:rsid w:val="002A0E76"/>
    <w:rsid w:val="002A2308"/>
    <w:rsid w:val="002A29B5"/>
    <w:rsid w:val="002A2CA6"/>
    <w:rsid w:val="002A2DDC"/>
    <w:rsid w:val="002A35FD"/>
    <w:rsid w:val="002A4160"/>
    <w:rsid w:val="002A4810"/>
    <w:rsid w:val="002A4A57"/>
    <w:rsid w:val="002A4B4A"/>
    <w:rsid w:val="002A4E97"/>
    <w:rsid w:val="002A5896"/>
    <w:rsid w:val="002A58CA"/>
    <w:rsid w:val="002A5C7D"/>
    <w:rsid w:val="002A5F32"/>
    <w:rsid w:val="002A617E"/>
    <w:rsid w:val="002A61A4"/>
    <w:rsid w:val="002A6509"/>
    <w:rsid w:val="002A7DC4"/>
    <w:rsid w:val="002B0D74"/>
    <w:rsid w:val="002B1C92"/>
    <w:rsid w:val="002B28B5"/>
    <w:rsid w:val="002B366B"/>
    <w:rsid w:val="002B40CD"/>
    <w:rsid w:val="002B47B7"/>
    <w:rsid w:val="002B512C"/>
    <w:rsid w:val="002B5229"/>
    <w:rsid w:val="002B5289"/>
    <w:rsid w:val="002B52E0"/>
    <w:rsid w:val="002B532A"/>
    <w:rsid w:val="002B571F"/>
    <w:rsid w:val="002B5BDA"/>
    <w:rsid w:val="002B5CB1"/>
    <w:rsid w:val="002B5F59"/>
    <w:rsid w:val="002B686F"/>
    <w:rsid w:val="002B6C97"/>
    <w:rsid w:val="002B6D5C"/>
    <w:rsid w:val="002B6DD2"/>
    <w:rsid w:val="002B6E4F"/>
    <w:rsid w:val="002B6FDE"/>
    <w:rsid w:val="002B7279"/>
    <w:rsid w:val="002B779D"/>
    <w:rsid w:val="002B7CBC"/>
    <w:rsid w:val="002B7CD0"/>
    <w:rsid w:val="002B7D27"/>
    <w:rsid w:val="002C0C3D"/>
    <w:rsid w:val="002C1429"/>
    <w:rsid w:val="002C194B"/>
    <w:rsid w:val="002C1A51"/>
    <w:rsid w:val="002C1B78"/>
    <w:rsid w:val="002C1BF7"/>
    <w:rsid w:val="002C29C1"/>
    <w:rsid w:val="002C2AB4"/>
    <w:rsid w:val="002C3879"/>
    <w:rsid w:val="002C3E16"/>
    <w:rsid w:val="002C426B"/>
    <w:rsid w:val="002C436E"/>
    <w:rsid w:val="002C4DB8"/>
    <w:rsid w:val="002C5EB5"/>
    <w:rsid w:val="002C6979"/>
    <w:rsid w:val="002C6B4B"/>
    <w:rsid w:val="002C6D83"/>
    <w:rsid w:val="002C6EE9"/>
    <w:rsid w:val="002D016C"/>
    <w:rsid w:val="002D13AD"/>
    <w:rsid w:val="002D1EBA"/>
    <w:rsid w:val="002D21E4"/>
    <w:rsid w:val="002D2DFC"/>
    <w:rsid w:val="002D2F98"/>
    <w:rsid w:val="002D37CF"/>
    <w:rsid w:val="002D3EA7"/>
    <w:rsid w:val="002D4371"/>
    <w:rsid w:val="002D444D"/>
    <w:rsid w:val="002D4EDB"/>
    <w:rsid w:val="002D5089"/>
    <w:rsid w:val="002D511E"/>
    <w:rsid w:val="002D517E"/>
    <w:rsid w:val="002D5697"/>
    <w:rsid w:val="002D5890"/>
    <w:rsid w:val="002D5ACA"/>
    <w:rsid w:val="002D5D4A"/>
    <w:rsid w:val="002D5FA0"/>
    <w:rsid w:val="002D65C9"/>
    <w:rsid w:val="002D66E9"/>
    <w:rsid w:val="002D6A41"/>
    <w:rsid w:val="002D7177"/>
    <w:rsid w:val="002D72E5"/>
    <w:rsid w:val="002D79FD"/>
    <w:rsid w:val="002D7A91"/>
    <w:rsid w:val="002E02D5"/>
    <w:rsid w:val="002E0AD3"/>
    <w:rsid w:val="002E12F6"/>
    <w:rsid w:val="002E1687"/>
    <w:rsid w:val="002E18EA"/>
    <w:rsid w:val="002E1F73"/>
    <w:rsid w:val="002E1FB0"/>
    <w:rsid w:val="002E2C70"/>
    <w:rsid w:val="002E2F1E"/>
    <w:rsid w:val="002E355E"/>
    <w:rsid w:val="002E424D"/>
    <w:rsid w:val="002E4398"/>
    <w:rsid w:val="002E4884"/>
    <w:rsid w:val="002E4C9F"/>
    <w:rsid w:val="002E4DC6"/>
    <w:rsid w:val="002E5BEA"/>
    <w:rsid w:val="002E5E4A"/>
    <w:rsid w:val="002E6AE1"/>
    <w:rsid w:val="002E6CAF"/>
    <w:rsid w:val="002E6E1E"/>
    <w:rsid w:val="002E7032"/>
    <w:rsid w:val="002E72CD"/>
    <w:rsid w:val="002E744E"/>
    <w:rsid w:val="002F102C"/>
    <w:rsid w:val="002F1166"/>
    <w:rsid w:val="002F125E"/>
    <w:rsid w:val="002F246D"/>
    <w:rsid w:val="002F25FC"/>
    <w:rsid w:val="002F26DD"/>
    <w:rsid w:val="002F2720"/>
    <w:rsid w:val="002F2AC4"/>
    <w:rsid w:val="002F3002"/>
    <w:rsid w:val="002F38FC"/>
    <w:rsid w:val="002F3A9E"/>
    <w:rsid w:val="002F3B20"/>
    <w:rsid w:val="002F4165"/>
    <w:rsid w:val="002F4D28"/>
    <w:rsid w:val="002F50FA"/>
    <w:rsid w:val="002F5E90"/>
    <w:rsid w:val="002F6337"/>
    <w:rsid w:val="002F7053"/>
    <w:rsid w:val="002F7133"/>
    <w:rsid w:val="002F7338"/>
    <w:rsid w:val="002F77A8"/>
    <w:rsid w:val="002F7BB3"/>
    <w:rsid w:val="002F7F28"/>
    <w:rsid w:val="00300343"/>
    <w:rsid w:val="00300531"/>
    <w:rsid w:val="00300CC4"/>
    <w:rsid w:val="00300F91"/>
    <w:rsid w:val="003012ED"/>
    <w:rsid w:val="00301408"/>
    <w:rsid w:val="00301425"/>
    <w:rsid w:val="00301A47"/>
    <w:rsid w:val="00302336"/>
    <w:rsid w:val="0030247E"/>
    <w:rsid w:val="003026ED"/>
    <w:rsid w:val="003031BE"/>
    <w:rsid w:val="00303582"/>
    <w:rsid w:val="00303D62"/>
    <w:rsid w:val="00303D6B"/>
    <w:rsid w:val="00304069"/>
    <w:rsid w:val="003040FF"/>
    <w:rsid w:val="00304138"/>
    <w:rsid w:val="00304511"/>
    <w:rsid w:val="00304CDC"/>
    <w:rsid w:val="00304E61"/>
    <w:rsid w:val="0030516C"/>
    <w:rsid w:val="003051EC"/>
    <w:rsid w:val="0030523F"/>
    <w:rsid w:val="0030586A"/>
    <w:rsid w:val="00305B3F"/>
    <w:rsid w:val="00305C32"/>
    <w:rsid w:val="00305FCC"/>
    <w:rsid w:val="00306434"/>
    <w:rsid w:val="00306439"/>
    <w:rsid w:val="003065D3"/>
    <w:rsid w:val="00306715"/>
    <w:rsid w:val="0030677D"/>
    <w:rsid w:val="00306CD0"/>
    <w:rsid w:val="00307061"/>
    <w:rsid w:val="00307618"/>
    <w:rsid w:val="003076D2"/>
    <w:rsid w:val="00307ACC"/>
    <w:rsid w:val="0031019B"/>
    <w:rsid w:val="0031073D"/>
    <w:rsid w:val="00311B8B"/>
    <w:rsid w:val="00312953"/>
    <w:rsid w:val="00312A82"/>
    <w:rsid w:val="0031353A"/>
    <w:rsid w:val="003139DC"/>
    <w:rsid w:val="00314163"/>
    <w:rsid w:val="00314D72"/>
    <w:rsid w:val="003154B1"/>
    <w:rsid w:val="003167D7"/>
    <w:rsid w:val="0031733A"/>
    <w:rsid w:val="00317747"/>
    <w:rsid w:val="00317755"/>
    <w:rsid w:val="00320DFA"/>
    <w:rsid w:val="00321285"/>
    <w:rsid w:val="003214C4"/>
    <w:rsid w:val="00321519"/>
    <w:rsid w:val="00321782"/>
    <w:rsid w:val="00321A70"/>
    <w:rsid w:val="003234EC"/>
    <w:rsid w:val="00323638"/>
    <w:rsid w:val="003239F5"/>
    <w:rsid w:val="00324140"/>
    <w:rsid w:val="00324C1C"/>
    <w:rsid w:val="00324E4F"/>
    <w:rsid w:val="00324E99"/>
    <w:rsid w:val="00325529"/>
    <w:rsid w:val="00325965"/>
    <w:rsid w:val="00325B28"/>
    <w:rsid w:val="00325C1E"/>
    <w:rsid w:val="003269E1"/>
    <w:rsid w:val="00327138"/>
    <w:rsid w:val="0032726F"/>
    <w:rsid w:val="003274C1"/>
    <w:rsid w:val="00327602"/>
    <w:rsid w:val="00327FEE"/>
    <w:rsid w:val="0033059A"/>
    <w:rsid w:val="00331893"/>
    <w:rsid w:val="00332547"/>
    <w:rsid w:val="00332553"/>
    <w:rsid w:val="00332E5F"/>
    <w:rsid w:val="00333081"/>
    <w:rsid w:val="00333C3E"/>
    <w:rsid w:val="00334108"/>
    <w:rsid w:val="00335317"/>
    <w:rsid w:val="003358B9"/>
    <w:rsid w:val="0033608D"/>
    <w:rsid w:val="0033608F"/>
    <w:rsid w:val="00336809"/>
    <w:rsid w:val="0033701D"/>
    <w:rsid w:val="00337453"/>
    <w:rsid w:val="00337A79"/>
    <w:rsid w:val="00337AC5"/>
    <w:rsid w:val="00337B74"/>
    <w:rsid w:val="00340027"/>
    <w:rsid w:val="00340802"/>
    <w:rsid w:val="00340BD7"/>
    <w:rsid w:val="0034105E"/>
    <w:rsid w:val="00341B3F"/>
    <w:rsid w:val="0034213F"/>
    <w:rsid w:val="0034232C"/>
    <w:rsid w:val="00342547"/>
    <w:rsid w:val="0034265F"/>
    <w:rsid w:val="00342E0F"/>
    <w:rsid w:val="00343168"/>
    <w:rsid w:val="00343415"/>
    <w:rsid w:val="00343526"/>
    <w:rsid w:val="003440FA"/>
    <w:rsid w:val="00344769"/>
    <w:rsid w:val="0034478C"/>
    <w:rsid w:val="00344AAE"/>
    <w:rsid w:val="00344D93"/>
    <w:rsid w:val="00344F98"/>
    <w:rsid w:val="00345099"/>
    <w:rsid w:val="003451F9"/>
    <w:rsid w:val="0034528D"/>
    <w:rsid w:val="00345714"/>
    <w:rsid w:val="00345D5E"/>
    <w:rsid w:val="00345F0A"/>
    <w:rsid w:val="0034605C"/>
    <w:rsid w:val="0034751B"/>
    <w:rsid w:val="0034754E"/>
    <w:rsid w:val="00347745"/>
    <w:rsid w:val="00347BCA"/>
    <w:rsid w:val="0035020C"/>
    <w:rsid w:val="003507E5"/>
    <w:rsid w:val="0035080F"/>
    <w:rsid w:val="00350AF7"/>
    <w:rsid w:val="00351001"/>
    <w:rsid w:val="00351073"/>
    <w:rsid w:val="003517B0"/>
    <w:rsid w:val="00352065"/>
    <w:rsid w:val="0035283F"/>
    <w:rsid w:val="00353109"/>
    <w:rsid w:val="00353266"/>
    <w:rsid w:val="00353940"/>
    <w:rsid w:val="00353AD4"/>
    <w:rsid w:val="003542BD"/>
    <w:rsid w:val="00354688"/>
    <w:rsid w:val="00354AB5"/>
    <w:rsid w:val="00355C04"/>
    <w:rsid w:val="00355FF5"/>
    <w:rsid w:val="003562FF"/>
    <w:rsid w:val="00356442"/>
    <w:rsid w:val="003565CE"/>
    <w:rsid w:val="003569A2"/>
    <w:rsid w:val="00356AF1"/>
    <w:rsid w:val="00356CCB"/>
    <w:rsid w:val="00356E51"/>
    <w:rsid w:val="0035775E"/>
    <w:rsid w:val="00360020"/>
    <w:rsid w:val="00360FE5"/>
    <w:rsid w:val="00361CF5"/>
    <w:rsid w:val="00361D0D"/>
    <w:rsid w:val="0036213C"/>
    <w:rsid w:val="00363889"/>
    <w:rsid w:val="00363924"/>
    <w:rsid w:val="00363E6A"/>
    <w:rsid w:val="0036489A"/>
    <w:rsid w:val="00364C11"/>
    <w:rsid w:val="00364E25"/>
    <w:rsid w:val="003650ED"/>
    <w:rsid w:val="00365379"/>
    <w:rsid w:val="00365381"/>
    <w:rsid w:val="00365527"/>
    <w:rsid w:val="00365B97"/>
    <w:rsid w:val="003664C6"/>
    <w:rsid w:val="00366680"/>
    <w:rsid w:val="00366BD2"/>
    <w:rsid w:val="0036739B"/>
    <w:rsid w:val="003702A9"/>
    <w:rsid w:val="00370821"/>
    <w:rsid w:val="0037083F"/>
    <w:rsid w:val="003709DF"/>
    <w:rsid w:val="003711AD"/>
    <w:rsid w:val="003713B9"/>
    <w:rsid w:val="003715B0"/>
    <w:rsid w:val="003716C1"/>
    <w:rsid w:val="003716EF"/>
    <w:rsid w:val="003717D9"/>
    <w:rsid w:val="00372543"/>
    <w:rsid w:val="003734DD"/>
    <w:rsid w:val="00373666"/>
    <w:rsid w:val="00373E69"/>
    <w:rsid w:val="003741E9"/>
    <w:rsid w:val="00374233"/>
    <w:rsid w:val="0037451C"/>
    <w:rsid w:val="0037469A"/>
    <w:rsid w:val="00374992"/>
    <w:rsid w:val="00374A32"/>
    <w:rsid w:val="00375BE1"/>
    <w:rsid w:val="00375C0B"/>
    <w:rsid w:val="00375CD3"/>
    <w:rsid w:val="00375F6E"/>
    <w:rsid w:val="00375FAE"/>
    <w:rsid w:val="003760AF"/>
    <w:rsid w:val="00376304"/>
    <w:rsid w:val="00376F83"/>
    <w:rsid w:val="00376FCC"/>
    <w:rsid w:val="003775ED"/>
    <w:rsid w:val="00377BD3"/>
    <w:rsid w:val="00377EFB"/>
    <w:rsid w:val="0038039F"/>
    <w:rsid w:val="0038097D"/>
    <w:rsid w:val="003817D2"/>
    <w:rsid w:val="00381DA4"/>
    <w:rsid w:val="00381E1A"/>
    <w:rsid w:val="003820CC"/>
    <w:rsid w:val="00382421"/>
    <w:rsid w:val="00382582"/>
    <w:rsid w:val="00382EF8"/>
    <w:rsid w:val="00382F2A"/>
    <w:rsid w:val="003830DB"/>
    <w:rsid w:val="00383223"/>
    <w:rsid w:val="00383DA7"/>
    <w:rsid w:val="00384788"/>
    <w:rsid w:val="00385326"/>
    <w:rsid w:val="00386193"/>
    <w:rsid w:val="003861E5"/>
    <w:rsid w:val="003862D3"/>
    <w:rsid w:val="003864B5"/>
    <w:rsid w:val="00387584"/>
    <w:rsid w:val="00387664"/>
    <w:rsid w:val="0038798C"/>
    <w:rsid w:val="00387B4C"/>
    <w:rsid w:val="003902D7"/>
    <w:rsid w:val="00390F31"/>
    <w:rsid w:val="003913DC"/>
    <w:rsid w:val="00391C33"/>
    <w:rsid w:val="00391EB8"/>
    <w:rsid w:val="0039279E"/>
    <w:rsid w:val="003932F0"/>
    <w:rsid w:val="00393346"/>
    <w:rsid w:val="00393406"/>
    <w:rsid w:val="0039353C"/>
    <w:rsid w:val="0039357C"/>
    <w:rsid w:val="00393652"/>
    <w:rsid w:val="00393755"/>
    <w:rsid w:val="003942BF"/>
    <w:rsid w:val="0039485E"/>
    <w:rsid w:val="00394B97"/>
    <w:rsid w:val="0039541E"/>
    <w:rsid w:val="00395533"/>
    <w:rsid w:val="00395AA0"/>
    <w:rsid w:val="00395FBA"/>
    <w:rsid w:val="00396191"/>
    <w:rsid w:val="0039642F"/>
    <w:rsid w:val="00396FC2"/>
    <w:rsid w:val="00397178"/>
    <w:rsid w:val="003975EC"/>
    <w:rsid w:val="00397A48"/>
    <w:rsid w:val="00397A60"/>
    <w:rsid w:val="00397A72"/>
    <w:rsid w:val="00397AB1"/>
    <w:rsid w:val="003A0058"/>
    <w:rsid w:val="003A10B0"/>
    <w:rsid w:val="003A1107"/>
    <w:rsid w:val="003A1BBF"/>
    <w:rsid w:val="003A1BD3"/>
    <w:rsid w:val="003A1BFA"/>
    <w:rsid w:val="003A2027"/>
    <w:rsid w:val="003A2157"/>
    <w:rsid w:val="003A253C"/>
    <w:rsid w:val="003A2804"/>
    <w:rsid w:val="003A2CAE"/>
    <w:rsid w:val="003A2E7E"/>
    <w:rsid w:val="003A31DE"/>
    <w:rsid w:val="003A3611"/>
    <w:rsid w:val="003A3A37"/>
    <w:rsid w:val="003A3AE6"/>
    <w:rsid w:val="003A3E19"/>
    <w:rsid w:val="003A4082"/>
    <w:rsid w:val="003A482A"/>
    <w:rsid w:val="003A57EB"/>
    <w:rsid w:val="003A5B82"/>
    <w:rsid w:val="003A614D"/>
    <w:rsid w:val="003A6211"/>
    <w:rsid w:val="003A62E8"/>
    <w:rsid w:val="003A6455"/>
    <w:rsid w:val="003A6A5B"/>
    <w:rsid w:val="003A6BA6"/>
    <w:rsid w:val="003A6FD5"/>
    <w:rsid w:val="003A7033"/>
    <w:rsid w:val="003B0033"/>
    <w:rsid w:val="003B0330"/>
    <w:rsid w:val="003B03F1"/>
    <w:rsid w:val="003B0DAF"/>
    <w:rsid w:val="003B11D6"/>
    <w:rsid w:val="003B1662"/>
    <w:rsid w:val="003B1B76"/>
    <w:rsid w:val="003B1E2D"/>
    <w:rsid w:val="003B1E5C"/>
    <w:rsid w:val="003B210D"/>
    <w:rsid w:val="003B2204"/>
    <w:rsid w:val="003B2AF3"/>
    <w:rsid w:val="003B2CE5"/>
    <w:rsid w:val="003B2E17"/>
    <w:rsid w:val="003B2F2B"/>
    <w:rsid w:val="003B350E"/>
    <w:rsid w:val="003B3C69"/>
    <w:rsid w:val="003B4293"/>
    <w:rsid w:val="003B50DE"/>
    <w:rsid w:val="003B5595"/>
    <w:rsid w:val="003B58A7"/>
    <w:rsid w:val="003B58E7"/>
    <w:rsid w:val="003B5AB5"/>
    <w:rsid w:val="003B5B16"/>
    <w:rsid w:val="003B64B5"/>
    <w:rsid w:val="003B65ED"/>
    <w:rsid w:val="003B67D1"/>
    <w:rsid w:val="003B69B5"/>
    <w:rsid w:val="003B6BEA"/>
    <w:rsid w:val="003B795D"/>
    <w:rsid w:val="003B7F4D"/>
    <w:rsid w:val="003C019E"/>
    <w:rsid w:val="003C0709"/>
    <w:rsid w:val="003C09A2"/>
    <w:rsid w:val="003C0A03"/>
    <w:rsid w:val="003C1025"/>
    <w:rsid w:val="003C17C8"/>
    <w:rsid w:val="003C20CB"/>
    <w:rsid w:val="003C358D"/>
    <w:rsid w:val="003C382E"/>
    <w:rsid w:val="003C3B39"/>
    <w:rsid w:val="003C3EC7"/>
    <w:rsid w:val="003C4044"/>
    <w:rsid w:val="003C44AD"/>
    <w:rsid w:val="003C4F7B"/>
    <w:rsid w:val="003C5074"/>
    <w:rsid w:val="003C5E80"/>
    <w:rsid w:val="003C652B"/>
    <w:rsid w:val="003C6BC9"/>
    <w:rsid w:val="003C6E7B"/>
    <w:rsid w:val="003C70D5"/>
    <w:rsid w:val="003C7FF5"/>
    <w:rsid w:val="003D026E"/>
    <w:rsid w:val="003D0662"/>
    <w:rsid w:val="003D083A"/>
    <w:rsid w:val="003D0902"/>
    <w:rsid w:val="003D125B"/>
    <w:rsid w:val="003D1DA6"/>
    <w:rsid w:val="003D1FFC"/>
    <w:rsid w:val="003D2467"/>
    <w:rsid w:val="003D2FC1"/>
    <w:rsid w:val="003D3196"/>
    <w:rsid w:val="003D3C85"/>
    <w:rsid w:val="003D485A"/>
    <w:rsid w:val="003D498E"/>
    <w:rsid w:val="003D4EDE"/>
    <w:rsid w:val="003D694A"/>
    <w:rsid w:val="003D69CE"/>
    <w:rsid w:val="003D6BB8"/>
    <w:rsid w:val="003D6BDF"/>
    <w:rsid w:val="003D6EB0"/>
    <w:rsid w:val="003D72F6"/>
    <w:rsid w:val="003D7F9C"/>
    <w:rsid w:val="003E0F89"/>
    <w:rsid w:val="003E10E6"/>
    <w:rsid w:val="003E11B8"/>
    <w:rsid w:val="003E17A4"/>
    <w:rsid w:val="003E1B7E"/>
    <w:rsid w:val="003E2100"/>
    <w:rsid w:val="003E3468"/>
    <w:rsid w:val="003E34C3"/>
    <w:rsid w:val="003E3C62"/>
    <w:rsid w:val="003E3F91"/>
    <w:rsid w:val="003E40CE"/>
    <w:rsid w:val="003E4F13"/>
    <w:rsid w:val="003E54CE"/>
    <w:rsid w:val="003E57C5"/>
    <w:rsid w:val="003E5CAE"/>
    <w:rsid w:val="003E5CBD"/>
    <w:rsid w:val="003E6DB6"/>
    <w:rsid w:val="003E7255"/>
    <w:rsid w:val="003E7A9A"/>
    <w:rsid w:val="003F0962"/>
    <w:rsid w:val="003F0C7D"/>
    <w:rsid w:val="003F1460"/>
    <w:rsid w:val="003F1B95"/>
    <w:rsid w:val="003F1BAD"/>
    <w:rsid w:val="003F1FB8"/>
    <w:rsid w:val="003F25FF"/>
    <w:rsid w:val="003F27D9"/>
    <w:rsid w:val="003F3027"/>
    <w:rsid w:val="003F38E5"/>
    <w:rsid w:val="003F4344"/>
    <w:rsid w:val="003F45AB"/>
    <w:rsid w:val="003F45DA"/>
    <w:rsid w:val="003F4772"/>
    <w:rsid w:val="003F4A93"/>
    <w:rsid w:val="003F51DE"/>
    <w:rsid w:val="003F5B80"/>
    <w:rsid w:val="003F5D81"/>
    <w:rsid w:val="003F6389"/>
    <w:rsid w:val="003F6393"/>
    <w:rsid w:val="003F6638"/>
    <w:rsid w:val="003F7651"/>
    <w:rsid w:val="004000CD"/>
    <w:rsid w:val="00400929"/>
    <w:rsid w:val="00400E49"/>
    <w:rsid w:val="0040111C"/>
    <w:rsid w:val="004014E6"/>
    <w:rsid w:val="004020E9"/>
    <w:rsid w:val="00402360"/>
    <w:rsid w:val="0040280B"/>
    <w:rsid w:val="00402852"/>
    <w:rsid w:val="0040299E"/>
    <w:rsid w:val="00402ABE"/>
    <w:rsid w:val="00402ACC"/>
    <w:rsid w:val="00402B3C"/>
    <w:rsid w:val="00402F4F"/>
    <w:rsid w:val="00402FF9"/>
    <w:rsid w:val="00403683"/>
    <w:rsid w:val="00403B31"/>
    <w:rsid w:val="0040408D"/>
    <w:rsid w:val="00405881"/>
    <w:rsid w:val="00405D26"/>
    <w:rsid w:val="004062AD"/>
    <w:rsid w:val="004063F3"/>
    <w:rsid w:val="00406861"/>
    <w:rsid w:val="00406F6A"/>
    <w:rsid w:val="00407000"/>
    <w:rsid w:val="00407112"/>
    <w:rsid w:val="00407295"/>
    <w:rsid w:val="00407A0F"/>
    <w:rsid w:val="0041039B"/>
    <w:rsid w:val="00410D0C"/>
    <w:rsid w:val="00410E63"/>
    <w:rsid w:val="004110DB"/>
    <w:rsid w:val="00411443"/>
    <w:rsid w:val="00411C1E"/>
    <w:rsid w:val="00411DD5"/>
    <w:rsid w:val="004127FC"/>
    <w:rsid w:val="00413065"/>
    <w:rsid w:val="0041319F"/>
    <w:rsid w:val="004131F1"/>
    <w:rsid w:val="00415408"/>
    <w:rsid w:val="00415A98"/>
    <w:rsid w:val="004169C9"/>
    <w:rsid w:val="00416D1A"/>
    <w:rsid w:val="0041725D"/>
    <w:rsid w:val="00417960"/>
    <w:rsid w:val="00417A04"/>
    <w:rsid w:val="00420301"/>
    <w:rsid w:val="00421026"/>
    <w:rsid w:val="004213BF"/>
    <w:rsid w:val="004217E7"/>
    <w:rsid w:val="00421CAB"/>
    <w:rsid w:val="00422121"/>
    <w:rsid w:val="0042284F"/>
    <w:rsid w:val="0042286B"/>
    <w:rsid w:val="00422E7C"/>
    <w:rsid w:val="00423D90"/>
    <w:rsid w:val="004240A1"/>
    <w:rsid w:val="0042415E"/>
    <w:rsid w:val="00424209"/>
    <w:rsid w:val="0042464E"/>
    <w:rsid w:val="00424B6C"/>
    <w:rsid w:val="00425C1A"/>
    <w:rsid w:val="004261A6"/>
    <w:rsid w:val="00426A7C"/>
    <w:rsid w:val="00426AB1"/>
    <w:rsid w:val="00426D79"/>
    <w:rsid w:val="00426FEF"/>
    <w:rsid w:val="004272BD"/>
    <w:rsid w:val="0043073F"/>
    <w:rsid w:val="00430A37"/>
    <w:rsid w:val="00431299"/>
    <w:rsid w:val="00431716"/>
    <w:rsid w:val="004318E6"/>
    <w:rsid w:val="00431BE2"/>
    <w:rsid w:val="00431D42"/>
    <w:rsid w:val="00432E34"/>
    <w:rsid w:val="00433337"/>
    <w:rsid w:val="00433405"/>
    <w:rsid w:val="0043398B"/>
    <w:rsid w:val="00433FFB"/>
    <w:rsid w:val="00434049"/>
    <w:rsid w:val="00435510"/>
    <w:rsid w:val="00435781"/>
    <w:rsid w:val="00435DA4"/>
    <w:rsid w:val="0043631D"/>
    <w:rsid w:val="004366CB"/>
    <w:rsid w:val="00437162"/>
    <w:rsid w:val="004371F9"/>
    <w:rsid w:val="00437BBA"/>
    <w:rsid w:val="00437D0D"/>
    <w:rsid w:val="00437DDD"/>
    <w:rsid w:val="00437DF0"/>
    <w:rsid w:val="00437DF1"/>
    <w:rsid w:val="004401A6"/>
    <w:rsid w:val="0044076F"/>
    <w:rsid w:val="00440D01"/>
    <w:rsid w:val="00441C56"/>
    <w:rsid w:val="00442AB6"/>
    <w:rsid w:val="00443045"/>
    <w:rsid w:val="00444681"/>
    <w:rsid w:val="00444C71"/>
    <w:rsid w:val="00444EBC"/>
    <w:rsid w:val="004453F3"/>
    <w:rsid w:val="004454C6"/>
    <w:rsid w:val="00445668"/>
    <w:rsid w:val="004457DA"/>
    <w:rsid w:val="00445B70"/>
    <w:rsid w:val="00445EA2"/>
    <w:rsid w:val="00446679"/>
    <w:rsid w:val="00446737"/>
    <w:rsid w:val="00446FF6"/>
    <w:rsid w:val="0044705B"/>
    <w:rsid w:val="004478A0"/>
    <w:rsid w:val="004478CB"/>
    <w:rsid w:val="00451302"/>
    <w:rsid w:val="00452278"/>
    <w:rsid w:val="004524B9"/>
    <w:rsid w:val="00452CBB"/>
    <w:rsid w:val="00452CD3"/>
    <w:rsid w:val="0045313A"/>
    <w:rsid w:val="00453256"/>
    <w:rsid w:val="00453665"/>
    <w:rsid w:val="00453F05"/>
    <w:rsid w:val="00455281"/>
    <w:rsid w:val="00455A83"/>
    <w:rsid w:val="004564BF"/>
    <w:rsid w:val="00456506"/>
    <w:rsid w:val="004572FE"/>
    <w:rsid w:val="00457FB5"/>
    <w:rsid w:val="0046018E"/>
    <w:rsid w:val="00460873"/>
    <w:rsid w:val="00460974"/>
    <w:rsid w:val="00460BE7"/>
    <w:rsid w:val="00461532"/>
    <w:rsid w:val="0046222B"/>
    <w:rsid w:val="004622B6"/>
    <w:rsid w:val="00462582"/>
    <w:rsid w:val="00462765"/>
    <w:rsid w:val="00463710"/>
    <w:rsid w:val="00463733"/>
    <w:rsid w:val="00463F15"/>
    <w:rsid w:val="00463F60"/>
    <w:rsid w:val="0046404B"/>
    <w:rsid w:val="0046514E"/>
    <w:rsid w:val="00465F3B"/>
    <w:rsid w:val="0046633D"/>
    <w:rsid w:val="0046676E"/>
    <w:rsid w:val="00466C0A"/>
    <w:rsid w:val="004671B9"/>
    <w:rsid w:val="004673CD"/>
    <w:rsid w:val="00467618"/>
    <w:rsid w:val="00467B1F"/>
    <w:rsid w:val="00467D02"/>
    <w:rsid w:val="00470E3D"/>
    <w:rsid w:val="00471B7E"/>
    <w:rsid w:val="00471FE8"/>
    <w:rsid w:val="00472390"/>
    <w:rsid w:val="0047261A"/>
    <w:rsid w:val="004732FE"/>
    <w:rsid w:val="00473372"/>
    <w:rsid w:val="00473D59"/>
    <w:rsid w:val="004743A8"/>
    <w:rsid w:val="00475536"/>
    <w:rsid w:val="00476175"/>
    <w:rsid w:val="0047661F"/>
    <w:rsid w:val="00476C4A"/>
    <w:rsid w:val="00476D1D"/>
    <w:rsid w:val="00476D6B"/>
    <w:rsid w:val="00476EBF"/>
    <w:rsid w:val="00477621"/>
    <w:rsid w:val="004805ED"/>
    <w:rsid w:val="004806A6"/>
    <w:rsid w:val="004810BB"/>
    <w:rsid w:val="00481D8A"/>
    <w:rsid w:val="004824BD"/>
    <w:rsid w:val="00482A2C"/>
    <w:rsid w:val="004837A0"/>
    <w:rsid w:val="00483879"/>
    <w:rsid w:val="00483BE8"/>
    <w:rsid w:val="00483C61"/>
    <w:rsid w:val="00483F33"/>
    <w:rsid w:val="004846DB"/>
    <w:rsid w:val="004846F8"/>
    <w:rsid w:val="004847EB"/>
    <w:rsid w:val="00484CCC"/>
    <w:rsid w:val="0048505B"/>
    <w:rsid w:val="004853E7"/>
    <w:rsid w:val="004857A5"/>
    <w:rsid w:val="00486F5F"/>
    <w:rsid w:val="0048728B"/>
    <w:rsid w:val="004872FA"/>
    <w:rsid w:val="0048761D"/>
    <w:rsid w:val="0048761E"/>
    <w:rsid w:val="00487AE8"/>
    <w:rsid w:val="00487C60"/>
    <w:rsid w:val="00487D29"/>
    <w:rsid w:val="00490187"/>
    <w:rsid w:val="0049047D"/>
    <w:rsid w:val="00490CEA"/>
    <w:rsid w:val="00491139"/>
    <w:rsid w:val="00491BD2"/>
    <w:rsid w:val="00491C1E"/>
    <w:rsid w:val="00492C29"/>
    <w:rsid w:val="00492F29"/>
    <w:rsid w:val="0049317D"/>
    <w:rsid w:val="00493A6C"/>
    <w:rsid w:val="00493A81"/>
    <w:rsid w:val="00493DF1"/>
    <w:rsid w:val="00494207"/>
    <w:rsid w:val="004953D9"/>
    <w:rsid w:val="00495B8F"/>
    <w:rsid w:val="00496167"/>
    <w:rsid w:val="004961C0"/>
    <w:rsid w:val="00496220"/>
    <w:rsid w:val="00497A6F"/>
    <w:rsid w:val="00497F8F"/>
    <w:rsid w:val="004A0AA6"/>
    <w:rsid w:val="004A0C97"/>
    <w:rsid w:val="004A0D8B"/>
    <w:rsid w:val="004A0DF5"/>
    <w:rsid w:val="004A1297"/>
    <w:rsid w:val="004A136E"/>
    <w:rsid w:val="004A14F5"/>
    <w:rsid w:val="004A351E"/>
    <w:rsid w:val="004A3A4A"/>
    <w:rsid w:val="004A3C4A"/>
    <w:rsid w:val="004A3D83"/>
    <w:rsid w:val="004A4360"/>
    <w:rsid w:val="004A4777"/>
    <w:rsid w:val="004A4853"/>
    <w:rsid w:val="004A5832"/>
    <w:rsid w:val="004A5DA0"/>
    <w:rsid w:val="004A5E91"/>
    <w:rsid w:val="004A62C7"/>
    <w:rsid w:val="004A6C26"/>
    <w:rsid w:val="004A6DC7"/>
    <w:rsid w:val="004A76F8"/>
    <w:rsid w:val="004A77BD"/>
    <w:rsid w:val="004A7857"/>
    <w:rsid w:val="004A7FD9"/>
    <w:rsid w:val="004B0581"/>
    <w:rsid w:val="004B07ED"/>
    <w:rsid w:val="004B0847"/>
    <w:rsid w:val="004B0960"/>
    <w:rsid w:val="004B0A9F"/>
    <w:rsid w:val="004B0AC7"/>
    <w:rsid w:val="004B0B47"/>
    <w:rsid w:val="004B1165"/>
    <w:rsid w:val="004B1395"/>
    <w:rsid w:val="004B21A6"/>
    <w:rsid w:val="004B21F1"/>
    <w:rsid w:val="004B2652"/>
    <w:rsid w:val="004B29BB"/>
    <w:rsid w:val="004B2F30"/>
    <w:rsid w:val="004B3078"/>
    <w:rsid w:val="004B3F92"/>
    <w:rsid w:val="004B40F7"/>
    <w:rsid w:val="004B446C"/>
    <w:rsid w:val="004B45D7"/>
    <w:rsid w:val="004B4C64"/>
    <w:rsid w:val="004B4E46"/>
    <w:rsid w:val="004B558E"/>
    <w:rsid w:val="004B56AA"/>
    <w:rsid w:val="004B5E27"/>
    <w:rsid w:val="004B689C"/>
    <w:rsid w:val="004B7029"/>
    <w:rsid w:val="004B7778"/>
    <w:rsid w:val="004C0086"/>
    <w:rsid w:val="004C0114"/>
    <w:rsid w:val="004C042B"/>
    <w:rsid w:val="004C0690"/>
    <w:rsid w:val="004C07A6"/>
    <w:rsid w:val="004C0BCD"/>
    <w:rsid w:val="004C0D89"/>
    <w:rsid w:val="004C1B4F"/>
    <w:rsid w:val="004C1BDF"/>
    <w:rsid w:val="004C23DF"/>
    <w:rsid w:val="004C2622"/>
    <w:rsid w:val="004C2642"/>
    <w:rsid w:val="004C28D0"/>
    <w:rsid w:val="004C2DE6"/>
    <w:rsid w:val="004C3063"/>
    <w:rsid w:val="004C3552"/>
    <w:rsid w:val="004C3680"/>
    <w:rsid w:val="004C3749"/>
    <w:rsid w:val="004C3833"/>
    <w:rsid w:val="004C4451"/>
    <w:rsid w:val="004C45F3"/>
    <w:rsid w:val="004C479D"/>
    <w:rsid w:val="004C504A"/>
    <w:rsid w:val="004C578F"/>
    <w:rsid w:val="004C57ED"/>
    <w:rsid w:val="004C5C13"/>
    <w:rsid w:val="004C5EC2"/>
    <w:rsid w:val="004C6242"/>
    <w:rsid w:val="004C63F9"/>
    <w:rsid w:val="004C6AA3"/>
    <w:rsid w:val="004C6BDB"/>
    <w:rsid w:val="004C6FEC"/>
    <w:rsid w:val="004C754C"/>
    <w:rsid w:val="004C769E"/>
    <w:rsid w:val="004C77AF"/>
    <w:rsid w:val="004C77F4"/>
    <w:rsid w:val="004C7A79"/>
    <w:rsid w:val="004C7E8D"/>
    <w:rsid w:val="004D00D8"/>
    <w:rsid w:val="004D191C"/>
    <w:rsid w:val="004D1F93"/>
    <w:rsid w:val="004D20C3"/>
    <w:rsid w:val="004D2C40"/>
    <w:rsid w:val="004D35C1"/>
    <w:rsid w:val="004D3602"/>
    <w:rsid w:val="004D4A7D"/>
    <w:rsid w:val="004D5004"/>
    <w:rsid w:val="004D5B0B"/>
    <w:rsid w:val="004D6319"/>
    <w:rsid w:val="004D65D8"/>
    <w:rsid w:val="004D6AC3"/>
    <w:rsid w:val="004D6D70"/>
    <w:rsid w:val="004D777C"/>
    <w:rsid w:val="004D77D3"/>
    <w:rsid w:val="004D7BB4"/>
    <w:rsid w:val="004E013D"/>
    <w:rsid w:val="004E01F3"/>
    <w:rsid w:val="004E14FC"/>
    <w:rsid w:val="004E1C8F"/>
    <w:rsid w:val="004E1CCB"/>
    <w:rsid w:val="004E2149"/>
    <w:rsid w:val="004E24BD"/>
    <w:rsid w:val="004E257D"/>
    <w:rsid w:val="004E2706"/>
    <w:rsid w:val="004E3027"/>
    <w:rsid w:val="004E314E"/>
    <w:rsid w:val="004E3163"/>
    <w:rsid w:val="004E3523"/>
    <w:rsid w:val="004E3976"/>
    <w:rsid w:val="004E3A4E"/>
    <w:rsid w:val="004E3FC7"/>
    <w:rsid w:val="004E436A"/>
    <w:rsid w:val="004E45D7"/>
    <w:rsid w:val="004E5BEF"/>
    <w:rsid w:val="004E5F48"/>
    <w:rsid w:val="004E6891"/>
    <w:rsid w:val="004E72A2"/>
    <w:rsid w:val="004E7387"/>
    <w:rsid w:val="004E74D5"/>
    <w:rsid w:val="004E7691"/>
    <w:rsid w:val="004E7B99"/>
    <w:rsid w:val="004E7FB1"/>
    <w:rsid w:val="004F0001"/>
    <w:rsid w:val="004F06D1"/>
    <w:rsid w:val="004F0885"/>
    <w:rsid w:val="004F0DE3"/>
    <w:rsid w:val="004F1BDB"/>
    <w:rsid w:val="004F2013"/>
    <w:rsid w:val="004F28B5"/>
    <w:rsid w:val="004F301B"/>
    <w:rsid w:val="004F32C9"/>
    <w:rsid w:val="004F364F"/>
    <w:rsid w:val="004F3829"/>
    <w:rsid w:val="004F3A31"/>
    <w:rsid w:val="004F3FEE"/>
    <w:rsid w:val="004F408A"/>
    <w:rsid w:val="004F44AA"/>
    <w:rsid w:val="004F4D42"/>
    <w:rsid w:val="004F599F"/>
    <w:rsid w:val="004F62A6"/>
    <w:rsid w:val="004F6962"/>
    <w:rsid w:val="004F736E"/>
    <w:rsid w:val="004F73EF"/>
    <w:rsid w:val="004F7AA4"/>
    <w:rsid w:val="004F7E5B"/>
    <w:rsid w:val="00500C21"/>
    <w:rsid w:val="00500C2C"/>
    <w:rsid w:val="005012B3"/>
    <w:rsid w:val="005024A4"/>
    <w:rsid w:val="00502D0A"/>
    <w:rsid w:val="00503400"/>
    <w:rsid w:val="00504071"/>
    <w:rsid w:val="005040D4"/>
    <w:rsid w:val="005044B5"/>
    <w:rsid w:val="00504B28"/>
    <w:rsid w:val="00505B9A"/>
    <w:rsid w:val="00505E29"/>
    <w:rsid w:val="00505E66"/>
    <w:rsid w:val="005064CC"/>
    <w:rsid w:val="005065D1"/>
    <w:rsid w:val="00506A55"/>
    <w:rsid w:val="00506C29"/>
    <w:rsid w:val="00506CE2"/>
    <w:rsid w:val="0050728B"/>
    <w:rsid w:val="00507ACD"/>
    <w:rsid w:val="0051000F"/>
    <w:rsid w:val="0051014E"/>
    <w:rsid w:val="00510A8F"/>
    <w:rsid w:val="005118F7"/>
    <w:rsid w:val="005119AA"/>
    <w:rsid w:val="00511CF2"/>
    <w:rsid w:val="005120A5"/>
    <w:rsid w:val="00512114"/>
    <w:rsid w:val="00512751"/>
    <w:rsid w:val="005129A8"/>
    <w:rsid w:val="00512CFD"/>
    <w:rsid w:val="005131D3"/>
    <w:rsid w:val="00513231"/>
    <w:rsid w:val="005134C2"/>
    <w:rsid w:val="00513582"/>
    <w:rsid w:val="0051373A"/>
    <w:rsid w:val="00515142"/>
    <w:rsid w:val="005156BC"/>
    <w:rsid w:val="00516DA3"/>
    <w:rsid w:val="00516F1C"/>
    <w:rsid w:val="005171A8"/>
    <w:rsid w:val="00517277"/>
    <w:rsid w:val="0052017C"/>
    <w:rsid w:val="00520AB4"/>
    <w:rsid w:val="0052115D"/>
    <w:rsid w:val="00521355"/>
    <w:rsid w:val="00521E75"/>
    <w:rsid w:val="00523EE3"/>
    <w:rsid w:val="00524475"/>
    <w:rsid w:val="005245B8"/>
    <w:rsid w:val="005245FB"/>
    <w:rsid w:val="00524952"/>
    <w:rsid w:val="005265F8"/>
    <w:rsid w:val="00527384"/>
    <w:rsid w:val="0052775B"/>
    <w:rsid w:val="0052795F"/>
    <w:rsid w:val="00527F2B"/>
    <w:rsid w:val="005300C2"/>
    <w:rsid w:val="00530690"/>
    <w:rsid w:val="00530718"/>
    <w:rsid w:val="00530C9A"/>
    <w:rsid w:val="005318AE"/>
    <w:rsid w:val="00531AC1"/>
    <w:rsid w:val="00532270"/>
    <w:rsid w:val="005326E3"/>
    <w:rsid w:val="00532CE4"/>
    <w:rsid w:val="00533448"/>
    <w:rsid w:val="00533819"/>
    <w:rsid w:val="00533EA1"/>
    <w:rsid w:val="00534269"/>
    <w:rsid w:val="00534817"/>
    <w:rsid w:val="005348F9"/>
    <w:rsid w:val="00534FF5"/>
    <w:rsid w:val="005352EB"/>
    <w:rsid w:val="005355B4"/>
    <w:rsid w:val="005358C8"/>
    <w:rsid w:val="0053630F"/>
    <w:rsid w:val="005364BB"/>
    <w:rsid w:val="00536730"/>
    <w:rsid w:val="00536A6C"/>
    <w:rsid w:val="00536B9B"/>
    <w:rsid w:val="00536F9F"/>
    <w:rsid w:val="005370D3"/>
    <w:rsid w:val="00537162"/>
    <w:rsid w:val="005373D9"/>
    <w:rsid w:val="005400B2"/>
    <w:rsid w:val="00540165"/>
    <w:rsid w:val="005407D9"/>
    <w:rsid w:val="0054082C"/>
    <w:rsid w:val="00540A7F"/>
    <w:rsid w:val="00540ADA"/>
    <w:rsid w:val="00541E7C"/>
    <w:rsid w:val="005424F6"/>
    <w:rsid w:val="005424FA"/>
    <w:rsid w:val="00542FF2"/>
    <w:rsid w:val="00543A2F"/>
    <w:rsid w:val="00543D2F"/>
    <w:rsid w:val="00543FDC"/>
    <w:rsid w:val="0054420D"/>
    <w:rsid w:val="005444C3"/>
    <w:rsid w:val="0054454D"/>
    <w:rsid w:val="0054475D"/>
    <w:rsid w:val="0054494C"/>
    <w:rsid w:val="00544E73"/>
    <w:rsid w:val="00545035"/>
    <w:rsid w:val="005453F3"/>
    <w:rsid w:val="005457C2"/>
    <w:rsid w:val="0054588D"/>
    <w:rsid w:val="00545FD1"/>
    <w:rsid w:val="005461F7"/>
    <w:rsid w:val="005469CA"/>
    <w:rsid w:val="00546BCB"/>
    <w:rsid w:val="0054713B"/>
    <w:rsid w:val="005471A0"/>
    <w:rsid w:val="005511C8"/>
    <w:rsid w:val="00551527"/>
    <w:rsid w:val="00551877"/>
    <w:rsid w:val="005519F0"/>
    <w:rsid w:val="00551F9E"/>
    <w:rsid w:val="00552149"/>
    <w:rsid w:val="00552487"/>
    <w:rsid w:val="00552E3E"/>
    <w:rsid w:val="00553883"/>
    <w:rsid w:val="0055425E"/>
    <w:rsid w:val="00554382"/>
    <w:rsid w:val="00555B9A"/>
    <w:rsid w:val="00555BD0"/>
    <w:rsid w:val="00555E2C"/>
    <w:rsid w:val="00555F54"/>
    <w:rsid w:val="00556F80"/>
    <w:rsid w:val="00557834"/>
    <w:rsid w:val="00557D64"/>
    <w:rsid w:val="005607A9"/>
    <w:rsid w:val="00560F32"/>
    <w:rsid w:val="0056197F"/>
    <w:rsid w:val="005627B7"/>
    <w:rsid w:val="00562E48"/>
    <w:rsid w:val="00563EFA"/>
    <w:rsid w:val="005641AB"/>
    <w:rsid w:val="00564360"/>
    <w:rsid w:val="00564A4D"/>
    <w:rsid w:val="00564AC6"/>
    <w:rsid w:val="00564B89"/>
    <w:rsid w:val="00564DAF"/>
    <w:rsid w:val="00565647"/>
    <w:rsid w:val="00565A2A"/>
    <w:rsid w:val="00565B28"/>
    <w:rsid w:val="00565D14"/>
    <w:rsid w:val="0056602B"/>
    <w:rsid w:val="0056603C"/>
    <w:rsid w:val="00566181"/>
    <w:rsid w:val="005668DD"/>
    <w:rsid w:val="00566BBC"/>
    <w:rsid w:val="00567291"/>
    <w:rsid w:val="0056730B"/>
    <w:rsid w:val="005674A8"/>
    <w:rsid w:val="005674B3"/>
    <w:rsid w:val="00567601"/>
    <w:rsid w:val="0057069F"/>
    <w:rsid w:val="005714FB"/>
    <w:rsid w:val="005719C5"/>
    <w:rsid w:val="00571A9B"/>
    <w:rsid w:val="00571CAE"/>
    <w:rsid w:val="00572A81"/>
    <w:rsid w:val="0057336D"/>
    <w:rsid w:val="00573787"/>
    <w:rsid w:val="00573EF7"/>
    <w:rsid w:val="00574384"/>
    <w:rsid w:val="00574668"/>
    <w:rsid w:val="00574958"/>
    <w:rsid w:val="00574EA0"/>
    <w:rsid w:val="005750C2"/>
    <w:rsid w:val="005755C0"/>
    <w:rsid w:val="005759E6"/>
    <w:rsid w:val="00575ED9"/>
    <w:rsid w:val="00576622"/>
    <w:rsid w:val="005770B6"/>
    <w:rsid w:val="00577219"/>
    <w:rsid w:val="00577DF1"/>
    <w:rsid w:val="00580108"/>
    <w:rsid w:val="00581192"/>
    <w:rsid w:val="005813EE"/>
    <w:rsid w:val="0058156F"/>
    <w:rsid w:val="00581AE4"/>
    <w:rsid w:val="00581AF8"/>
    <w:rsid w:val="00581BFF"/>
    <w:rsid w:val="00581CC7"/>
    <w:rsid w:val="00581F73"/>
    <w:rsid w:val="00582D7B"/>
    <w:rsid w:val="005832B8"/>
    <w:rsid w:val="005833E8"/>
    <w:rsid w:val="005839B2"/>
    <w:rsid w:val="00583B22"/>
    <w:rsid w:val="00584C23"/>
    <w:rsid w:val="00584C6F"/>
    <w:rsid w:val="00585A3D"/>
    <w:rsid w:val="00585B06"/>
    <w:rsid w:val="0058673F"/>
    <w:rsid w:val="00586DA3"/>
    <w:rsid w:val="00586F15"/>
    <w:rsid w:val="00586F32"/>
    <w:rsid w:val="00587804"/>
    <w:rsid w:val="00587B3D"/>
    <w:rsid w:val="00590CDE"/>
    <w:rsid w:val="00590E86"/>
    <w:rsid w:val="00590F99"/>
    <w:rsid w:val="00591ED2"/>
    <w:rsid w:val="00592849"/>
    <w:rsid w:val="00592B9D"/>
    <w:rsid w:val="00593063"/>
    <w:rsid w:val="0059326F"/>
    <w:rsid w:val="005933DE"/>
    <w:rsid w:val="005934BE"/>
    <w:rsid w:val="0059479E"/>
    <w:rsid w:val="005947A7"/>
    <w:rsid w:val="00594B56"/>
    <w:rsid w:val="00594DB4"/>
    <w:rsid w:val="00594F46"/>
    <w:rsid w:val="0059533C"/>
    <w:rsid w:val="005954FA"/>
    <w:rsid w:val="00595E28"/>
    <w:rsid w:val="0059664F"/>
    <w:rsid w:val="005967E9"/>
    <w:rsid w:val="00596CC5"/>
    <w:rsid w:val="00596DB7"/>
    <w:rsid w:val="00596E81"/>
    <w:rsid w:val="005973CF"/>
    <w:rsid w:val="005A0D06"/>
    <w:rsid w:val="005A0D09"/>
    <w:rsid w:val="005A1131"/>
    <w:rsid w:val="005A118C"/>
    <w:rsid w:val="005A152D"/>
    <w:rsid w:val="005A1C95"/>
    <w:rsid w:val="005A1CBA"/>
    <w:rsid w:val="005A1CFB"/>
    <w:rsid w:val="005A217B"/>
    <w:rsid w:val="005A22E9"/>
    <w:rsid w:val="005A2644"/>
    <w:rsid w:val="005A266C"/>
    <w:rsid w:val="005A2BA8"/>
    <w:rsid w:val="005A314B"/>
    <w:rsid w:val="005A3ACD"/>
    <w:rsid w:val="005A3C48"/>
    <w:rsid w:val="005A4672"/>
    <w:rsid w:val="005A4DBB"/>
    <w:rsid w:val="005A58D1"/>
    <w:rsid w:val="005A5C04"/>
    <w:rsid w:val="005A6912"/>
    <w:rsid w:val="005A6FAB"/>
    <w:rsid w:val="005A7B66"/>
    <w:rsid w:val="005B0DB6"/>
    <w:rsid w:val="005B149D"/>
    <w:rsid w:val="005B1E68"/>
    <w:rsid w:val="005B2343"/>
    <w:rsid w:val="005B26F0"/>
    <w:rsid w:val="005B2787"/>
    <w:rsid w:val="005B29FB"/>
    <w:rsid w:val="005B39A8"/>
    <w:rsid w:val="005B3EED"/>
    <w:rsid w:val="005B3FFC"/>
    <w:rsid w:val="005B444B"/>
    <w:rsid w:val="005B4885"/>
    <w:rsid w:val="005B49D7"/>
    <w:rsid w:val="005B4E47"/>
    <w:rsid w:val="005B5B94"/>
    <w:rsid w:val="005B5DC5"/>
    <w:rsid w:val="005B5F6D"/>
    <w:rsid w:val="005B668D"/>
    <w:rsid w:val="005B6B69"/>
    <w:rsid w:val="005B6FFA"/>
    <w:rsid w:val="005B74AA"/>
    <w:rsid w:val="005B7F06"/>
    <w:rsid w:val="005C0222"/>
    <w:rsid w:val="005C053D"/>
    <w:rsid w:val="005C060F"/>
    <w:rsid w:val="005C06AE"/>
    <w:rsid w:val="005C0DC8"/>
    <w:rsid w:val="005C0FC3"/>
    <w:rsid w:val="005C117A"/>
    <w:rsid w:val="005C15D4"/>
    <w:rsid w:val="005C1725"/>
    <w:rsid w:val="005C1BB0"/>
    <w:rsid w:val="005C2E61"/>
    <w:rsid w:val="005C3273"/>
    <w:rsid w:val="005C3634"/>
    <w:rsid w:val="005C369B"/>
    <w:rsid w:val="005C39D2"/>
    <w:rsid w:val="005C3ADC"/>
    <w:rsid w:val="005C3B69"/>
    <w:rsid w:val="005C3C1A"/>
    <w:rsid w:val="005C41F1"/>
    <w:rsid w:val="005C446B"/>
    <w:rsid w:val="005C47BD"/>
    <w:rsid w:val="005C548E"/>
    <w:rsid w:val="005C564D"/>
    <w:rsid w:val="005C56AA"/>
    <w:rsid w:val="005C5E35"/>
    <w:rsid w:val="005C5EC7"/>
    <w:rsid w:val="005C69D0"/>
    <w:rsid w:val="005C6C9A"/>
    <w:rsid w:val="005C788A"/>
    <w:rsid w:val="005C7A7F"/>
    <w:rsid w:val="005C7D44"/>
    <w:rsid w:val="005D0155"/>
    <w:rsid w:val="005D0ADB"/>
    <w:rsid w:val="005D128F"/>
    <w:rsid w:val="005D1369"/>
    <w:rsid w:val="005D1783"/>
    <w:rsid w:val="005D1893"/>
    <w:rsid w:val="005D1B04"/>
    <w:rsid w:val="005D1DFD"/>
    <w:rsid w:val="005D2466"/>
    <w:rsid w:val="005D2633"/>
    <w:rsid w:val="005D2922"/>
    <w:rsid w:val="005D338E"/>
    <w:rsid w:val="005D3C4C"/>
    <w:rsid w:val="005D464E"/>
    <w:rsid w:val="005D4961"/>
    <w:rsid w:val="005D4CAF"/>
    <w:rsid w:val="005D4FB9"/>
    <w:rsid w:val="005D50EC"/>
    <w:rsid w:val="005D598D"/>
    <w:rsid w:val="005D5F5A"/>
    <w:rsid w:val="005D6A0A"/>
    <w:rsid w:val="005D6A8C"/>
    <w:rsid w:val="005D6BC7"/>
    <w:rsid w:val="005D6BF0"/>
    <w:rsid w:val="005D73B4"/>
    <w:rsid w:val="005D7810"/>
    <w:rsid w:val="005D795D"/>
    <w:rsid w:val="005D7E54"/>
    <w:rsid w:val="005E0092"/>
    <w:rsid w:val="005E0761"/>
    <w:rsid w:val="005E0FF2"/>
    <w:rsid w:val="005E1206"/>
    <w:rsid w:val="005E166F"/>
    <w:rsid w:val="005E1A9E"/>
    <w:rsid w:val="005E1C77"/>
    <w:rsid w:val="005E283A"/>
    <w:rsid w:val="005E2A92"/>
    <w:rsid w:val="005E3EA7"/>
    <w:rsid w:val="005E4829"/>
    <w:rsid w:val="005E5718"/>
    <w:rsid w:val="005E5B5B"/>
    <w:rsid w:val="005E62BE"/>
    <w:rsid w:val="005E7354"/>
    <w:rsid w:val="005E7B51"/>
    <w:rsid w:val="005E7D8B"/>
    <w:rsid w:val="005F0688"/>
    <w:rsid w:val="005F0A72"/>
    <w:rsid w:val="005F0AE1"/>
    <w:rsid w:val="005F1D9D"/>
    <w:rsid w:val="005F20A8"/>
    <w:rsid w:val="005F24AB"/>
    <w:rsid w:val="005F3261"/>
    <w:rsid w:val="005F3496"/>
    <w:rsid w:val="005F3BC6"/>
    <w:rsid w:val="005F4038"/>
    <w:rsid w:val="005F4946"/>
    <w:rsid w:val="005F58C5"/>
    <w:rsid w:val="005F5C1D"/>
    <w:rsid w:val="005F5FDA"/>
    <w:rsid w:val="005F6045"/>
    <w:rsid w:val="005F6D8F"/>
    <w:rsid w:val="005F6FD0"/>
    <w:rsid w:val="005F72C8"/>
    <w:rsid w:val="005F731D"/>
    <w:rsid w:val="005F7458"/>
    <w:rsid w:val="005F77D1"/>
    <w:rsid w:val="005F788E"/>
    <w:rsid w:val="005F7FF8"/>
    <w:rsid w:val="006005BB"/>
    <w:rsid w:val="00600AAF"/>
    <w:rsid w:val="00600B42"/>
    <w:rsid w:val="00600F3C"/>
    <w:rsid w:val="00601142"/>
    <w:rsid w:val="00601174"/>
    <w:rsid w:val="006012B1"/>
    <w:rsid w:val="00601415"/>
    <w:rsid w:val="006014D8"/>
    <w:rsid w:val="006018A8"/>
    <w:rsid w:val="00601E04"/>
    <w:rsid w:val="00601F34"/>
    <w:rsid w:val="00602119"/>
    <w:rsid w:val="00602162"/>
    <w:rsid w:val="0060276C"/>
    <w:rsid w:val="00602FA2"/>
    <w:rsid w:val="00602FCC"/>
    <w:rsid w:val="00603140"/>
    <w:rsid w:val="00603488"/>
    <w:rsid w:val="006037A9"/>
    <w:rsid w:val="006039CF"/>
    <w:rsid w:val="00603BC4"/>
    <w:rsid w:val="00603DBB"/>
    <w:rsid w:val="00603E0A"/>
    <w:rsid w:val="006048FB"/>
    <w:rsid w:val="00605A84"/>
    <w:rsid w:val="00605D72"/>
    <w:rsid w:val="00606FCF"/>
    <w:rsid w:val="00607A89"/>
    <w:rsid w:val="00607B5C"/>
    <w:rsid w:val="00607C16"/>
    <w:rsid w:val="00607DE2"/>
    <w:rsid w:val="006102C3"/>
    <w:rsid w:val="00610780"/>
    <w:rsid w:val="006108C0"/>
    <w:rsid w:val="0061110A"/>
    <w:rsid w:val="006128EB"/>
    <w:rsid w:val="00613366"/>
    <w:rsid w:val="00613FD6"/>
    <w:rsid w:val="00614195"/>
    <w:rsid w:val="00614471"/>
    <w:rsid w:val="0061452E"/>
    <w:rsid w:val="006156C8"/>
    <w:rsid w:val="006157A9"/>
    <w:rsid w:val="00616226"/>
    <w:rsid w:val="006167C4"/>
    <w:rsid w:val="00616D4D"/>
    <w:rsid w:val="0061795F"/>
    <w:rsid w:val="00617CC9"/>
    <w:rsid w:val="00617D5C"/>
    <w:rsid w:val="00617F81"/>
    <w:rsid w:val="00620A13"/>
    <w:rsid w:val="00620C27"/>
    <w:rsid w:val="00620CE4"/>
    <w:rsid w:val="006210B3"/>
    <w:rsid w:val="006214BA"/>
    <w:rsid w:val="00621752"/>
    <w:rsid w:val="00621D1A"/>
    <w:rsid w:val="00621D53"/>
    <w:rsid w:val="00621D6E"/>
    <w:rsid w:val="00622088"/>
    <w:rsid w:val="00622918"/>
    <w:rsid w:val="00622C1C"/>
    <w:rsid w:val="00622F7B"/>
    <w:rsid w:val="006232D5"/>
    <w:rsid w:val="006232DB"/>
    <w:rsid w:val="006235BD"/>
    <w:rsid w:val="006235D4"/>
    <w:rsid w:val="00623C45"/>
    <w:rsid w:val="0062434F"/>
    <w:rsid w:val="0062449B"/>
    <w:rsid w:val="00624816"/>
    <w:rsid w:val="00625015"/>
    <w:rsid w:val="006267A5"/>
    <w:rsid w:val="0062686A"/>
    <w:rsid w:val="00627699"/>
    <w:rsid w:val="00627A35"/>
    <w:rsid w:val="0063011A"/>
    <w:rsid w:val="006306BC"/>
    <w:rsid w:val="00631701"/>
    <w:rsid w:val="006317AD"/>
    <w:rsid w:val="00631A97"/>
    <w:rsid w:val="00632011"/>
    <w:rsid w:val="006321E8"/>
    <w:rsid w:val="00632A2C"/>
    <w:rsid w:val="006333BB"/>
    <w:rsid w:val="00633C09"/>
    <w:rsid w:val="00634349"/>
    <w:rsid w:val="00634390"/>
    <w:rsid w:val="00634BE6"/>
    <w:rsid w:val="0063535B"/>
    <w:rsid w:val="00635607"/>
    <w:rsid w:val="00635F1E"/>
    <w:rsid w:val="0063636C"/>
    <w:rsid w:val="00636544"/>
    <w:rsid w:val="00636AF5"/>
    <w:rsid w:val="006370A1"/>
    <w:rsid w:val="00637257"/>
    <w:rsid w:val="00637795"/>
    <w:rsid w:val="00637F04"/>
    <w:rsid w:val="00637FA9"/>
    <w:rsid w:val="00640573"/>
    <w:rsid w:val="0064193B"/>
    <w:rsid w:val="00641DEE"/>
    <w:rsid w:val="00641EBB"/>
    <w:rsid w:val="0064210F"/>
    <w:rsid w:val="00642307"/>
    <w:rsid w:val="00642378"/>
    <w:rsid w:val="00642FBA"/>
    <w:rsid w:val="00643735"/>
    <w:rsid w:val="00643772"/>
    <w:rsid w:val="00643C77"/>
    <w:rsid w:val="00644A59"/>
    <w:rsid w:val="00644C3D"/>
    <w:rsid w:val="0064557A"/>
    <w:rsid w:val="00645B20"/>
    <w:rsid w:val="00645B23"/>
    <w:rsid w:val="00645B40"/>
    <w:rsid w:val="00645C70"/>
    <w:rsid w:val="00645F92"/>
    <w:rsid w:val="00646185"/>
    <w:rsid w:val="00646B06"/>
    <w:rsid w:val="00646EAD"/>
    <w:rsid w:val="0064720E"/>
    <w:rsid w:val="006474C6"/>
    <w:rsid w:val="006475A9"/>
    <w:rsid w:val="00650269"/>
    <w:rsid w:val="0065048D"/>
    <w:rsid w:val="00651248"/>
    <w:rsid w:val="00651DF0"/>
    <w:rsid w:val="00652206"/>
    <w:rsid w:val="006523FD"/>
    <w:rsid w:val="006524E5"/>
    <w:rsid w:val="0065365D"/>
    <w:rsid w:val="00653685"/>
    <w:rsid w:val="00654264"/>
    <w:rsid w:val="00654F55"/>
    <w:rsid w:val="006551BA"/>
    <w:rsid w:val="006556F8"/>
    <w:rsid w:val="00655A56"/>
    <w:rsid w:val="00655EB3"/>
    <w:rsid w:val="006566C7"/>
    <w:rsid w:val="00657633"/>
    <w:rsid w:val="00657D63"/>
    <w:rsid w:val="006602D4"/>
    <w:rsid w:val="006603D7"/>
    <w:rsid w:val="0066042D"/>
    <w:rsid w:val="00660533"/>
    <w:rsid w:val="00660D6D"/>
    <w:rsid w:val="00660EBB"/>
    <w:rsid w:val="00661210"/>
    <w:rsid w:val="006618AF"/>
    <w:rsid w:val="00661A2D"/>
    <w:rsid w:val="00661C31"/>
    <w:rsid w:val="00662388"/>
    <w:rsid w:val="006634E6"/>
    <w:rsid w:val="006635E2"/>
    <w:rsid w:val="00663B49"/>
    <w:rsid w:val="00664E6B"/>
    <w:rsid w:val="00664F22"/>
    <w:rsid w:val="00664F73"/>
    <w:rsid w:val="00664FC9"/>
    <w:rsid w:val="00665B6A"/>
    <w:rsid w:val="006665B1"/>
    <w:rsid w:val="006669CE"/>
    <w:rsid w:val="006670C2"/>
    <w:rsid w:val="00667221"/>
    <w:rsid w:val="00667249"/>
    <w:rsid w:val="0066728A"/>
    <w:rsid w:val="00667387"/>
    <w:rsid w:val="00670327"/>
    <w:rsid w:val="0067048A"/>
    <w:rsid w:val="00670600"/>
    <w:rsid w:val="00670BCD"/>
    <w:rsid w:val="00670C3C"/>
    <w:rsid w:val="00670E70"/>
    <w:rsid w:val="006712C2"/>
    <w:rsid w:val="00671920"/>
    <w:rsid w:val="00672019"/>
    <w:rsid w:val="0067201D"/>
    <w:rsid w:val="006731F4"/>
    <w:rsid w:val="006732F3"/>
    <w:rsid w:val="00673582"/>
    <w:rsid w:val="00673DAE"/>
    <w:rsid w:val="00673F35"/>
    <w:rsid w:val="00674131"/>
    <w:rsid w:val="006746C1"/>
    <w:rsid w:val="0067519A"/>
    <w:rsid w:val="00675245"/>
    <w:rsid w:val="00676763"/>
    <w:rsid w:val="00676B96"/>
    <w:rsid w:val="00676D1B"/>
    <w:rsid w:val="00677044"/>
    <w:rsid w:val="006777FF"/>
    <w:rsid w:val="00677CE1"/>
    <w:rsid w:val="006803C5"/>
    <w:rsid w:val="00680AB1"/>
    <w:rsid w:val="00680CA3"/>
    <w:rsid w:val="006810AB"/>
    <w:rsid w:val="00681127"/>
    <w:rsid w:val="0068152C"/>
    <w:rsid w:val="006817D3"/>
    <w:rsid w:val="006823AE"/>
    <w:rsid w:val="00682AAC"/>
    <w:rsid w:val="00683A26"/>
    <w:rsid w:val="00683F8F"/>
    <w:rsid w:val="00684F59"/>
    <w:rsid w:val="00684F9F"/>
    <w:rsid w:val="00685332"/>
    <w:rsid w:val="00685AD1"/>
    <w:rsid w:val="00685B62"/>
    <w:rsid w:val="00685D80"/>
    <w:rsid w:val="006861C6"/>
    <w:rsid w:val="0068641D"/>
    <w:rsid w:val="0068658B"/>
    <w:rsid w:val="00686A53"/>
    <w:rsid w:val="00686B27"/>
    <w:rsid w:val="00686C4F"/>
    <w:rsid w:val="006870BC"/>
    <w:rsid w:val="006873ED"/>
    <w:rsid w:val="00687715"/>
    <w:rsid w:val="006879BC"/>
    <w:rsid w:val="00687C22"/>
    <w:rsid w:val="00687D02"/>
    <w:rsid w:val="00690339"/>
    <w:rsid w:val="00690EA5"/>
    <w:rsid w:val="00690F2D"/>
    <w:rsid w:val="0069180F"/>
    <w:rsid w:val="00691B87"/>
    <w:rsid w:val="00691E78"/>
    <w:rsid w:val="0069220F"/>
    <w:rsid w:val="006922AF"/>
    <w:rsid w:val="0069278D"/>
    <w:rsid w:val="006930A8"/>
    <w:rsid w:val="006930DB"/>
    <w:rsid w:val="006930EC"/>
    <w:rsid w:val="0069344A"/>
    <w:rsid w:val="006934C4"/>
    <w:rsid w:val="00693943"/>
    <w:rsid w:val="00693A96"/>
    <w:rsid w:val="00694036"/>
    <w:rsid w:val="00694213"/>
    <w:rsid w:val="00694546"/>
    <w:rsid w:val="006945DB"/>
    <w:rsid w:val="006949D1"/>
    <w:rsid w:val="00694D87"/>
    <w:rsid w:val="0069544C"/>
    <w:rsid w:val="00695621"/>
    <w:rsid w:val="00696162"/>
    <w:rsid w:val="0069629E"/>
    <w:rsid w:val="00696361"/>
    <w:rsid w:val="00696865"/>
    <w:rsid w:val="00696D6C"/>
    <w:rsid w:val="00696F6B"/>
    <w:rsid w:val="00697006"/>
    <w:rsid w:val="00697521"/>
    <w:rsid w:val="00697D77"/>
    <w:rsid w:val="00697DCF"/>
    <w:rsid w:val="006A0316"/>
    <w:rsid w:val="006A032A"/>
    <w:rsid w:val="006A0335"/>
    <w:rsid w:val="006A0590"/>
    <w:rsid w:val="006A0B16"/>
    <w:rsid w:val="006A1249"/>
    <w:rsid w:val="006A15EB"/>
    <w:rsid w:val="006A197F"/>
    <w:rsid w:val="006A21AE"/>
    <w:rsid w:val="006A2553"/>
    <w:rsid w:val="006A282A"/>
    <w:rsid w:val="006A3133"/>
    <w:rsid w:val="006A399D"/>
    <w:rsid w:val="006A404D"/>
    <w:rsid w:val="006A40A2"/>
    <w:rsid w:val="006A40ED"/>
    <w:rsid w:val="006A4416"/>
    <w:rsid w:val="006A4714"/>
    <w:rsid w:val="006A4A1F"/>
    <w:rsid w:val="006A4A25"/>
    <w:rsid w:val="006A52E2"/>
    <w:rsid w:val="006A53DA"/>
    <w:rsid w:val="006A5846"/>
    <w:rsid w:val="006A587A"/>
    <w:rsid w:val="006A5E06"/>
    <w:rsid w:val="006A621A"/>
    <w:rsid w:val="006A654E"/>
    <w:rsid w:val="006A68C4"/>
    <w:rsid w:val="006A6D79"/>
    <w:rsid w:val="006A709A"/>
    <w:rsid w:val="006A71D8"/>
    <w:rsid w:val="006A7F00"/>
    <w:rsid w:val="006B001E"/>
    <w:rsid w:val="006B0436"/>
    <w:rsid w:val="006B057E"/>
    <w:rsid w:val="006B103B"/>
    <w:rsid w:val="006B1673"/>
    <w:rsid w:val="006B2273"/>
    <w:rsid w:val="006B2665"/>
    <w:rsid w:val="006B278A"/>
    <w:rsid w:val="006B2B25"/>
    <w:rsid w:val="006B3388"/>
    <w:rsid w:val="006B35B7"/>
    <w:rsid w:val="006B37FE"/>
    <w:rsid w:val="006B42BB"/>
    <w:rsid w:val="006B4397"/>
    <w:rsid w:val="006B46C2"/>
    <w:rsid w:val="006B536B"/>
    <w:rsid w:val="006B55A1"/>
    <w:rsid w:val="006B5976"/>
    <w:rsid w:val="006B5ADF"/>
    <w:rsid w:val="006B5BFA"/>
    <w:rsid w:val="006B5D89"/>
    <w:rsid w:val="006B5E0A"/>
    <w:rsid w:val="006B5FD6"/>
    <w:rsid w:val="006B609C"/>
    <w:rsid w:val="006B662C"/>
    <w:rsid w:val="006B6C72"/>
    <w:rsid w:val="006B6CEA"/>
    <w:rsid w:val="006B6D59"/>
    <w:rsid w:val="006B6ED4"/>
    <w:rsid w:val="006B719F"/>
    <w:rsid w:val="006C05D6"/>
    <w:rsid w:val="006C079A"/>
    <w:rsid w:val="006C07D9"/>
    <w:rsid w:val="006C09FE"/>
    <w:rsid w:val="006C1AC2"/>
    <w:rsid w:val="006C1AEC"/>
    <w:rsid w:val="006C1CB0"/>
    <w:rsid w:val="006C1E62"/>
    <w:rsid w:val="006C200E"/>
    <w:rsid w:val="006C21F2"/>
    <w:rsid w:val="006C30CA"/>
    <w:rsid w:val="006C38E5"/>
    <w:rsid w:val="006C3AC5"/>
    <w:rsid w:val="006C3B68"/>
    <w:rsid w:val="006C42D6"/>
    <w:rsid w:val="006C4529"/>
    <w:rsid w:val="006C49FE"/>
    <w:rsid w:val="006C4CE4"/>
    <w:rsid w:val="006C55CE"/>
    <w:rsid w:val="006C5746"/>
    <w:rsid w:val="006C5C5F"/>
    <w:rsid w:val="006C5F49"/>
    <w:rsid w:val="006C61FA"/>
    <w:rsid w:val="006C67EC"/>
    <w:rsid w:val="006C6BC6"/>
    <w:rsid w:val="006C72AB"/>
    <w:rsid w:val="006D0036"/>
    <w:rsid w:val="006D027F"/>
    <w:rsid w:val="006D085B"/>
    <w:rsid w:val="006D0BD4"/>
    <w:rsid w:val="006D13BA"/>
    <w:rsid w:val="006D1616"/>
    <w:rsid w:val="006D1FD2"/>
    <w:rsid w:val="006D256F"/>
    <w:rsid w:val="006D2E7B"/>
    <w:rsid w:val="006D44BB"/>
    <w:rsid w:val="006D4986"/>
    <w:rsid w:val="006D5328"/>
    <w:rsid w:val="006D5580"/>
    <w:rsid w:val="006D5AC9"/>
    <w:rsid w:val="006D6AF9"/>
    <w:rsid w:val="006D75C3"/>
    <w:rsid w:val="006D771B"/>
    <w:rsid w:val="006D7E7B"/>
    <w:rsid w:val="006E0654"/>
    <w:rsid w:val="006E0823"/>
    <w:rsid w:val="006E0D52"/>
    <w:rsid w:val="006E145F"/>
    <w:rsid w:val="006E179C"/>
    <w:rsid w:val="006E1AD3"/>
    <w:rsid w:val="006E1BE7"/>
    <w:rsid w:val="006E223C"/>
    <w:rsid w:val="006E237A"/>
    <w:rsid w:val="006E2660"/>
    <w:rsid w:val="006E3E24"/>
    <w:rsid w:val="006E4257"/>
    <w:rsid w:val="006E43CF"/>
    <w:rsid w:val="006E4D27"/>
    <w:rsid w:val="006E51F3"/>
    <w:rsid w:val="006E5212"/>
    <w:rsid w:val="006E5BE7"/>
    <w:rsid w:val="006E5C22"/>
    <w:rsid w:val="006E5C31"/>
    <w:rsid w:val="006E6A5E"/>
    <w:rsid w:val="006E6ED9"/>
    <w:rsid w:val="006E6FF2"/>
    <w:rsid w:val="006E7C15"/>
    <w:rsid w:val="006F0246"/>
    <w:rsid w:val="006F0415"/>
    <w:rsid w:val="006F1531"/>
    <w:rsid w:val="006F18F9"/>
    <w:rsid w:val="006F1B15"/>
    <w:rsid w:val="006F1E2E"/>
    <w:rsid w:val="006F221A"/>
    <w:rsid w:val="006F23F7"/>
    <w:rsid w:val="006F2FB0"/>
    <w:rsid w:val="006F326C"/>
    <w:rsid w:val="006F3C0D"/>
    <w:rsid w:val="006F43AE"/>
    <w:rsid w:val="006F4799"/>
    <w:rsid w:val="006F4BE7"/>
    <w:rsid w:val="006F5EF5"/>
    <w:rsid w:val="006F60EE"/>
    <w:rsid w:val="006F6477"/>
    <w:rsid w:val="006F66B3"/>
    <w:rsid w:val="006F6A97"/>
    <w:rsid w:val="006F7266"/>
    <w:rsid w:val="006F737B"/>
    <w:rsid w:val="006F7937"/>
    <w:rsid w:val="006F7E2B"/>
    <w:rsid w:val="00700051"/>
    <w:rsid w:val="0070056B"/>
    <w:rsid w:val="00700B18"/>
    <w:rsid w:val="00700EFA"/>
    <w:rsid w:val="00700FBD"/>
    <w:rsid w:val="0070135E"/>
    <w:rsid w:val="00701F72"/>
    <w:rsid w:val="00702133"/>
    <w:rsid w:val="00702257"/>
    <w:rsid w:val="00702FC5"/>
    <w:rsid w:val="007034BD"/>
    <w:rsid w:val="0070364E"/>
    <w:rsid w:val="00703EAA"/>
    <w:rsid w:val="00703F11"/>
    <w:rsid w:val="0070434C"/>
    <w:rsid w:val="00704743"/>
    <w:rsid w:val="00704EDC"/>
    <w:rsid w:val="007054B7"/>
    <w:rsid w:val="0070552A"/>
    <w:rsid w:val="00705C15"/>
    <w:rsid w:val="00706198"/>
    <w:rsid w:val="00706865"/>
    <w:rsid w:val="00706A62"/>
    <w:rsid w:val="00706D8A"/>
    <w:rsid w:val="00707437"/>
    <w:rsid w:val="007075B5"/>
    <w:rsid w:val="00707D43"/>
    <w:rsid w:val="007101EC"/>
    <w:rsid w:val="007104D8"/>
    <w:rsid w:val="00710B45"/>
    <w:rsid w:val="00710D10"/>
    <w:rsid w:val="007117F0"/>
    <w:rsid w:val="00711BA5"/>
    <w:rsid w:val="00711DF0"/>
    <w:rsid w:val="0071213C"/>
    <w:rsid w:val="00712404"/>
    <w:rsid w:val="007131D0"/>
    <w:rsid w:val="00713DD5"/>
    <w:rsid w:val="00713E3D"/>
    <w:rsid w:val="007144AD"/>
    <w:rsid w:val="007155F8"/>
    <w:rsid w:val="00715986"/>
    <w:rsid w:val="007166CE"/>
    <w:rsid w:val="00716A90"/>
    <w:rsid w:val="00716DFA"/>
    <w:rsid w:val="00716E04"/>
    <w:rsid w:val="007171B1"/>
    <w:rsid w:val="00717CF1"/>
    <w:rsid w:val="00717D39"/>
    <w:rsid w:val="00717D7D"/>
    <w:rsid w:val="007200D5"/>
    <w:rsid w:val="0072051B"/>
    <w:rsid w:val="00721649"/>
    <w:rsid w:val="00721B0D"/>
    <w:rsid w:val="00721D8D"/>
    <w:rsid w:val="00721F6A"/>
    <w:rsid w:val="0072252B"/>
    <w:rsid w:val="00722643"/>
    <w:rsid w:val="007226FB"/>
    <w:rsid w:val="00722B46"/>
    <w:rsid w:val="00722D31"/>
    <w:rsid w:val="00723160"/>
    <w:rsid w:val="00724EC8"/>
    <w:rsid w:val="007250A3"/>
    <w:rsid w:val="007257E3"/>
    <w:rsid w:val="007259E0"/>
    <w:rsid w:val="0072616E"/>
    <w:rsid w:val="00727BD9"/>
    <w:rsid w:val="00727E00"/>
    <w:rsid w:val="00730223"/>
    <w:rsid w:val="00731456"/>
    <w:rsid w:val="00731760"/>
    <w:rsid w:val="007317A9"/>
    <w:rsid w:val="00731948"/>
    <w:rsid w:val="007327B1"/>
    <w:rsid w:val="00732EFF"/>
    <w:rsid w:val="00733010"/>
    <w:rsid w:val="00733121"/>
    <w:rsid w:val="00733315"/>
    <w:rsid w:val="007333FA"/>
    <w:rsid w:val="00733533"/>
    <w:rsid w:val="007335CF"/>
    <w:rsid w:val="007338D6"/>
    <w:rsid w:val="00733C09"/>
    <w:rsid w:val="00734082"/>
    <w:rsid w:val="0073416B"/>
    <w:rsid w:val="00734506"/>
    <w:rsid w:val="007346FA"/>
    <w:rsid w:val="00734EE6"/>
    <w:rsid w:val="0073556F"/>
    <w:rsid w:val="0073560E"/>
    <w:rsid w:val="00736383"/>
    <w:rsid w:val="0073651C"/>
    <w:rsid w:val="00737112"/>
    <w:rsid w:val="007375F5"/>
    <w:rsid w:val="00737BDA"/>
    <w:rsid w:val="00737D92"/>
    <w:rsid w:val="0074040B"/>
    <w:rsid w:val="007407C2"/>
    <w:rsid w:val="00740F42"/>
    <w:rsid w:val="00741408"/>
    <w:rsid w:val="00741FA8"/>
    <w:rsid w:val="00742BE6"/>
    <w:rsid w:val="00743ABF"/>
    <w:rsid w:val="007442B3"/>
    <w:rsid w:val="00744591"/>
    <w:rsid w:val="00744B3F"/>
    <w:rsid w:val="007452A8"/>
    <w:rsid w:val="00745349"/>
    <w:rsid w:val="00745982"/>
    <w:rsid w:val="00745E07"/>
    <w:rsid w:val="007468DE"/>
    <w:rsid w:val="007469F4"/>
    <w:rsid w:val="00746DE3"/>
    <w:rsid w:val="00747A25"/>
    <w:rsid w:val="00747A53"/>
    <w:rsid w:val="00747BE9"/>
    <w:rsid w:val="00747D94"/>
    <w:rsid w:val="00750734"/>
    <w:rsid w:val="00750FEC"/>
    <w:rsid w:val="007512F5"/>
    <w:rsid w:val="007514C1"/>
    <w:rsid w:val="00751D1C"/>
    <w:rsid w:val="007521B3"/>
    <w:rsid w:val="00752272"/>
    <w:rsid w:val="00752343"/>
    <w:rsid w:val="00752484"/>
    <w:rsid w:val="00752538"/>
    <w:rsid w:val="0075326C"/>
    <w:rsid w:val="00753363"/>
    <w:rsid w:val="00753387"/>
    <w:rsid w:val="007537FD"/>
    <w:rsid w:val="00753A09"/>
    <w:rsid w:val="007540EF"/>
    <w:rsid w:val="00754349"/>
    <w:rsid w:val="0075437E"/>
    <w:rsid w:val="0075531D"/>
    <w:rsid w:val="007554E5"/>
    <w:rsid w:val="00755DF9"/>
    <w:rsid w:val="00755F40"/>
    <w:rsid w:val="0075740A"/>
    <w:rsid w:val="007602A7"/>
    <w:rsid w:val="007602C4"/>
    <w:rsid w:val="00760AAC"/>
    <w:rsid w:val="0076145A"/>
    <w:rsid w:val="00761EFE"/>
    <w:rsid w:val="00762CB1"/>
    <w:rsid w:val="00762F86"/>
    <w:rsid w:val="00763535"/>
    <w:rsid w:val="00763593"/>
    <w:rsid w:val="00763676"/>
    <w:rsid w:val="007637F1"/>
    <w:rsid w:val="00763A14"/>
    <w:rsid w:val="00763AEA"/>
    <w:rsid w:val="0076403F"/>
    <w:rsid w:val="00765136"/>
    <w:rsid w:val="00765158"/>
    <w:rsid w:val="00766389"/>
    <w:rsid w:val="00767164"/>
    <w:rsid w:val="00767763"/>
    <w:rsid w:val="007677A3"/>
    <w:rsid w:val="00767B88"/>
    <w:rsid w:val="0077010A"/>
    <w:rsid w:val="00770327"/>
    <w:rsid w:val="00770454"/>
    <w:rsid w:val="00770FBF"/>
    <w:rsid w:val="00771315"/>
    <w:rsid w:val="0077180A"/>
    <w:rsid w:val="00771AD9"/>
    <w:rsid w:val="00771F9C"/>
    <w:rsid w:val="007728EA"/>
    <w:rsid w:val="00772FDD"/>
    <w:rsid w:val="00773E68"/>
    <w:rsid w:val="00774124"/>
    <w:rsid w:val="00774555"/>
    <w:rsid w:val="0077488D"/>
    <w:rsid w:val="007754F4"/>
    <w:rsid w:val="007757B0"/>
    <w:rsid w:val="0077585F"/>
    <w:rsid w:val="00775A7D"/>
    <w:rsid w:val="0077621D"/>
    <w:rsid w:val="007769C7"/>
    <w:rsid w:val="00776AC8"/>
    <w:rsid w:val="0077734D"/>
    <w:rsid w:val="007775D6"/>
    <w:rsid w:val="00777DAA"/>
    <w:rsid w:val="007800CC"/>
    <w:rsid w:val="0078072E"/>
    <w:rsid w:val="00781165"/>
    <w:rsid w:val="00781722"/>
    <w:rsid w:val="007821B7"/>
    <w:rsid w:val="00782FFD"/>
    <w:rsid w:val="0078306C"/>
    <w:rsid w:val="00783F2E"/>
    <w:rsid w:val="00785120"/>
    <w:rsid w:val="00785242"/>
    <w:rsid w:val="007859C0"/>
    <w:rsid w:val="00785B10"/>
    <w:rsid w:val="00785C25"/>
    <w:rsid w:val="00785F6C"/>
    <w:rsid w:val="00786D03"/>
    <w:rsid w:val="007871CA"/>
    <w:rsid w:val="00787453"/>
    <w:rsid w:val="007874E5"/>
    <w:rsid w:val="00787519"/>
    <w:rsid w:val="0078796B"/>
    <w:rsid w:val="00787D72"/>
    <w:rsid w:val="00790EF2"/>
    <w:rsid w:val="007911D2"/>
    <w:rsid w:val="00791984"/>
    <w:rsid w:val="00791E98"/>
    <w:rsid w:val="0079201D"/>
    <w:rsid w:val="0079264D"/>
    <w:rsid w:val="00792C3F"/>
    <w:rsid w:val="007930A4"/>
    <w:rsid w:val="00793552"/>
    <w:rsid w:val="007939C4"/>
    <w:rsid w:val="00793EE0"/>
    <w:rsid w:val="00794561"/>
    <w:rsid w:val="00794599"/>
    <w:rsid w:val="00794635"/>
    <w:rsid w:val="00794DBA"/>
    <w:rsid w:val="00794F61"/>
    <w:rsid w:val="007955C0"/>
    <w:rsid w:val="00795CFA"/>
    <w:rsid w:val="00795D60"/>
    <w:rsid w:val="00796230"/>
    <w:rsid w:val="007963E2"/>
    <w:rsid w:val="007966B8"/>
    <w:rsid w:val="007967FD"/>
    <w:rsid w:val="0079686F"/>
    <w:rsid w:val="007968AA"/>
    <w:rsid w:val="007968B6"/>
    <w:rsid w:val="00796CC8"/>
    <w:rsid w:val="00797312"/>
    <w:rsid w:val="0079747B"/>
    <w:rsid w:val="00797598"/>
    <w:rsid w:val="007A0A21"/>
    <w:rsid w:val="007A0A45"/>
    <w:rsid w:val="007A10A0"/>
    <w:rsid w:val="007A181F"/>
    <w:rsid w:val="007A1835"/>
    <w:rsid w:val="007A1D98"/>
    <w:rsid w:val="007A21FF"/>
    <w:rsid w:val="007A22C8"/>
    <w:rsid w:val="007A237C"/>
    <w:rsid w:val="007A2822"/>
    <w:rsid w:val="007A3CA5"/>
    <w:rsid w:val="007A3E19"/>
    <w:rsid w:val="007A53FF"/>
    <w:rsid w:val="007A5451"/>
    <w:rsid w:val="007A5C78"/>
    <w:rsid w:val="007A5E09"/>
    <w:rsid w:val="007A5FCA"/>
    <w:rsid w:val="007A7AB0"/>
    <w:rsid w:val="007A7E70"/>
    <w:rsid w:val="007B04CE"/>
    <w:rsid w:val="007B064A"/>
    <w:rsid w:val="007B09E5"/>
    <w:rsid w:val="007B0C38"/>
    <w:rsid w:val="007B14EB"/>
    <w:rsid w:val="007B18E3"/>
    <w:rsid w:val="007B19C3"/>
    <w:rsid w:val="007B1BB7"/>
    <w:rsid w:val="007B1C6D"/>
    <w:rsid w:val="007B2352"/>
    <w:rsid w:val="007B2FBF"/>
    <w:rsid w:val="007B3446"/>
    <w:rsid w:val="007B3AF9"/>
    <w:rsid w:val="007B3E30"/>
    <w:rsid w:val="007B40B6"/>
    <w:rsid w:val="007B4300"/>
    <w:rsid w:val="007B4759"/>
    <w:rsid w:val="007B4A71"/>
    <w:rsid w:val="007B4F0B"/>
    <w:rsid w:val="007B4F38"/>
    <w:rsid w:val="007B524D"/>
    <w:rsid w:val="007B5DFA"/>
    <w:rsid w:val="007B68D9"/>
    <w:rsid w:val="007B76D8"/>
    <w:rsid w:val="007B7A7B"/>
    <w:rsid w:val="007B7C1A"/>
    <w:rsid w:val="007B7CD0"/>
    <w:rsid w:val="007C08AD"/>
    <w:rsid w:val="007C0A2E"/>
    <w:rsid w:val="007C0A86"/>
    <w:rsid w:val="007C0BC8"/>
    <w:rsid w:val="007C2338"/>
    <w:rsid w:val="007C24B4"/>
    <w:rsid w:val="007C2904"/>
    <w:rsid w:val="007C2A71"/>
    <w:rsid w:val="007C2A9C"/>
    <w:rsid w:val="007C32DB"/>
    <w:rsid w:val="007C3A3D"/>
    <w:rsid w:val="007C3A50"/>
    <w:rsid w:val="007C3E09"/>
    <w:rsid w:val="007C43EB"/>
    <w:rsid w:val="007C493A"/>
    <w:rsid w:val="007C4CC9"/>
    <w:rsid w:val="007C4D63"/>
    <w:rsid w:val="007C4DC0"/>
    <w:rsid w:val="007C589D"/>
    <w:rsid w:val="007C5B75"/>
    <w:rsid w:val="007C5B7B"/>
    <w:rsid w:val="007C5B9C"/>
    <w:rsid w:val="007C5C7F"/>
    <w:rsid w:val="007C5CD9"/>
    <w:rsid w:val="007C61B8"/>
    <w:rsid w:val="007C629E"/>
    <w:rsid w:val="007C6FDD"/>
    <w:rsid w:val="007C72CB"/>
    <w:rsid w:val="007C7FDE"/>
    <w:rsid w:val="007D0D03"/>
    <w:rsid w:val="007D10EF"/>
    <w:rsid w:val="007D1247"/>
    <w:rsid w:val="007D1401"/>
    <w:rsid w:val="007D17B8"/>
    <w:rsid w:val="007D1AF3"/>
    <w:rsid w:val="007D1D9C"/>
    <w:rsid w:val="007D1DA1"/>
    <w:rsid w:val="007D25BC"/>
    <w:rsid w:val="007D31CC"/>
    <w:rsid w:val="007D34EE"/>
    <w:rsid w:val="007D38E1"/>
    <w:rsid w:val="007D48FF"/>
    <w:rsid w:val="007D4903"/>
    <w:rsid w:val="007D4995"/>
    <w:rsid w:val="007D4EAA"/>
    <w:rsid w:val="007D51BD"/>
    <w:rsid w:val="007D5530"/>
    <w:rsid w:val="007D595F"/>
    <w:rsid w:val="007D598B"/>
    <w:rsid w:val="007D605C"/>
    <w:rsid w:val="007D63AD"/>
    <w:rsid w:val="007D6417"/>
    <w:rsid w:val="007D6E06"/>
    <w:rsid w:val="007D6E54"/>
    <w:rsid w:val="007D7297"/>
    <w:rsid w:val="007D729E"/>
    <w:rsid w:val="007D7D99"/>
    <w:rsid w:val="007D7F16"/>
    <w:rsid w:val="007E0419"/>
    <w:rsid w:val="007E1F1B"/>
    <w:rsid w:val="007E1F8C"/>
    <w:rsid w:val="007E21C5"/>
    <w:rsid w:val="007E2935"/>
    <w:rsid w:val="007E3441"/>
    <w:rsid w:val="007E35F9"/>
    <w:rsid w:val="007E3CAB"/>
    <w:rsid w:val="007E463A"/>
    <w:rsid w:val="007E465C"/>
    <w:rsid w:val="007E526E"/>
    <w:rsid w:val="007E52C1"/>
    <w:rsid w:val="007E5A6F"/>
    <w:rsid w:val="007E5E21"/>
    <w:rsid w:val="007E62A7"/>
    <w:rsid w:val="007E63DA"/>
    <w:rsid w:val="007E6B19"/>
    <w:rsid w:val="007E72AC"/>
    <w:rsid w:val="007E75D3"/>
    <w:rsid w:val="007E767A"/>
    <w:rsid w:val="007E7E8B"/>
    <w:rsid w:val="007F0135"/>
    <w:rsid w:val="007F0708"/>
    <w:rsid w:val="007F1148"/>
    <w:rsid w:val="007F1493"/>
    <w:rsid w:val="007F1B4B"/>
    <w:rsid w:val="007F1E93"/>
    <w:rsid w:val="007F28CF"/>
    <w:rsid w:val="007F2C49"/>
    <w:rsid w:val="007F32E0"/>
    <w:rsid w:val="007F380B"/>
    <w:rsid w:val="007F3BA4"/>
    <w:rsid w:val="007F3D70"/>
    <w:rsid w:val="007F4D44"/>
    <w:rsid w:val="007F5934"/>
    <w:rsid w:val="007F6211"/>
    <w:rsid w:val="007F6DEB"/>
    <w:rsid w:val="007F7652"/>
    <w:rsid w:val="007F771D"/>
    <w:rsid w:val="007F7AFE"/>
    <w:rsid w:val="007F7FCA"/>
    <w:rsid w:val="008001BE"/>
    <w:rsid w:val="008004F2"/>
    <w:rsid w:val="00802710"/>
    <w:rsid w:val="0080275C"/>
    <w:rsid w:val="0080275E"/>
    <w:rsid w:val="008029F0"/>
    <w:rsid w:val="008033D6"/>
    <w:rsid w:val="0080399B"/>
    <w:rsid w:val="00803AC7"/>
    <w:rsid w:val="00803DC0"/>
    <w:rsid w:val="00803E69"/>
    <w:rsid w:val="00803EEE"/>
    <w:rsid w:val="0080434A"/>
    <w:rsid w:val="00804827"/>
    <w:rsid w:val="00804E3C"/>
    <w:rsid w:val="00804E46"/>
    <w:rsid w:val="008055D6"/>
    <w:rsid w:val="0080578B"/>
    <w:rsid w:val="00806174"/>
    <w:rsid w:val="00807009"/>
    <w:rsid w:val="00810271"/>
    <w:rsid w:val="0081050C"/>
    <w:rsid w:val="00810E9C"/>
    <w:rsid w:val="00810FB4"/>
    <w:rsid w:val="00811189"/>
    <w:rsid w:val="00811559"/>
    <w:rsid w:val="0081165E"/>
    <w:rsid w:val="00811C49"/>
    <w:rsid w:val="00812327"/>
    <w:rsid w:val="00812AE9"/>
    <w:rsid w:val="00812AFA"/>
    <w:rsid w:val="00812D14"/>
    <w:rsid w:val="008134C3"/>
    <w:rsid w:val="00813E82"/>
    <w:rsid w:val="00814C41"/>
    <w:rsid w:val="0081505F"/>
    <w:rsid w:val="00816A13"/>
    <w:rsid w:val="00816EF9"/>
    <w:rsid w:val="00817221"/>
    <w:rsid w:val="00817251"/>
    <w:rsid w:val="00817BC1"/>
    <w:rsid w:val="00820C93"/>
    <w:rsid w:val="00822CA8"/>
    <w:rsid w:val="00822D0C"/>
    <w:rsid w:val="00823046"/>
    <w:rsid w:val="0082329C"/>
    <w:rsid w:val="00823512"/>
    <w:rsid w:val="00823A8E"/>
    <w:rsid w:val="00825490"/>
    <w:rsid w:val="008256F9"/>
    <w:rsid w:val="008257BA"/>
    <w:rsid w:val="00825ABE"/>
    <w:rsid w:val="00826596"/>
    <w:rsid w:val="00826FB4"/>
    <w:rsid w:val="00827299"/>
    <w:rsid w:val="008309CB"/>
    <w:rsid w:val="00830B3D"/>
    <w:rsid w:val="00830F4D"/>
    <w:rsid w:val="00831996"/>
    <w:rsid w:val="00831DCF"/>
    <w:rsid w:val="00831E6F"/>
    <w:rsid w:val="008322B0"/>
    <w:rsid w:val="00832BAD"/>
    <w:rsid w:val="0083347A"/>
    <w:rsid w:val="00833AD2"/>
    <w:rsid w:val="00833CE3"/>
    <w:rsid w:val="0083403E"/>
    <w:rsid w:val="00834933"/>
    <w:rsid w:val="00834EDC"/>
    <w:rsid w:val="00834FFB"/>
    <w:rsid w:val="008353D3"/>
    <w:rsid w:val="00835705"/>
    <w:rsid w:val="0083585F"/>
    <w:rsid w:val="00835D5F"/>
    <w:rsid w:val="00836626"/>
    <w:rsid w:val="00836642"/>
    <w:rsid w:val="008366AA"/>
    <w:rsid w:val="008371DC"/>
    <w:rsid w:val="008372DD"/>
    <w:rsid w:val="008379EF"/>
    <w:rsid w:val="0084032A"/>
    <w:rsid w:val="0084065F"/>
    <w:rsid w:val="00840747"/>
    <w:rsid w:val="008415CD"/>
    <w:rsid w:val="008415FC"/>
    <w:rsid w:val="0084233F"/>
    <w:rsid w:val="0084383D"/>
    <w:rsid w:val="0084397A"/>
    <w:rsid w:val="00843DDA"/>
    <w:rsid w:val="008440D7"/>
    <w:rsid w:val="008446DE"/>
    <w:rsid w:val="008448A2"/>
    <w:rsid w:val="0084504C"/>
    <w:rsid w:val="008458DB"/>
    <w:rsid w:val="00845A72"/>
    <w:rsid w:val="00845CC3"/>
    <w:rsid w:val="00845E2C"/>
    <w:rsid w:val="0084669F"/>
    <w:rsid w:val="00847352"/>
    <w:rsid w:val="00847412"/>
    <w:rsid w:val="0085020D"/>
    <w:rsid w:val="0085089E"/>
    <w:rsid w:val="00851B74"/>
    <w:rsid w:val="0085267A"/>
    <w:rsid w:val="00852723"/>
    <w:rsid w:val="008535B5"/>
    <w:rsid w:val="008538DE"/>
    <w:rsid w:val="00853AB4"/>
    <w:rsid w:val="00853CBB"/>
    <w:rsid w:val="00853D7C"/>
    <w:rsid w:val="0085480D"/>
    <w:rsid w:val="008552E0"/>
    <w:rsid w:val="0085566B"/>
    <w:rsid w:val="00855757"/>
    <w:rsid w:val="00855E66"/>
    <w:rsid w:val="008561B5"/>
    <w:rsid w:val="00857114"/>
    <w:rsid w:val="00857772"/>
    <w:rsid w:val="00860266"/>
    <w:rsid w:val="00860343"/>
    <w:rsid w:val="0086042D"/>
    <w:rsid w:val="00860F31"/>
    <w:rsid w:val="008614AD"/>
    <w:rsid w:val="00861745"/>
    <w:rsid w:val="00862B61"/>
    <w:rsid w:val="00862B63"/>
    <w:rsid w:val="00863153"/>
    <w:rsid w:val="008635AB"/>
    <w:rsid w:val="00863677"/>
    <w:rsid w:val="00863B02"/>
    <w:rsid w:val="00863B95"/>
    <w:rsid w:val="00863EB3"/>
    <w:rsid w:val="00864212"/>
    <w:rsid w:val="0086430F"/>
    <w:rsid w:val="00864858"/>
    <w:rsid w:val="00864AF3"/>
    <w:rsid w:val="0086619E"/>
    <w:rsid w:val="00866CB8"/>
    <w:rsid w:val="00866F61"/>
    <w:rsid w:val="00867CFB"/>
    <w:rsid w:val="00867D27"/>
    <w:rsid w:val="0087021A"/>
    <w:rsid w:val="00870351"/>
    <w:rsid w:val="0087042E"/>
    <w:rsid w:val="008712D4"/>
    <w:rsid w:val="0087133A"/>
    <w:rsid w:val="008715BA"/>
    <w:rsid w:val="008716EC"/>
    <w:rsid w:val="00871789"/>
    <w:rsid w:val="0087192F"/>
    <w:rsid w:val="008724BE"/>
    <w:rsid w:val="00872838"/>
    <w:rsid w:val="008729BC"/>
    <w:rsid w:val="00872D9B"/>
    <w:rsid w:val="00872E2B"/>
    <w:rsid w:val="00873026"/>
    <w:rsid w:val="00873440"/>
    <w:rsid w:val="0087373B"/>
    <w:rsid w:val="0087379B"/>
    <w:rsid w:val="0087463A"/>
    <w:rsid w:val="0087517A"/>
    <w:rsid w:val="0087526A"/>
    <w:rsid w:val="00875BB9"/>
    <w:rsid w:val="00876E37"/>
    <w:rsid w:val="008801CA"/>
    <w:rsid w:val="008804E6"/>
    <w:rsid w:val="00880725"/>
    <w:rsid w:val="0088098A"/>
    <w:rsid w:val="00880A07"/>
    <w:rsid w:val="00880A70"/>
    <w:rsid w:val="00881DFC"/>
    <w:rsid w:val="0088297E"/>
    <w:rsid w:val="00883A6F"/>
    <w:rsid w:val="00883D83"/>
    <w:rsid w:val="00883F9F"/>
    <w:rsid w:val="00883FB9"/>
    <w:rsid w:val="008840AC"/>
    <w:rsid w:val="0088578B"/>
    <w:rsid w:val="008859D2"/>
    <w:rsid w:val="008862A5"/>
    <w:rsid w:val="00886589"/>
    <w:rsid w:val="0088690A"/>
    <w:rsid w:val="00886D4B"/>
    <w:rsid w:val="00887364"/>
    <w:rsid w:val="008876F5"/>
    <w:rsid w:val="00887732"/>
    <w:rsid w:val="008879E6"/>
    <w:rsid w:val="00887DAF"/>
    <w:rsid w:val="008907B0"/>
    <w:rsid w:val="00890842"/>
    <w:rsid w:val="008908A4"/>
    <w:rsid w:val="008908D4"/>
    <w:rsid w:val="00890F87"/>
    <w:rsid w:val="0089110A"/>
    <w:rsid w:val="0089162D"/>
    <w:rsid w:val="008917D8"/>
    <w:rsid w:val="008917E5"/>
    <w:rsid w:val="0089191E"/>
    <w:rsid w:val="00891A28"/>
    <w:rsid w:val="008920F6"/>
    <w:rsid w:val="0089259F"/>
    <w:rsid w:val="00892C23"/>
    <w:rsid w:val="00893314"/>
    <w:rsid w:val="008935F8"/>
    <w:rsid w:val="008937D9"/>
    <w:rsid w:val="00893D17"/>
    <w:rsid w:val="00894131"/>
    <w:rsid w:val="00894455"/>
    <w:rsid w:val="008946D5"/>
    <w:rsid w:val="00894908"/>
    <w:rsid w:val="00894C65"/>
    <w:rsid w:val="008960E1"/>
    <w:rsid w:val="008961D2"/>
    <w:rsid w:val="00896360"/>
    <w:rsid w:val="00896E7E"/>
    <w:rsid w:val="00897310"/>
    <w:rsid w:val="00897A0F"/>
    <w:rsid w:val="00897A41"/>
    <w:rsid w:val="008A0149"/>
    <w:rsid w:val="008A0710"/>
    <w:rsid w:val="008A092E"/>
    <w:rsid w:val="008A1C46"/>
    <w:rsid w:val="008A20CD"/>
    <w:rsid w:val="008A2281"/>
    <w:rsid w:val="008A23C0"/>
    <w:rsid w:val="008A283C"/>
    <w:rsid w:val="008A2A98"/>
    <w:rsid w:val="008A3B78"/>
    <w:rsid w:val="008A3BAD"/>
    <w:rsid w:val="008A3D51"/>
    <w:rsid w:val="008A3DFC"/>
    <w:rsid w:val="008A4089"/>
    <w:rsid w:val="008A4474"/>
    <w:rsid w:val="008A4A85"/>
    <w:rsid w:val="008A5793"/>
    <w:rsid w:val="008A592B"/>
    <w:rsid w:val="008A60B4"/>
    <w:rsid w:val="008A62C2"/>
    <w:rsid w:val="008A674F"/>
    <w:rsid w:val="008A6AC7"/>
    <w:rsid w:val="008A6E03"/>
    <w:rsid w:val="008A7270"/>
    <w:rsid w:val="008A7755"/>
    <w:rsid w:val="008B0058"/>
    <w:rsid w:val="008B0B21"/>
    <w:rsid w:val="008B0E6B"/>
    <w:rsid w:val="008B0F40"/>
    <w:rsid w:val="008B1410"/>
    <w:rsid w:val="008B18B7"/>
    <w:rsid w:val="008B24AF"/>
    <w:rsid w:val="008B2589"/>
    <w:rsid w:val="008B2637"/>
    <w:rsid w:val="008B27EB"/>
    <w:rsid w:val="008B3DE9"/>
    <w:rsid w:val="008B3E20"/>
    <w:rsid w:val="008B3E4C"/>
    <w:rsid w:val="008B3F62"/>
    <w:rsid w:val="008B4EE3"/>
    <w:rsid w:val="008B4FBD"/>
    <w:rsid w:val="008B520F"/>
    <w:rsid w:val="008B5C3E"/>
    <w:rsid w:val="008B5CFA"/>
    <w:rsid w:val="008B670D"/>
    <w:rsid w:val="008B69C0"/>
    <w:rsid w:val="008B70B5"/>
    <w:rsid w:val="008B7264"/>
    <w:rsid w:val="008B7ECB"/>
    <w:rsid w:val="008C009B"/>
    <w:rsid w:val="008C05D2"/>
    <w:rsid w:val="008C0A98"/>
    <w:rsid w:val="008C0D57"/>
    <w:rsid w:val="008C0E12"/>
    <w:rsid w:val="008C0E71"/>
    <w:rsid w:val="008C0F08"/>
    <w:rsid w:val="008C10C5"/>
    <w:rsid w:val="008C18DA"/>
    <w:rsid w:val="008C248C"/>
    <w:rsid w:val="008C24AC"/>
    <w:rsid w:val="008C2B42"/>
    <w:rsid w:val="008C2FDC"/>
    <w:rsid w:val="008C3892"/>
    <w:rsid w:val="008C39BC"/>
    <w:rsid w:val="008C3AFE"/>
    <w:rsid w:val="008C3FBF"/>
    <w:rsid w:val="008C42F4"/>
    <w:rsid w:val="008C4451"/>
    <w:rsid w:val="008C4B54"/>
    <w:rsid w:val="008C50D3"/>
    <w:rsid w:val="008C583D"/>
    <w:rsid w:val="008C5890"/>
    <w:rsid w:val="008C5DC6"/>
    <w:rsid w:val="008C5E58"/>
    <w:rsid w:val="008C6140"/>
    <w:rsid w:val="008C6CDD"/>
    <w:rsid w:val="008C6EF4"/>
    <w:rsid w:val="008C70C1"/>
    <w:rsid w:val="008C76B9"/>
    <w:rsid w:val="008C76BE"/>
    <w:rsid w:val="008D04D2"/>
    <w:rsid w:val="008D065C"/>
    <w:rsid w:val="008D095A"/>
    <w:rsid w:val="008D1676"/>
    <w:rsid w:val="008D1926"/>
    <w:rsid w:val="008D1C91"/>
    <w:rsid w:val="008D22D5"/>
    <w:rsid w:val="008D24AF"/>
    <w:rsid w:val="008D27E9"/>
    <w:rsid w:val="008D2A22"/>
    <w:rsid w:val="008D2C49"/>
    <w:rsid w:val="008D2DEB"/>
    <w:rsid w:val="008D3058"/>
    <w:rsid w:val="008D35F5"/>
    <w:rsid w:val="008D4574"/>
    <w:rsid w:val="008D512B"/>
    <w:rsid w:val="008D515A"/>
    <w:rsid w:val="008D5216"/>
    <w:rsid w:val="008D58D4"/>
    <w:rsid w:val="008D5A1B"/>
    <w:rsid w:val="008D5A44"/>
    <w:rsid w:val="008D5CCF"/>
    <w:rsid w:val="008D5DF0"/>
    <w:rsid w:val="008D6878"/>
    <w:rsid w:val="008D688A"/>
    <w:rsid w:val="008D6B96"/>
    <w:rsid w:val="008D6E08"/>
    <w:rsid w:val="008D6E4F"/>
    <w:rsid w:val="008D6EEE"/>
    <w:rsid w:val="008D6FC1"/>
    <w:rsid w:val="008D7146"/>
    <w:rsid w:val="008D79CB"/>
    <w:rsid w:val="008E0285"/>
    <w:rsid w:val="008E0825"/>
    <w:rsid w:val="008E1033"/>
    <w:rsid w:val="008E1B63"/>
    <w:rsid w:val="008E23C1"/>
    <w:rsid w:val="008E3689"/>
    <w:rsid w:val="008E468C"/>
    <w:rsid w:val="008E47A8"/>
    <w:rsid w:val="008E5333"/>
    <w:rsid w:val="008E58A9"/>
    <w:rsid w:val="008E68A2"/>
    <w:rsid w:val="008E6959"/>
    <w:rsid w:val="008E6977"/>
    <w:rsid w:val="008E7045"/>
    <w:rsid w:val="008E7636"/>
    <w:rsid w:val="008E7BD9"/>
    <w:rsid w:val="008E7D8D"/>
    <w:rsid w:val="008E7F09"/>
    <w:rsid w:val="008F085F"/>
    <w:rsid w:val="008F09DB"/>
    <w:rsid w:val="008F1071"/>
    <w:rsid w:val="008F11A0"/>
    <w:rsid w:val="008F182E"/>
    <w:rsid w:val="008F1877"/>
    <w:rsid w:val="008F1941"/>
    <w:rsid w:val="008F1F97"/>
    <w:rsid w:val="008F36A9"/>
    <w:rsid w:val="008F3C0F"/>
    <w:rsid w:val="008F4885"/>
    <w:rsid w:val="008F4CCF"/>
    <w:rsid w:val="008F5359"/>
    <w:rsid w:val="008F5445"/>
    <w:rsid w:val="008F607F"/>
    <w:rsid w:val="008F70AB"/>
    <w:rsid w:val="008F778D"/>
    <w:rsid w:val="008F7C58"/>
    <w:rsid w:val="00900748"/>
    <w:rsid w:val="00900E8D"/>
    <w:rsid w:val="0090130A"/>
    <w:rsid w:val="0090155D"/>
    <w:rsid w:val="0090173A"/>
    <w:rsid w:val="00901F19"/>
    <w:rsid w:val="0090228F"/>
    <w:rsid w:val="009023C9"/>
    <w:rsid w:val="009026EE"/>
    <w:rsid w:val="009029F6"/>
    <w:rsid w:val="009034F0"/>
    <w:rsid w:val="0090382F"/>
    <w:rsid w:val="00903C2D"/>
    <w:rsid w:val="0090430F"/>
    <w:rsid w:val="0090469B"/>
    <w:rsid w:val="00904D9A"/>
    <w:rsid w:val="00904DD6"/>
    <w:rsid w:val="0090538E"/>
    <w:rsid w:val="00905668"/>
    <w:rsid w:val="009067C0"/>
    <w:rsid w:val="00906ED5"/>
    <w:rsid w:val="0090775A"/>
    <w:rsid w:val="0090792E"/>
    <w:rsid w:val="00907959"/>
    <w:rsid w:val="00907A0B"/>
    <w:rsid w:val="00907EB8"/>
    <w:rsid w:val="00907FC3"/>
    <w:rsid w:val="00910E96"/>
    <w:rsid w:val="0091104D"/>
    <w:rsid w:val="00911121"/>
    <w:rsid w:val="009112E3"/>
    <w:rsid w:val="009116C2"/>
    <w:rsid w:val="00911EFB"/>
    <w:rsid w:val="009120A7"/>
    <w:rsid w:val="0091239A"/>
    <w:rsid w:val="00912453"/>
    <w:rsid w:val="0091273A"/>
    <w:rsid w:val="00912BC6"/>
    <w:rsid w:val="00912E82"/>
    <w:rsid w:val="0091368F"/>
    <w:rsid w:val="00913A88"/>
    <w:rsid w:val="00913A8E"/>
    <w:rsid w:val="00914517"/>
    <w:rsid w:val="009153F2"/>
    <w:rsid w:val="00915569"/>
    <w:rsid w:val="009157FC"/>
    <w:rsid w:val="0091592F"/>
    <w:rsid w:val="00915C15"/>
    <w:rsid w:val="00916761"/>
    <w:rsid w:val="009167C4"/>
    <w:rsid w:val="009172D8"/>
    <w:rsid w:val="009206F3"/>
    <w:rsid w:val="009218CB"/>
    <w:rsid w:val="00921910"/>
    <w:rsid w:val="00922244"/>
    <w:rsid w:val="009222F2"/>
    <w:rsid w:val="00922324"/>
    <w:rsid w:val="009224C5"/>
    <w:rsid w:val="0092255E"/>
    <w:rsid w:val="0092258E"/>
    <w:rsid w:val="00923434"/>
    <w:rsid w:val="00923E2E"/>
    <w:rsid w:val="00924551"/>
    <w:rsid w:val="00924FC5"/>
    <w:rsid w:val="0092515F"/>
    <w:rsid w:val="00926C31"/>
    <w:rsid w:val="00926EAE"/>
    <w:rsid w:val="00927445"/>
    <w:rsid w:val="00927AFE"/>
    <w:rsid w:val="00927D00"/>
    <w:rsid w:val="00927F6B"/>
    <w:rsid w:val="00927FD6"/>
    <w:rsid w:val="00930FAA"/>
    <w:rsid w:val="00931463"/>
    <w:rsid w:val="009314AF"/>
    <w:rsid w:val="009316E3"/>
    <w:rsid w:val="00931B74"/>
    <w:rsid w:val="00931D17"/>
    <w:rsid w:val="0093225A"/>
    <w:rsid w:val="00932EF3"/>
    <w:rsid w:val="0093328D"/>
    <w:rsid w:val="00933CC3"/>
    <w:rsid w:val="00934753"/>
    <w:rsid w:val="00934CF9"/>
    <w:rsid w:val="0093531A"/>
    <w:rsid w:val="00935413"/>
    <w:rsid w:val="009357EE"/>
    <w:rsid w:val="009363AC"/>
    <w:rsid w:val="00936829"/>
    <w:rsid w:val="00936C15"/>
    <w:rsid w:val="00937FDC"/>
    <w:rsid w:val="0094036D"/>
    <w:rsid w:val="00940C07"/>
    <w:rsid w:val="00940DDD"/>
    <w:rsid w:val="00940FC9"/>
    <w:rsid w:val="00941000"/>
    <w:rsid w:val="0094133D"/>
    <w:rsid w:val="00941651"/>
    <w:rsid w:val="009416A3"/>
    <w:rsid w:val="00941761"/>
    <w:rsid w:val="009419C5"/>
    <w:rsid w:val="00941CAD"/>
    <w:rsid w:val="00942697"/>
    <w:rsid w:val="00942721"/>
    <w:rsid w:val="00942A3E"/>
    <w:rsid w:val="00942BDE"/>
    <w:rsid w:val="009436D1"/>
    <w:rsid w:val="00943B73"/>
    <w:rsid w:val="00943C70"/>
    <w:rsid w:val="00943E75"/>
    <w:rsid w:val="009441AC"/>
    <w:rsid w:val="009445AB"/>
    <w:rsid w:val="009449EE"/>
    <w:rsid w:val="00944E1D"/>
    <w:rsid w:val="00945335"/>
    <w:rsid w:val="009454EE"/>
    <w:rsid w:val="0094617A"/>
    <w:rsid w:val="00946B59"/>
    <w:rsid w:val="0094717D"/>
    <w:rsid w:val="00947246"/>
    <w:rsid w:val="009476F0"/>
    <w:rsid w:val="00947B23"/>
    <w:rsid w:val="009503D9"/>
    <w:rsid w:val="0095058E"/>
    <w:rsid w:val="0095099E"/>
    <w:rsid w:val="009509E9"/>
    <w:rsid w:val="00950C63"/>
    <w:rsid w:val="00950E92"/>
    <w:rsid w:val="00951703"/>
    <w:rsid w:val="00951953"/>
    <w:rsid w:val="00951E4A"/>
    <w:rsid w:val="009526A9"/>
    <w:rsid w:val="00952A65"/>
    <w:rsid w:val="00952C69"/>
    <w:rsid w:val="00953174"/>
    <w:rsid w:val="0095339A"/>
    <w:rsid w:val="00953E08"/>
    <w:rsid w:val="00954194"/>
    <w:rsid w:val="00954393"/>
    <w:rsid w:val="009543D1"/>
    <w:rsid w:val="00954468"/>
    <w:rsid w:val="0095470D"/>
    <w:rsid w:val="00954F0D"/>
    <w:rsid w:val="009558B1"/>
    <w:rsid w:val="00955AE9"/>
    <w:rsid w:val="00955F9D"/>
    <w:rsid w:val="00956029"/>
    <w:rsid w:val="00956092"/>
    <w:rsid w:val="00956166"/>
    <w:rsid w:val="00956B92"/>
    <w:rsid w:val="0095755B"/>
    <w:rsid w:val="00957A3B"/>
    <w:rsid w:val="00957AF5"/>
    <w:rsid w:val="00957BC6"/>
    <w:rsid w:val="00960419"/>
    <w:rsid w:val="009607A3"/>
    <w:rsid w:val="00960EF2"/>
    <w:rsid w:val="009623C6"/>
    <w:rsid w:val="00962804"/>
    <w:rsid w:val="00962E2E"/>
    <w:rsid w:val="00963488"/>
    <w:rsid w:val="00963540"/>
    <w:rsid w:val="009636DF"/>
    <w:rsid w:val="009637D2"/>
    <w:rsid w:val="009639DC"/>
    <w:rsid w:val="009640E7"/>
    <w:rsid w:val="009644E5"/>
    <w:rsid w:val="009648B9"/>
    <w:rsid w:val="00964F38"/>
    <w:rsid w:val="00965CC9"/>
    <w:rsid w:val="00965E92"/>
    <w:rsid w:val="00965FF6"/>
    <w:rsid w:val="009663B5"/>
    <w:rsid w:val="0096686E"/>
    <w:rsid w:val="00966BE7"/>
    <w:rsid w:val="00966C7D"/>
    <w:rsid w:val="00970005"/>
    <w:rsid w:val="00970E08"/>
    <w:rsid w:val="0097144F"/>
    <w:rsid w:val="009718E6"/>
    <w:rsid w:val="00971F02"/>
    <w:rsid w:val="00972237"/>
    <w:rsid w:val="009727C8"/>
    <w:rsid w:val="00972991"/>
    <w:rsid w:val="00972E20"/>
    <w:rsid w:val="00972E65"/>
    <w:rsid w:val="00973014"/>
    <w:rsid w:val="0097313C"/>
    <w:rsid w:val="00973282"/>
    <w:rsid w:val="00973DE7"/>
    <w:rsid w:val="00974074"/>
    <w:rsid w:val="0097428C"/>
    <w:rsid w:val="009743A5"/>
    <w:rsid w:val="00974ADF"/>
    <w:rsid w:val="00975726"/>
    <w:rsid w:val="00975887"/>
    <w:rsid w:val="0097603A"/>
    <w:rsid w:val="009764CB"/>
    <w:rsid w:val="0097698C"/>
    <w:rsid w:val="00976D5D"/>
    <w:rsid w:val="00976DD8"/>
    <w:rsid w:val="00977A65"/>
    <w:rsid w:val="00977C4F"/>
    <w:rsid w:val="00977D12"/>
    <w:rsid w:val="00977DC7"/>
    <w:rsid w:val="009802A5"/>
    <w:rsid w:val="0098201B"/>
    <w:rsid w:val="009827F1"/>
    <w:rsid w:val="00982895"/>
    <w:rsid w:val="009829A9"/>
    <w:rsid w:val="00982B3F"/>
    <w:rsid w:val="00982EB7"/>
    <w:rsid w:val="009830CA"/>
    <w:rsid w:val="00983D89"/>
    <w:rsid w:val="00983E7D"/>
    <w:rsid w:val="00984018"/>
    <w:rsid w:val="009842BD"/>
    <w:rsid w:val="00984398"/>
    <w:rsid w:val="00984BDE"/>
    <w:rsid w:val="00984DDF"/>
    <w:rsid w:val="009854EB"/>
    <w:rsid w:val="009854F2"/>
    <w:rsid w:val="00985EA0"/>
    <w:rsid w:val="009860AB"/>
    <w:rsid w:val="00986697"/>
    <w:rsid w:val="00986BC0"/>
    <w:rsid w:val="00986C90"/>
    <w:rsid w:val="0098744D"/>
    <w:rsid w:val="00987C44"/>
    <w:rsid w:val="00987D75"/>
    <w:rsid w:val="00987E54"/>
    <w:rsid w:val="00987E99"/>
    <w:rsid w:val="00990380"/>
    <w:rsid w:val="009908CB"/>
    <w:rsid w:val="00990C1B"/>
    <w:rsid w:val="00991102"/>
    <w:rsid w:val="00991118"/>
    <w:rsid w:val="00991130"/>
    <w:rsid w:val="00991C9E"/>
    <w:rsid w:val="0099242B"/>
    <w:rsid w:val="00992C8F"/>
    <w:rsid w:val="009938A0"/>
    <w:rsid w:val="00993C97"/>
    <w:rsid w:val="00994A97"/>
    <w:rsid w:val="009959FA"/>
    <w:rsid w:val="00996D4A"/>
    <w:rsid w:val="00996F56"/>
    <w:rsid w:val="00997721"/>
    <w:rsid w:val="009A0342"/>
    <w:rsid w:val="009A0419"/>
    <w:rsid w:val="009A06CB"/>
    <w:rsid w:val="009A09F7"/>
    <w:rsid w:val="009A0BDE"/>
    <w:rsid w:val="009A101F"/>
    <w:rsid w:val="009A14EC"/>
    <w:rsid w:val="009A1E0C"/>
    <w:rsid w:val="009A214C"/>
    <w:rsid w:val="009A2DF7"/>
    <w:rsid w:val="009A2EF0"/>
    <w:rsid w:val="009A4144"/>
    <w:rsid w:val="009A4882"/>
    <w:rsid w:val="009A495A"/>
    <w:rsid w:val="009A4D06"/>
    <w:rsid w:val="009A583A"/>
    <w:rsid w:val="009A5DCC"/>
    <w:rsid w:val="009A6279"/>
    <w:rsid w:val="009A63AA"/>
    <w:rsid w:val="009A6D3B"/>
    <w:rsid w:val="009A7412"/>
    <w:rsid w:val="009B060A"/>
    <w:rsid w:val="009B06BF"/>
    <w:rsid w:val="009B0D69"/>
    <w:rsid w:val="009B0E03"/>
    <w:rsid w:val="009B0E1F"/>
    <w:rsid w:val="009B1115"/>
    <w:rsid w:val="009B1247"/>
    <w:rsid w:val="009B144C"/>
    <w:rsid w:val="009B16D0"/>
    <w:rsid w:val="009B1DD2"/>
    <w:rsid w:val="009B21E6"/>
    <w:rsid w:val="009B227A"/>
    <w:rsid w:val="009B2641"/>
    <w:rsid w:val="009B29D8"/>
    <w:rsid w:val="009B2EA0"/>
    <w:rsid w:val="009B3855"/>
    <w:rsid w:val="009B39B8"/>
    <w:rsid w:val="009B4255"/>
    <w:rsid w:val="009B4369"/>
    <w:rsid w:val="009B4673"/>
    <w:rsid w:val="009B486F"/>
    <w:rsid w:val="009B528E"/>
    <w:rsid w:val="009B5981"/>
    <w:rsid w:val="009B7123"/>
    <w:rsid w:val="009B7660"/>
    <w:rsid w:val="009C0498"/>
    <w:rsid w:val="009C0A82"/>
    <w:rsid w:val="009C135E"/>
    <w:rsid w:val="009C186D"/>
    <w:rsid w:val="009C2871"/>
    <w:rsid w:val="009C2947"/>
    <w:rsid w:val="009C31A8"/>
    <w:rsid w:val="009C3702"/>
    <w:rsid w:val="009C3C43"/>
    <w:rsid w:val="009C3DCE"/>
    <w:rsid w:val="009C3F0A"/>
    <w:rsid w:val="009C42BC"/>
    <w:rsid w:val="009C4A73"/>
    <w:rsid w:val="009C4B9B"/>
    <w:rsid w:val="009C4C46"/>
    <w:rsid w:val="009C4F68"/>
    <w:rsid w:val="009C535A"/>
    <w:rsid w:val="009C5DA2"/>
    <w:rsid w:val="009C6040"/>
    <w:rsid w:val="009C6361"/>
    <w:rsid w:val="009C670D"/>
    <w:rsid w:val="009C6FCB"/>
    <w:rsid w:val="009C73F7"/>
    <w:rsid w:val="009C7BDC"/>
    <w:rsid w:val="009C7F48"/>
    <w:rsid w:val="009D03A5"/>
    <w:rsid w:val="009D04FA"/>
    <w:rsid w:val="009D0A13"/>
    <w:rsid w:val="009D0A51"/>
    <w:rsid w:val="009D0AA4"/>
    <w:rsid w:val="009D0AC3"/>
    <w:rsid w:val="009D0ACB"/>
    <w:rsid w:val="009D0DE4"/>
    <w:rsid w:val="009D150B"/>
    <w:rsid w:val="009D1A0B"/>
    <w:rsid w:val="009D1DFE"/>
    <w:rsid w:val="009D2723"/>
    <w:rsid w:val="009D28BB"/>
    <w:rsid w:val="009D3393"/>
    <w:rsid w:val="009D346B"/>
    <w:rsid w:val="009D36FD"/>
    <w:rsid w:val="009D3878"/>
    <w:rsid w:val="009D3A90"/>
    <w:rsid w:val="009D4501"/>
    <w:rsid w:val="009D540A"/>
    <w:rsid w:val="009D5A5B"/>
    <w:rsid w:val="009D5C28"/>
    <w:rsid w:val="009D5C5B"/>
    <w:rsid w:val="009D5D4A"/>
    <w:rsid w:val="009D5FEE"/>
    <w:rsid w:val="009D66D0"/>
    <w:rsid w:val="009D6D1B"/>
    <w:rsid w:val="009D6D2A"/>
    <w:rsid w:val="009D6F6C"/>
    <w:rsid w:val="009D7071"/>
    <w:rsid w:val="009D7B93"/>
    <w:rsid w:val="009E054C"/>
    <w:rsid w:val="009E0763"/>
    <w:rsid w:val="009E0B31"/>
    <w:rsid w:val="009E129C"/>
    <w:rsid w:val="009E18FF"/>
    <w:rsid w:val="009E2244"/>
    <w:rsid w:val="009E36B3"/>
    <w:rsid w:val="009E3B91"/>
    <w:rsid w:val="009E3E16"/>
    <w:rsid w:val="009E4272"/>
    <w:rsid w:val="009E43C3"/>
    <w:rsid w:val="009E4723"/>
    <w:rsid w:val="009E4A9F"/>
    <w:rsid w:val="009E4B21"/>
    <w:rsid w:val="009E4F78"/>
    <w:rsid w:val="009E517D"/>
    <w:rsid w:val="009E5311"/>
    <w:rsid w:val="009E5AAC"/>
    <w:rsid w:val="009E5C74"/>
    <w:rsid w:val="009E5C92"/>
    <w:rsid w:val="009E672C"/>
    <w:rsid w:val="009E6824"/>
    <w:rsid w:val="009E7603"/>
    <w:rsid w:val="009E79E3"/>
    <w:rsid w:val="009E7A57"/>
    <w:rsid w:val="009E7A77"/>
    <w:rsid w:val="009E7F9E"/>
    <w:rsid w:val="009F0765"/>
    <w:rsid w:val="009F1093"/>
    <w:rsid w:val="009F16BE"/>
    <w:rsid w:val="009F1A65"/>
    <w:rsid w:val="009F1B48"/>
    <w:rsid w:val="009F1D0A"/>
    <w:rsid w:val="009F2ACF"/>
    <w:rsid w:val="009F2DE8"/>
    <w:rsid w:val="009F2E8C"/>
    <w:rsid w:val="009F324D"/>
    <w:rsid w:val="009F3BD9"/>
    <w:rsid w:val="009F3C1F"/>
    <w:rsid w:val="009F41A4"/>
    <w:rsid w:val="009F4304"/>
    <w:rsid w:val="009F43D9"/>
    <w:rsid w:val="009F4DD5"/>
    <w:rsid w:val="009F58E8"/>
    <w:rsid w:val="009F6073"/>
    <w:rsid w:val="009F6155"/>
    <w:rsid w:val="009F635E"/>
    <w:rsid w:val="009F66A3"/>
    <w:rsid w:val="009F7139"/>
    <w:rsid w:val="009F72AA"/>
    <w:rsid w:val="009F72EE"/>
    <w:rsid w:val="009F74C3"/>
    <w:rsid w:val="009F78BE"/>
    <w:rsid w:val="00A00026"/>
    <w:rsid w:val="00A002E0"/>
    <w:rsid w:val="00A00496"/>
    <w:rsid w:val="00A00760"/>
    <w:rsid w:val="00A0088B"/>
    <w:rsid w:val="00A016AF"/>
    <w:rsid w:val="00A01A88"/>
    <w:rsid w:val="00A01A8E"/>
    <w:rsid w:val="00A03631"/>
    <w:rsid w:val="00A03922"/>
    <w:rsid w:val="00A03EBB"/>
    <w:rsid w:val="00A04FF9"/>
    <w:rsid w:val="00A0514B"/>
    <w:rsid w:val="00A05835"/>
    <w:rsid w:val="00A06157"/>
    <w:rsid w:val="00A064EF"/>
    <w:rsid w:val="00A06890"/>
    <w:rsid w:val="00A06E83"/>
    <w:rsid w:val="00A074C1"/>
    <w:rsid w:val="00A074C9"/>
    <w:rsid w:val="00A07A4D"/>
    <w:rsid w:val="00A07E5A"/>
    <w:rsid w:val="00A1010C"/>
    <w:rsid w:val="00A101AB"/>
    <w:rsid w:val="00A105FE"/>
    <w:rsid w:val="00A1093A"/>
    <w:rsid w:val="00A10EE1"/>
    <w:rsid w:val="00A1121C"/>
    <w:rsid w:val="00A115D6"/>
    <w:rsid w:val="00A11F95"/>
    <w:rsid w:val="00A1219F"/>
    <w:rsid w:val="00A124A8"/>
    <w:rsid w:val="00A12A78"/>
    <w:rsid w:val="00A12F26"/>
    <w:rsid w:val="00A130B0"/>
    <w:rsid w:val="00A13510"/>
    <w:rsid w:val="00A13882"/>
    <w:rsid w:val="00A13C39"/>
    <w:rsid w:val="00A1482B"/>
    <w:rsid w:val="00A157CA"/>
    <w:rsid w:val="00A15BED"/>
    <w:rsid w:val="00A1650C"/>
    <w:rsid w:val="00A16536"/>
    <w:rsid w:val="00A16CAB"/>
    <w:rsid w:val="00A17146"/>
    <w:rsid w:val="00A178D6"/>
    <w:rsid w:val="00A206CA"/>
    <w:rsid w:val="00A214CF"/>
    <w:rsid w:val="00A21823"/>
    <w:rsid w:val="00A21855"/>
    <w:rsid w:val="00A21C52"/>
    <w:rsid w:val="00A21E96"/>
    <w:rsid w:val="00A22698"/>
    <w:rsid w:val="00A22EE5"/>
    <w:rsid w:val="00A2313E"/>
    <w:rsid w:val="00A233C5"/>
    <w:rsid w:val="00A23951"/>
    <w:rsid w:val="00A23983"/>
    <w:rsid w:val="00A2440D"/>
    <w:rsid w:val="00A248F6"/>
    <w:rsid w:val="00A24F9B"/>
    <w:rsid w:val="00A256A5"/>
    <w:rsid w:val="00A25B35"/>
    <w:rsid w:val="00A25B3C"/>
    <w:rsid w:val="00A261EB"/>
    <w:rsid w:val="00A267EC"/>
    <w:rsid w:val="00A26928"/>
    <w:rsid w:val="00A309FD"/>
    <w:rsid w:val="00A30FA3"/>
    <w:rsid w:val="00A31545"/>
    <w:rsid w:val="00A327CF"/>
    <w:rsid w:val="00A32B8E"/>
    <w:rsid w:val="00A32BA7"/>
    <w:rsid w:val="00A32ED7"/>
    <w:rsid w:val="00A32FDF"/>
    <w:rsid w:val="00A33813"/>
    <w:rsid w:val="00A34250"/>
    <w:rsid w:val="00A345A9"/>
    <w:rsid w:val="00A353E0"/>
    <w:rsid w:val="00A355A2"/>
    <w:rsid w:val="00A3584B"/>
    <w:rsid w:val="00A35B5D"/>
    <w:rsid w:val="00A36C98"/>
    <w:rsid w:val="00A36EE1"/>
    <w:rsid w:val="00A3763A"/>
    <w:rsid w:val="00A37849"/>
    <w:rsid w:val="00A4117A"/>
    <w:rsid w:val="00A41C3D"/>
    <w:rsid w:val="00A41CB6"/>
    <w:rsid w:val="00A41D95"/>
    <w:rsid w:val="00A41FC2"/>
    <w:rsid w:val="00A42101"/>
    <w:rsid w:val="00A42132"/>
    <w:rsid w:val="00A4290C"/>
    <w:rsid w:val="00A42B2A"/>
    <w:rsid w:val="00A435F6"/>
    <w:rsid w:val="00A436D6"/>
    <w:rsid w:val="00A43B1A"/>
    <w:rsid w:val="00A44925"/>
    <w:rsid w:val="00A44B9F"/>
    <w:rsid w:val="00A44C28"/>
    <w:rsid w:val="00A4533E"/>
    <w:rsid w:val="00A4549A"/>
    <w:rsid w:val="00A45C08"/>
    <w:rsid w:val="00A45E07"/>
    <w:rsid w:val="00A460A7"/>
    <w:rsid w:val="00A4713F"/>
    <w:rsid w:val="00A4781B"/>
    <w:rsid w:val="00A47D1F"/>
    <w:rsid w:val="00A47F91"/>
    <w:rsid w:val="00A503E7"/>
    <w:rsid w:val="00A509CE"/>
    <w:rsid w:val="00A514D6"/>
    <w:rsid w:val="00A51C47"/>
    <w:rsid w:val="00A51ECE"/>
    <w:rsid w:val="00A52449"/>
    <w:rsid w:val="00A530C6"/>
    <w:rsid w:val="00A538BD"/>
    <w:rsid w:val="00A53A57"/>
    <w:rsid w:val="00A54072"/>
    <w:rsid w:val="00A543AA"/>
    <w:rsid w:val="00A549F0"/>
    <w:rsid w:val="00A54C7D"/>
    <w:rsid w:val="00A550A5"/>
    <w:rsid w:val="00A55284"/>
    <w:rsid w:val="00A557EA"/>
    <w:rsid w:val="00A55A75"/>
    <w:rsid w:val="00A56091"/>
    <w:rsid w:val="00A565D1"/>
    <w:rsid w:val="00A5662F"/>
    <w:rsid w:val="00A56749"/>
    <w:rsid w:val="00A56968"/>
    <w:rsid w:val="00A57511"/>
    <w:rsid w:val="00A5770A"/>
    <w:rsid w:val="00A605AA"/>
    <w:rsid w:val="00A60A50"/>
    <w:rsid w:val="00A61086"/>
    <w:rsid w:val="00A6274E"/>
    <w:rsid w:val="00A63594"/>
    <w:rsid w:val="00A637AD"/>
    <w:rsid w:val="00A644A8"/>
    <w:rsid w:val="00A64E35"/>
    <w:rsid w:val="00A6534E"/>
    <w:rsid w:val="00A65A95"/>
    <w:rsid w:val="00A65CEB"/>
    <w:rsid w:val="00A663D5"/>
    <w:rsid w:val="00A669BB"/>
    <w:rsid w:val="00A6723A"/>
    <w:rsid w:val="00A676D5"/>
    <w:rsid w:val="00A67F37"/>
    <w:rsid w:val="00A67FD6"/>
    <w:rsid w:val="00A702D3"/>
    <w:rsid w:val="00A702F4"/>
    <w:rsid w:val="00A705B5"/>
    <w:rsid w:val="00A707D1"/>
    <w:rsid w:val="00A712A4"/>
    <w:rsid w:val="00A717B7"/>
    <w:rsid w:val="00A71A1D"/>
    <w:rsid w:val="00A71B0D"/>
    <w:rsid w:val="00A7242E"/>
    <w:rsid w:val="00A72743"/>
    <w:rsid w:val="00A72D4A"/>
    <w:rsid w:val="00A73748"/>
    <w:rsid w:val="00A73DA4"/>
    <w:rsid w:val="00A73E59"/>
    <w:rsid w:val="00A749E7"/>
    <w:rsid w:val="00A75063"/>
    <w:rsid w:val="00A75595"/>
    <w:rsid w:val="00A7596E"/>
    <w:rsid w:val="00A7674A"/>
    <w:rsid w:val="00A77F7D"/>
    <w:rsid w:val="00A80B6F"/>
    <w:rsid w:val="00A80DD6"/>
    <w:rsid w:val="00A81103"/>
    <w:rsid w:val="00A812B8"/>
    <w:rsid w:val="00A81593"/>
    <w:rsid w:val="00A8206D"/>
    <w:rsid w:val="00A82519"/>
    <w:rsid w:val="00A82614"/>
    <w:rsid w:val="00A82DC0"/>
    <w:rsid w:val="00A8310A"/>
    <w:rsid w:val="00A833DF"/>
    <w:rsid w:val="00A85113"/>
    <w:rsid w:val="00A8535B"/>
    <w:rsid w:val="00A8563F"/>
    <w:rsid w:val="00A85E95"/>
    <w:rsid w:val="00A86168"/>
    <w:rsid w:val="00A86252"/>
    <w:rsid w:val="00A8695A"/>
    <w:rsid w:val="00A87138"/>
    <w:rsid w:val="00A87CD5"/>
    <w:rsid w:val="00A9033D"/>
    <w:rsid w:val="00A907E3"/>
    <w:rsid w:val="00A90813"/>
    <w:rsid w:val="00A9112C"/>
    <w:rsid w:val="00A91AA0"/>
    <w:rsid w:val="00A92277"/>
    <w:rsid w:val="00A92474"/>
    <w:rsid w:val="00A929C7"/>
    <w:rsid w:val="00A92B25"/>
    <w:rsid w:val="00A92C5F"/>
    <w:rsid w:val="00A9324E"/>
    <w:rsid w:val="00A93B4D"/>
    <w:rsid w:val="00A93CA2"/>
    <w:rsid w:val="00A94647"/>
    <w:rsid w:val="00A947C3"/>
    <w:rsid w:val="00A94995"/>
    <w:rsid w:val="00A950CF"/>
    <w:rsid w:val="00A9563A"/>
    <w:rsid w:val="00A95833"/>
    <w:rsid w:val="00A96273"/>
    <w:rsid w:val="00A96994"/>
    <w:rsid w:val="00A969C0"/>
    <w:rsid w:val="00A96C79"/>
    <w:rsid w:val="00A96CC5"/>
    <w:rsid w:val="00A96E8C"/>
    <w:rsid w:val="00A973FC"/>
    <w:rsid w:val="00A975B5"/>
    <w:rsid w:val="00A97A53"/>
    <w:rsid w:val="00A97B31"/>
    <w:rsid w:val="00AA0376"/>
    <w:rsid w:val="00AA03E9"/>
    <w:rsid w:val="00AA0ADE"/>
    <w:rsid w:val="00AA1330"/>
    <w:rsid w:val="00AA17D8"/>
    <w:rsid w:val="00AA25F5"/>
    <w:rsid w:val="00AA27AB"/>
    <w:rsid w:val="00AA283F"/>
    <w:rsid w:val="00AA2A78"/>
    <w:rsid w:val="00AA2EFC"/>
    <w:rsid w:val="00AA461E"/>
    <w:rsid w:val="00AA4729"/>
    <w:rsid w:val="00AA554D"/>
    <w:rsid w:val="00AA617F"/>
    <w:rsid w:val="00AA6680"/>
    <w:rsid w:val="00AA6978"/>
    <w:rsid w:val="00AA6A99"/>
    <w:rsid w:val="00AA7561"/>
    <w:rsid w:val="00AA76E1"/>
    <w:rsid w:val="00AA7E31"/>
    <w:rsid w:val="00AA7F79"/>
    <w:rsid w:val="00AA7F95"/>
    <w:rsid w:val="00AB00D3"/>
    <w:rsid w:val="00AB1647"/>
    <w:rsid w:val="00AB1F00"/>
    <w:rsid w:val="00AB22EE"/>
    <w:rsid w:val="00AB2426"/>
    <w:rsid w:val="00AB2C0F"/>
    <w:rsid w:val="00AB2D1F"/>
    <w:rsid w:val="00AB3639"/>
    <w:rsid w:val="00AB3FE2"/>
    <w:rsid w:val="00AB430A"/>
    <w:rsid w:val="00AB45FE"/>
    <w:rsid w:val="00AB4B7A"/>
    <w:rsid w:val="00AB5387"/>
    <w:rsid w:val="00AB639C"/>
    <w:rsid w:val="00AB6531"/>
    <w:rsid w:val="00AB65D5"/>
    <w:rsid w:val="00AB7460"/>
    <w:rsid w:val="00AB76F1"/>
    <w:rsid w:val="00AB7D30"/>
    <w:rsid w:val="00AB7E82"/>
    <w:rsid w:val="00AB7EB0"/>
    <w:rsid w:val="00AC04E4"/>
    <w:rsid w:val="00AC0C4D"/>
    <w:rsid w:val="00AC0C6B"/>
    <w:rsid w:val="00AC1D4A"/>
    <w:rsid w:val="00AC1EE5"/>
    <w:rsid w:val="00AC22D1"/>
    <w:rsid w:val="00AC2371"/>
    <w:rsid w:val="00AC2A39"/>
    <w:rsid w:val="00AC324B"/>
    <w:rsid w:val="00AC374E"/>
    <w:rsid w:val="00AC37B0"/>
    <w:rsid w:val="00AC4174"/>
    <w:rsid w:val="00AC44FC"/>
    <w:rsid w:val="00AC4E85"/>
    <w:rsid w:val="00AC520E"/>
    <w:rsid w:val="00AC5765"/>
    <w:rsid w:val="00AC5F33"/>
    <w:rsid w:val="00AC648C"/>
    <w:rsid w:val="00AC65D4"/>
    <w:rsid w:val="00AC68E5"/>
    <w:rsid w:val="00AC69F0"/>
    <w:rsid w:val="00AC7A34"/>
    <w:rsid w:val="00AC7CF8"/>
    <w:rsid w:val="00AD0D28"/>
    <w:rsid w:val="00AD127D"/>
    <w:rsid w:val="00AD12CB"/>
    <w:rsid w:val="00AD1409"/>
    <w:rsid w:val="00AD191E"/>
    <w:rsid w:val="00AD1D23"/>
    <w:rsid w:val="00AD1D83"/>
    <w:rsid w:val="00AD2038"/>
    <w:rsid w:val="00AD267B"/>
    <w:rsid w:val="00AD389B"/>
    <w:rsid w:val="00AD45DC"/>
    <w:rsid w:val="00AD4A6C"/>
    <w:rsid w:val="00AD4B00"/>
    <w:rsid w:val="00AD52B2"/>
    <w:rsid w:val="00AD547B"/>
    <w:rsid w:val="00AD55AB"/>
    <w:rsid w:val="00AD5E8D"/>
    <w:rsid w:val="00AD69FD"/>
    <w:rsid w:val="00AD6D8B"/>
    <w:rsid w:val="00AD6ECC"/>
    <w:rsid w:val="00AD6F3E"/>
    <w:rsid w:val="00AD75AA"/>
    <w:rsid w:val="00AD76C9"/>
    <w:rsid w:val="00AD79D5"/>
    <w:rsid w:val="00AE0184"/>
    <w:rsid w:val="00AE07A0"/>
    <w:rsid w:val="00AE0EA5"/>
    <w:rsid w:val="00AE0F89"/>
    <w:rsid w:val="00AE1231"/>
    <w:rsid w:val="00AE1784"/>
    <w:rsid w:val="00AE1C73"/>
    <w:rsid w:val="00AE1FB7"/>
    <w:rsid w:val="00AE2407"/>
    <w:rsid w:val="00AE2919"/>
    <w:rsid w:val="00AE2D89"/>
    <w:rsid w:val="00AE2EA1"/>
    <w:rsid w:val="00AE2F2B"/>
    <w:rsid w:val="00AE3260"/>
    <w:rsid w:val="00AE387B"/>
    <w:rsid w:val="00AE3FE6"/>
    <w:rsid w:val="00AE4370"/>
    <w:rsid w:val="00AE4B79"/>
    <w:rsid w:val="00AE4D44"/>
    <w:rsid w:val="00AE56D0"/>
    <w:rsid w:val="00AE6453"/>
    <w:rsid w:val="00AE7C4A"/>
    <w:rsid w:val="00AE7CE6"/>
    <w:rsid w:val="00AF128B"/>
    <w:rsid w:val="00AF13C7"/>
    <w:rsid w:val="00AF1F0B"/>
    <w:rsid w:val="00AF341E"/>
    <w:rsid w:val="00AF3AE9"/>
    <w:rsid w:val="00AF3B4F"/>
    <w:rsid w:val="00AF435F"/>
    <w:rsid w:val="00AF4950"/>
    <w:rsid w:val="00AF4B2A"/>
    <w:rsid w:val="00AF4BC5"/>
    <w:rsid w:val="00AF4C60"/>
    <w:rsid w:val="00AF5B27"/>
    <w:rsid w:val="00AF60A8"/>
    <w:rsid w:val="00AF6258"/>
    <w:rsid w:val="00AF627C"/>
    <w:rsid w:val="00AF66B4"/>
    <w:rsid w:val="00AF682C"/>
    <w:rsid w:val="00AF690F"/>
    <w:rsid w:val="00AF7E63"/>
    <w:rsid w:val="00AF7F33"/>
    <w:rsid w:val="00B000A0"/>
    <w:rsid w:val="00B005A7"/>
    <w:rsid w:val="00B00776"/>
    <w:rsid w:val="00B007BC"/>
    <w:rsid w:val="00B00910"/>
    <w:rsid w:val="00B00B61"/>
    <w:rsid w:val="00B00D31"/>
    <w:rsid w:val="00B018D3"/>
    <w:rsid w:val="00B021CC"/>
    <w:rsid w:val="00B027AD"/>
    <w:rsid w:val="00B02F6A"/>
    <w:rsid w:val="00B03302"/>
    <w:rsid w:val="00B03687"/>
    <w:rsid w:val="00B04879"/>
    <w:rsid w:val="00B04D9B"/>
    <w:rsid w:val="00B04FE6"/>
    <w:rsid w:val="00B051A5"/>
    <w:rsid w:val="00B053DD"/>
    <w:rsid w:val="00B0587D"/>
    <w:rsid w:val="00B0667C"/>
    <w:rsid w:val="00B06E92"/>
    <w:rsid w:val="00B06F8E"/>
    <w:rsid w:val="00B0704A"/>
    <w:rsid w:val="00B0704C"/>
    <w:rsid w:val="00B07283"/>
    <w:rsid w:val="00B073E7"/>
    <w:rsid w:val="00B10416"/>
    <w:rsid w:val="00B10BDB"/>
    <w:rsid w:val="00B112F9"/>
    <w:rsid w:val="00B11A46"/>
    <w:rsid w:val="00B12150"/>
    <w:rsid w:val="00B12DA4"/>
    <w:rsid w:val="00B13414"/>
    <w:rsid w:val="00B134B7"/>
    <w:rsid w:val="00B13A7C"/>
    <w:rsid w:val="00B13D76"/>
    <w:rsid w:val="00B13EF3"/>
    <w:rsid w:val="00B14328"/>
    <w:rsid w:val="00B146BE"/>
    <w:rsid w:val="00B146E8"/>
    <w:rsid w:val="00B147D7"/>
    <w:rsid w:val="00B14A7E"/>
    <w:rsid w:val="00B14D61"/>
    <w:rsid w:val="00B14D73"/>
    <w:rsid w:val="00B153C8"/>
    <w:rsid w:val="00B15B12"/>
    <w:rsid w:val="00B16779"/>
    <w:rsid w:val="00B16A29"/>
    <w:rsid w:val="00B16BEB"/>
    <w:rsid w:val="00B16EBD"/>
    <w:rsid w:val="00B17864"/>
    <w:rsid w:val="00B201C4"/>
    <w:rsid w:val="00B20E8A"/>
    <w:rsid w:val="00B21A6B"/>
    <w:rsid w:val="00B22143"/>
    <w:rsid w:val="00B22B6D"/>
    <w:rsid w:val="00B22B94"/>
    <w:rsid w:val="00B22C96"/>
    <w:rsid w:val="00B23167"/>
    <w:rsid w:val="00B232A4"/>
    <w:rsid w:val="00B237B3"/>
    <w:rsid w:val="00B24422"/>
    <w:rsid w:val="00B24757"/>
    <w:rsid w:val="00B25288"/>
    <w:rsid w:val="00B252F0"/>
    <w:rsid w:val="00B255C1"/>
    <w:rsid w:val="00B25667"/>
    <w:rsid w:val="00B2623B"/>
    <w:rsid w:val="00B26AB4"/>
    <w:rsid w:val="00B26E1C"/>
    <w:rsid w:val="00B26EB0"/>
    <w:rsid w:val="00B3029F"/>
    <w:rsid w:val="00B302E1"/>
    <w:rsid w:val="00B306E5"/>
    <w:rsid w:val="00B30B09"/>
    <w:rsid w:val="00B3136B"/>
    <w:rsid w:val="00B31697"/>
    <w:rsid w:val="00B31CF3"/>
    <w:rsid w:val="00B31E14"/>
    <w:rsid w:val="00B32484"/>
    <w:rsid w:val="00B32873"/>
    <w:rsid w:val="00B32FD1"/>
    <w:rsid w:val="00B33291"/>
    <w:rsid w:val="00B33843"/>
    <w:rsid w:val="00B340BF"/>
    <w:rsid w:val="00B343BD"/>
    <w:rsid w:val="00B3454C"/>
    <w:rsid w:val="00B34B84"/>
    <w:rsid w:val="00B34BAB"/>
    <w:rsid w:val="00B34D60"/>
    <w:rsid w:val="00B3542E"/>
    <w:rsid w:val="00B35B0B"/>
    <w:rsid w:val="00B36B71"/>
    <w:rsid w:val="00B37030"/>
    <w:rsid w:val="00B379B7"/>
    <w:rsid w:val="00B37CC2"/>
    <w:rsid w:val="00B40EAC"/>
    <w:rsid w:val="00B415C8"/>
    <w:rsid w:val="00B41635"/>
    <w:rsid w:val="00B417A2"/>
    <w:rsid w:val="00B41F03"/>
    <w:rsid w:val="00B42619"/>
    <w:rsid w:val="00B42E36"/>
    <w:rsid w:val="00B42FD1"/>
    <w:rsid w:val="00B43249"/>
    <w:rsid w:val="00B4325A"/>
    <w:rsid w:val="00B434A0"/>
    <w:rsid w:val="00B437E2"/>
    <w:rsid w:val="00B43B72"/>
    <w:rsid w:val="00B43D9A"/>
    <w:rsid w:val="00B44485"/>
    <w:rsid w:val="00B4457E"/>
    <w:rsid w:val="00B44EA2"/>
    <w:rsid w:val="00B4563D"/>
    <w:rsid w:val="00B460A0"/>
    <w:rsid w:val="00B46101"/>
    <w:rsid w:val="00B46A68"/>
    <w:rsid w:val="00B46C60"/>
    <w:rsid w:val="00B5013D"/>
    <w:rsid w:val="00B502AA"/>
    <w:rsid w:val="00B505E9"/>
    <w:rsid w:val="00B50E7B"/>
    <w:rsid w:val="00B50FF2"/>
    <w:rsid w:val="00B517E0"/>
    <w:rsid w:val="00B517FD"/>
    <w:rsid w:val="00B51871"/>
    <w:rsid w:val="00B51C06"/>
    <w:rsid w:val="00B52F8C"/>
    <w:rsid w:val="00B53106"/>
    <w:rsid w:val="00B5384B"/>
    <w:rsid w:val="00B53B61"/>
    <w:rsid w:val="00B53BC3"/>
    <w:rsid w:val="00B54DC5"/>
    <w:rsid w:val="00B54F18"/>
    <w:rsid w:val="00B54FFF"/>
    <w:rsid w:val="00B5548C"/>
    <w:rsid w:val="00B55802"/>
    <w:rsid w:val="00B5588C"/>
    <w:rsid w:val="00B55EBB"/>
    <w:rsid w:val="00B55F4D"/>
    <w:rsid w:val="00B5620B"/>
    <w:rsid w:val="00B571B3"/>
    <w:rsid w:val="00B5726E"/>
    <w:rsid w:val="00B572A2"/>
    <w:rsid w:val="00B57AD2"/>
    <w:rsid w:val="00B57C05"/>
    <w:rsid w:val="00B6061B"/>
    <w:rsid w:val="00B60A32"/>
    <w:rsid w:val="00B60E25"/>
    <w:rsid w:val="00B61061"/>
    <w:rsid w:val="00B61616"/>
    <w:rsid w:val="00B629AA"/>
    <w:rsid w:val="00B62DEA"/>
    <w:rsid w:val="00B630A6"/>
    <w:rsid w:val="00B63349"/>
    <w:rsid w:val="00B634F6"/>
    <w:rsid w:val="00B63777"/>
    <w:rsid w:val="00B63F5C"/>
    <w:rsid w:val="00B64558"/>
    <w:rsid w:val="00B6479D"/>
    <w:rsid w:val="00B64897"/>
    <w:rsid w:val="00B648A6"/>
    <w:rsid w:val="00B64BD9"/>
    <w:rsid w:val="00B64DD4"/>
    <w:rsid w:val="00B653DD"/>
    <w:rsid w:val="00B65E69"/>
    <w:rsid w:val="00B65EF0"/>
    <w:rsid w:val="00B66B2D"/>
    <w:rsid w:val="00B66BCF"/>
    <w:rsid w:val="00B66DB4"/>
    <w:rsid w:val="00B67E2A"/>
    <w:rsid w:val="00B70294"/>
    <w:rsid w:val="00B704A0"/>
    <w:rsid w:val="00B70584"/>
    <w:rsid w:val="00B7065A"/>
    <w:rsid w:val="00B709AD"/>
    <w:rsid w:val="00B7112A"/>
    <w:rsid w:val="00B71703"/>
    <w:rsid w:val="00B72104"/>
    <w:rsid w:val="00B721D8"/>
    <w:rsid w:val="00B72540"/>
    <w:rsid w:val="00B726E8"/>
    <w:rsid w:val="00B72A71"/>
    <w:rsid w:val="00B7357B"/>
    <w:rsid w:val="00B73B01"/>
    <w:rsid w:val="00B7415E"/>
    <w:rsid w:val="00B741DC"/>
    <w:rsid w:val="00B74342"/>
    <w:rsid w:val="00B74B29"/>
    <w:rsid w:val="00B75973"/>
    <w:rsid w:val="00B76165"/>
    <w:rsid w:val="00B761AF"/>
    <w:rsid w:val="00B766E5"/>
    <w:rsid w:val="00B767F8"/>
    <w:rsid w:val="00B769BD"/>
    <w:rsid w:val="00B77826"/>
    <w:rsid w:val="00B77BA7"/>
    <w:rsid w:val="00B80319"/>
    <w:rsid w:val="00B8095C"/>
    <w:rsid w:val="00B80CBA"/>
    <w:rsid w:val="00B80F26"/>
    <w:rsid w:val="00B8195E"/>
    <w:rsid w:val="00B8240E"/>
    <w:rsid w:val="00B83D30"/>
    <w:rsid w:val="00B84215"/>
    <w:rsid w:val="00B84227"/>
    <w:rsid w:val="00B8433A"/>
    <w:rsid w:val="00B84B2B"/>
    <w:rsid w:val="00B86045"/>
    <w:rsid w:val="00B873C0"/>
    <w:rsid w:val="00B874AD"/>
    <w:rsid w:val="00B87541"/>
    <w:rsid w:val="00B8767F"/>
    <w:rsid w:val="00B9052E"/>
    <w:rsid w:val="00B90A90"/>
    <w:rsid w:val="00B91864"/>
    <w:rsid w:val="00B91C9D"/>
    <w:rsid w:val="00B91DC5"/>
    <w:rsid w:val="00B91E9B"/>
    <w:rsid w:val="00B9213B"/>
    <w:rsid w:val="00B923C8"/>
    <w:rsid w:val="00B925E8"/>
    <w:rsid w:val="00B926BF"/>
    <w:rsid w:val="00B92934"/>
    <w:rsid w:val="00B93B74"/>
    <w:rsid w:val="00B945CF"/>
    <w:rsid w:val="00B94790"/>
    <w:rsid w:val="00B94D05"/>
    <w:rsid w:val="00B95266"/>
    <w:rsid w:val="00B95EA2"/>
    <w:rsid w:val="00B96024"/>
    <w:rsid w:val="00B960CA"/>
    <w:rsid w:val="00B961CF"/>
    <w:rsid w:val="00B9633E"/>
    <w:rsid w:val="00B97FAF"/>
    <w:rsid w:val="00BA0291"/>
    <w:rsid w:val="00BA0475"/>
    <w:rsid w:val="00BA11F7"/>
    <w:rsid w:val="00BA14B2"/>
    <w:rsid w:val="00BA1992"/>
    <w:rsid w:val="00BA23C4"/>
    <w:rsid w:val="00BA2453"/>
    <w:rsid w:val="00BA2D5E"/>
    <w:rsid w:val="00BA2EF8"/>
    <w:rsid w:val="00BA33E5"/>
    <w:rsid w:val="00BA364A"/>
    <w:rsid w:val="00BA399E"/>
    <w:rsid w:val="00BA39A2"/>
    <w:rsid w:val="00BA3B0A"/>
    <w:rsid w:val="00BA42F2"/>
    <w:rsid w:val="00BA4B16"/>
    <w:rsid w:val="00BA4D10"/>
    <w:rsid w:val="00BA5AB9"/>
    <w:rsid w:val="00BA5E42"/>
    <w:rsid w:val="00BA6066"/>
    <w:rsid w:val="00BA62F0"/>
    <w:rsid w:val="00BA6B68"/>
    <w:rsid w:val="00BA6DE2"/>
    <w:rsid w:val="00BA7BF3"/>
    <w:rsid w:val="00BA7C67"/>
    <w:rsid w:val="00BA7FCB"/>
    <w:rsid w:val="00BB0CF4"/>
    <w:rsid w:val="00BB10FE"/>
    <w:rsid w:val="00BB156C"/>
    <w:rsid w:val="00BB1A56"/>
    <w:rsid w:val="00BB23CF"/>
    <w:rsid w:val="00BB2824"/>
    <w:rsid w:val="00BB2B77"/>
    <w:rsid w:val="00BB3027"/>
    <w:rsid w:val="00BB33BF"/>
    <w:rsid w:val="00BB4143"/>
    <w:rsid w:val="00BB4C64"/>
    <w:rsid w:val="00BB5430"/>
    <w:rsid w:val="00BB5530"/>
    <w:rsid w:val="00BB575F"/>
    <w:rsid w:val="00BB5907"/>
    <w:rsid w:val="00BB5FC0"/>
    <w:rsid w:val="00BB6C2A"/>
    <w:rsid w:val="00BB723A"/>
    <w:rsid w:val="00BC038D"/>
    <w:rsid w:val="00BC0670"/>
    <w:rsid w:val="00BC1492"/>
    <w:rsid w:val="00BC152F"/>
    <w:rsid w:val="00BC1A89"/>
    <w:rsid w:val="00BC1EB1"/>
    <w:rsid w:val="00BC32D0"/>
    <w:rsid w:val="00BC3809"/>
    <w:rsid w:val="00BC3CCB"/>
    <w:rsid w:val="00BC3CF8"/>
    <w:rsid w:val="00BC3F85"/>
    <w:rsid w:val="00BC44FF"/>
    <w:rsid w:val="00BC47CD"/>
    <w:rsid w:val="00BC4F0A"/>
    <w:rsid w:val="00BC57F1"/>
    <w:rsid w:val="00BC74A9"/>
    <w:rsid w:val="00BC7990"/>
    <w:rsid w:val="00BC7AC3"/>
    <w:rsid w:val="00BD08D8"/>
    <w:rsid w:val="00BD0F7C"/>
    <w:rsid w:val="00BD1088"/>
    <w:rsid w:val="00BD1F12"/>
    <w:rsid w:val="00BD208A"/>
    <w:rsid w:val="00BD25B7"/>
    <w:rsid w:val="00BD2D22"/>
    <w:rsid w:val="00BD2DCF"/>
    <w:rsid w:val="00BD398D"/>
    <w:rsid w:val="00BD3A0D"/>
    <w:rsid w:val="00BD3AAF"/>
    <w:rsid w:val="00BD3C17"/>
    <w:rsid w:val="00BD3CA0"/>
    <w:rsid w:val="00BD3E3A"/>
    <w:rsid w:val="00BD3E55"/>
    <w:rsid w:val="00BD414A"/>
    <w:rsid w:val="00BD49DA"/>
    <w:rsid w:val="00BD55ED"/>
    <w:rsid w:val="00BD5A32"/>
    <w:rsid w:val="00BD62C1"/>
    <w:rsid w:val="00BD635C"/>
    <w:rsid w:val="00BD649B"/>
    <w:rsid w:val="00BD67C2"/>
    <w:rsid w:val="00BD6E2D"/>
    <w:rsid w:val="00BD7196"/>
    <w:rsid w:val="00BD79CC"/>
    <w:rsid w:val="00BD79EE"/>
    <w:rsid w:val="00BD7D0E"/>
    <w:rsid w:val="00BD7D30"/>
    <w:rsid w:val="00BD7E59"/>
    <w:rsid w:val="00BE0885"/>
    <w:rsid w:val="00BE0E98"/>
    <w:rsid w:val="00BE12E0"/>
    <w:rsid w:val="00BE17D7"/>
    <w:rsid w:val="00BE27A8"/>
    <w:rsid w:val="00BE28DD"/>
    <w:rsid w:val="00BE28E4"/>
    <w:rsid w:val="00BE2AE9"/>
    <w:rsid w:val="00BE3156"/>
    <w:rsid w:val="00BE34CD"/>
    <w:rsid w:val="00BE3738"/>
    <w:rsid w:val="00BE3D0F"/>
    <w:rsid w:val="00BE4345"/>
    <w:rsid w:val="00BE5048"/>
    <w:rsid w:val="00BE5853"/>
    <w:rsid w:val="00BE58E2"/>
    <w:rsid w:val="00BE617C"/>
    <w:rsid w:val="00BE6DEE"/>
    <w:rsid w:val="00BE74CF"/>
    <w:rsid w:val="00BE76DA"/>
    <w:rsid w:val="00BE789C"/>
    <w:rsid w:val="00BE7DCD"/>
    <w:rsid w:val="00BF0331"/>
    <w:rsid w:val="00BF038D"/>
    <w:rsid w:val="00BF07B2"/>
    <w:rsid w:val="00BF0C2F"/>
    <w:rsid w:val="00BF119D"/>
    <w:rsid w:val="00BF2156"/>
    <w:rsid w:val="00BF215F"/>
    <w:rsid w:val="00BF2536"/>
    <w:rsid w:val="00BF2550"/>
    <w:rsid w:val="00BF2899"/>
    <w:rsid w:val="00BF2AD1"/>
    <w:rsid w:val="00BF2D0D"/>
    <w:rsid w:val="00BF2FCA"/>
    <w:rsid w:val="00BF310D"/>
    <w:rsid w:val="00BF33F7"/>
    <w:rsid w:val="00BF38CE"/>
    <w:rsid w:val="00BF3BAB"/>
    <w:rsid w:val="00BF52C8"/>
    <w:rsid w:val="00BF5673"/>
    <w:rsid w:val="00BF5B51"/>
    <w:rsid w:val="00BF61BC"/>
    <w:rsid w:val="00BF6771"/>
    <w:rsid w:val="00BF6EE0"/>
    <w:rsid w:val="00BF768C"/>
    <w:rsid w:val="00BF7E5A"/>
    <w:rsid w:val="00C0010F"/>
    <w:rsid w:val="00C0093C"/>
    <w:rsid w:val="00C00986"/>
    <w:rsid w:val="00C00C89"/>
    <w:rsid w:val="00C0101D"/>
    <w:rsid w:val="00C0103B"/>
    <w:rsid w:val="00C019BD"/>
    <w:rsid w:val="00C01E8F"/>
    <w:rsid w:val="00C026AB"/>
    <w:rsid w:val="00C02B63"/>
    <w:rsid w:val="00C031FA"/>
    <w:rsid w:val="00C03436"/>
    <w:rsid w:val="00C03723"/>
    <w:rsid w:val="00C03A66"/>
    <w:rsid w:val="00C04325"/>
    <w:rsid w:val="00C04342"/>
    <w:rsid w:val="00C04FB3"/>
    <w:rsid w:val="00C05099"/>
    <w:rsid w:val="00C06094"/>
    <w:rsid w:val="00C0637A"/>
    <w:rsid w:val="00C068B9"/>
    <w:rsid w:val="00C0720D"/>
    <w:rsid w:val="00C0738A"/>
    <w:rsid w:val="00C11193"/>
    <w:rsid w:val="00C11AF6"/>
    <w:rsid w:val="00C129FF"/>
    <w:rsid w:val="00C1402D"/>
    <w:rsid w:val="00C14603"/>
    <w:rsid w:val="00C14E79"/>
    <w:rsid w:val="00C1565A"/>
    <w:rsid w:val="00C1571A"/>
    <w:rsid w:val="00C15F9B"/>
    <w:rsid w:val="00C16217"/>
    <w:rsid w:val="00C16890"/>
    <w:rsid w:val="00C16A98"/>
    <w:rsid w:val="00C16DA8"/>
    <w:rsid w:val="00C1720C"/>
    <w:rsid w:val="00C17A5B"/>
    <w:rsid w:val="00C17C4D"/>
    <w:rsid w:val="00C17D46"/>
    <w:rsid w:val="00C17E65"/>
    <w:rsid w:val="00C17F87"/>
    <w:rsid w:val="00C20375"/>
    <w:rsid w:val="00C2127E"/>
    <w:rsid w:val="00C220D4"/>
    <w:rsid w:val="00C22459"/>
    <w:rsid w:val="00C22770"/>
    <w:rsid w:val="00C22F36"/>
    <w:rsid w:val="00C2421F"/>
    <w:rsid w:val="00C254AD"/>
    <w:rsid w:val="00C2588C"/>
    <w:rsid w:val="00C25946"/>
    <w:rsid w:val="00C259CA"/>
    <w:rsid w:val="00C25A4E"/>
    <w:rsid w:val="00C25AA3"/>
    <w:rsid w:val="00C2647E"/>
    <w:rsid w:val="00C2668D"/>
    <w:rsid w:val="00C26765"/>
    <w:rsid w:val="00C26926"/>
    <w:rsid w:val="00C26C0B"/>
    <w:rsid w:val="00C26CC5"/>
    <w:rsid w:val="00C26F05"/>
    <w:rsid w:val="00C27A63"/>
    <w:rsid w:val="00C27BDB"/>
    <w:rsid w:val="00C27E01"/>
    <w:rsid w:val="00C27FED"/>
    <w:rsid w:val="00C3058A"/>
    <w:rsid w:val="00C31350"/>
    <w:rsid w:val="00C313AC"/>
    <w:rsid w:val="00C31F0B"/>
    <w:rsid w:val="00C32777"/>
    <w:rsid w:val="00C32D9F"/>
    <w:rsid w:val="00C33318"/>
    <w:rsid w:val="00C334D6"/>
    <w:rsid w:val="00C33A08"/>
    <w:rsid w:val="00C33CAD"/>
    <w:rsid w:val="00C33DF4"/>
    <w:rsid w:val="00C34252"/>
    <w:rsid w:val="00C34353"/>
    <w:rsid w:val="00C35259"/>
    <w:rsid w:val="00C358EE"/>
    <w:rsid w:val="00C3595B"/>
    <w:rsid w:val="00C35976"/>
    <w:rsid w:val="00C35ED7"/>
    <w:rsid w:val="00C36B48"/>
    <w:rsid w:val="00C36E72"/>
    <w:rsid w:val="00C37F62"/>
    <w:rsid w:val="00C40663"/>
    <w:rsid w:val="00C40ABC"/>
    <w:rsid w:val="00C40B40"/>
    <w:rsid w:val="00C40ED0"/>
    <w:rsid w:val="00C416A7"/>
    <w:rsid w:val="00C428BD"/>
    <w:rsid w:val="00C42CFC"/>
    <w:rsid w:val="00C43691"/>
    <w:rsid w:val="00C44061"/>
    <w:rsid w:val="00C4406B"/>
    <w:rsid w:val="00C44776"/>
    <w:rsid w:val="00C45954"/>
    <w:rsid w:val="00C45AA8"/>
    <w:rsid w:val="00C46CA6"/>
    <w:rsid w:val="00C474EE"/>
    <w:rsid w:val="00C47899"/>
    <w:rsid w:val="00C47C19"/>
    <w:rsid w:val="00C47CDB"/>
    <w:rsid w:val="00C506DB"/>
    <w:rsid w:val="00C507BB"/>
    <w:rsid w:val="00C51078"/>
    <w:rsid w:val="00C5143B"/>
    <w:rsid w:val="00C5145B"/>
    <w:rsid w:val="00C517CA"/>
    <w:rsid w:val="00C51B33"/>
    <w:rsid w:val="00C51C4E"/>
    <w:rsid w:val="00C5210D"/>
    <w:rsid w:val="00C521A6"/>
    <w:rsid w:val="00C5226F"/>
    <w:rsid w:val="00C52438"/>
    <w:rsid w:val="00C52C74"/>
    <w:rsid w:val="00C53BD6"/>
    <w:rsid w:val="00C54052"/>
    <w:rsid w:val="00C5429C"/>
    <w:rsid w:val="00C5472D"/>
    <w:rsid w:val="00C54A09"/>
    <w:rsid w:val="00C55560"/>
    <w:rsid w:val="00C556CB"/>
    <w:rsid w:val="00C557F9"/>
    <w:rsid w:val="00C55D12"/>
    <w:rsid w:val="00C55D22"/>
    <w:rsid w:val="00C55EA1"/>
    <w:rsid w:val="00C563FE"/>
    <w:rsid w:val="00C566C0"/>
    <w:rsid w:val="00C56A9B"/>
    <w:rsid w:val="00C56AB3"/>
    <w:rsid w:val="00C56E6C"/>
    <w:rsid w:val="00C57B3D"/>
    <w:rsid w:val="00C60B8C"/>
    <w:rsid w:val="00C60EAD"/>
    <w:rsid w:val="00C61244"/>
    <w:rsid w:val="00C61403"/>
    <w:rsid w:val="00C6194E"/>
    <w:rsid w:val="00C62D26"/>
    <w:rsid w:val="00C631A5"/>
    <w:rsid w:val="00C63705"/>
    <w:rsid w:val="00C63EF8"/>
    <w:rsid w:val="00C64700"/>
    <w:rsid w:val="00C64A6B"/>
    <w:rsid w:val="00C6587B"/>
    <w:rsid w:val="00C65951"/>
    <w:rsid w:val="00C65CF2"/>
    <w:rsid w:val="00C65CF8"/>
    <w:rsid w:val="00C662D2"/>
    <w:rsid w:val="00C6664E"/>
    <w:rsid w:val="00C669BC"/>
    <w:rsid w:val="00C66F8D"/>
    <w:rsid w:val="00C6725A"/>
    <w:rsid w:val="00C672AF"/>
    <w:rsid w:val="00C7009F"/>
    <w:rsid w:val="00C70603"/>
    <w:rsid w:val="00C70898"/>
    <w:rsid w:val="00C70C02"/>
    <w:rsid w:val="00C71600"/>
    <w:rsid w:val="00C72311"/>
    <w:rsid w:val="00C72401"/>
    <w:rsid w:val="00C72A9D"/>
    <w:rsid w:val="00C72AFC"/>
    <w:rsid w:val="00C72C6D"/>
    <w:rsid w:val="00C73050"/>
    <w:rsid w:val="00C73545"/>
    <w:rsid w:val="00C735C1"/>
    <w:rsid w:val="00C737FB"/>
    <w:rsid w:val="00C73A7F"/>
    <w:rsid w:val="00C74098"/>
    <w:rsid w:val="00C7411E"/>
    <w:rsid w:val="00C745DD"/>
    <w:rsid w:val="00C74791"/>
    <w:rsid w:val="00C7484A"/>
    <w:rsid w:val="00C74E47"/>
    <w:rsid w:val="00C74ECA"/>
    <w:rsid w:val="00C75033"/>
    <w:rsid w:val="00C75223"/>
    <w:rsid w:val="00C753B4"/>
    <w:rsid w:val="00C75AAF"/>
    <w:rsid w:val="00C76604"/>
    <w:rsid w:val="00C767D6"/>
    <w:rsid w:val="00C76A8B"/>
    <w:rsid w:val="00C77398"/>
    <w:rsid w:val="00C77C35"/>
    <w:rsid w:val="00C802F9"/>
    <w:rsid w:val="00C810E2"/>
    <w:rsid w:val="00C81120"/>
    <w:rsid w:val="00C81C27"/>
    <w:rsid w:val="00C81C8D"/>
    <w:rsid w:val="00C81D6C"/>
    <w:rsid w:val="00C829CA"/>
    <w:rsid w:val="00C82BCE"/>
    <w:rsid w:val="00C82F0D"/>
    <w:rsid w:val="00C83720"/>
    <w:rsid w:val="00C839AE"/>
    <w:rsid w:val="00C84146"/>
    <w:rsid w:val="00C84B33"/>
    <w:rsid w:val="00C8502E"/>
    <w:rsid w:val="00C851FC"/>
    <w:rsid w:val="00C85240"/>
    <w:rsid w:val="00C861A7"/>
    <w:rsid w:val="00C86D92"/>
    <w:rsid w:val="00C87322"/>
    <w:rsid w:val="00C874B2"/>
    <w:rsid w:val="00C8783E"/>
    <w:rsid w:val="00C87902"/>
    <w:rsid w:val="00C87C30"/>
    <w:rsid w:val="00C87DF2"/>
    <w:rsid w:val="00C9056B"/>
    <w:rsid w:val="00C907CD"/>
    <w:rsid w:val="00C90A86"/>
    <w:rsid w:val="00C90C39"/>
    <w:rsid w:val="00C9135B"/>
    <w:rsid w:val="00C91421"/>
    <w:rsid w:val="00C91743"/>
    <w:rsid w:val="00C917AA"/>
    <w:rsid w:val="00C919D8"/>
    <w:rsid w:val="00C91A13"/>
    <w:rsid w:val="00C91CFD"/>
    <w:rsid w:val="00C91D7A"/>
    <w:rsid w:val="00C92355"/>
    <w:rsid w:val="00C92478"/>
    <w:rsid w:val="00C9267B"/>
    <w:rsid w:val="00C92CD9"/>
    <w:rsid w:val="00C92CF5"/>
    <w:rsid w:val="00C92F1A"/>
    <w:rsid w:val="00C930B9"/>
    <w:rsid w:val="00C936A7"/>
    <w:rsid w:val="00C93872"/>
    <w:rsid w:val="00C93A30"/>
    <w:rsid w:val="00C93B77"/>
    <w:rsid w:val="00C94960"/>
    <w:rsid w:val="00C94C82"/>
    <w:rsid w:val="00C95293"/>
    <w:rsid w:val="00C9549F"/>
    <w:rsid w:val="00C954EF"/>
    <w:rsid w:val="00C95DA1"/>
    <w:rsid w:val="00C9622B"/>
    <w:rsid w:val="00C96A2A"/>
    <w:rsid w:val="00C96AFB"/>
    <w:rsid w:val="00C97D51"/>
    <w:rsid w:val="00CA04A1"/>
    <w:rsid w:val="00CA07E6"/>
    <w:rsid w:val="00CA0C9D"/>
    <w:rsid w:val="00CA1250"/>
    <w:rsid w:val="00CA1305"/>
    <w:rsid w:val="00CA154C"/>
    <w:rsid w:val="00CA1AB0"/>
    <w:rsid w:val="00CA1B36"/>
    <w:rsid w:val="00CA1FE1"/>
    <w:rsid w:val="00CA22E6"/>
    <w:rsid w:val="00CA2752"/>
    <w:rsid w:val="00CA2B04"/>
    <w:rsid w:val="00CA3027"/>
    <w:rsid w:val="00CA377A"/>
    <w:rsid w:val="00CA3B22"/>
    <w:rsid w:val="00CA4069"/>
    <w:rsid w:val="00CA40BC"/>
    <w:rsid w:val="00CA43AA"/>
    <w:rsid w:val="00CA43AE"/>
    <w:rsid w:val="00CA451E"/>
    <w:rsid w:val="00CA5C26"/>
    <w:rsid w:val="00CA5ECA"/>
    <w:rsid w:val="00CA6339"/>
    <w:rsid w:val="00CA6416"/>
    <w:rsid w:val="00CA6E67"/>
    <w:rsid w:val="00CA769A"/>
    <w:rsid w:val="00CA7A49"/>
    <w:rsid w:val="00CA7DF2"/>
    <w:rsid w:val="00CB07F9"/>
    <w:rsid w:val="00CB0A8E"/>
    <w:rsid w:val="00CB0DCB"/>
    <w:rsid w:val="00CB1196"/>
    <w:rsid w:val="00CB1401"/>
    <w:rsid w:val="00CB1AC5"/>
    <w:rsid w:val="00CB1ECA"/>
    <w:rsid w:val="00CB1F8F"/>
    <w:rsid w:val="00CB210C"/>
    <w:rsid w:val="00CB2489"/>
    <w:rsid w:val="00CB2FBE"/>
    <w:rsid w:val="00CB3147"/>
    <w:rsid w:val="00CB31C0"/>
    <w:rsid w:val="00CB3285"/>
    <w:rsid w:val="00CB39B5"/>
    <w:rsid w:val="00CB3B68"/>
    <w:rsid w:val="00CB4460"/>
    <w:rsid w:val="00CB4AAC"/>
    <w:rsid w:val="00CB4CBD"/>
    <w:rsid w:val="00CB532B"/>
    <w:rsid w:val="00CB596F"/>
    <w:rsid w:val="00CB5CAB"/>
    <w:rsid w:val="00CB5D5F"/>
    <w:rsid w:val="00CB631E"/>
    <w:rsid w:val="00CB68BC"/>
    <w:rsid w:val="00CB6B3E"/>
    <w:rsid w:val="00CB6BC6"/>
    <w:rsid w:val="00CB7042"/>
    <w:rsid w:val="00CB7357"/>
    <w:rsid w:val="00CC0ABA"/>
    <w:rsid w:val="00CC1300"/>
    <w:rsid w:val="00CC1C2A"/>
    <w:rsid w:val="00CC1D0F"/>
    <w:rsid w:val="00CC2820"/>
    <w:rsid w:val="00CC2B4A"/>
    <w:rsid w:val="00CC2D76"/>
    <w:rsid w:val="00CC3450"/>
    <w:rsid w:val="00CC436E"/>
    <w:rsid w:val="00CC4A4C"/>
    <w:rsid w:val="00CC4B09"/>
    <w:rsid w:val="00CC4E3A"/>
    <w:rsid w:val="00CC526A"/>
    <w:rsid w:val="00CC5AA4"/>
    <w:rsid w:val="00CC5F9D"/>
    <w:rsid w:val="00CC62F8"/>
    <w:rsid w:val="00CC6335"/>
    <w:rsid w:val="00CC64C7"/>
    <w:rsid w:val="00CC654B"/>
    <w:rsid w:val="00CC66CC"/>
    <w:rsid w:val="00CC6DE8"/>
    <w:rsid w:val="00CC7265"/>
    <w:rsid w:val="00CD0065"/>
    <w:rsid w:val="00CD0275"/>
    <w:rsid w:val="00CD046D"/>
    <w:rsid w:val="00CD075F"/>
    <w:rsid w:val="00CD1014"/>
    <w:rsid w:val="00CD18FD"/>
    <w:rsid w:val="00CD1979"/>
    <w:rsid w:val="00CD200D"/>
    <w:rsid w:val="00CD2FB8"/>
    <w:rsid w:val="00CD44BA"/>
    <w:rsid w:val="00CD4945"/>
    <w:rsid w:val="00CD4A6E"/>
    <w:rsid w:val="00CD4D6B"/>
    <w:rsid w:val="00CD4FBB"/>
    <w:rsid w:val="00CD4FEA"/>
    <w:rsid w:val="00CD5566"/>
    <w:rsid w:val="00CD58F2"/>
    <w:rsid w:val="00CD5A0B"/>
    <w:rsid w:val="00CD6217"/>
    <w:rsid w:val="00CD6224"/>
    <w:rsid w:val="00CD66ED"/>
    <w:rsid w:val="00CD6CFB"/>
    <w:rsid w:val="00CD7521"/>
    <w:rsid w:val="00CD768C"/>
    <w:rsid w:val="00CD7B8E"/>
    <w:rsid w:val="00CE036E"/>
    <w:rsid w:val="00CE0A42"/>
    <w:rsid w:val="00CE0CAE"/>
    <w:rsid w:val="00CE119B"/>
    <w:rsid w:val="00CE127D"/>
    <w:rsid w:val="00CE1C6D"/>
    <w:rsid w:val="00CE21B7"/>
    <w:rsid w:val="00CE3864"/>
    <w:rsid w:val="00CE3D3A"/>
    <w:rsid w:val="00CE4153"/>
    <w:rsid w:val="00CE4542"/>
    <w:rsid w:val="00CE456A"/>
    <w:rsid w:val="00CE48A0"/>
    <w:rsid w:val="00CE4D15"/>
    <w:rsid w:val="00CE4DA0"/>
    <w:rsid w:val="00CE518F"/>
    <w:rsid w:val="00CE544D"/>
    <w:rsid w:val="00CE56CE"/>
    <w:rsid w:val="00CE5876"/>
    <w:rsid w:val="00CE5919"/>
    <w:rsid w:val="00CE600F"/>
    <w:rsid w:val="00CE60A9"/>
    <w:rsid w:val="00CE6106"/>
    <w:rsid w:val="00CE697F"/>
    <w:rsid w:val="00CE70F9"/>
    <w:rsid w:val="00CE768A"/>
    <w:rsid w:val="00CF07C4"/>
    <w:rsid w:val="00CF0828"/>
    <w:rsid w:val="00CF0839"/>
    <w:rsid w:val="00CF086B"/>
    <w:rsid w:val="00CF0FD7"/>
    <w:rsid w:val="00CF1282"/>
    <w:rsid w:val="00CF1674"/>
    <w:rsid w:val="00CF1ECF"/>
    <w:rsid w:val="00CF2388"/>
    <w:rsid w:val="00CF26A8"/>
    <w:rsid w:val="00CF28BB"/>
    <w:rsid w:val="00CF4394"/>
    <w:rsid w:val="00CF4402"/>
    <w:rsid w:val="00CF48BF"/>
    <w:rsid w:val="00CF5348"/>
    <w:rsid w:val="00CF6C3B"/>
    <w:rsid w:val="00CF6DA8"/>
    <w:rsid w:val="00CF7170"/>
    <w:rsid w:val="00CF7808"/>
    <w:rsid w:val="00D004F4"/>
    <w:rsid w:val="00D0064A"/>
    <w:rsid w:val="00D00CB2"/>
    <w:rsid w:val="00D00CD8"/>
    <w:rsid w:val="00D00E39"/>
    <w:rsid w:val="00D01229"/>
    <w:rsid w:val="00D0212B"/>
    <w:rsid w:val="00D02ADF"/>
    <w:rsid w:val="00D02B06"/>
    <w:rsid w:val="00D02B38"/>
    <w:rsid w:val="00D02BA7"/>
    <w:rsid w:val="00D02BEB"/>
    <w:rsid w:val="00D02C58"/>
    <w:rsid w:val="00D035E5"/>
    <w:rsid w:val="00D041A2"/>
    <w:rsid w:val="00D04324"/>
    <w:rsid w:val="00D04967"/>
    <w:rsid w:val="00D04C1A"/>
    <w:rsid w:val="00D05AA3"/>
    <w:rsid w:val="00D05F80"/>
    <w:rsid w:val="00D0737F"/>
    <w:rsid w:val="00D07A6E"/>
    <w:rsid w:val="00D07CEF"/>
    <w:rsid w:val="00D10468"/>
    <w:rsid w:val="00D10760"/>
    <w:rsid w:val="00D10884"/>
    <w:rsid w:val="00D10894"/>
    <w:rsid w:val="00D1105F"/>
    <w:rsid w:val="00D11305"/>
    <w:rsid w:val="00D1130F"/>
    <w:rsid w:val="00D11F1F"/>
    <w:rsid w:val="00D12022"/>
    <w:rsid w:val="00D137DE"/>
    <w:rsid w:val="00D138CC"/>
    <w:rsid w:val="00D138DD"/>
    <w:rsid w:val="00D139F3"/>
    <w:rsid w:val="00D13FF7"/>
    <w:rsid w:val="00D14082"/>
    <w:rsid w:val="00D1419C"/>
    <w:rsid w:val="00D145EC"/>
    <w:rsid w:val="00D1496B"/>
    <w:rsid w:val="00D14A03"/>
    <w:rsid w:val="00D14D75"/>
    <w:rsid w:val="00D1597E"/>
    <w:rsid w:val="00D15B38"/>
    <w:rsid w:val="00D15B59"/>
    <w:rsid w:val="00D15CE4"/>
    <w:rsid w:val="00D15EED"/>
    <w:rsid w:val="00D1651E"/>
    <w:rsid w:val="00D1679F"/>
    <w:rsid w:val="00D17088"/>
    <w:rsid w:val="00D17AB9"/>
    <w:rsid w:val="00D17EA4"/>
    <w:rsid w:val="00D206CE"/>
    <w:rsid w:val="00D20D33"/>
    <w:rsid w:val="00D217DA"/>
    <w:rsid w:val="00D21A77"/>
    <w:rsid w:val="00D21BC9"/>
    <w:rsid w:val="00D22223"/>
    <w:rsid w:val="00D2266D"/>
    <w:rsid w:val="00D226A5"/>
    <w:rsid w:val="00D240E3"/>
    <w:rsid w:val="00D2431E"/>
    <w:rsid w:val="00D2437B"/>
    <w:rsid w:val="00D2465F"/>
    <w:rsid w:val="00D246D6"/>
    <w:rsid w:val="00D24CA4"/>
    <w:rsid w:val="00D257F6"/>
    <w:rsid w:val="00D258AE"/>
    <w:rsid w:val="00D25C16"/>
    <w:rsid w:val="00D25C78"/>
    <w:rsid w:val="00D261E8"/>
    <w:rsid w:val="00D26AF8"/>
    <w:rsid w:val="00D26C03"/>
    <w:rsid w:val="00D26DE4"/>
    <w:rsid w:val="00D27113"/>
    <w:rsid w:val="00D27C22"/>
    <w:rsid w:val="00D30056"/>
    <w:rsid w:val="00D3071C"/>
    <w:rsid w:val="00D30D62"/>
    <w:rsid w:val="00D31F38"/>
    <w:rsid w:val="00D31F9D"/>
    <w:rsid w:val="00D320EE"/>
    <w:rsid w:val="00D32100"/>
    <w:rsid w:val="00D3245B"/>
    <w:rsid w:val="00D3252B"/>
    <w:rsid w:val="00D32756"/>
    <w:rsid w:val="00D32859"/>
    <w:rsid w:val="00D32C10"/>
    <w:rsid w:val="00D33078"/>
    <w:rsid w:val="00D33167"/>
    <w:rsid w:val="00D33224"/>
    <w:rsid w:val="00D33606"/>
    <w:rsid w:val="00D33745"/>
    <w:rsid w:val="00D340C9"/>
    <w:rsid w:val="00D3422B"/>
    <w:rsid w:val="00D3451A"/>
    <w:rsid w:val="00D345C5"/>
    <w:rsid w:val="00D34668"/>
    <w:rsid w:val="00D35298"/>
    <w:rsid w:val="00D356B0"/>
    <w:rsid w:val="00D35798"/>
    <w:rsid w:val="00D35A8B"/>
    <w:rsid w:val="00D36BD5"/>
    <w:rsid w:val="00D36DFB"/>
    <w:rsid w:val="00D37F41"/>
    <w:rsid w:val="00D404D2"/>
    <w:rsid w:val="00D41219"/>
    <w:rsid w:val="00D41525"/>
    <w:rsid w:val="00D41956"/>
    <w:rsid w:val="00D41B5C"/>
    <w:rsid w:val="00D4216D"/>
    <w:rsid w:val="00D43798"/>
    <w:rsid w:val="00D44295"/>
    <w:rsid w:val="00D44846"/>
    <w:rsid w:val="00D4499F"/>
    <w:rsid w:val="00D44A9E"/>
    <w:rsid w:val="00D44AE9"/>
    <w:rsid w:val="00D44D4C"/>
    <w:rsid w:val="00D46384"/>
    <w:rsid w:val="00D4709A"/>
    <w:rsid w:val="00D474DF"/>
    <w:rsid w:val="00D47880"/>
    <w:rsid w:val="00D47A62"/>
    <w:rsid w:val="00D50400"/>
    <w:rsid w:val="00D50ABB"/>
    <w:rsid w:val="00D5135B"/>
    <w:rsid w:val="00D5196A"/>
    <w:rsid w:val="00D52C9A"/>
    <w:rsid w:val="00D53133"/>
    <w:rsid w:val="00D536FD"/>
    <w:rsid w:val="00D53758"/>
    <w:rsid w:val="00D53A15"/>
    <w:rsid w:val="00D53B0E"/>
    <w:rsid w:val="00D54311"/>
    <w:rsid w:val="00D54897"/>
    <w:rsid w:val="00D54AE0"/>
    <w:rsid w:val="00D54E5B"/>
    <w:rsid w:val="00D559BD"/>
    <w:rsid w:val="00D55AA8"/>
    <w:rsid w:val="00D566FD"/>
    <w:rsid w:val="00D568AB"/>
    <w:rsid w:val="00D568C9"/>
    <w:rsid w:val="00D56C24"/>
    <w:rsid w:val="00D56CAF"/>
    <w:rsid w:val="00D57237"/>
    <w:rsid w:val="00D57858"/>
    <w:rsid w:val="00D578A7"/>
    <w:rsid w:val="00D578B4"/>
    <w:rsid w:val="00D579B8"/>
    <w:rsid w:val="00D607E6"/>
    <w:rsid w:val="00D60E7F"/>
    <w:rsid w:val="00D610AC"/>
    <w:rsid w:val="00D610DD"/>
    <w:rsid w:val="00D6121D"/>
    <w:rsid w:val="00D613C4"/>
    <w:rsid w:val="00D61DCD"/>
    <w:rsid w:val="00D61EC1"/>
    <w:rsid w:val="00D624EC"/>
    <w:rsid w:val="00D62600"/>
    <w:rsid w:val="00D62849"/>
    <w:rsid w:val="00D63156"/>
    <w:rsid w:val="00D63380"/>
    <w:rsid w:val="00D63FF5"/>
    <w:rsid w:val="00D6428F"/>
    <w:rsid w:val="00D64D1F"/>
    <w:rsid w:val="00D651B5"/>
    <w:rsid w:val="00D65592"/>
    <w:rsid w:val="00D657C9"/>
    <w:rsid w:val="00D65E25"/>
    <w:rsid w:val="00D65FFD"/>
    <w:rsid w:val="00D6682F"/>
    <w:rsid w:val="00D66E00"/>
    <w:rsid w:val="00D70323"/>
    <w:rsid w:val="00D708D2"/>
    <w:rsid w:val="00D709B3"/>
    <w:rsid w:val="00D70B7E"/>
    <w:rsid w:val="00D70EE4"/>
    <w:rsid w:val="00D71111"/>
    <w:rsid w:val="00D71963"/>
    <w:rsid w:val="00D7207D"/>
    <w:rsid w:val="00D72203"/>
    <w:rsid w:val="00D7326A"/>
    <w:rsid w:val="00D735AF"/>
    <w:rsid w:val="00D735F4"/>
    <w:rsid w:val="00D73824"/>
    <w:rsid w:val="00D73EB8"/>
    <w:rsid w:val="00D74085"/>
    <w:rsid w:val="00D742D4"/>
    <w:rsid w:val="00D747BF"/>
    <w:rsid w:val="00D747CC"/>
    <w:rsid w:val="00D7562E"/>
    <w:rsid w:val="00D75884"/>
    <w:rsid w:val="00D76112"/>
    <w:rsid w:val="00D76212"/>
    <w:rsid w:val="00D76AA8"/>
    <w:rsid w:val="00D76D66"/>
    <w:rsid w:val="00D77A97"/>
    <w:rsid w:val="00D77F96"/>
    <w:rsid w:val="00D80719"/>
    <w:rsid w:val="00D80932"/>
    <w:rsid w:val="00D80A66"/>
    <w:rsid w:val="00D8125D"/>
    <w:rsid w:val="00D81393"/>
    <w:rsid w:val="00D81479"/>
    <w:rsid w:val="00D81489"/>
    <w:rsid w:val="00D8149F"/>
    <w:rsid w:val="00D81769"/>
    <w:rsid w:val="00D81C9F"/>
    <w:rsid w:val="00D81EC6"/>
    <w:rsid w:val="00D82211"/>
    <w:rsid w:val="00D82614"/>
    <w:rsid w:val="00D833DB"/>
    <w:rsid w:val="00D834D1"/>
    <w:rsid w:val="00D835D7"/>
    <w:rsid w:val="00D83A97"/>
    <w:rsid w:val="00D84337"/>
    <w:rsid w:val="00D84C01"/>
    <w:rsid w:val="00D84C77"/>
    <w:rsid w:val="00D84F0A"/>
    <w:rsid w:val="00D84F8D"/>
    <w:rsid w:val="00D85160"/>
    <w:rsid w:val="00D852B6"/>
    <w:rsid w:val="00D858B7"/>
    <w:rsid w:val="00D85A68"/>
    <w:rsid w:val="00D85C85"/>
    <w:rsid w:val="00D86644"/>
    <w:rsid w:val="00D867BA"/>
    <w:rsid w:val="00D86861"/>
    <w:rsid w:val="00D90388"/>
    <w:rsid w:val="00D905FB"/>
    <w:rsid w:val="00D90AE2"/>
    <w:rsid w:val="00D91257"/>
    <w:rsid w:val="00D919D2"/>
    <w:rsid w:val="00D9240F"/>
    <w:rsid w:val="00D92443"/>
    <w:rsid w:val="00D92FB7"/>
    <w:rsid w:val="00D937E6"/>
    <w:rsid w:val="00D93B39"/>
    <w:rsid w:val="00D93CAD"/>
    <w:rsid w:val="00D93D00"/>
    <w:rsid w:val="00D93D81"/>
    <w:rsid w:val="00D944C2"/>
    <w:rsid w:val="00D94AF2"/>
    <w:rsid w:val="00D95165"/>
    <w:rsid w:val="00D95D38"/>
    <w:rsid w:val="00D95E53"/>
    <w:rsid w:val="00D962C9"/>
    <w:rsid w:val="00D96459"/>
    <w:rsid w:val="00D96974"/>
    <w:rsid w:val="00D96B2E"/>
    <w:rsid w:val="00D974C4"/>
    <w:rsid w:val="00D979DD"/>
    <w:rsid w:val="00D97C95"/>
    <w:rsid w:val="00D97F89"/>
    <w:rsid w:val="00DA0310"/>
    <w:rsid w:val="00DA0AFF"/>
    <w:rsid w:val="00DA0B46"/>
    <w:rsid w:val="00DA199B"/>
    <w:rsid w:val="00DA206B"/>
    <w:rsid w:val="00DA251D"/>
    <w:rsid w:val="00DA2F0F"/>
    <w:rsid w:val="00DA322E"/>
    <w:rsid w:val="00DA34B6"/>
    <w:rsid w:val="00DA35B8"/>
    <w:rsid w:val="00DA3664"/>
    <w:rsid w:val="00DA3F07"/>
    <w:rsid w:val="00DA4372"/>
    <w:rsid w:val="00DA440E"/>
    <w:rsid w:val="00DA47CA"/>
    <w:rsid w:val="00DA5837"/>
    <w:rsid w:val="00DA5963"/>
    <w:rsid w:val="00DA6311"/>
    <w:rsid w:val="00DA6DC8"/>
    <w:rsid w:val="00DA7469"/>
    <w:rsid w:val="00DA7639"/>
    <w:rsid w:val="00DA790E"/>
    <w:rsid w:val="00DA7F12"/>
    <w:rsid w:val="00DA7F19"/>
    <w:rsid w:val="00DB0013"/>
    <w:rsid w:val="00DB0F50"/>
    <w:rsid w:val="00DB1019"/>
    <w:rsid w:val="00DB1A9C"/>
    <w:rsid w:val="00DB1BA1"/>
    <w:rsid w:val="00DB1EA8"/>
    <w:rsid w:val="00DB204D"/>
    <w:rsid w:val="00DB20EF"/>
    <w:rsid w:val="00DB2E34"/>
    <w:rsid w:val="00DB3005"/>
    <w:rsid w:val="00DB35A4"/>
    <w:rsid w:val="00DB395B"/>
    <w:rsid w:val="00DB3AAA"/>
    <w:rsid w:val="00DB3BAC"/>
    <w:rsid w:val="00DB3D1B"/>
    <w:rsid w:val="00DB4590"/>
    <w:rsid w:val="00DB4C33"/>
    <w:rsid w:val="00DB4FC1"/>
    <w:rsid w:val="00DB5C44"/>
    <w:rsid w:val="00DB5C64"/>
    <w:rsid w:val="00DB6E35"/>
    <w:rsid w:val="00DB7031"/>
    <w:rsid w:val="00DB7303"/>
    <w:rsid w:val="00DB73F3"/>
    <w:rsid w:val="00DB770D"/>
    <w:rsid w:val="00DC004B"/>
    <w:rsid w:val="00DC0117"/>
    <w:rsid w:val="00DC0711"/>
    <w:rsid w:val="00DC07D4"/>
    <w:rsid w:val="00DC1228"/>
    <w:rsid w:val="00DC14F7"/>
    <w:rsid w:val="00DC150F"/>
    <w:rsid w:val="00DC1687"/>
    <w:rsid w:val="00DC1737"/>
    <w:rsid w:val="00DC1B80"/>
    <w:rsid w:val="00DC1BBE"/>
    <w:rsid w:val="00DC1CA9"/>
    <w:rsid w:val="00DC1D66"/>
    <w:rsid w:val="00DC24E4"/>
    <w:rsid w:val="00DC282B"/>
    <w:rsid w:val="00DC2993"/>
    <w:rsid w:val="00DC2B29"/>
    <w:rsid w:val="00DC2BB1"/>
    <w:rsid w:val="00DC3754"/>
    <w:rsid w:val="00DC389C"/>
    <w:rsid w:val="00DC3D84"/>
    <w:rsid w:val="00DC3E17"/>
    <w:rsid w:val="00DC4048"/>
    <w:rsid w:val="00DC4F86"/>
    <w:rsid w:val="00DC540E"/>
    <w:rsid w:val="00DC5775"/>
    <w:rsid w:val="00DC5930"/>
    <w:rsid w:val="00DC5B63"/>
    <w:rsid w:val="00DC5BE7"/>
    <w:rsid w:val="00DC7327"/>
    <w:rsid w:val="00DC73EF"/>
    <w:rsid w:val="00DC7599"/>
    <w:rsid w:val="00DC7B91"/>
    <w:rsid w:val="00DD0548"/>
    <w:rsid w:val="00DD0589"/>
    <w:rsid w:val="00DD0667"/>
    <w:rsid w:val="00DD09B2"/>
    <w:rsid w:val="00DD0D2C"/>
    <w:rsid w:val="00DD0D71"/>
    <w:rsid w:val="00DD1402"/>
    <w:rsid w:val="00DD16C6"/>
    <w:rsid w:val="00DD190E"/>
    <w:rsid w:val="00DD20FF"/>
    <w:rsid w:val="00DD24DD"/>
    <w:rsid w:val="00DD3280"/>
    <w:rsid w:val="00DD3FA6"/>
    <w:rsid w:val="00DD4589"/>
    <w:rsid w:val="00DD4897"/>
    <w:rsid w:val="00DD4D2C"/>
    <w:rsid w:val="00DD53C0"/>
    <w:rsid w:val="00DD5B4A"/>
    <w:rsid w:val="00DD5BE7"/>
    <w:rsid w:val="00DD5F66"/>
    <w:rsid w:val="00DD5F8D"/>
    <w:rsid w:val="00DD62BE"/>
    <w:rsid w:val="00DD6D00"/>
    <w:rsid w:val="00DD6E3B"/>
    <w:rsid w:val="00DD724E"/>
    <w:rsid w:val="00DD7D3D"/>
    <w:rsid w:val="00DD7EE4"/>
    <w:rsid w:val="00DE01C8"/>
    <w:rsid w:val="00DE0471"/>
    <w:rsid w:val="00DE0C18"/>
    <w:rsid w:val="00DE0F1C"/>
    <w:rsid w:val="00DE0F48"/>
    <w:rsid w:val="00DE16DA"/>
    <w:rsid w:val="00DE1A0F"/>
    <w:rsid w:val="00DE1DA2"/>
    <w:rsid w:val="00DE25CD"/>
    <w:rsid w:val="00DE268F"/>
    <w:rsid w:val="00DE334D"/>
    <w:rsid w:val="00DE3EF2"/>
    <w:rsid w:val="00DE3F54"/>
    <w:rsid w:val="00DE43AE"/>
    <w:rsid w:val="00DE4535"/>
    <w:rsid w:val="00DE5087"/>
    <w:rsid w:val="00DE579D"/>
    <w:rsid w:val="00DE58D0"/>
    <w:rsid w:val="00DE59D6"/>
    <w:rsid w:val="00DE5F81"/>
    <w:rsid w:val="00DE60D8"/>
    <w:rsid w:val="00DE66F9"/>
    <w:rsid w:val="00DE71A0"/>
    <w:rsid w:val="00DE7992"/>
    <w:rsid w:val="00DE7BBA"/>
    <w:rsid w:val="00DF0082"/>
    <w:rsid w:val="00DF00DD"/>
    <w:rsid w:val="00DF059E"/>
    <w:rsid w:val="00DF08E1"/>
    <w:rsid w:val="00DF0A0B"/>
    <w:rsid w:val="00DF0F89"/>
    <w:rsid w:val="00DF1754"/>
    <w:rsid w:val="00DF1CDE"/>
    <w:rsid w:val="00DF26AF"/>
    <w:rsid w:val="00DF2FDB"/>
    <w:rsid w:val="00DF35CE"/>
    <w:rsid w:val="00DF3B4D"/>
    <w:rsid w:val="00DF3BF6"/>
    <w:rsid w:val="00DF3FCF"/>
    <w:rsid w:val="00DF40D1"/>
    <w:rsid w:val="00DF47F3"/>
    <w:rsid w:val="00DF4A73"/>
    <w:rsid w:val="00DF5278"/>
    <w:rsid w:val="00DF52BC"/>
    <w:rsid w:val="00DF531D"/>
    <w:rsid w:val="00DF5416"/>
    <w:rsid w:val="00DF5A60"/>
    <w:rsid w:val="00DF63B5"/>
    <w:rsid w:val="00DF66D4"/>
    <w:rsid w:val="00DF6D86"/>
    <w:rsid w:val="00DF6E14"/>
    <w:rsid w:val="00DF6E50"/>
    <w:rsid w:val="00DF6E51"/>
    <w:rsid w:val="00DF7E54"/>
    <w:rsid w:val="00DF7F5E"/>
    <w:rsid w:val="00E000A2"/>
    <w:rsid w:val="00E00230"/>
    <w:rsid w:val="00E00335"/>
    <w:rsid w:val="00E005C8"/>
    <w:rsid w:val="00E00AE5"/>
    <w:rsid w:val="00E012B1"/>
    <w:rsid w:val="00E01D45"/>
    <w:rsid w:val="00E01ED7"/>
    <w:rsid w:val="00E02514"/>
    <w:rsid w:val="00E02803"/>
    <w:rsid w:val="00E0292A"/>
    <w:rsid w:val="00E03515"/>
    <w:rsid w:val="00E0399F"/>
    <w:rsid w:val="00E03EC7"/>
    <w:rsid w:val="00E042D0"/>
    <w:rsid w:val="00E043A1"/>
    <w:rsid w:val="00E04A23"/>
    <w:rsid w:val="00E04AC7"/>
    <w:rsid w:val="00E04C70"/>
    <w:rsid w:val="00E04EEB"/>
    <w:rsid w:val="00E05116"/>
    <w:rsid w:val="00E05198"/>
    <w:rsid w:val="00E0576C"/>
    <w:rsid w:val="00E05A9B"/>
    <w:rsid w:val="00E05E97"/>
    <w:rsid w:val="00E06001"/>
    <w:rsid w:val="00E06BDA"/>
    <w:rsid w:val="00E06E24"/>
    <w:rsid w:val="00E072B8"/>
    <w:rsid w:val="00E079E6"/>
    <w:rsid w:val="00E07A79"/>
    <w:rsid w:val="00E07FB7"/>
    <w:rsid w:val="00E104B0"/>
    <w:rsid w:val="00E10536"/>
    <w:rsid w:val="00E1089C"/>
    <w:rsid w:val="00E10A25"/>
    <w:rsid w:val="00E1185F"/>
    <w:rsid w:val="00E119B3"/>
    <w:rsid w:val="00E12E30"/>
    <w:rsid w:val="00E12E7D"/>
    <w:rsid w:val="00E13A89"/>
    <w:rsid w:val="00E13C45"/>
    <w:rsid w:val="00E13D95"/>
    <w:rsid w:val="00E13EC0"/>
    <w:rsid w:val="00E1403A"/>
    <w:rsid w:val="00E14212"/>
    <w:rsid w:val="00E14299"/>
    <w:rsid w:val="00E14365"/>
    <w:rsid w:val="00E14844"/>
    <w:rsid w:val="00E14FC9"/>
    <w:rsid w:val="00E15BE2"/>
    <w:rsid w:val="00E15C8D"/>
    <w:rsid w:val="00E15E62"/>
    <w:rsid w:val="00E15F9D"/>
    <w:rsid w:val="00E1643D"/>
    <w:rsid w:val="00E16587"/>
    <w:rsid w:val="00E16D4F"/>
    <w:rsid w:val="00E16FF0"/>
    <w:rsid w:val="00E173A2"/>
    <w:rsid w:val="00E178F3"/>
    <w:rsid w:val="00E208CA"/>
    <w:rsid w:val="00E20F2A"/>
    <w:rsid w:val="00E210AD"/>
    <w:rsid w:val="00E21252"/>
    <w:rsid w:val="00E213FA"/>
    <w:rsid w:val="00E21529"/>
    <w:rsid w:val="00E218BC"/>
    <w:rsid w:val="00E219DB"/>
    <w:rsid w:val="00E21B70"/>
    <w:rsid w:val="00E21DAF"/>
    <w:rsid w:val="00E21F50"/>
    <w:rsid w:val="00E2257A"/>
    <w:rsid w:val="00E22B8B"/>
    <w:rsid w:val="00E22E77"/>
    <w:rsid w:val="00E23037"/>
    <w:rsid w:val="00E23468"/>
    <w:rsid w:val="00E23B62"/>
    <w:rsid w:val="00E23D29"/>
    <w:rsid w:val="00E243F7"/>
    <w:rsid w:val="00E246B4"/>
    <w:rsid w:val="00E24BE0"/>
    <w:rsid w:val="00E251AF"/>
    <w:rsid w:val="00E25F1B"/>
    <w:rsid w:val="00E25F5F"/>
    <w:rsid w:val="00E25FD7"/>
    <w:rsid w:val="00E262D2"/>
    <w:rsid w:val="00E26730"/>
    <w:rsid w:val="00E26D4A"/>
    <w:rsid w:val="00E26E9E"/>
    <w:rsid w:val="00E27901"/>
    <w:rsid w:val="00E27A05"/>
    <w:rsid w:val="00E27DF8"/>
    <w:rsid w:val="00E30A84"/>
    <w:rsid w:val="00E30CE8"/>
    <w:rsid w:val="00E30D25"/>
    <w:rsid w:val="00E31177"/>
    <w:rsid w:val="00E31799"/>
    <w:rsid w:val="00E317EF"/>
    <w:rsid w:val="00E3184E"/>
    <w:rsid w:val="00E31BA8"/>
    <w:rsid w:val="00E31CA3"/>
    <w:rsid w:val="00E32333"/>
    <w:rsid w:val="00E32816"/>
    <w:rsid w:val="00E32965"/>
    <w:rsid w:val="00E32D60"/>
    <w:rsid w:val="00E33107"/>
    <w:rsid w:val="00E33127"/>
    <w:rsid w:val="00E33439"/>
    <w:rsid w:val="00E33BAC"/>
    <w:rsid w:val="00E33FF0"/>
    <w:rsid w:val="00E340A5"/>
    <w:rsid w:val="00E34C3F"/>
    <w:rsid w:val="00E356F3"/>
    <w:rsid w:val="00E35A64"/>
    <w:rsid w:val="00E35D38"/>
    <w:rsid w:val="00E363EE"/>
    <w:rsid w:val="00E36F58"/>
    <w:rsid w:val="00E37230"/>
    <w:rsid w:val="00E373CB"/>
    <w:rsid w:val="00E37600"/>
    <w:rsid w:val="00E3764B"/>
    <w:rsid w:val="00E4016C"/>
    <w:rsid w:val="00E404E1"/>
    <w:rsid w:val="00E406D7"/>
    <w:rsid w:val="00E40798"/>
    <w:rsid w:val="00E40994"/>
    <w:rsid w:val="00E41122"/>
    <w:rsid w:val="00E41525"/>
    <w:rsid w:val="00E418D2"/>
    <w:rsid w:val="00E41CD7"/>
    <w:rsid w:val="00E42131"/>
    <w:rsid w:val="00E421EE"/>
    <w:rsid w:val="00E42487"/>
    <w:rsid w:val="00E42AE7"/>
    <w:rsid w:val="00E42C10"/>
    <w:rsid w:val="00E4302D"/>
    <w:rsid w:val="00E43579"/>
    <w:rsid w:val="00E43997"/>
    <w:rsid w:val="00E43D5D"/>
    <w:rsid w:val="00E43FA7"/>
    <w:rsid w:val="00E44005"/>
    <w:rsid w:val="00E4402B"/>
    <w:rsid w:val="00E44D0A"/>
    <w:rsid w:val="00E44DF8"/>
    <w:rsid w:val="00E452FF"/>
    <w:rsid w:val="00E46249"/>
    <w:rsid w:val="00E46680"/>
    <w:rsid w:val="00E4671E"/>
    <w:rsid w:val="00E4716C"/>
    <w:rsid w:val="00E477B5"/>
    <w:rsid w:val="00E500DC"/>
    <w:rsid w:val="00E5040E"/>
    <w:rsid w:val="00E513E3"/>
    <w:rsid w:val="00E51684"/>
    <w:rsid w:val="00E519E7"/>
    <w:rsid w:val="00E51DDA"/>
    <w:rsid w:val="00E51E1F"/>
    <w:rsid w:val="00E526C7"/>
    <w:rsid w:val="00E52931"/>
    <w:rsid w:val="00E52BAE"/>
    <w:rsid w:val="00E52E43"/>
    <w:rsid w:val="00E532B6"/>
    <w:rsid w:val="00E53C2B"/>
    <w:rsid w:val="00E53DE0"/>
    <w:rsid w:val="00E5526F"/>
    <w:rsid w:val="00E5579C"/>
    <w:rsid w:val="00E55932"/>
    <w:rsid w:val="00E559B2"/>
    <w:rsid w:val="00E55C43"/>
    <w:rsid w:val="00E55E63"/>
    <w:rsid w:val="00E564F1"/>
    <w:rsid w:val="00E56535"/>
    <w:rsid w:val="00E56DEB"/>
    <w:rsid w:val="00E56F48"/>
    <w:rsid w:val="00E5729E"/>
    <w:rsid w:val="00E576AB"/>
    <w:rsid w:val="00E5781D"/>
    <w:rsid w:val="00E60DD9"/>
    <w:rsid w:val="00E60FEE"/>
    <w:rsid w:val="00E612BA"/>
    <w:rsid w:val="00E6135B"/>
    <w:rsid w:val="00E6150D"/>
    <w:rsid w:val="00E624B0"/>
    <w:rsid w:val="00E62DDB"/>
    <w:rsid w:val="00E630B6"/>
    <w:rsid w:val="00E6360B"/>
    <w:rsid w:val="00E63701"/>
    <w:rsid w:val="00E6370C"/>
    <w:rsid w:val="00E63ED2"/>
    <w:rsid w:val="00E641E5"/>
    <w:rsid w:val="00E64233"/>
    <w:rsid w:val="00E6441F"/>
    <w:rsid w:val="00E65192"/>
    <w:rsid w:val="00E65344"/>
    <w:rsid w:val="00E656AF"/>
    <w:rsid w:val="00E65E2C"/>
    <w:rsid w:val="00E665BE"/>
    <w:rsid w:val="00E66A66"/>
    <w:rsid w:val="00E66C8A"/>
    <w:rsid w:val="00E675B5"/>
    <w:rsid w:val="00E675E0"/>
    <w:rsid w:val="00E67E34"/>
    <w:rsid w:val="00E70F22"/>
    <w:rsid w:val="00E70F24"/>
    <w:rsid w:val="00E70F6D"/>
    <w:rsid w:val="00E713AB"/>
    <w:rsid w:val="00E7160B"/>
    <w:rsid w:val="00E71A67"/>
    <w:rsid w:val="00E71B38"/>
    <w:rsid w:val="00E71D69"/>
    <w:rsid w:val="00E729D7"/>
    <w:rsid w:val="00E72ADD"/>
    <w:rsid w:val="00E72ECC"/>
    <w:rsid w:val="00E73065"/>
    <w:rsid w:val="00E7344F"/>
    <w:rsid w:val="00E73FF6"/>
    <w:rsid w:val="00E74E79"/>
    <w:rsid w:val="00E756AD"/>
    <w:rsid w:val="00E76075"/>
    <w:rsid w:val="00E76257"/>
    <w:rsid w:val="00E7639D"/>
    <w:rsid w:val="00E76489"/>
    <w:rsid w:val="00E7678C"/>
    <w:rsid w:val="00E76D63"/>
    <w:rsid w:val="00E77155"/>
    <w:rsid w:val="00E777A6"/>
    <w:rsid w:val="00E778AB"/>
    <w:rsid w:val="00E77A7E"/>
    <w:rsid w:val="00E802C6"/>
    <w:rsid w:val="00E805CF"/>
    <w:rsid w:val="00E80740"/>
    <w:rsid w:val="00E807FA"/>
    <w:rsid w:val="00E80CED"/>
    <w:rsid w:val="00E81041"/>
    <w:rsid w:val="00E81F60"/>
    <w:rsid w:val="00E825EB"/>
    <w:rsid w:val="00E82A8B"/>
    <w:rsid w:val="00E82C96"/>
    <w:rsid w:val="00E83050"/>
    <w:rsid w:val="00E8377A"/>
    <w:rsid w:val="00E83BBA"/>
    <w:rsid w:val="00E84101"/>
    <w:rsid w:val="00E844B4"/>
    <w:rsid w:val="00E849F0"/>
    <w:rsid w:val="00E849F6"/>
    <w:rsid w:val="00E85092"/>
    <w:rsid w:val="00E850B7"/>
    <w:rsid w:val="00E852F1"/>
    <w:rsid w:val="00E85BE6"/>
    <w:rsid w:val="00E85BFE"/>
    <w:rsid w:val="00E86F55"/>
    <w:rsid w:val="00E87B97"/>
    <w:rsid w:val="00E905D9"/>
    <w:rsid w:val="00E906A8"/>
    <w:rsid w:val="00E90C9E"/>
    <w:rsid w:val="00E91791"/>
    <w:rsid w:val="00E91952"/>
    <w:rsid w:val="00E91D48"/>
    <w:rsid w:val="00E91F93"/>
    <w:rsid w:val="00E922A7"/>
    <w:rsid w:val="00E9267B"/>
    <w:rsid w:val="00E929F6"/>
    <w:rsid w:val="00E93121"/>
    <w:rsid w:val="00E93263"/>
    <w:rsid w:val="00E940A3"/>
    <w:rsid w:val="00E94539"/>
    <w:rsid w:val="00E94E39"/>
    <w:rsid w:val="00E9507E"/>
    <w:rsid w:val="00E95AEF"/>
    <w:rsid w:val="00E9666A"/>
    <w:rsid w:val="00E970E7"/>
    <w:rsid w:val="00E9719F"/>
    <w:rsid w:val="00E97963"/>
    <w:rsid w:val="00E97970"/>
    <w:rsid w:val="00E97A5A"/>
    <w:rsid w:val="00E97F81"/>
    <w:rsid w:val="00EA088A"/>
    <w:rsid w:val="00EA0B44"/>
    <w:rsid w:val="00EA0CE8"/>
    <w:rsid w:val="00EA116B"/>
    <w:rsid w:val="00EA126A"/>
    <w:rsid w:val="00EA136A"/>
    <w:rsid w:val="00EA1C08"/>
    <w:rsid w:val="00EA1D63"/>
    <w:rsid w:val="00EA2016"/>
    <w:rsid w:val="00EA24B6"/>
    <w:rsid w:val="00EA2548"/>
    <w:rsid w:val="00EA2614"/>
    <w:rsid w:val="00EA32EB"/>
    <w:rsid w:val="00EA3349"/>
    <w:rsid w:val="00EA356A"/>
    <w:rsid w:val="00EA3803"/>
    <w:rsid w:val="00EA3BF6"/>
    <w:rsid w:val="00EA3CDF"/>
    <w:rsid w:val="00EA3FDC"/>
    <w:rsid w:val="00EA47A5"/>
    <w:rsid w:val="00EA550C"/>
    <w:rsid w:val="00EA57B8"/>
    <w:rsid w:val="00EA5E2E"/>
    <w:rsid w:val="00EA5EE7"/>
    <w:rsid w:val="00EA645E"/>
    <w:rsid w:val="00EA656B"/>
    <w:rsid w:val="00EA69A8"/>
    <w:rsid w:val="00EA74AF"/>
    <w:rsid w:val="00EA7CD4"/>
    <w:rsid w:val="00EA7D28"/>
    <w:rsid w:val="00EB0541"/>
    <w:rsid w:val="00EB0585"/>
    <w:rsid w:val="00EB06BB"/>
    <w:rsid w:val="00EB0A1C"/>
    <w:rsid w:val="00EB0A78"/>
    <w:rsid w:val="00EB0E02"/>
    <w:rsid w:val="00EB1451"/>
    <w:rsid w:val="00EB1896"/>
    <w:rsid w:val="00EB1C08"/>
    <w:rsid w:val="00EB22E5"/>
    <w:rsid w:val="00EB26A1"/>
    <w:rsid w:val="00EB2BDE"/>
    <w:rsid w:val="00EB3A10"/>
    <w:rsid w:val="00EB3A7C"/>
    <w:rsid w:val="00EB4731"/>
    <w:rsid w:val="00EB4B9A"/>
    <w:rsid w:val="00EB4D4A"/>
    <w:rsid w:val="00EB521C"/>
    <w:rsid w:val="00EB5355"/>
    <w:rsid w:val="00EB53CC"/>
    <w:rsid w:val="00EB5629"/>
    <w:rsid w:val="00EB604A"/>
    <w:rsid w:val="00EB6334"/>
    <w:rsid w:val="00EB68DB"/>
    <w:rsid w:val="00EB6EAC"/>
    <w:rsid w:val="00EB70A5"/>
    <w:rsid w:val="00EB7338"/>
    <w:rsid w:val="00EB7CB1"/>
    <w:rsid w:val="00EB7CF1"/>
    <w:rsid w:val="00EC01DD"/>
    <w:rsid w:val="00EC07BE"/>
    <w:rsid w:val="00EC0DE9"/>
    <w:rsid w:val="00EC0E57"/>
    <w:rsid w:val="00EC11BB"/>
    <w:rsid w:val="00EC162B"/>
    <w:rsid w:val="00EC1F75"/>
    <w:rsid w:val="00EC216B"/>
    <w:rsid w:val="00EC24D6"/>
    <w:rsid w:val="00EC2D6E"/>
    <w:rsid w:val="00EC2DF6"/>
    <w:rsid w:val="00EC2E98"/>
    <w:rsid w:val="00EC34C9"/>
    <w:rsid w:val="00EC4089"/>
    <w:rsid w:val="00EC42D1"/>
    <w:rsid w:val="00EC4DF4"/>
    <w:rsid w:val="00EC55A6"/>
    <w:rsid w:val="00EC5A1B"/>
    <w:rsid w:val="00EC61F3"/>
    <w:rsid w:val="00EC62E0"/>
    <w:rsid w:val="00EC6FCE"/>
    <w:rsid w:val="00EC7385"/>
    <w:rsid w:val="00EC75C6"/>
    <w:rsid w:val="00EC767A"/>
    <w:rsid w:val="00EC7BFF"/>
    <w:rsid w:val="00EC7D32"/>
    <w:rsid w:val="00ED0158"/>
    <w:rsid w:val="00ED01FA"/>
    <w:rsid w:val="00ED042A"/>
    <w:rsid w:val="00ED1765"/>
    <w:rsid w:val="00ED1AC4"/>
    <w:rsid w:val="00ED1CDF"/>
    <w:rsid w:val="00ED1F90"/>
    <w:rsid w:val="00ED2058"/>
    <w:rsid w:val="00ED29E3"/>
    <w:rsid w:val="00ED375D"/>
    <w:rsid w:val="00ED422D"/>
    <w:rsid w:val="00ED4468"/>
    <w:rsid w:val="00ED561F"/>
    <w:rsid w:val="00ED5949"/>
    <w:rsid w:val="00ED5D40"/>
    <w:rsid w:val="00ED6053"/>
    <w:rsid w:val="00ED6340"/>
    <w:rsid w:val="00ED682D"/>
    <w:rsid w:val="00ED6CC0"/>
    <w:rsid w:val="00ED6CC3"/>
    <w:rsid w:val="00ED6EBE"/>
    <w:rsid w:val="00ED78FA"/>
    <w:rsid w:val="00EE0408"/>
    <w:rsid w:val="00EE0CB9"/>
    <w:rsid w:val="00EE1113"/>
    <w:rsid w:val="00EE1977"/>
    <w:rsid w:val="00EE2E99"/>
    <w:rsid w:val="00EE32AD"/>
    <w:rsid w:val="00EE3D72"/>
    <w:rsid w:val="00EE3F75"/>
    <w:rsid w:val="00EE4455"/>
    <w:rsid w:val="00EE54CB"/>
    <w:rsid w:val="00EE5FAD"/>
    <w:rsid w:val="00EE6030"/>
    <w:rsid w:val="00EE628D"/>
    <w:rsid w:val="00EE6966"/>
    <w:rsid w:val="00EE70FE"/>
    <w:rsid w:val="00EE717D"/>
    <w:rsid w:val="00EE76FB"/>
    <w:rsid w:val="00EE77F4"/>
    <w:rsid w:val="00EE7F16"/>
    <w:rsid w:val="00EF0383"/>
    <w:rsid w:val="00EF0686"/>
    <w:rsid w:val="00EF1655"/>
    <w:rsid w:val="00EF1FCB"/>
    <w:rsid w:val="00EF2001"/>
    <w:rsid w:val="00EF21EB"/>
    <w:rsid w:val="00EF26C6"/>
    <w:rsid w:val="00EF2D63"/>
    <w:rsid w:val="00EF37AF"/>
    <w:rsid w:val="00EF41AE"/>
    <w:rsid w:val="00EF46A2"/>
    <w:rsid w:val="00EF4B6B"/>
    <w:rsid w:val="00EF5819"/>
    <w:rsid w:val="00EF59AD"/>
    <w:rsid w:val="00EF69BC"/>
    <w:rsid w:val="00EF7C05"/>
    <w:rsid w:val="00F00440"/>
    <w:rsid w:val="00F00765"/>
    <w:rsid w:val="00F00B9F"/>
    <w:rsid w:val="00F00C52"/>
    <w:rsid w:val="00F01E16"/>
    <w:rsid w:val="00F01F22"/>
    <w:rsid w:val="00F01FDC"/>
    <w:rsid w:val="00F023CE"/>
    <w:rsid w:val="00F02401"/>
    <w:rsid w:val="00F02F32"/>
    <w:rsid w:val="00F03103"/>
    <w:rsid w:val="00F03BA5"/>
    <w:rsid w:val="00F04EFE"/>
    <w:rsid w:val="00F05E3E"/>
    <w:rsid w:val="00F05FBC"/>
    <w:rsid w:val="00F065C5"/>
    <w:rsid w:val="00F06F4A"/>
    <w:rsid w:val="00F0784E"/>
    <w:rsid w:val="00F0796D"/>
    <w:rsid w:val="00F07C5C"/>
    <w:rsid w:val="00F07F48"/>
    <w:rsid w:val="00F07F79"/>
    <w:rsid w:val="00F10302"/>
    <w:rsid w:val="00F10561"/>
    <w:rsid w:val="00F107BD"/>
    <w:rsid w:val="00F10D65"/>
    <w:rsid w:val="00F1149D"/>
    <w:rsid w:val="00F12016"/>
    <w:rsid w:val="00F1234A"/>
    <w:rsid w:val="00F12A28"/>
    <w:rsid w:val="00F12C01"/>
    <w:rsid w:val="00F13369"/>
    <w:rsid w:val="00F137E4"/>
    <w:rsid w:val="00F13E5C"/>
    <w:rsid w:val="00F156CA"/>
    <w:rsid w:val="00F15CB5"/>
    <w:rsid w:val="00F15E1F"/>
    <w:rsid w:val="00F1621C"/>
    <w:rsid w:val="00F1679B"/>
    <w:rsid w:val="00F168A2"/>
    <w:rsid w:val="00F16AF7"/>
    <w:rsid w:val="00F16E0F"/>
    <w:rsid w:val="00F170AB"/>
    <w:rsid w:val="00F17445"/>
    <w:rsid w:val="00F17E32"/>
    <w:rsid w:val="00F20A06"/>
    <w:rsid w:val="00F20A32"/>
    <w:rsid w:val="00F20ADB"/>
    <w:rsid w:val="00F20C99"/>
    <w:rsid w:val="00F21227"/>
    <w:rsid w:val="00F21DA9"/>
    <w:rsid w:val="00F22E83"/>
    <w:rsid w:val="00F23525"/>
    <w:rsid w:val="00F2370C"/>
    <w:rsid w:val="00F23B5F"/>
    <w:rsid w:val="00F240EE"/>
    <w:rsid w:val="00F2473D"/>
    <w:rsid w:val="00F249BE"/>
    <w:rsid w:val="00F250B3"/>
    <w:rsid w:val="00F25534"/>
    <w:rsid w:val="00F255A7"/>
    <w:rsid w:val="00F25E12"/>
    <w:rsid w:val="00F26B10"/>
    <w:rsid w:val="00F26BD3"/>
    <w:rsid w:val="00F27129"/>
    <w:rsid w:val="00F3048D"/>
    <w:rsid w:val="00F30507"/>
    <w:rsid w:val="00F30652"/>
    <w:rsid w:val="00F30986"/>
    <w:rsid w:val="00F30D0A"/>
    <w:rsid w:val="00F30D8C"/>
    <w:rsid w:val="00F310F4"/>
    <w:rsid w:val="00F3121A"/>
    <w:rsid w:val="00F312BC"/>
    <w:rsid w:val="00F3148B"/>
    <w:rsid w:val="00F31D7D"/>
    <w:rsid w:val="00F321B1"/>
    <w:rsid w:val="00F323E8"/>
    <w:rsid w:val="00F3256E"/>
    <w:rsid w:val="00F32598"/>
    <w:rsid w:val="00F32CD3"/>
    <w:rsid w:val="00F32F7E"/>
    <w:rsid w:val="00F3355C"/>
    <w:rsid w:val="00F33743"/>
    <w:rsid w:val="00F33B84"/>
    <w:rsid w:val="00F33DF9"/>
    <w:rsid w:val="00F33E0D"/>
    <w:rsid w:val="00F34104"/>
    <w:rsid w:val="00F3414C"/>
    <w:rsid w:val="00F34358"/>
    <w:rsid w:val="00F349A5"/>
    <w:rsid w:val="00F34A4A"/>
    <w:rsid w:val="00F34C63"/>
    <w:rsid w:val="00F354FF"/>
    <w:rsid w:val="00F35D37"/>
    <w:rsid w:val="00F35D66"/>
    <w:rsid w:val="00F36B71"/>
    <w:rsid w:val="00F3707C"/>
    <w:rsid w:val="00F37234"/>
    <w:rsid w:val="00F374FE"/>
    <w:rsid w:val="00F3752C"/>
    <w:rsid w:val="00F37CA3"/>
    <w:rsid w:val="00F40B27"/>
    <w:rsid w:val="00F40FCB"/>
    <w:rsid w:val="00F41D98"/>
    <w:rsid w:val="00F41DF6"/>
    <w:rsid w:val="00F4323D"/>
    <w:rsid w:val="00F44243"/>
    <w:rsid w:val="00F44388"/>
    <w:rsid w:val="00F44427"/>
    <w:rsid w:val="00F4452E"/>
    <w:rsid w:val="00F44724"/>
    <w:rsid w:val="00F44995"/>
    <w:rsid w:val="00F44DE9"/>
    <w:rsid w:val="00F45036"/>
    <w:rsid w:val="00F4547D"/>
    <w:rsid w:val="00F45E55"/>
    <w:rsid w:val="00F45EFF"/>
    <w:rsid w:val="00F46CE8"/>
    <w:rsid w:val="00F474E3"/>
    <w:rsid w:val="00F5011D"/>
    <w:rsid w:val="00F5023F"/>
    <w:rsid w:val="00F51BBC"/>
    <w:rsid w:val="00F52392"/>
    <w:rsid w:val="00F5253E"/>
    <w:rsid w:val="00F53212"/>
    <w:rsid w:val="00F53378"/>
    <w:rsid w:val="00F534C3"/>
    <w:rsid w:val="00F53713"/>
    <w:rsid w:val="00F53AF9"/>
    <w:rsid w:val="00F53C3D"/>
    <w:rsid w:val="00F53C99"/>
    <w:rsid w:val="00F53DCB"/>
    <w:rsid w:val="00F53FE4"/>
    <w:rsid w:val="00F542C4"/>
    <w:rsid w:val="00F546CF"/>
    <w:rsid w:val="00F5489E"/>
    <w:rsid w:val="00F5550E"/>
    <w:rsid w:val="00F559D9"/>
    <w:rsid w:val="00F55AAC"/>
    <w:rsid w:val="00F5628B"/>
    <w:rsid w:val="00F56921"/>
    <w:rsid w:val="00F5693A"/>
    <w:rsid w:val="00F56A7B"/>
    <w:rsid w:val="00F57581"/>
    <w:rsid w:val="00F57A10"/>
    <w:rsid w:val="00F57BD4"/>
    <w:rsid w:val="00F60437"/>
    <w:rsid w:val="00F609A1"/>
    <w:rsid w:val="00F60E21"/>
    <w:rsid w:val="00F616D6"/>
    <w:rsid w:val="00F61BB0"/>
    <w:rsid w:val="00F62022"/>
    <w:rsid w:val="00F629CA"/>
    <w:rsid w:val="00F62CA8"/>
    <w:rsid w:val="00F632CD"/>
    <w:rsid w:val="00F63859"/>
    <w:rsid w:val="00F638BA"/>
    <w:rsid w:val="00F6398B"/>
    <w:rsid w:val="00F6498B"/>
    <w:rsid w:val="00F6500E"/>
    <w:rsid w:val="00F664A4"/>
    <w:rsid w:val="00F67457"/>
    <w:rsid w:val="00F67715"/>
    <w:rsid w:val="00F7024B"/>
    <w:rsid w:val="00F702AA"/>
    <w:rsid w:val="00F704F2"/>
    <w:rsid w:val="00F70589"/>
    <w:rsid w:val="00F70696"/>
    <w:rsid w:val="00F70957"/>
    <w:rsid w:val="00F71239"/>
    <w:rsid w:val="00F71652"/>
    <w:rsid w:val="00F718DC"/>
    <w:rsid w:val="00F722AC"/>
    <w:rsid w:val="00F725C8"/>
    <w:rsid w:val="00F726EC"/>
    <w:rsid w:val="00F73E6E"/>
    <w:rsid w:val="00F742AF"/>
    <w:rsid w:val="00F74830"/>
    <w:rsid w:val="00F74AFD"/>
    <w:rsid w:val="00F74C81"/>
    <w:rsid w:val="00F7509D"/>
    <w:rsid w:val="00F75148"/>
    <w:rsid w:val="00F7526C"/>
    <w:rsid w:val="00F75769"/>
    <w:rsid w:val="00F75D90"/>
    <w:rsid w:val="00F761BB"/>
    <w:rsid w:val="00F76435"/>
    <w:rsid w:val="00F76986"/>
    <w:rsid w:val="00F76FC4"/>
    <w:rsid w:val="00F7709A"/>
    <w:rsid w:val="00F8001B"/>
    <w:rsid w:val="00F806F1"/>
    <w:rsid w:val="00F8078B"/>
    <w:rsid w:val="00F80C4E"/>
    <w:rsid w:val="00F80D2B"/>
    <w:rsid w:val="00F80E92"/>
    <w:rsid w:val="00F81400"/>
    <w:rsid w:val="00F818AF"/>
    <w:rsid w:val="00F81B45"/>
    <w:rsid w:val="00F81BE7"/>
    <w:rsid w:val="00F81C86"/>
    <w:rsid w:val="00F829A0"/>
    <w:rsid w:val="00F8323B"/>
    <w:rsid w:val="00F83868"/>
    <w:rsid w:val="00F83925"/>
    <w:rsid w:val="00F83CEF"/>
    <w:rsid w:val="00F83FDA"/>
    <w:rsid w:val="00F843EC"/>
    <w:rsid w:val="00F84BFE"/>
    <w:rsid w:val="00F85075"/>
    <w:rsid w:val="00F8560A"/>
    <w:rsid w:val="00F8631E"/>
    <w:rsid w:val="00F8647A"/>
    <w:rsid w:val="00F871CA"/>
    <w:rsid w:val="00F872FF"/>
    <w:rsid w:val="00F87975"/>
    <w:rsid w:val="00F87D11"/>
    <w:rsid w:val="00F9051F"/>
    <w:rsid w:val="00F90640"/>
    <w:rsid w:val="00F908C5"/>
    <w:rsid w:val="00F915B0"/>
    <w:rsid w:val="00F91BE6"/>
    <w:rsid w:val="00F91D1C"/>
    <w:rsid w:val="00F9244D"/>
    <w:rsid w:val="00F926E5"/>
    <w:rsid w:val="00F92F14"/>
    <w:rsid w:val="00F9332F"/>
    <w:rsid w:val="00F93609"/>
    <w:rsid w:val="00F93AA7"/>
    <w:rsid w:val="00F9424C"/>
    <w:rsid w:val="00F9434D"/>
    <w:rsid w:val="00F94766"/>
    <w:rsid w:val="00F94DD0"/>
    <w:rsid w:val="00F95235"/>
    <w:rsid w:val="00F957AB"/>
    <w:rsid w:val="00F95987"/>
    <w:rsid w:val="00F95A28"/>
    <w:rsid w:val="00F95FD6"/>
    <w:rsid w:val="00F961F3"/>
    <w:rsid w:val="00F96523"/>
    <w:rsid w:val="00F96746"/>
    <w:rsid w:val="00F96C07"/>
    <w:rsid w:val="00F972AC"/>
    <w:rsid w:val="00FA0069"/>
    <w:rsid w:val="00FA021A"/>
    <w:rsid w:val="00FA0AD7"/>
    <w:rsid w:val="00FA19BC"/>
    <w:rsid w:val="00FA19CB"/>
    <w:rsid w:val="00FA1CD9"/>
    <w:rsid w:val="00FA1F8D"/>
    <w:rsid w:val="00FA2829"/>
    <w:rsid w:val="00FA3795"/>
    <w:rsid w:val="00FA37CB"/>
    <w:rsid w:val="00FA38E3"/>
    <w:rsid w:val="00FA3BDB"/>
    <w:rsid w:val="00FA3D73"/>
    <w:rsid w:val="00FA441C"/>
    <w:rsid w:val="00FA52D8"/>
    <w:rsid w:val="00FA671A"/>
    <w:rsid w:val="00FA68EB"/>
    <w:rsid w:val="00FA6D21"/>
    <w:rsid w:val="00FA6E62"/>
    <w:rsid w:val="00FA7234"/>
    <w:rsid w:val="00FA7D7A"/>
    <w:rsid w:val="00FA7EF2"/>
    <w:rsid w:val="00FB06E5"/>
    <w:rsid w:val="00FB08D0"/>
    <w:rsid w:val="00FB0C0F"/>
    <w:rsid w:val="00FB0CCA"/>
    <w:rsid w:val="00FB1291"/>
    <w:rsid w:val="00FB17AF"/>
    <w:rsid w:val="00FB19AE"/>
    <w:rsid w:val="00FB1ACB"/>
    <w:rsid w:val="00FB20CE"/>
    <w:rsid w:val="00FB264C"/>
    <w:rsid w:val="00FB2E76"/>
    <w:rsid w:val="00FB3174"/>
    <w:rsid w:val="00FB3A22"/>
    <w:rsid w:val="00FB3AFA"/>
    <w:rsid w:val="00FB4071"/>
    <w:rsid w:val="00FB4E28"/>
    <w:rsid w:val="00FB50BE"/>
    <w:rsid w:val="00FB51CA"/>
    <w:rsid w:val="00FB58AF"/>
    <w:rsid w:val="00FB58E7"/>
    <w:rsid w:val="00FB59CD"/>
    <w:rsid w:val="00FB5C2C"/>
    <w:rsid w:val="00FB602F"/>
    <w:rsid w:val="00FB60CD"/>
    <w:rsid w:val="00FB691F"/>
    <w:rsid w:val="00FB71EA"/>
    <w:rsid w:val="00FB7A4A"/>
    <w:rsid w:val="00FC01CA"/>
    <w:rsid w:val="00FC0EB7"/>
    <w:rsid w:val="00FC1185"/>
    <w:rsid w:val="00FC131A"/>
    <w:rsid w:val="00FC1CC6"/>
    <w:rsid w:val="00FC3041"/>
    <w:rsid w:val="00FC31E8"/>
    <w:rsid w:val="00FC3CD6"/>
    <w:rsid w:val="00FC4C4F"/>
    <w:rsid w:val="00FC5937"/>
    <w:rsid w:val="00FC5D49"/>
    <w:rsid w:val="00FC609F"/>
    <w:rsid w:val="00FC61DD"/>
    <w:rsid w:val="00FC6890"/>
    <w:rsid w:val="00FC7075"/>
    <w:rsid w:val="00FC717A"/>
    <w:rsid w:val="00FC725D"/>
    <w:rsid w:val="00FC7E86"/>
    <w:rsid w:val="00FC7ECA"/>
    <w:rsid w:val="00FD027F"/>
    <w:rsid w:val="00FD03DC"/>
    <w:rsid w:val="00FD0785"/>
    <w:rsid w:val="00FD092E"/>
    <w:rsid w:val="00FD0CD2"/>
    <w:rsid w:val="00FD0DB6"/>
    <w:rsid w:val="00FD0E9D"/>
    <w:rsid w:val="00FD1D5A"/>
    <w:rsid w:val="00FD1DA3"/>
    <w:rsid w:val="00FD2558"/>
    <w:rsid w:val="00FD26D0"/>
    <w:rsid w:val="00FD39FA"/>
    <w:rsid w:val="00FD3D85"/>
    <w:rsid w:val="00FD3EFA"/>
    <w:rsid w:val="00FD44E8"/>
    <w:rsid w:val="00FD46DE"/>
    <w:rsid w:val="00FD4D2B"/>
    <w:rsid w:val="00FD5236"/>
    <w:rsid w:val="00FD5DDD"/>
    <w:rsid w:val="00FD6A65"/>
    <w:rsid w:val="00FD6A6B"/>
    <w:rsid w:val="00FD6E2C"/>
    <w:rsid w:val="00FD6F9F"/>
    <w:rsid w:val="00FD70D3"/>
    <w:rsid w:val="00FE023E"/>
    <w:rsid w:val="00FE0328"/>
    <w:rsid w:val="00FE09AF"/>
    <w:rsid w:val="00FE0F82"/>
    <w:rsid w:val="00FE163F"/>
    <w:rsid w:val="00FE16E7"/>
    <w:rsid w:val="00FE16E8"/>
    <w:rsid w:val="00FE2053"/>
    <w:rsid w:val="00FE2078"/>
    <w:rsid w:val="00FE272E"/>
    <w:rsid w:val="00FE281F"/>
    <w:rsid w:val="00FE2976"/>
    <w:rsid w:val="00FE2D81"/>
    <w:rsid w:val="00FE2E53"/>
    <w:rsid w:val="00FE3532"/>
    <w:rsid w:val="00FE39DF"/>
    <w:rsid w:val="00FE4AC1"/>
    <w:rsid w:val="00FE4B4B"/>
    <w:rsid w:val="00FE5166"/>
    <w:rsid w:val="00FE55AF"/>
    <w:rsid w:val="00FE58FC"/>
    <w:rsid w:val="00FE610E"/>
    <w:rsid w:val="00FE663C"/>
    <w:rsid w:val="00FE6776"/>
    <w:rsid w:val="00FE696A"/>
    <w:rsid w:val="00FE73D1"/>
    <w:rsid w:val="00FE753C"/>
    <w:rsid w:val="00FE7558"/>
    <w:rsid w:val="00FE76C1"/>
    <w:rsid w:val="00FE7F40"/>
    <w:rsid w:val="00FF0061"/>
    <w:rsid w:val="00FF0571"/>
    <w:rsid w:val="00FF066E"/>
    <w:rsid w:val="00FF075C"/>
    <w:rsid w:val="00FF0E5E"/>
    <w:rsid w:val="00FF117A"/>
    <w:rsid w:val="00FF15F5"/>
    <w:rsid w:val="00FF183E"/>
    <w:rsid w:val="00FF1CEB"/>
    <w:rsid w:val="00FF2598"/>
    <w:rsid w:val="00FF2786"/>
    <w:rsid w:val="00FF2E7A"/>
    <w:rsid w:val="00FF33E9"/>
    <w:rsid w:val="00FF35A7"/>
    <w:rsid w:val="00FF35B9"/>
    <w:rsid w:val="00FF3CD5"/>
    <w:rsid w:val="00FF3D87"/>
    <w:rsid w:val="00FF41AC"/>
    <w:rsid w:val="00FF448E"/>
    <w:rsid w:val="00FF4798"/>
    <w:rsid w:val="00FF4A17"/>
    <w:rsid w:val="00FF6880"/>
    <w:rsid w:val="00FF6F11"/>
    <w:rsid w:val="00FF7711"/>
    <w:rsid w:val="00FF7FC2"/>
    <w:rsid w:val="2E745ABA"/>
    <w:rsid w:val="4894B9CA"/>
    <w:rsid w:val="62E5CFEA"/>
    <w:rsid w:val="639A7C6E"/>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FB4C0"/>
  <w15:docId w15:val="{C0FCFBE6-2C9D-4791-A0DA-6CE2959AA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D48"/>
  </w:style>
  <w:style w:type="paragraph" w:styleId="Heading1">
    <w:name w:val="heading 1"/>
    <w:basedOn w:val="Normal"/>
    <w:next w:val="Normal"/>
    <w:link w:val="Heading1Char"/>
    <w:uiPriority w:val="9"/>
    <w:qFormat/>
    <w:rsid w:val="005D79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1D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5EC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7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95D"/>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965E92"/>
    <w:pPr>
      <w:spacing w:after="0" w:line="240" w:lineRule="auto"/>
    </w:pPr>
  </w:style>
  <w:style w:type="character" w:styleId="Hyperlink">
    <w:name w:val="Hyperlink"/>
    <w:basedOn w:val="DefaultParagraphFont"/>
    <w:uiPriority w:val="99"/>
    <w:unhideWhenUsed/>
    <w:rsid w:val="003C09A2"/>
    <w:rPr>
      <w:color w:val="0563C1" w:themeColor="hyperlink"/>
      <w:u w:val="single"/>
    </w:rPr>
  </w:style>
  <w:style w:type="character" w:customStyle="1" w:styleId="UnresolvedMention1">
    <w:name w:val="Unresolved Mention1"/>
    <w:basedOn w:val="DefaultParagraphFont"/>
    <w:uiPriority w:val="99"/>
    <w:semiHidden/>
    <w:unhideWhenUsed/>
    <w:rsid w:val="003C09A2"/>
    <w:rPr>
      <w:color w:val="808080"/>
      <w:shd w:val="clear" w:color="auto" w:fill="E6E6E6"/>
    </w:rPr>
  </w:style>
  <w:style w:type="paragraph" w:customStyle="1" w:styleId="EndNoteBibliographyTitle">
    <w:name w:val="EndNote Bibliography Title"/>
    <w:basedOn w:val="Normal"/>
    <w:link w:val="EndNoteBibliographyTitleChar"/>
    <w:rsid w:val="000544D2"/>
    <w:pPr>
      <w:spacing w:after="0"/>
      <w:jc w:val="center"/>
    </w:pPr>
    <w:rPr>
      <w:rFonts w:ascii="Book Antiqua" w:hAnsi="Book Antiqua" w:cs="Tahoma"/>
      <w:noProof/>
      <w:sz w:val="24"/>
    </w:rPr>
  </w:style>
  <w:style w:type="character" w:customStyle="1" w:styleId="NoSpacingChar">
    <w:name w:val="No Spacing Char"/>
    <w:basedOn w:val="DefaultParagraphFont"/>
    <w:link w:val="NoSpacing"/>
    <w:uiPriority w:val="1"/>
    <w:rsid w:val="000544D2"/>
  </w:style>
  <w:style w:type="character" w:customStyle="1" w:styleId="EndNoteBibliographyTitleChar">
    <w:name w:val="EndNote Bibliography Title Char"/>
    <w:basedOn w:val="NoSpacingChar"/>
    <w:link w:val="EndNoteBibliographyTitle"/>
    <w:rsid w:val="000544D2"/>
    <w:rPr>
      <w:rFonts w:ascii="Book Antiqua" w:hAnsi="Book Antiqua" w:cs="Tahoma"/>
      <w:noProof/>
      <w:sz w:val="24"/>
    </w:rPr>
  </w:style>
  <w:style w:type="paragraph" w:customStyle="1" w:styleId="EndNoteBibliography">
    <w:name w:val="EndNote Bibliography"/>
    <w:basedOn w:val="Normal"/>
    <w:link w:val="EndNoteBibliographyChar"/>
    <w:rsid w:val="000544D2"/>
    <w:pPr>
      <w:spacing w:line="240" w:lineRule="auto"/>
    </w:pPr>
    <w:rPr>
      <w:rFonts w:ascii="Book Antiqua" w:hAnsi="Book Antiqua" w:cs="Tahoma"/>
      <w:noProof/>
      <w:sz w:val="24"/>
    </w:rPr>
  </w:style>
  <w:style w:type="character" w:customStyle="1" w:styleId="EndNoteBibliographyChar">
    <w:name w:val="EndNote Bibliography Char"/>
    <w:basedOn w:val="NoSpacingChar"/>
    <w:link w:val="EndNoteBibliography"/>
    <w:rsid w:val="000544D2"/>
    <w:rPr>
      <w:rFonts w:ascii="Book Antiqua" w:hAnsi="Book Antiqua" w:cs="Tahoma"/>
      <w:noProof/>
      <w:sz w:val="24"/>
    </w:rPr>
  </w:style>
  <w:style w:type="paragraph" w:styleId="ListParagraph">
    <w:name w:val="List Paragraph"/>
    <w:basedOn w:val="Normal"/>
    <w:uiPriority w:val="34"/>
    <w:qFormat/>
    <w:rsid w:val="006C4529"/>
    <w:pPr>
      <w:spacing w:after="0" w:line="240" w:lineRule="auto"/>
      <w:ind w:left="720"/>
      <w:contextualSpacing/>
    </w:pPr>
    <w:rPr>
      <w:rFonts w:ascii="Times New Roman" w:hAnsi="Times New Roman" w:cs="Times New Roman"/>
      <w:sz w:val="24"/>
      <w:szCs w:val="24"/>
    </w:rPr>
  </w:style>
  <w:style w:type="character" w:customStyle="1" w:styleId="Heading4Char">
    <w:name w:val="Heading 4 Char"/>
    <w:basedOn w:val="DefaultParagraphFont"/>
    <w:link w:val="Heading4"/>
    <w:uiPriority w:val="9"/>
    <w:semiHidden/>
    <w:rsid w:val="004A4777"/>
    <w:rPr>
      <w:rFonts w:asciiTheme="majorHAnsi" w:eastAsiaTheme="majorEastAsia" w:hAnsiTheme="majorHAnsi" w:cstheme="majorBidi"/>
      <w:i/>
      <w:iCs/>
      <w:color w:val="2F5496" w:themeColor="accent1" w:themeShade="BF"/>
    </w:rPr>
  </w:style>
  <w:style w:type="paragraph" w:customStyle="1" w:styleId="Default">
    <w:name w:val="Default"/>
    <w:rsid w:val="00AB7EB0"/>
    <w:pPr>
      <w:autoSpaceDE w:val="0"/>
      <w:autoSpaceDN w:val="0"/>
      <w:adjustRightInd w:val="0"/>
      <w:spacing w:after="0" w:line="240" w:lineRule="auto"/>
    </w:pPr>
    <w:rPr>
      <w:rFonts w:ascii="Shaker 2 Lancet" w:hAnsi="Shaker 2 Lancet" w:cs="Shaker 2 Lancet"/>
      <w:color w:val="000000"/>
      <w:sz w:val="24"/>
      <w:szCs w:val="24"/>
    </w:rPr>
  </w:style>
  <w:style w:type="character" w:customStyle="1" w:styleId="A3">
    <w:name w:val="A3"/>
    <w:uiPriority w:val="99"/>
    <w:rsid w:val="002430B6"/>
    <w:rPr>
      <w:rFonts w:cs="Shaker 2 Lancet"/>
      <w:color w:val="000000"/>
      <w:sz w:val="10"/>
      <w:szCs w:val="10"/>
    </w:rPr>
  </w:style>
  <w:style w:type="paragraph" w:styleId="Caption">
    <w:name w:val="caption"/>
    <w:basedOn w:val="Normal"/>
    <w:next w:val="Normal"/>
    <w:uiPriority w:val="35"/>
    <w:unhideWhenUsed/>
    <w:qFormat/>
    <w:rsid w:val="009A14EC"/>
    <w:pPr>
      <w:spacing w:after="200" w:line="240" w:lineRule="auto"/>
    </w:pPr>
    <w:rPr>
      <w:rFonts w:ascii="Tahoma" w:hAnsi="Tahoma"/>
      <w:b/>
      <w:iCs/>
      <w:sz w:val="20"/>
      <w:szCs w:val="18"/>
    </w:rPr>
  </w:style>
  <w:style w:type="paragraph" w:styleId="Revision">
    <w:name w:val="Revision"/>
    <w:hidden/>
    <w:uiPriority w:val="99"/>
    <w:semiHidden/>
    <w:rsid w:val="00673DAE"/>
    <w:pPr>
      <w:spacing w:after="0" w:line="240" w:lineRule="auto"/>
    </w:pPr>
  </w:style>
  <w:style w:type="paragraph" w:styleId="BalloonText">
    <w:name w:val="Balloon Text"/>
    <w:basedOn w:val="Normal"/>
    <w:link w:val="BalloonTextChar"/>
    <w:uiPriority w:val="99"/>
    <w:semiHidden/>
    <w:unhideWhenUsed/>
    <w:rsid w:val="009441AC"/>
    <w:pPr>
      <w:spacing w:after="0" w:line="240" w:lineRule="auto"/>
    </w:pPr>
    <w:rPr>
      <w:rFonts w:ascii="Tahoma" w:hAnsi="Tahoma" w:cs="Segoe UI"/>
      <w:sz w:val="20"/>
      <w:szCs w:val="18"/>
    </w:rPr>
  </w:style>
  <w:style w:type="character" w:customStyle="1" w:styleId="BalloonTextChar">
    <w:name w:val="Balloon Text Char"/>
    <w:basedOn w:val="DefaultParagraphFont"/>
    <w:link w:val="BalloonText"/>
    <w:uiPriority w:val="99"/>
    <w:semiHidden/>
    <w:rsid w:val="009441AC"/>
    <w:rPr>
      <w:rFonts w:ascii="Tahoma" w:hAnsi="Tahoma" w:cs="Segoe UI"/>
      <w:sz w:val="20"/>
      <w:szCs w:val="18"/>
    </w:rPr>
  </w:style>
  <w:style w:type="character" w:styleId="FollowedHyperlink">
    <w:name w:val="FollowedHyperlink"/>
    <w:basedOn w:val="DefaultParagraphFont"/>
    <w:uiPriority w:val="99"/>
    <w:semiHidden/>
    <w:unhideWhenUsed/>
    <w:rsid w:val="007E3CAB"/>
    <w:rPr>
      <w:color w:val="954F72" w:themeColor="followedHyperlink"/>
      <w:u w:val="single"/>
    </w:rPr>
  </w:style>
  <w:style w:type="character" w:styleId="CommentReference">
    <w:name w:val="annotation reference"/>
    <w:basedOn w:val="DefaultParagraphFont"/>
    <w:unhideWhenUsed/>
    <w:rsid w:val="00CC526A"/>
    <w:rPr>
      <w:sz w:val="16"/>
      <w:szCs w:val="16"/>
    </w:rPr>
  </w:style>
  <w:style w:type="paragraph" w:styleId="CommentText">
    <w:name w:val="annotation text"/>
    <w:basedOn w:val="Normal"/>
    <w:link w:val="CommentTextChar"/>
    <w:unhideWhenUsed/>
    <w:qFormat/>
    <w:rsid w:val="00CC526A"/>
    <w:pPr>
      <w:spacing w:line="240" w:lineRule="auto"/>
    </w:pPr>
    <w:rPr>
      <w:sz w:val="20"/>
      <w:szCs w:val="20"/>
    </w:rPr>
  </w:style>
  <w:style w:type="character" w:customStyle="1" w:styleId="CommentTextChar">
    <w:name w:val="Comment Text Char"/>
    <w:basedOn w:val="DefaultParagraphFont"/>
    <w:link w:val="CommentText"/>
    <w:rsid w:val="00CC526A"/>
    <w:rPr>
      <w:sz w:val="20"/>
      <w:szCs w:val="20"/>
    </w:rPr>
  </w:style>
  <w:style w:type="paragraph" w:styleId="CommentSubject">
    <w:name w:val="annotation subject"/>
    <w:basedOn w:val="CommentText"/>
    <w:next w:val="CommentText"/>
    <w:link w:val="CommentSubjectChar"/>
    <w:uiPriority w:val="99"/>
    <w:semiHidden/>
    <w:unhideWhenUsed/>
    <w:rsid w:val="00CC526A"/>
    <w:rPr>
      <w:b/>
      <w:bCs/>
    </w:rPr>
  </w:style>
  <w:style w:type="character" w:customStyle="1" w:styleId="CommentSubjectChar">
    <w:name w:val="Comment Subject Char"/>
    <w:basedOn w:val="CommentTextChar"/>
    <w:link w:val="CommentSubject"/>
    <w:uiPriority w:val="99"/>
    <w:semiHidden/>
    <w:rsid w:val="00CC526A"/>
    <w:rPr>
      <w:b/>
      <w:bCs/>
      <w:sz w:val="20"/>
      <w:szCs w:val="20"/>
    </w:rPr>
  </w:style>
  <w:style w:type="character" w:customStyle="1" w:styleId="Heading2Char">
    <w:name w:val="Heading 2 Char"/>
    <w:basedOn w:val="DefaultParagraphFont"/>
    <w:link w:val="Heading2"/>
    <w:uiPriority w:val="9"/>
    <w:rsid w:val="005F1D9D"/>
    <w:rPr>
      <w:rFonts w:asciiTheme="majorHAnsi" w:eastAsiaTheme="majorEastAsia" w:hAnsiTheme="majorHAnsi" w:cstheme="majorBidi"/>
      <w:color w:val="2F5496" w:themeColor="accent1" w:themeShade="BF"/>
      <w:sz w:val="26"/>
      <w:szCs w:val="26"/>
    </w:rPr>
  </w:style>
  <w:style w:type="character" w:customStyle="1" w:styleId="groupname">
    <w:name w:val="groupname"/>
    <w:basedOn w:val="DefaultParagraphFont"/>
    <w:rsid w:val="00321782"/>
  </w:style>
  <w:style w:type="character" w:customStyle="1" w:styleId="othertitle">
    <w:name w:val="othertitle"/>
    <w:basedOn w:val="DefaultParagraphFont"/>
    <w:rsid w:val="00321782"/>
  </w:style>
  <w:style w:type="character" w:customStyle="1" w:styleId="author">
    <w:name w:val="author"/>
    <w:basedOn w:val="DefaultParagraphFont"/>
    <w:rsid w:val="007521B3"/>
  </w:style>
  <w:style w:type="character" w:customStyle="1" w:styleId="articletitle">
    <w:name w:val="articletitle"/>
    <w:basedOn w:val="DefaultParagraphFont"/>
    <w:rsid w:val="007521B3"/>
  </w:style>
  <w:style w:type="character" w:customStyle="1" w:styleId="journaltitle">
    <w:name w:val="journaltitle"/>
    <w:basedOn w:val="DefaultParagraphFont"/>
    <w:rsid w:val="007521B3"/>
  </w:style>
  <w:style w:type="character" w:customStyle="1" w:styleId="pubyear">
    <w:name w:val="pubyear"/>
    <w:basedOn w:val="DefaultParagraphFont"/>
    <w:rsid w:val="007521B3"/>
  </w:style>
  <w:style w:type="character" w:customStyle="1" w:styleId="vol">
    <w:name w:val="vol"/>
    <w:basedOn w:val="DefaultParagraphFont"/>
    <w:rsid w:val="007521B3"/>
  </w:style>
  <w:style w:type="character" w:customStyle="1" w:styleId="pagefirst">
    <w:name w:val="pagefirst"/>
    <w:basedOn w:val="DefaultParagraphFont"/>
    <w:rsid w:val="007521B3"/>
  </w:style>
  <w:style w:type="character" w:customStyle="1" w:styleId="pagelast">
    <w:name w:val="pagelast"/>
    <w:basedOn w:val="DefaultParagraphFont"/>
    <w:rsid w:val="007521B3"/>
  </w:style>
  <w:style w:type="paragraph" w:styleId="Header">
    <w:name w:val="header"/>
    <w:basedOn w:val="Normal"/>
    <w:link w:val="HeaderChar"/>
    <w:uiPriority w:val="99"/>
    <w:unhideWhenUsed/>
    <w:rsid w:val="004B21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1A6"/>
  </w:style>
  <w:style w:type="paragraph" w:styleId="Footer">
    <w:name w:val="footer"/>
    <w:basedOn w:val="Normal"/>
    <w:link w:val="FooterChar"/>
    <w:uiPriority w:val="99"/>
    <w:unhideWhenUsed/>
    <w:rsid w:val="004B21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1A6"/>
  </w:style>
  <w:style w:type="paragraph" w:styleId="PlainText">
    <w:name w:val="Plain Text"/>
    <w:basedOn w:val="Normal"/>
    <w:link w:val="PlainTextChar"/>
    <w:uiPriority w:val="99"/>
    <w:unhideWhenUsed/>
    <w:rsid w:val="00BD7E59"/>
    <w:pPr>
      <w:spacing w:after="0" w:line="240" w:lineRule="auto"/>
    </w:pPr>
    <w:rPr>
      <w:rFonts w:ascii="Calibri" w:hAnsi="Calibri"/>
      <w:szCs w:val="21"/>
      <w:lang w:val="en-US" w:eastAsia="ja-JP"/>
    </w:rPr>
  </w:style>
  <w:style w:type="character" w:customStyle="1" w:styleId="PlainTextChar">
    <w:name w:val="Plain Text Char"/>
    <w:basedOn w:val="DefaultParagraphFont"/>
    <w:link w:val="PlainText"/>
    <w:uiPriority w:val="99"/>
    <w:rsid w:val="00BD7E59"/>
    <w:rPr>
      <w:rFonts w:ascii="Calibri" w:hAnsi="Calibri"/>
      <w:szCs w:val="21"/>
      <w:lang w:val="en-US" w:eastAsia="ja-JP"/>
    </w:rPr>
  </w:style>
  <w:style w:type="table" w:styleId="TableGrid">
    <w:name w:val="Table Grid"/>
    <w:basedOn w:val="TableNormal"/>
    <w:uiPriority w:val="39"/>
    <w:rsid w:val="00E630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2B5CB1"/>
    <w:rPr>
      <w:color w:val="808080"/>
      <w:shd w:val="clear" w:color="auto" w:fill="E6E6E6"/>
    </w:rPr>
  </w:style>
  <w:style w:type="character" w:customStyle="1" w:styleId="UnresolvedMention3">
    <w:name w:val="Unresolved Mention3"/>
    <w:basedOn w:val="DefaultParagraphFont"/>
    <w:uiPriority w:val="99"/>
    <w:semiHidden/>
    <w:unhideWhenUsed/>
    <w:rsid w:val="00032A71"/>
    <w:rPr>
      <w:color w:val="808080"/>
      <w:shd w:val="clear" w:color="auto" w:fill="E6E6E6"/>
    </w:rPr>
  </w:style>
  <w:style w:type="paragraph" w:styleId="ListBullet">
    <w:name w:val="List Bullet"/>
    <w:basedOn w:val="Normal"/>
    <w:uiPriority w:val="99"/>
    <w:unhideWhenUsed/>
    <w:rsid w:val="00A01A8E"/>
    <w:pPr>
      <w:numPr>
        <w:numId w:val="5"/>
      </w:numPr>
      <w:contextualSpacing/>
    </w:pPr>
  </w:style>
  <w:style w:type="character" w:customStyle="1" w:styleId="UnresolvedMention4">
    <w:name w:val="Unresolved Mention4"/>
    <w:basedOn w:val="DefaultParagraphFont"/>
    <w:uiPriority w:val="99"/>
    <w:semiHidden/>
    <w:unhideWhenUsed/>
    <w:rsid w:val="00A04FF9"/>
    <w:rPr>
      <w:color w:val="808080"/>
      <w:shd w:val="clear" w:color="auto" w:fill="E6E6E6"/>
    </w:rPr>
  </w:style>
  <w:style w:type="character" w:customStyle="1" w:styleId="Heading3Char">
    <w:name w:val="Heading 3 Char"/>
    <w:basedOn w:val="DefaultParagraphFont"/>
    <w:link w:val="Heading3"/>
    <w:uiPriority w:val="9"/>
    <w:rsid w:val="004C5EC2"/>
    <w:rPr>
      <w:rFonts w:asciiTheme="majorHAnsi" w:eastAsiaTheme="majorEastAsia" w:hAnsiTheme="majorHAnsi" w:cstheme="majorBidi"/>
      <w:color w:val="1F3763" w:themeColor="accent1" w:themeShade="7F"/>
      <w:sz w:val="24"/>
      <w:szCs w:val="24"/>
    </w:rPr>
  </w:style>
  <w:style w:type="character" w:customStyle="1" w:styleId="UnresolvedMention5">
    <w:name w:val="Unresolved Mention5"/>
    <w:basedOn w:val="DefaultParagraphFont"/>
    <w:uiPriority w:val="99"/>
    <w:semiHidden/>
    <w:unhideWhenUsed/>
    <w:rsid w:val="00365527"/>
    <w:rPr>
      <w:color w:val="808080"/>
      <w:shd w:val="clear" w:color="auto" w:fill="E6E6E6"/>
    </w:rPr>
  </w:style>
  <w:style w:type="paragraph" w:styleId="NormalWeb">
    <w:name w:val="Normal (Web)"/>
    <w:basedOn w:val="Normal"/>
    <w:uiPriority w:val="99"/>
    <w:unhideWhenUsed/>
    <w:rsid w:val="000E77F1"/>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styleId="Strong">
    <w:name w:val="Strong"/>
    <w:uiPriority w:val="22"/>
    <w:qFormat/>
    <w:rsid w:val="000E77F1"/>
    <w:rPr>
      <w:b/>
      <w:bCs/>
    </w:rPr>
  </w:style>
  <w:style w:type="character" w:customStyle="1" w:styleId="1">
    <w:name w:val="未处理的提及1"/>
    <w:basedOn w:val="DefaultParagraphFont"/>
    <w:uiPriority w:val="99"/>
    <w:semiHidden/>
    <w:unhideWhenUsed/>
    <w:rsid w:val="008917E5"/>
    <w:rPr>
      <w:color w:val="605E5C"/>
      <w:shd w:val="clear" w:color="auto" w:fill="E1DFDD"/>
    </w:rPr>
  </w:style>
  <w:style w:type="character" w:styleId="UnresolvedMention">
    <w:name w:val="Unresolved Mention"/>
    <w:basedOn w:val="DefaultParagraphFont"/>
    <w:uiPriority w:val="99"/>
    <w:semiHidden/>
    <w:unhideWhenUsed/>
    <w:rsid w:val="00D43798"/>
    <w:rPr>
      <w:color w:val="605E5C"/>
      <w:shd w:val="clear" w:color="auto" w:fill="E1DFDD"/>
    </w:rPr>
  </w:style>
  <w:style w:type="table" w:styleId="PlainTable2">
    <w:name w:val="Plain Table 2"/>
    <w:basedOn w:val="TableNormal"/>
    <w:uiPriority w:val="42"/>
    <w:rsid w:val="00D337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0">
    <w:name w:val="网格型1"/>
    <w:basedOn w:val="TableNormal"/>
    <w:next w:val="TableGrid"/>
    <w:uiPriority w:val="59"/>
    <w:rsid w:val="004837A0"/>
    <w:pPr>
      <w:spacing w:after="0" w:line="24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370142">
      <w:bodyDiv w:val="1"/>
      <w:marLeft w:val="0"/>
      <w:marRight w:val="0"/>
      <w:marTop w:val="0"/>
      <w:marBottom w:val="0"/>
      <w:divBdr>
        <w:top w:val="none" w:sz="0" w:space="0" w:color="auto"/>
        <w:left w:val="none" w:sz="0" w:space="0" w:color="auto"/>
        <w:bottom w:val="none" w:sz="0" w:space="0" w:color="auto"/>
        <w:right w:val="none" w:sz="0" w:space="0" w:color="auto"/>
      </w:divBdr>
      <w:divsChild>
        <w:div w:id="10690092">
          <w:marLeft w:val="360"/>
          <w:marRight w:val="0"/>
          <w:marTop w:val="0"/>
          <w:marBottom w:val="0"/>
          <w:divBdr>
            <w:top w:val="none" w:sz="0" w:space="0" w:color="auto"/>
            <w:left w:val="none" w:sz="0" w:space="0" w:color="auto"/>
            <w:bottom w:val="none" w:sz="0" w:space="0" w:color="auto"/>
            <w:right w:val="none" w:sz="0" w:space="0" w:color="auto"/>
          </w:divBdr>
        </w:div>
        <w:div w:id="1449471339">
          <w:marLeft w:val="360"/>
          <w:marRight w:val="0"/>
          <w:marTop w:val="0"/>
          <w:marBottom w:val="0"/>
          <w:divBdr>
            <w:top w:val="none" w:sz="0" w:space="0" w:color="auto"/>
            <w:left w:val="none" w:sz="0" w:space="0" w:color="auto"/>
            <w:bottom w:val="none" w:sz="0" w:space="0" w:color="auto"/>
            <w:right w:val="none" w:sz="0" w:space="0" w:color="auto"/>
          </w:divBdr>
        </w:div>
      </w:divsChild>
    </w:div>
    <w:div w:id="127743218">
      <w:bodyDiv w:val="1"/>
      <w:marLeft w:val="0"/>
      <w:marRight w:val="0"/>
      <w:marTop w:val="0"/>
      <w:marBottom w:val="0"/>
      <w:divBdr>
        <w:top w:val="none" w:sz="0" w:space="0" w:color="auto"/>
        <w:left w:val="none" w:sz="0" w:space="0" w:color="auto"/>
        <w:bottom w:val="none" w:sz="0" w:space="0" w:color="auto"/>
        <w:right w:val="none" w:sz="0" w:space="0" w:color="auto"/>
      </w:divBdr>
      <w:divsChild>
        <w:div w:id="1997830710">
          <w:marLeft w:val="547"/>
          <w:marRight w:val="0"/>
          <w:marTop w:val="160"/>
          <w:marBottom w:val="0"/>
          <w:divBdr>
            <w:top w:val="none" w:sz="0" w:space="0" w:color="auto"/>
            <w:left w:val="none" w:sz="0" w:space="0" w:color="auto"/>
            <w:bottom w:val="none" w:sz="0" w:space="0" w:color="auto"/>
            <w:right w:val="none" w:sz="0" w:space="0" w:color="auto"/>
          </w:divBdr>
        </w:div>
      </w:divsChild>
    </w:div>
    <w:div w:id="184096201">
      <w:bodyDiv w:val="1"/>
      <w:marLeft w:val="0"/>
      <w:marRight w:val="0"/>
      <w:marTop w:val="0"/>
      <w:marBottom w:val="0"/>
      <w:divBdr>
        <w:top w:val="none" w:sz="0" w:space="0" w:color="auto"/>
        <w:left w:val="none" w:sz="0" w:space="0" w:color="auto"/>
        <w:bottom w:val="none" w:sz="0" w:space="0" w:color="auto"/>
        <w:right w:val="none" w:sz="0" w:space="0" w:color="auto"/>
      </w:divBdr>
    </w:div>
    <w:div w:id="239021749">
      <w:bodyDiv w:val="1"/>
      <w:marLeft w:val="0"/>
      <w:marRight w:val="0"/>
      <w:marTop w:val="0"/>
      <w:marBottom w:val="0"/>
      <w:divBdr>
        <w:top w:val="none" w:sz="0" w:space="0" w:color="auto"/>
        <w:left w:val="none" w:sz="0" w:space="0" w:color="auto"/>
        <w:bottom w:val="none" w:sz="0" w:space="0" w:color="auto"/>
        <w:right w:val="none" w:sz="0" w:space="0" w:color="auto"/>
      </w:divBdr>
    </w:div>
    <w:div w:id="267003059">
      <w:bodyDiv w:val="1"/>
      <w:marLeft w:val="0"/>
      <w:marRight w:val="0"/>
      <w:marTop w:val="0"/>
      <w:marBottom w:val="0"/>
      <w:divBdr>
        <w:top w:val="none" w:sz="0" w:space="0" w:color="auto"/>
        <w:left w:val="none" w:sz="0" w:space="0" w:color="auto"/>
        <w:bottom w:val="none" w:sz="0" w:space="0" w:color="auto"/>
        <w:right w:val="none" w:sz="0" w:space="0" w:color="auto"/>
      </w:divBdr>
    </w:div>
    <w:div w:id="300813450">
      <w:bodyDiv w:val="1"/>
      <w:marLeft w:val="0"/>
      <w:marRight w:val="0"/>
      <w:marTop w:val="0"/>
      <w:marBottom w:val="0"/>
      <w:divBdr>
        <w:top w:val="none" w:sz="0" w:space="0" w:color="auto"/>
        <w:left w:val="none" w:sz="0" w:space="0" w:color="auto"/>
        <w:bottom w:val="none" w:sz="0" w:space="0" w:color="auto"/>
        <w:right w:val="none" w:sz="0" w:space="0" w:color="auto"/>
      </w:divBdr>
    </w:div>
    <w:div w:id="358438140">
      <w:bodyDiv w:val="1"/>
      <w:marLeft w:val="0"/>
      <w:marRight w:val="0"/>
      <w:marTop w:val="0"/>
      <w:marBottom w:val="0"/>
      <w:divBdr>
        <w:top w:val="none" w:sz="0" w:space="0" w:color="auto"/>
        <w:left w:val="none" w:sz="0" w:space="0" w:color="auto"/>
        <w:bottom w:val="none" w:sz="0" w:space="0" w:color="auto"/>
        <w:right w:val="none" w:sz="0" w:space="0" w:color="auto"/>
      </w:divBdr>
      <w:divsChild>
        <w:div w:id="457378267">
          <w:marLeft w:val="547"/>
          <w:marRight w:val="0"/>
          <w:marTop w:val="200"/>
          <w:marBottom w:val="0"/>
          <w:divBdr>
            <w:top w:val="none" w:sz="0" w:space="0" w:color="auto"/>
            <w:left w:val="none" w:sz="0" w:space="0" w:color="auto"/>
            <w:bottom w:val="none" w:sz="0" w:space="0" w:color="auto"/>
            <w:right w:val="none" w:sz="0" w:space="0" w:color="auto"/>
          </w:divBdr>
        </w:div>
        <w:div w:id="1218783322">
          <w:marLeft w:val="850"/>
          <w:marRight w:val="0"/>
          <w:marTop w:val="240"/>
          <w:marBottom w:val="0"/>
          <w:divBdr>
            <w:top w:val="none" w:sz="0" w:space="0" w:color="auto"/>
            <w:left w:val="none" w:sz="0" w:space="0" w:color="auto"/>
            <w:bottom w:val="none" w:sz="0" w:space="0" w:color="auto"/>
            <w:right w:val="none" w:sz="0" w:space="0" w:color="auto"/>
          </w:divBdr>
        </w:div>
        <w:div w:id="810630919">
          <w:marLeft w:val="850"/>
          <w:marRight w:val="0"/>
          <w:marTop w:val="240"/>
          <w:marBottom w:val="0"/>
          <w:divBdr>
            <w:top w:val="none" w:sz="0" w:space="0" w:color="auto"/>
            <w:left w:val="none" w:sz="0" w:space="0" w:color="auto"/>
            <w:bottom w:val="none" w:sz="0" w:space="0" w:color="auto"/>
            <w:right w:val="none" w:sz="0" w:space="0" w:color="auto"/>
          </w:divBdr>
        </w:div>
        <w:div w:id="1181042260">
          <w:marLeft w:val="850"/>
          <w:marRight w:val="0"/>
          <w:marTop w:val="240"/>
          <w:marBottom w:val="0"/>
          <w:divBdr>
            <w:top w:val="none" w:sz="0" w:space="0" w:color="auto"/>
            <w:left w:val="none" w:sz="0" w:space="0" w:color="auto"/>
            <w:bottom w:val="none" w:sz="0" w:space="0" w:color="auto"/>
            <w:right w:val="none" w:sz="0" w:space="0" w:color="auto"/>
          </w:divBdr>
        </w:div>
      </w:divsChild>
    </w:div>
    <w:div w:id="363755166">
      <w:bodyDiv w:val="1"/>
      <w:marLeft w:val="0"/>
      <w:marRight w:val="0"/>
      <w:marTop w:val="0"/>
      <w:marBottom w:val="0"/>
      <w:divBdr>
        <w:top w:val="none" w:sz="0" w:space="0" w:color="auto"/>
        <w:left w:val="none" w:sz="0" w:space="0" w:color="auto"/>
        <w:bottom w:val="none" w:sz="0" w:space="0" w:color="auto"/>
        <w:right w:val="none" w:sz="0" w:space="0" w:color="auto"/>
      </w:divBdr>
      <w:divsChild>
        <w:div w:id="1166435762">
          <w:marLeft w:val="850"/>
          <w:marRight w:val="0"/>
          <w:marTop w:val="0"/>
          <w:marBottom w:val="0"/>
          <w:divBdr>
            <w:top w:val="none" w:sz="0" w:space="0" w:color="auto"/>
            <w:left w:val="none" w:sz="0" w:space="0" w:color="auto"/>
            <w:bottom w:val="none" w:sz="0" w:space="0" w:color="auto"/>
            <w:right w:val="none" w:sz="0" w:space="0" w:color="auto"/>
          </w:divBdr>
        </w:div>
        <w:div w:id="995914027">
          <w:marLeft w:val="850"/>
          <w:marRight w:val="0"/>
          <w:marTop w:val="0"/>
          <w:marBottom w:val="0"/>
          <w:divBdr>
            <w:top w:val="none" w:sz="0" w:space="0" w:color="auto"/>
            <w:left w:val="none" w:sz="0" w:space="0" w:color="auto"/>
            <w:bottom w:val="none" w:sz="0" w:space="0" w:color="auto"/>
            <w:right w:val="none" w:sz="0" w:space="0" w:color="auto"/>
          </w:divBdr>
        </w:div>
      </w:divsChild>
    </w:div>
    <w:div w:id="413017785">
      <w:bodyDiv w:val="1"/>
      <w:marLeft w:val="0"/>
      <w:marRight w:val="0"/>
      <w:marTop w:val="0"/>
      <w:marBottom w:val="0"/>
      <w:divBdr>
        <w:top w:val="none" w:sz="0" w:space="0" w:color="auto"/>
        <w:left w:val="none" w:sz="0" w:space="0" w:color="auto"/>
        <w:bottom w:val="none" w:sz="0" w:space="0" w:color="auto"/>
        <w:right w:val="none" w:sz="0" w:space="0" w:color="auto"/>
      </w:divBdr>
    </w:div>
    <w:div w:id="499271628">
      <w:bodyDiv w:val="1"/>
      <w:marLeft w:val="0"/>
      <w:marRight w:val="0"/>
      <w:marTop w:val="0"/>
      <w:marBottom w:val="0"/>
      <w:divBdr>
        <w:top w:val="none" w:sz="0" w:space="0" w:color="auto"/>
        <w:left w:val="none" w:sz="0" w:space="0" w:color="auto"/>
        <w:bottom w:val="none" w:sz="0" w:space="0" w:color="auto"/>
        <w:right w:val="none" w:sz="0" w:space="0" w:color="auto"/>
      </w:divBdr>
      <w:divsChild>
        <w:div w:id="1106735005">
          <w:marLeft w:val="547"/>
          <w:marRight w:val="0"/>
          <w:marTop w:val="200"/>
          <w:marBottom w:val="0"/>
          <w:divBdr>
            <w:top w:val="none" w:sz="0" w:space="0" w:color="auto"/>
            <w:left w:val="none" w:sz="0" w:space="0" w:color="auto"/>
            <w:bottom w:val="none" w:sz="0" w:space="0" w:color="auto"/>
            <w:right w:val="none" w:sz="0" w:space="0" w:color="auto"/>
          </w:divBdr>
        </w:div>
        <w:div w:id="1936135150">
          <w:marLeft w:val="850"/>
          <w:marRight w:val="0"/>
          <w:marTop w:val="200"/>
          <w:marBottom w:val="0"/>
          <w:divBdr>
            <w:top w:val="none" w:sz="0" w:space="0" w:color="auto"/>
            <w:left w:val="none" w:sz="0" w:space="0" w:color="auto"/>
            <w:bottom w:val="none" w:sz="0" w:space="0" w:color="auto"/>
            <w:right w:val="none" w:sz="0" w:space="0" w:color="auto"/>
          </w:divBdr>
        </w:div>
        <w:div w:id="398866386">
          <w:marLeft w:val="850"/>
          <w:marRight w:val="0"/>
          <w:marTop w:val="200"/>
          <w:marBottom w:val="0"/>
          <w:divBdr>
            <w:top w:val="none" w:sz="0" w:space="0" w:color="auto"/>
            <w:left w:val="none" w:sz="0" w:space="0" w:color="auto"/>
            <w:bottom w:val="none" w:sz="0" w:space="0" w:color="auto"/>
            <w:right w:val="none" w:sz="0" w:space="0" w:color="auto"/>
          </w:divBdr>
        </w:div>
        <w:div w:id="462620443">
          <w:marLeft w:val="850"/>
          <w:marRight w:val="0"/>
          <w:marTop w:val="200"/>
          <w:marBottom w:val="0"/>
          <w:divBdr>
            <w:top w:val="none" w:sz="0" w:space="0" w:color="auto"/>
            <w:left w:val="none" w:sz="0" w:space="0" w:color="auto"/>
            <w:bottom w:val="none" w:sz="0" w:space="0" w:color="auto"/>
            <w:right w:val="none" w:sz="0" w:space="0" w:color="auto"/>
          </w:divBdr>
        </w:div>
      </w:divsChild>
    </w:div>
    <w:div w:id="593169302">
      <w:bodyDiv w:val="1"/>
      <w:marLeft w:val="0"/>
      <w:marRight w:val="0"/>
      <w:marTop w:val="0"/>
      <w:marBottom w:val="0"/>
      <w:divBdr>
        <w:top w:val="none" w:sz="0" w:space="0" w:color="auto"/>
        <w:left w:val="none" w:sz="0" w:space="0" w:color="auto"/>
        <w:bottom w:val="none" w:sz="0" w:space="0" w:color="auto"/>
        <w:right w:val="none" w:sz="0" w:space="0" w:color="auto"/>
      </w:divBdr>
    </w:div>
    <w:div w:id="938947778">
      <w:bodyDiv w:val="1"/>
      <w:marLeft w:val="0"/>
      <w:marRight w:val="0"/>
      <w:marTop w:val="0"/>
      <w:marBottom w:val="0"/>
      <w:divBdr>
        <w:top w:val="none" w:sz="0" w:space="0" w:color="auto"/>
        <w:left w:val="none" w:sz="0" w:space="0" w:color="auto"/>
        <w:bottom w:val="none" w:sz="0" w:space="0" w:color="auto"/>
        <w:right w:val="none" w:sz="0" w:space="0" w:color="auto"/>
      </w:divBdr>
      <w:divsChild>
        <w:div w:id="997655470">
          <w:marLeft w:val="850"/>
          <w:marRight w:val="0"/>
          <w:marTop w:val="240"/>
          <w:marBottom w:val="0"/>
          <w:divBdr>
            <w:top w:val="none" w:sz="0" w:space="0" w:color="auto"/>
            <w:left w:val="none" w:sz="0" w:space="0" w:color="auto"/>
            <w:bottom w:val="none" w:sz="0" w:space="0" w:color="auto"/>
            <w:right w:val="none" w:sz="0" w:space="0" w:color="auto"/>
          </w:divBdr>
        </w:div>
        <w:div w:id="560486261">
          <w:marLeft w:val="1138"/>
          <w:marRight w:val="0"/>
          <w:marTop w:val="240"/>
          <w:marBottom w:val="0"/>
          <w:divBdr>
            <w:top w:val="none" w:sz="0" w:space="0" w:color="auto"/>
            <w:left w:val="none" w:sz="0" w:space="0" w:color="auto"/>
            <w:bottom w:val="none" w:sz="0" w:space="0" w:color="auto"/>
            <w:right w:val="none" w:sz="0" w:space="0" w:color="auto"/>
          </w:divBdr>
        </w:div>
      </w:divsChild>
    </w:div>
    <w:div w:id="956527146">
      <w:bodyDiv w:val="1"/>
      <w:marLeft w:val="0"/>
      <w:marRight w:val="0"/>
      <w:marTop w:val="0"/>
      <w:marBottom w:val="0"/>
      <w:divBdr>
        <w:top w:val="none" w:sz="0" w:space="0" w:color="auto"/>
        <w:left w:val="none" w:sz="0" w:space="0" w:color="auto"/>
        <w:bottom w:val="none" w:sz="0" w:space="0" w:color="auto"/>
        <w:right w:val="none" w:sz="0" w:space="0" w:color="auto"/>
      </w:divBdr>
    </w:div>
    <w:div w:id="969282632">
      <w:bodyDiv w:val="1"/>
      <w:marLeft w:val="0"/>
      <w:marRight w:val="0"/>
      <w:marTop w:val="0"/>
      <w:marBottom w:val="0"/>
      <w:divBdr>
        <w:top w:val="none" w:sz="0" w:space="0" w:color="auto"/>
        <w:left w:val="none" w:sz="0" w:space="0" w:color="auto"/>
        <w:bottom w:val="none" w:sz="0" w:space="0" w:color="auto"/>
        <w:right w:val="none" w:sz="0" w:space="0" w:color="auto"/>
      </w:divBdr>
    </w:div>
    <w:div w:id="993724851">
      <w:bodyDiv w:val="1"/>
      <w:marLeft w:val="0"/>
      <w:marRight w:val="0"/>
      <w:marTop w:val="0"/>
      <w:marBottom w:val="0"/>
      <w:divBdr>
        <w:top w:val="none" w:sz="0" w:space="0" w:color="auto"/>
        <w:left w:val="none" w:sz="0" w:space="0" w:color="auto"/>
        <w:bottom w:val="none" w:sz="0" w:space="0" w:color="auto"/>
        <w:right w:val="none" w:sz="0" w:space="0" w:color="auto"/>
      </w:divBdr>
      <w:divsChild>
        <w:div w:id="2104298562">
          <w:marLeft w:val="0"/>
          <w:marRight w:val="0"/>
          <w:marTop w:val="0"/>
          <w:marBottom w:val="0"/>
          <w:divBdr>
            <w:top w:val="none" w:sz="0" w:space="0" w:color="auto"/>
            <w:left w:val="none" w:sz="0" w:space="0" w:color="auto"/>
            <w:bottom w:val="none" w:sz="0" w:space="0" w:color="auto"/>
            <w:right w:val="none" w:sz="0" w:space="0" w:color="auto"/>
          </w:divBdr>
          <w:divsChild>
            <w:div w:id="489252938">
              <w:marLeft w:val="0"/>
              <w:marRight w:val="0"/>
              <w:marTop w:val="0"/>
              <w:marBottom w:val="0"/>
              <w:divBdr>
                <w:top w:val="none" w:sz="0" w:space="0" w:color="auto"/>
                <w:left w:val="none" w:sz="0" w:space="0" w:color="auto"/>
                <w:bottom w:val="none" w:sz="0" w:space="0" w:color="auto"/>
                <w:right w:val="none" w:sz="0" w:space="0" w:color="auto"/>
              </w:divBdr>
              <w:divsChild>
                <w:div w:id="927229570">
                  <w:marLeft w:val="0"/>
                  <w:marRight w:val="0"/>
                  <w:marTop w:val="0"/>
                  <w:marBottom w:val="0"/>
                  <w:divBdr>
                    <w:top w:val="none" w:sz="0" w:space="0" w:color="auto"/>
                    <w:left w:val="none" w:sz="0" w:space="0" w:color="auto"/>
                    <w:bottom w:val="none" w:sz="0" w:space="0" w:color="auto"/>
                    <w:right w:val="none" w:sz="0" w:space="0" w:color="auto"/>
                  </w:divBdr>
                  <w:divsChild>
                    <w:div w:id="93019731">
                      <w:marLeft w:val="0"/>
                      <w:marRight w:val="0"/>
                      <w:marTop w:val="0"/>
                      <w:marBottom w:val="0"/>
                      <w:divBdr>
                        <w:top w:val="none" w:sz="0" w:space="0" w:color="auto"/>
                        <w:left w:val="none" w:sz="0" w:space="0" w:color="auto"/>
                        <w:bottom w:val="none" w:sz="0" w:space="0" w:color="auto"/>
                        <w:right w:val="none" w:sz="0" w:space="0" w:color="auto"/>
                      </w:divBdr>
                      <w:divsChild>
                        <w:div w:id="372535461">
                          <w:marLeft w:val="0"/>
                          <w:marRight w:val="0"/>
                          <w:marTop w:val="0"/>
                          <w:marBottom w:val="0"/>
                          <w:divBdr>
                            <w:top w:val="none" w:sz="0" w:space="0" w:color="auto"/>
                            <w:left w:val="none" w:sz="0" w:space="0" w:color="auto"/>
                            <w:bottom w:val="none" w:sz="0" w:space="0" w:color="auto"/>
                            <w:right w:val="none" w:sz="0" w:space="0" w:color="auto"/>
                          </w:divBdr>
                          <w:divsChild>
                            <w:div w:id="1571771278">
                              <w:marLeft w:val="0"/>
                              <w:marRight w:val="0"/>
                              <w:marTop w:val="0"/>
                              <w:marBottom w:val="0"/>
                              <w:divBdr>
                                <w:top w:val="none" w:sz="0" w:space="0" w:color="auto"/>
                                <w:left w:val="none" w:sz="0" w:space="0" w:color="auto"/>
                                <w:bottom w:val="none" w:sz="0" w:space="0" w:color="auto"/>
                                <w:right w:val="none" w:sz="0" w:space="0" w:color="auto"/>
                              </w:divBdr>
                              <w:divsChild>
                                <w:div w:id="725224361">
                                  <w:marLeft w:val="0"/>
                                  <w:marRight w:val="0"/>
                                  <w:marTop w:val="0"/>
                                  <w:marBottom w:val="0"/>
                                  <w:divBdr>
                                    <w:top w:val="none" w:sz="0" w:space="0" w:color="auto"/>
                                    <w:left w:val="none" w:sz="0" w:space="0" w:color="auto"/>
                                    <w:bottom w:val="none" w:sz="0" w:space="0" w:color="auto"/>
                                    <w:right w:val="none" w:sz="0" w:space="0" w:color="auto"/>
                                  </w:divBdr>
                                  <w:divsChild>
                                    <w:div w:id="164512644">
                                      <w:marLeft w:val="0"/>
                                      <w:marRight w:val="0"/>
                                      <w:marTop w:val="0"/>
                                      <w:marBottom w:val="0"/>
                                      <w:divBdr>
                                        <w:top w:val="none" w:sz="0" w:space="0" w:color="auto"/>
                                        <w:left w:val="none" w:sz="0" w:space="0" w:color="auto"/>
                                        <w:bottom w:val="none" w:sz="0" w:space="0" w:color="auto"/>
                                        <w:right w:val="none" w:sz="0" w:space="0" w:color="auto"/>
                                      </w:divBdr>
                                      <w:divsChild>
                                        <w:div w:id="2082871795">
                                          <w:marLeft w:val="0"/>
                                          <w:marRight w:val="0"/>
                                          <w:marTop w:val="0"/>
                                          <w:marBottom w:val="495"/>
                                          <w:divBdr>
                                            <w:top w:val="none" w:sz="0" w:space="0" w:color="auto"/>
                                            <w:left w:val="none" w:sz="0" w:space="0" w:color="auto"/>
                                            <w:bottom w:val="none" w:sz="0" w:space="0" w:color="auto"/>
                                            <w:right w:val="none" w:sz="0" w:space="0" w:color="auto"/>
                                          </w:divBdr>
                                          <w:divsChild>
                                            <w:div w:id="131124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8019070">
      <w:bodyDiv w:val="1"/>
      <w:marLeft w:val="0"/>
      <w:marRight w:val="0"/>
      <w:marTop w:val="0"/>
      <w:marBottom w:val="0"/>
      <w:divBdr>
        <w:top w:val="none" w:sz="0" w:space="0" w:color="auto"/>
        <w:left w:val="none" w:sz="0" w:space="0" w:color="auto"/>
        <w:bottom w:val="none" w:sz="0" w:space="0" w:color="auto"/>
        <w:right w:val="none" w:sz="0" w:space="0" w:color="auto"/>
      </w:divBdr>
      <w:divsChild>
        <w:div w:id="1229533579">
          <w:marLeft w:val="274"/>
          <w:marRight w:val="0"/>
          <w:marTop w:val="0"/>
          <w:marBottom w:val="0"/>
          <w:divBdr>
            <w:top w:val="none" w:sz="0" w:space="0" w:color="auto"/>
            <w:left w:val="none" w:sz="0" w:space="0" w:color="auto"/>
            <w:bottom w:val="none" w:sz="0" w:space="0" w:color="auto"/>
            <w:right w:val="none" w:sz="0" w:space="0" w:color="auto"/>
          </w:divBdr>
        </w:div>
        <w:div w:id="285283254">
          <w:marLeft w:val="274"/>
          <w:marRight w:val="0"/>
          <w:marTop w:val="0"/>
          <w:marBottom w:val="0"/>
          <w:divBdr>
            <w:top w:val="none" w:sz="0" w:space="0" w:color="auto"/>
            <w:left w:val="none" w:sz="0" w:space="0" w:color="auto"/>
            <w:bottom w:val="none" w:sz="0" w:space="0" w:color="auto"/>
            <w:right w:val="none" w:sz="0" w:space="0" w:color="auto"/>
          </w:divBdr>
        </w:div>
        <w:div w:id="2118408577">
          <w:marLeft w:val="274"/>
          <w:marRight w:val="0"/>
          <w:marTop w:val="0"/>
          <w:marBottom w:val="0"/>
          <w:divBdr>
            <w:top w:val="none" w:sz="0" w:space="0" w:color="auto"/>
            <w:left w:val="none" w:sz="0" w:space="0" w:color="auto"/>
            <w:bottom w:val="none" w:sz="0" w:space="0" w:color="auto"/>
            <w:right w:val="none" w:sz="0" w:space="0" w:color="auto"/>
          </w:divBdr>
        </w:div>
        <w:div w:id="989138700">
          <w:marLeft w:val="274"/>
          <w:marRight w:val="0"/>
          <w:marTop w:val="0"/>
          <w:marBottom w:val="0"/>
          <w:divBdr>
            <w:top w:val="none" w:sz="0" w:space="0" w:color="auto"/>
            <w:left w:val="none" w:sz="0" w:space="0" w:color="auto"/>
            <w:bottom w:val="none" w:sz="0" w:space="0" w:color="auto"/>
            <w:right w:val="none" w:sz="0" w:space="0" w:color="auto"/>
          </w:divBdr>
        </w:div>
      </w:divsChild>
    </w:div>
    <w:div w:id="1092897563">
      <w:bodyDiv w:val="1"/>
      <w:marLeft w:val="0"/>
      <w:marRight w:val="0"/>
      <w:marTop w:val="0"/>
      <w:marBottom w:val="0"/>
      <w:divBdr>
        <w:top w:val="none" w:sz="0" w:space="0" w:color="auto"/>
        <w:left w:val="none" w:sz="0" w:space="0" w:color="auto"/>
        <w:bottom w:val="none" w:sz="0" w:space="0" w:color="auto"/>
        <w:right w:val="none" w:sz="0" w:space="0" w:color="auto"/>
      </w:divBdr>
    </w:div>
    <w:div w:id="1114208910">
      <w:bodyDiv w:val="1"/>
      <w:marLeft w:val="0"/>
      <w:marRight w:val="0"/>
      <w:marTop w:val="0"/>
      <w:marBottom w:val="0"/>
      <w:divBdr>
        <w:top w:val="none" w:sz="0" w:space="0" w:color="auto"/>
        <w:left w:val="none" w:sz="0" w:space="0" w:color="auto"/>
        <w:bottom w:val="none" w:sz="0" w:space="0" w:color="auto"/>
        <w:right w:val="none" w:sz="0" w:space="0" w:color="auto"/>
      </w:divBdr>
      <w:divsChild>
        <w:div w:id="111442787">
          <w:marLeft w:val="547"/>
          <w:marRight w:val="0"/>
          <w:marTop w:val="200"/>
          <w:marBottom w:val="0"/>
          <w:divBdr>
            <w:top w:val="none" w:sz="0" w:space="0" w:color="auto"/>
            <w:left w:val="none" w:sz="0" w:space="0" w:color="auto"/>
            <w:bottom w:val="none" w:sz="0" w:space="0" w:color="auto"/>
            <w:right w:val="none" w:sz="0" w:space="0" w:color="auto"/>
          </w:divBdr>
        </w:div>
      </w:divsChild>
    </w:div>
    <w:div w:id="1129670250">
      <w:bodyDiv w:val="1"/>
      <w:marLeft w:val="0"/>
      <w:marRight w:val="0"/>
      <w:marTop w:val="0"/>
      <w:marBottom w:val="0"/>
      <w:divBdr>
        <w:top w:val="none" w:sz="0" w:space="0" w:color="auto"/>
        <w:left w:val="none" w:sz="0" w:space="0" w:color="auto"/>
        <w:bottom w:val="none" w:sz="0" w:space="0" w:color="auto"/>
        <w:right w:val="none" w:sz="0" w:space="0" w:color="auto"/>
      </w:divBdr>
    </w:div>
    <w:div w:id="1253009553">
      <w:bodyDiv w:val="1"/>
      <w:marLeft w:val="0"/>
      <w:marRight w:val="0"/>
      <w:marTop w:val="0"/>
      <w:marBottom w:val="0"/>
      <w:divBdr>
        <w:top w:val="none" w:sz="0" w:space="0" w:color="auto"/>
        <w:left w:val="none" w:sz="0" w:space="0" w:color="auto"/>
        <w:bottom w:val="none" w:sz="0" w:space="0" w:color="auto"/>
        <w:right w:val="none" w:sz="0" w:space="0" w:color="auto"/>
      </w:divBdr>
    </w:div>
    <w:div w:id="1301884942">
      <w:bodyDiv w:val="1"/>
      <w:marLeft w:val="0"/>
      <w:marRight w:val="0"/>
      <w:marTop w:val="0"/>
      <w:marBottom w:val="0"/>
      <w:divBdr>
        <w:top w:val="none" w:sz="0" w:space="0" w:color="auto"/>
        <w:left w:val="none" w:sz="0" w:space="0" w:color="auto"/>
        <w:bottom w:val="none" w:sz="0" w:space="0" w:color="auto"/>
        <w:right w:val="none" w:sz="0" w:space="0" w:color="auto"/>
      </w:divBdr>
      <w:divsChild>
        <w:div w:id="1620649141">
          <w:marLeft w:val="0"/>
          <w:marRight w:val="0"/>
          <w:marTop w:val="0"/>
          <w:marBottom w:val="0"/>
          <w:divBdr>
            <w:top w:val="none" w:sz="0" w:space="0" w:color="auto"/>
            <w:left w:val="none" w:sz="0" w:space="0" w:color="auto"/>
            <w:bottom w:val="none" w:sz="0" w:space="0" w:color="auto"/>
            <w:right w:val="none" w:sz="0" w:space="0" w:color="auto"/>
          </w:divBdr>
          <w:divsChild>
            <w:div w:id="317657158">
              <w:marLeft w:val="0"/>
              <w:marRight w:val="0"/>
              <w:marTop w:val="0"/>
              <w:marBottom w:val="0"/>
              <w:divBdr>
                <w:top w:val="none" w:sz="0" w:space="0" w:color="auto"/>
                <w:left w:val="none" w:sz="0" w:space="0" w:color="auto"/>
                <w:bottom w:val="none" w:sz="0" w:space="0" w:color="auto"/>
                <w:right w:val="none" w:sz="0" w:space="0" w:color="auto"/>
              </w:divBdr>
              <w:divsChild>
                <w:div w:id="534923743">
                  <w:marLeft w:val="0"/>
                  <w:marRight w:val="0"/>
                  <w:marTop w:val="0"/>
                  <w:marBottom w:val="0"/>
                  <w:divBdr>
                    <w:top w:val="none" w:sz="0" w:space="0" w:color="auto"/>
                    <w:left w:val="none" w:sz="0" w:space="0" w:color="auto"/>
                    <w:bottom w:val="none" w:sz="0" w:space="0" w:color="auto"/>
                    <w:right w:val="none" w:sz="0" w:space="0" w:color="auto"/>
                  </w:divBdr>
                  <w:divsChild>
                    <w:div w:id="2086948613">
                      <w:marLeft w:val="0"/>
                      <w:marRight w:val="0"/>
                      <w:marTop w:val="0"/>
                      <w:marBottom w:val="0"/>
                      <w:divBdr>
                        <w:top w:val="none" w:sz="0" w:space="0" w:color="auto"/>
                        <w:left w:val="none" w:sz="0" w:space="0" w:color="auto"/>
                        <w:bottom w:val="none" w:sz="0" w:space="0" w:color="auto"/>
                        <w:right w:val="none" w:sz="0" w:space="0" w:color="auto"/>
                      </w:divBdr>
                      <w:divsChild>
                        <w:div w:id="1931544703">
                          <w:marLeft w:val="0"/>
                          <w:marRight w:val="0"/>
                          <w:marTop w:val="0"/>
                          <w:marBottom w:val="0"/>
                          <w:divBdr>
                            <w:top w:val="none" w:sz="0" w:space="0" w:color="auto"/>
                            <w:left w:val="none" w:sz="0" w:space="0" w:color="auto"/>
                            <w:bottom w:val="none" w:sz="0" w:space="0" w:color="auto"/>
                            <w:right w:val="none" w:sz="0" w:space="0" w:color="auto"/>
                          </w:divBdr>
                          <w:divsChild>
                            <w:div w:id="703217051">
                              <w:marLeft w:val="0"/>
                              <w:marRight w:val="0"/>
                              <w:marTop w:val="0"/>
                              <w:marBottom w:val="0"/>
                              <w:divBdr>
                                <w:top w:val="none" w:sz="0" w:space="0" w:color="auto"/>
                                <w:left w:val="none" w:sz="0" w:space="0" w:color="auto"/>
                                <w:bottom w:val="none" w:sz="0" w:space="0" w:color="auto"/>
                                <w:right w:val="none" w:sz="0" w:space="0" w:color="auto"/>
                              </w:divBdr>
                              <w:divsChild>
                                <w:div w:id="294944007">
                                  <w:marLeft w:val="0"/>
                                  <w:marRight w:val="0"/>
                                  <w:marTop w:val="0"/>
                                  <w:marBottom w:val="0"/>
                                  <w:divBdr>
                                    <w:top w:val="none" w:sz="0" w:space="0" w:color="auto"/>
                                    <w:left w:val="none" w:sz="0" w:space="0" w:color="auto"/>
                                    <w:bottom w:val="none" w:sz="0" w:space="0" w:color="auto"/>
                                    <w:right w:val="none" w:sz="0" w:space="0" w:color="auto"/>
                                  </w:divBdr>
                                  <w:divsChild>
                                    <w:div w:id="1935815837">
                                      <w:marLeft w:val="0"/>
                                      <w:marRight w:val="0"/>
                                      <w:marTop w:val="0"/>
                                      <w:marBottom w:val="0"/>
                                      <w:divBdr>
                                        <w:top w:val="none" w:sz="0" w:space="0" w:color="auto"/>
                                        <w:left w:val="none" w:sz="0" w:space="0" w:color="auto"/>
                                        <w:bottom w:val="none" w:sz="0" w:space="0" w:color="auto"/>
                                        <w:right w:val="none" w:sz="0" w:space="0" w:color="auto"/>
                                      </w:divBdr>
                                      <w:divsChild>
                                        <w:div w:id="1747458486">
                                          <w:marLeft w:val="0"/>
                                          <w:marRight w:val="0"/>
                                          <w:marTop w:val="0"/>
                                          <w:marBottom w:val="495"/>
                                          <w:divBdr>
                                            <w:top w:val="none" w:sz="0" w:space="0" w:color="auto"/>
                                            <w:left w:val="none" w:sz="0" w:space="0" w:color="auto"/>
                                            <w:bottom w:val="none" w:sz="0" w:space="0" w:color="auto"/>
                                            <w:right w:val="none" w:sz="0" w:space="0" w:color="auto"/>
                                          </w:divBdr>
                                          <w:divsChild>
                                            <w:div w:id="20041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4063036">
      <w:bodyDiv w:val="1"/>
      <w:marLeft w:val="0"/>
      <w:marRight w:val="0"/>
      <w:marTop w:val="0"/>
      <w:marBottom w:val="0"/>
      <w:divBdr>
        <w:top w:val="none" w:sz="0" w:space="0" w:color="auto"/>
        <w:left w:val="none" w:sz="0" w:space="0" w:color="auto"/>
        <w:bottom w:val="none" w:sz="0" w:space="0" w:color="auto"/>
        <w:right w:val="none" w:sz="0" w:space="0" w:color="auto"/>
      </w:divBdr>
    </w:div>
    <w:div w:id="1396588910">
      <w:bodyDiv w:val="1"/>
      <w:marLeft w:val="0"/>
      <w:marRight w:val="0"/>
      <w:marTop w:val="0"/>
      <w:marBottom w:val="0"/>
      <w:divBdr>
        <w:top w:val="none" w:sz="0" w:space="0" w:color="auto"/>
        <w:left w:val="none" w:sz="0" w:space="0" w:color="auto"/>
        <w:bottom w:val="none" w:sz="0" w:space="0" w:color="auto"/>
        <w:right w:val="none" w:sz="0" w:space="0" w:color="auto"/>
      </w:divBdr>
    </w:div>
    <w:div w:id="1730499046">
      <w:bodyDiv w:val="1"/>
      <w:marLeft w:val="0"/>
      <w:marRight w:val="0"/>
      <w:marTop w:val="0"/>
      <w:marBottom w:val="0"/>
      <w:divBdr>
        <w:top w:val="none" w:sz="0" w:space="0" w:color="auto"/>
        <w:left w:val="none" w:sz="0" w:space="0" w:color="auto"/>
        <w:bottom w:val="none" w:sz="0" w:space="0" w:color="auto"/>
        <w:right w:val="none" w:sz="0" w:space="0" w:color="auto"/>
      </w:divBdr>
    </w:div>
    <w:div w:id="1834565341">
      <w:bodyDiv w:val="1"/>
      <w:marLeft w:val="0"/>
      <w:marRight w:val="0"/>
      <w:marTop w:val="0"/>
      <w:marBottom w:val="0"/>
      <w:divBdr>
        <w:top w:val="none" w:sz="0" w:space="0" w:color="auto"/>
        <w:left w:val="none" w:sz="0" w:space="0" w:color="auto"/>
        <w:bottom w:val="none" w:sz="0" w:space="0" w:color="auto"/>
        <w:right w:val="none" w:sz="0" w:space="0" w:color="auto"/>
      </w:divBdr>
    </w:div>
    <w:div w:id="1878275691">
      <w:bodyDiv w:val="1"/>
      <w:marLeft w:val="0"/>
      <w:marRight w:val="0"/>
      <w:marTop w:val="0"/>
      <w:marBottom w:val="0"/>
      <w:divBdr>
        <w:top w:val="none" w:sz="0" w:space="0" w:color="auto"/>
        <w:left w:val="none" w:sz="0" w:space="0" w:color="auto"/>
        <w:bottom w:val="none" w:sz="0" w:space="0" w:color="auto"/>
        <w:right w:val="none" w:sz="0" w:space="0" w:color="auto"/>
      </w:divBdr>
    </w:div>
    <w:div w:id="1954365990">
      <w:bodyDiv w:val="1"/>
      <w:marLeft w:val="0"/>
      <w:marRight w:val="0"/>
      <w:marTop w:val="0"/>
      <w:marBottom w:val="0"/>
      <w:divBdr>
        <w:top w:val="none" w:sz="0" w:space="0" w:color="auto"/>
        <w:left w:val="none" w:sz="0" w:space="0" w:color="auto"/>
        <w:bottom w:val="none" w:sz="0" w:space="0" w:color="auto"/>
        <w:right w:val="none" w:sz="0" w:space="0" w:color="auto"/>
      </w:divBdr>
    </w:div>
    <w:div w:id="2140107581">
      <w:bodyDiv w:val="1"/>
      <w:marLeft w:val="0"/>
      <w:marRight w:val="0"/>
      <w:marTop w:val="0"/>
      <w:marBottom w:val="0"/>
      <w:divBdr>
        <w:top w:val="none" w:sz="0" w:space="0" w:color="auto"/>
        <w:left w:val="none" w:sz="0" w:space="0" w:color="auto"/>
        <w:bottom w:val="none" w:sz="0" w:space="0" w:color="auto"/>
        <w:right w:val="none" w:sz="0" w:space="0" w:color="auto"/>
      </w:divBdr>
      <w:divsChild>
        <w:div w:id="30960659">
          <w:marLeft w:val="547"/>
          <w:marRight w:val="0"/>
          <w:marTop w:val="200"/>
          <w:marBottom w:val="0"/>
          <w:divBdr>
            <w:top w:val="none" w:sz="0" w:space="0" w:color="auto"/>
            <w:left w:val="none" w:sz="0" w:space="0" w:color="auto"/>
            <w:bottom w:val="none" w:sz="0" w:space="0" w:color="auto"/>
            <w:right w:val="none" w:sz="0" w:space="0" w:color="auto"/>
          </w:divBdr>
        </w:div>
        <w:div w:id="1729381551">
          <w:marLeft w:val="850"/>
          <w:marRight w:val="0"/>
          <w:marTop w:val="240"/>
          <w:marBottom w:val="0"/>
          <w:divBdr>
            <w:top w:val="none" w:sz="0" w:space="0" w:color="auto"/>
            <w:left w:val="none" w:sz="0" w:space="0" w:color="auto"/>
            <w:bottom w:val="none" w:sz="0" w:space="0" w:color="auto"/>
            <w:right w:val="none" w:sz="0" w:space="0" w:color="auto"/>
          </w:divBdr>
        </w:div>
        <w:div w:id="1164278204">
          <w:marLeft w:val="850"/>
          <w:marRight w:val="0"/>
          <w:marTop w:val="240"/>
          <w:marBottom w:val="0"/>
          <w:divBdr>
            <w:top w:val="none" w:sz="0" w:space="0" w:color="auto"/>
            <w:left w:val="none" w:sz="0" w:space="0" w:color="auto"/>
            <w:bottom w:val="none" w:sz="0" w:space="0" w:color="auto"/>
            <w:right w:val="none" w:sz="0" w:space="0" w:color="auto"/>
          </w:divBdr>
        </w:div>
        <w:div w:id="973216231">
          <w:marLeft w:val="850"/>
          <w:marRight w:val="0"/>
          <w:marTop w:val="240"/>
          <w:marBottom w:val="0"/>
          <w:divBdr>
            <w:top w:val="none" w:sz="0" w:space="0" w:color="auto"/>
            <w:left w:val="none" w:sz="0" w:space="0" w:color="auto"/>
            <w:bottom w:val="none" w:sz="0" w:space="0" w:color="auto"/>
            <w:right w:val="none" w:sz="0" w:space="0" w:color="auto"/>
          </w:divBdr>
        </w:div>
        <w:div w:id="1006325725">
          <w:marLeft w:val="850"/>
          <w:marRight w:val="0"/>
          <w:marTop w:val="240"/>
          <w:marBottom w:val="0"/>
          <w:divBdr>
            <w:top w:val="none" w:sz="0" w:space="0" w:color="auto"/>
            <w:left w:val="none" w:sz="0" w:space="0" w:color="auto"/>
            <w:bottom w:val="none" w:sz="0" w:space="0" w:color="auto"/>
            <w:right w:val="none" w:sz="0" w:space="0" w:color="auto"/>
          </w:divBdr>
        </w:div>
        <w:div w:id="2136177279">
          <w:marLeft w:val="1138"/>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8B1ED-650A-DB45-AB11-E2F8E1038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1</Pages>
  <Words>34252</Words>
  <Characters>195239</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Gilead Sciences</Company>
  <LinksUpToDate>false</LinksUpToDate>
  <CharactersWithSpaces>22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n Mei Kwan</dc:creator>
  <cp:lastModifiedBy>Li Ma</cp:lastModifiedBy>
  <cp:revision>3</cp:revision>
  <cp:lastPrinted>2019-04-02T12:50:00Z</cp:lastPrinted>
  <dcterms:created xsi:type="dcterms:W3CDTF">2019-04-19T19:59:00Z</dcterms:created>
  <dcterms:modified xsi:type="dcterms:W3CDTF">2019-04-19T20:05:00Z</dcterms:modified>
</cp:coreProperties>
</file>